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EDABF6" w14:textId="77777777" w:rsidR="006827A6" w:rsidRDefault="006827A6" w:rsidP="006827A6">
      <w:r>
        <w:rPr>
          <w:noProof/>
          <w:lang w:eastAsia="es-PE"/>
        </w:rPr>
        <w:drawing>
          <wp:anchor distT="0" distB="0" distL="114300" distR="114300" simplePos="0" relativeHeight="251659264" behindDoc="1" locked="0" layoutInCell="1" allowOverlap="1" wp14:anchorId="55A8C19B" wp14:editId="461846CD">
            <wp:simplePos x="0" y="0"/>
            <wp:positionH relativeFrom="column">
              <wp:posOffset>967740</wp:posOffset>
            </wp:positionH>
            <wp:positionV relativeFrom="paragraph">
              <wp:posOffset>0</wp:posOffset>
            </wp:positionV>
            <wp:extent cx="3857625" cy="942975"/>
            <wp:effectExtent l="0" t="0" r="9525" b="9525"/>
            <wp:wrapTight wrapText="bothSides">
              <wp:wrapPolygon edited="0">
                <wp:start x="0" y="0"/>
                <wp:lineTo x="0" y="21382"/>
                <wp:lineTo x="21547" y="21382"/>
                <wp:lineTo x="21547" y="0"/>
                <wp:lineTo x="0" y="0"/>
              </wp:wrapPolygon>
            </wp:wrapTight>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857625" cy="942975"/>
                    </a:xfrm>
                    <a:prstGeom prst="rect">
                      <a:avLst/>
                    </a:prstGeom>
                  </pic:spPr>
                </pic:pic>
              </a:graphicData>
            </a:graphic>
            <wp14:sizeRelH relativeFrom="page">
              <wp14:pctWidth>0</wp14:pctWidth>
            </wp14:sizeRelH>
            <wp14:sizeRelV relativeFrom="page">
              <wp14:pctHeight>0</wp14:pctHeight>
            </wp14:sizeRelV>
          </wp:anchor>
        </w:drawing>
      </w:r>
    </w:p>
    <w:p w14:paraId="67EB0436" w14:textId="77777777" w:rsidR="006827A6" w:rsidRDefault="006827A6" w:rsidP="006827A6"/>
    <w:p w14:paraId="3E0D7198" w14:textId="77777777" w:rsidR="006827A6" w:rsidRPr="00A60F3D" w:rsidRDefault="006827A6" w:rsidP="006827A6">
      <w:pPr>
        <w:jc w:val="center"/>
        <w:rPr>
          <w:rFonts w:ascii="Arial" w:hAnsi="Arial" w:cs="Arial"/>
          <w:b/>
          <w:sz w:val="36"/>
          <w:szCs w:val="36"/>
        </w:rPr>
      </w:pPr>
      <w:r w:rsidRPr="00A60F3D">
        <w:rPr>
          <w:rFonts w:ascii="Arial" w:hAnsi="Arial" w:cs="Arial"/>
          <w:b/>
          <w:sz w:val="36"/>
          <w:szCs w:val="36"/>
        </w:rPr>
        <w:t>FACULTAD DE CIENCIAS E INGENIERÍA</w:t>
      </w:r>
    </w:p>
    <w:p w14:paraId="24CBB63A" w14:textId="77777777" w:rsidR="006827A6" w:rsidRPr="00A60F3D" w:rsidRDefault="006827A6" w:rsidP="006827A6">
      <w:pPr>
        <w:jc w:val="center"/>
        <w:rPr>
          <w:rFonts w:ascii="Arial" w:hAnsi="Arial" w:cs="Arial"/>
          <w:b/>
          <w:sz w:val="28"/>
          <w:szCs w:val="28"/>
        </w:rPr>
      </w:pPr>
      <w:r w:rsidRPr="00A60F3D">
        <w:rPr>
          <w:rFonts w:ascii="Arial" w:hAnsi="Arial" w:cs="Arial"/>
          <w:b/>
          <w:sz w:val="28"/>
          <w:szCs w:val="28"/>
        </w:rPr>
        <w:t>ESCUELA PROFESIONAL DE INGENIERÍA</w:t>
      </w:r>
    </w:p>
    <w:p w14:paraId="361A9907" w14:textId="77777777" w:rsidR="006827A6" w:rsidRPr="00A60F3D" w:rsidRDefault="006827A6" w:rsidP="006827A6">
      <w:pPr>
        <w:jc w:val="center"/>
        <w:rPr>
          <w:rFonts w:ascii="Arial" w:hAnsi="Arial" w:cs="Arial"/>
          <w:b/>
          <w:sz w:val="28"/>
          <w:szCs w:val="28"/>
        </w:rPr>
      </w:pPr>
      <w:r w:rsidRPr="00A60F3D">
        <w:rPr>
          <w:rFonts w:ascii="Arial" w:hAnsi="Arial" w:cs="Arial"/>
          <w:b/>
          <w:sz w:val="28"/>
          <w:szCs w:val="28"/>
        </w:rPr>
        <w:t>DE SISTEMAS E INFORMÁTICA</w:t>
      </w:r>
    </w:p>
    <w:p w14:paraId="356D5FBC" w14:textId="77777777" w:rsidR="006827A6" w:rsidRPr="00A60F3D" w:rsidRDefault="006827A6" w:rsidP="006827A6">
      <w:pPr>
        <w:jc w:val="center"/>
      </w:pPr>
    </w:p>
    <w:p w14:paraId="3FFE7FFF" w14:textId="77777777" w:rsidR="006827A6" w:rsidRPr="00A60F3D" w:rsidRDefault="006827A6" w:rsidP="006827A6">
      <w:pPr>
        <w:jc w:val="center"/>
        <w:rPr>
          <w:rFonts w:ascii="Arial" w:hAnsi="Arial" w:cs="Arial"/>
          <w:b/>
          <w:sz w:val="40"/>
          <w:szCs w:val="40"/>
        </w:rPr>
      </w:pPr>
      <w:r w:rsidRPr="00A60F3D">
        <w:rPr>
          <w:rFonts w:ascii="Arial" w:hAnsi="Arial" w:cs="Arial"/>
          <w:b/>
          <w:sz w:val="40"/>
          <w:szCs w:val="40"/>
        </w:rPr>
        <w:t>PROYECTO DE INVESTIGACIÓN</w:t>
      </w:r>
    </w:p>
    <w:p w14:paraId="2181252B" w14:textId="77777777" w:rsidR="006827A6" w:rsidRPr="00A60F3D" w:rsidRDefault="006827A6" w:rsidP="006827A6">
      <w:pPr>
        <w:jc w:val="center"/>
        <w:rPr>
          <w:rFonts w:ascii="Arial" w:hAnsi="Arial" w:cs="Arial"/>
          <w:b/>
          <w:sz w:val="40"/>
          <w:szCs w:val="40"/>
        </w:rPr>
      </w:pPr>
      <w:r w:rsidRPr="00A60F3D">
        <w:rPr>
          <w:rFonts w:ascii="Arial" w:hAnsi="Arial" w:cs="Arial"/>
          <w:b/>
          <w:sz w:val="40"/>
          <w:szCs w:val="40"/>
        </w:rPr>
        <w:t>CALIDAD DE SOFTWARE</w:t>
      </w:r>
    </w:p>
    <w:p w14:paraId="727B99B1" w14:textId="77777777" w:rsidR="006827A6" w:rsidRPr="00A60F3D" w:rsidRDefault="006827A6" w:rsidP="006827A6">
      <w:pPr>
        <w:jc w:val="center"/>
        <w:rPr>
          <w:rFonts w:ascii="Arial" w:hAnsi="Arial" w:cs="Arial"/>
          <w:b/>
          <w:sz w:val="40"/>
          <w:szCs w:val="40"/>
        </w:rPr>
      </w:pPr>
    </w:p>
    <w:p w14:paraId="0AC4088D" w14:textId="77777777" w:rsidR="006827A6" w:rsidRPr="00A60F3D" w:rsidRDefault="00932155" w:rsidP="006827A6">
      <w:pPr>
        <w:jc w:val="center"/>
        <w:rPr>
          <w:rFonts w:ascii="Arial" w:hAnsi="Arial" w:cs="Arial"/>
          <w:sz w:val="36"/>
          <w:szCs w:val="36"/>
        </w:rPr>
      </w:pPr>
      <w:r w:rsidRPr="00A60F3D">
        <w:rPr>
          <w:rFonts w:ascii="Arial" w:hAnsi="Arial" w:cs="Arial"/>
          <w:sz w:val="36"/>
          <w:szCs w:val="36"/>
        </w:rPr>
        <w:t>CALIDAD DE PROCESO Y PRODUCTO PARA EL SISTEMA DE MATRÍCULA Y PAGOS I.E.P INFO ELITE 21 S.A.C.</w:t>
      </w:r>
    </w:p>
    <w:p w14:paraId="1D88B668" w14:textId="77777777" w:rsidR="00932155" w:rsidRPr="00A60F3D" w:rsidRDefault="00932155" w:rsidP="006827A6">
      <w:pPr>
        <w:jc w:val="center"/>
      </w:pPr>
    </w:p>
    <w:p w14:paraId="20CA7B91" w14:textId="77777777" w:rsidR="006827A6" w:rsidRPr="00A60F3D" w:rsidRDefault="006827A6" w:rsidP="006827A6">
      <w:pPr>
        <w:jc w:val="center"/>
        <w:rPr>
          <w:rFonts w:ascii="Arial" w:hAnsi="Arial" w:cs="Arial"/>
          <w:b/>
          <w:sz w:val="24"/>
          <w:szCs w:val="24"/>
        </w:rPr>
      </w:pPr>
      <w:r w:rsidRPr="00A60F3D">
        <w:rPr>
          <w:rFonts w:ascii="Arial" w:hAnsi="Arial" w:cs="Arial"/>
          <w:b/>
          <w:sz w:val="24"/>
          <w:szCs w:val="24"/>
        </w:rPr>
        <w:t>PRESENTADO POR:</w:t>
      </w:r>
    </w:p>
    <w:p w14:paraId="12F31D9B" w14:textId="77777777" w:rsidR="006827A6" w:rsidRPr="00A60F3D" w:rsidRDefault="006827A6" w:rsidP="006827A6">
      <w:pPr>
        <w:jc w:val="center"/>
        <w:rPr>
          <w:rFonts w:ascii="Arial" w:hAnsi="Arial" w:cs="Arial"/>
          <w:sz w:val="24"/>
          <w:szCs w:val="24"/>
        </w:rPr>
      </w:pPr>
      <w:r w:rsidRPr="00A60F3D">
        <w:rPr>
          <w:rFonts w:ascii="Arial" w:hAnsi="Arial" w:cs="Arial"/>
          <w:sz w:val="24"/>
          <w:szCs w:val="24"/>
        </w:rPr>
        <w:t>ALARCÓN ALCALDE, REBECA SARAI</w:t>
      </w:r>
    </w:p>
    <w:p w14:paraId="13C37211" w14:textId="77777777" w:rsidR="006827A6" w:rsidRPr="00A60F3D" w:rsidRDefault="006827A6" w:rsidP="006827A6">
      <w:pPr>
        <w:jc w:val="center"/>
        <w:rPr>
          <w:rFonts w:ascii="Arial" w:hAnsi="Arial" w:cs="Arial"/>
          <w:sz w:val="24"/>
          <w:szCs w:val="24"/>
        </w:rPr>
      </w:pPr>
      <w:r w:rsidRPr="00A60F3D">
        <w:rPr>
          <w:rFonts w:ascii="Arial" w:hAnsi="Arial" w:cs="Arial"/>
          <w:sz w:val="24"/>
          <w:szCs w:val="24"/>
        </w:rPr>
        <w:t>ANTÚNEZ MAGUIÑA, CLARIBEL PILAR</w:t>
      </w:r>
    </w:p>
    <w:p w14:paraId="4BFBB6D7" w14:textId="77777777" w:rsidR="006827A6" w:rsidRPr="00A60F3D" w:rsidRDefault="006827A6" w:rsidP="006827A6">
      <w:pPr>
        <w:jc w:val="center"/>
        <w:rPr>
          <w:rFonts w:ascii="Arial" w:hAnsi="Arial" w:cs="Arial"/>
          <w:sz w:val="24"/>
          <w:szCs w:val="24"/>
        </w:rPr>
      </w:pPr>
      <w:r w:rsidRPr="00A60F3D">
        <w:rPr>
          <w:rFonts w:ascii="Arial" w:hAnsi="Arial" w:cs="Arial"/>
          <w:sz w:val="24"/>
          <w:szCs w:val="24"/>
        </w:rPr>
        <w:t>SIMÓN SAMANIEGO, DIEGO ALBERTO</w:t>
      </w:r>
    </w:p>
    <w:p w14:paraId="12A22695" w14:textId="77777777" w:rsidR="006827A6" w:rsidRPr="00A60F3D" w:rsidRDefault="006827A6" w:rsidP="006827A6">
      <w:pPr>
        <w:jc w:val="center"/>
        <w:rPr>
          <w:rFonts w:ascii="Arial" w:hAnsi="Arial" w:cs="Arial"/>
          <w:sz w:val="24"/>
          <w:szCs w:val="24"/>
        </w:rPr>
      </w:pPr>
    </w:p>
    <w:p w14:paraId="71AED8C0" w14:textId="77777777" w:rsidR="006827A6" w:rsidRPr="00A60F3D" w:rsidRDefault="006827A6" w:rsidP="006827A6">
      <w:pPr>
        <w:jc w:val="center"/>
        <w:rPr>
          <w:rFonts w:ascii="Arial" w:hAnsi="Arial" w:cs="Arial"/>
          <w:b/>
          <w:sz w:val="24"/>
          <w:szCs w:val="24"/>
        </w:rPr>
      </w:pPr>
      <w:r w:rsidRPr="00A60F3D">
        <w:rPr>
          <w:rFonts w:ascii="Arial" w:hAnsi="Arial" w:cs="Arial"/>
          <w:b/>
          <w:sz w:val="24"/>
          <w:szCs w:val="24"/>
        </w:rPr>
        <w:t>CICLO:</w:t>
      </w:r>
    </w:p>
    <w:p w14:paraId="5BBE278C" w14:textId="77777777" w:rsidR="006827A6" w:rsidRPr="00A60F3D" w:rsidRDefault="006827A6" w:rsidP="006827A6">
      <w:pPr>
        <w:jc w:val="center"/>
        <w:rPr>
          <w:rFonts w:ascii="Arial" w:hAnsi="Arial" w:cs="Arial"/>
          <w:sz w:val="24"/>
          <w:szCs w:val="24"/>
        </w:rPr>
      </w:pPr>
      <w:r w:rsidRPr="00A60F3D">
        <w:rPr>
          <w:rFonts w:ascii="Arial" w:hAnsi="Arial" w:cs="Arial"/>
          <w:sz w:val="24"/>
          <w:szCs w:val="24"/>
        </w:rPr>
        <w:t>IX</w:t>
      </w:r>
    </w:p>
    <w:p w14:paraId="290011FC" w14:textId="77777777" w:rsidR="006827A6" w:rsidRPr="00A60F3D" w:rsidRDefault="006827A6" w:rsidP="006827A6">
      <w:pPr>
        <w:jc w:val="center"/>
        <w:rPr>
          <w:rFonts w:ascii="Arial" w:hAnsi="Arial" w:cs="Arial"/>
          <w:sz w:val="24"/>
          <w:szCs w:val="24"/>
        </w:rPr>
      </w:pPr>
    </w:p>
    <w:p w14:paraId="02BEA826" w14:textId="77777777" w:rsidR="006827A6" w:rsidRPr="00A60F3D" w:rsidRDefault="006827A6" w:rsidP="006827A6">
      <w:pPr>
        <w:jc w:val="center"/>
        <w:rPr>
          <w:rFonts w:ascii="Arial" w:hAnsi="Arial" w:cs="Arial"/>
          <w:b/>
          <w:sz w:val="24"/>
          <w:szCs w:val="24"/>
        </w:rPr>
      </w:pPr>
      <w:r w:rsidRPr="00A60F3D">
        <w:rPr>
          <w:rFonts w:ascii="Arial" w:hAnsi="Arial" w:cs="Arial"/>
          <w:b/>
          <w:sz w:val="24"/>
          <w:szCs w:val="24"/>
        </w:rPr>
        <w:t>DOCENTE:</w:t>
      </w:r>
    </w:p>
    <w:p w14:paraId="674564BD" w14:textId="77777777" w:rsidR="006827A6" w:rsidRPr="00A60F3D" w:rsidRDefault="006827A6" w:rsidP="006827A6">
      <w:pPr>
        <w:tabs>
          <w:tab w:val="left" w:pos="5231"/>
        </w:tabs>
        <w:jc w:val="center"/>
        <w:rPr>
          <w:rFonts w:ascii="Arial" w:hAnsi="Arial" w:cs="Arial"/>
          <w:sz w:val="24"/>
          <w:szCs w:val="26"/>
        </w:rPr>
      </w:pPr>
      <w:r w:rsidRPr="00A60F3D">
        <w:rPr>
          <w:rFonts w:ascii="Arial" w:hAnsi="Arial" w:cs="Arial"/>
          <w:sz w:val="24"/>
          <w:szCs w:val="26"/>
        </w:rPr>
        <w:t xml:space="preserve">GUEVARA JIMÉNEZ, JORGE ALFREDO </w:t>
      </w:r>
    </w:p>
    <w:p w14:paraId="6C368392" w14:textId="77777777" w:rsidR="006827A6" w:rsidRPr="00A60F3D" w:rsidRDefault="006827A6" w:rsidP="006827A6">
      <w:pPr>
        <w:jc w:val="center"/>
        <w:rPr>
          <w:rFonts w:ascii="Arial" w:hAnsi="Arial" w:cs="Arial"/>
          <w:sz w:val="24"/>
          <w:szCs w:val="24"/>
        </w:rPr>
      </w:pPr>
    </w:p>
    <w:p w14:paraId="026271E0" w14:textId="77777777" w:rsidR="006827A6" w:rsidRPr="00A60F3D" w:rsidRDefault="006827A6" w:rsidP="006827A6">
      <w:pPr>
        <w:jc w:val="center"/>
        <w:rPr>
          <w:rFonts w:ascii="Arial" w:hAnsi="Arial" w:cs="Arial"/>
          <w:sz w:val="24"/>
          <w:szCs w:val="24"/>
        </w:rPr>
      </w:pPr>
    </w:p>
    <w:p w14:paraId="15B75F57" w14:textId="77777777" w:rsidR="006827A6" w:rsidRPr="00A60F3D" w:rsidRDefault="006827A6" w:rsidP="006827A6">
      <w:pPr>
        <w:jc w:val="center"/>
        <w:rPr>
          <w:rFonts w:ascii="Arial" w:hAnsi="Arial" w:cs="Arial"/>
          <w:b/>
          <w:sz w:val="24"/>
          <w:szCs w:val="24"/>
        </w:rPr>
      </w:pPr>
      <w:r w:rsidRPr="00A60F3D">
        <w:rPr>
          <w:rFonts w:ascii="Arial" w:hAnsi="Arial" w:cs="Arial"/>
          <w:b/>
          <w:sz w:val="24"/>
          <w:szCs w:val="24"/>
        </w:rPr>
        <w:t>LIMA - PERÚ</w:t>
      </w:r>
    </w:p>
    <w:p w14:paraId="36D15297" w14:textId="77777777" w:rsidR="006827A6" w:rsidRPr="00A60F3D" w:rsidRDefault="006827A6" w:rsidP="006827A6">
      <w:pPr>
        <w:jc w:val="center"/>
        <w:rPr>
          <w:rFonts w:ascii="Arial" w:hAnsi="Arial" w:cs="Arial"/>
          <w:b/>
          <w:sz w:val="24"/>
          <w:szCs w:val="24"/>
        </w:rPr>
      </w:pPr>
      <w:r w:rsidRPr="00A60F3D">
        <w:rPr>
          <w:rFonts w:ascii="Arial" w:hAnsi="Arial" w:cs="Arial"/>
          <w:b/>
          <w:sz w:val="24"/>
          <w:szCs w:val="24"/>
        </w:rPr>
        <w:t>2020</w:t>
      </w:r>
    </w:p>
    <w:p w14:paraId="175A4E5D" w14:textId="77777777" w:rsidR="00F17A6C" w:rsidRPr="00A60F3D" w:rsidRDefault="00F17A6C" w:rsidP="00F17A6C">
      <w:pPr>
        <w:jc w:val="center"/>
        <w:rPr>
          <w:rFonts w:ascii="Arial" w:hAnsi="Arial" w:cs="Arial"/>
          <w:b/>
          <w:sz w:val="32"/>
        </w:rPr>
      </w:pPr>
      <w:r w:rsidRPr="00A60F3D">
        <w:rPr>
          <w:rFonts w:ascii="Arial" w:hAnsi="Arial" w:cs="Arial"/>
          <w:b/>
          <w:sz w:val="32"/>
        </w:rPr>
        <w:lastRenderedPageBreak/>
        <w:t>AGRADECIMIENTOS</w:t>
      </w:r>
    </w:p>
    <w:p w14:paraId="7E7D01A6" w14:textId="77777777" w:rsidR="00F17A6C" w:rsidRPr="00A60F3D" w:rsidRDefault="00F17A6C" w:rsidP="00F17A6C">
      <w:pPr>
        <w:spacing w:after="0" w:line="480" w:lineRule="auto"/>
        <w:jc w:val="center"/>
        <w:rPr>
          <w:rFonts w:ascii="Times New Roman" w:hAnsi="Times New Roman" w:cs="Times New Roman"/>
        </w:rPr>
      </w:pPr>
    </w:p>
    <w:p w14:paraId="1CB54288" w14:textId="77777777" w:rsidR="00F17A6C" w:rsidRPr="00A60F3D" w:rsidRDefault="00F17A6C" w:rsidP="00F17A6C">
      <w:pPr>
        <w:spacing w:after="0" w:line="360" w:lineRule="auto"/>
        <w:ind w:firstLine="709"/>
        <w:jc w:val="both"/>
        <w:rPr>
          <w:rFonts w:ascii="Arial" w:hAnsi="Arial" w:cs="Arial"/>
          <w:sz w:val="24"/>
        </w:rPr>
        <w:sectPr w:rsidR="00F17A6C" w:rsidRPr="00A60F3D" w:rsidSect="00B1175B">
          <w:type w:val="continuous"/>
          <w:pgSz w:w="11906" w:h="16838" w:code="9"/>
          <w:pgMar w:top="1411" w:right="1699" w:bottom="1411" w:left="1699" w:header="706" w:footer="1138" w:gutter="0"/>
          <w:cols w:space="708"/>
          <w:vAlign w:val="center"/>
          <w:titlePg/>
          <w:docGrid w:linePitch="360"/>
        </w:sectPr>
      </w:pPr>
      <w:r w:rsidRPr="00A60F3D">
        <w:rPr>
          <w:rFonts w:ascii="Arial" w:hAnsi="Arial" w:cs="Arial"/>
          <w:sz w:val="24"/>
        </w:rPr>
        <w:t xml:space="preserve">A nuestros padres y familiares por el trabajo, esfuerzo y apoyo incondicional que nos brindan día a día. A la Universidad de Ciencias y Humanidades por brindar los laboratorios y libros de su biblioteca. También al docente Jorge Guevara de </w:t>
      </w:r>
      <w:r w:rsidR="00E46633" w:rsidRPr="00A60F3D">
        <w:rPr>
          <w:rFonts w:ascii="Arial" w:hAnsi="Arial" w:cs="Arial"/>
          <w:sz w:val="24"/>
        </w:rPr>
        <w:t>Calidad de Software</w:t>
      </w:r>
      <w:r w:rsidRPr="00A60F3D">
        <w:rPr>
          <w:rFonts w:ascii="Arial" w:hAnsi="Arial" w:cs="Arial"/>
          <w:sz w:val="24"/>
        </w:rPr>
        <w:t xml:space="preserve"> por su paciencia, dedicación y orientación constante</w:t>
      </w:r>
      <w:r w:rsidR="00E46633" w:rsidRPr="00A60F3D">
        <w:rPr>
          <w:rFonts w:ascii="Arial" w:hAnsi="Arial" w:cs="Arial"/>
          <w:sz w:val="24"/>
        </w:rPr>
        <w:t xml:space="preserve"> en la elaboración del proyecto</w:t>
      </w:r>
      <w:r w:rsidRPr="00A60F3D">
        <w:rPr>
          <w:rFonts w:ascii="Arial" w:hAnsi="Arial" w:cs="Arial"/>
          <w:sz w:val="24"/>
        </w:rPr>
        <w:t xml:space="preserve"> de investigación como especialista en el tema tratado, permitiéndonos así tener un mayor conocimiento respecto a nuestro trabajo. </w:t>
      </w:r>
    </w:p>
    <w:p w14:paraId="70C60D61" w14:textId="77777777" w:rsidR="00F17A6C" w:rsidRPr="00A60F3D" w:rsidRDefault="00F17A6C" w:rsidP="006827A6">
      <w:pPr>
        <w:jc w:val="center"/>
        <w:rPr>
          <w:rFonts w:ascii="Arial" w:hAnsi="Arial" w:cs="Arial"/>
          <w:b/>
          <w:sz w:val="24"/>
          <w:szCs w:val="24"/>
        </w:rPr>
      </w:pPr>
    </w:p>
    <w:p w14:paraId="78FC485B" w14:textId="77777777" w:rsidR="00CA4C0B" w:rsidRPr="00A60F3D" w:rsidRDefault="00F17A6C" w:rsidP="00CA4C0B">
      <w:pPr>
        <w:rPr>
          <w:rFonts w:ascii="Arial" w:hAnsi="Arial" w:cs="Arial"/>
          <w:b/>
          <w:sz w:val="24"/>
          <w:szCs w:val="24"/>
        </w:rPr>
      </w:pPr>
      <w:r w:rsidRPr="00A60F3D">
        <w:rPr>
          <w:rFonts w:ascii="Arial" w:hAnsi="Arial" w:cs="Arial"/>
          <w:b/>
          <w:sz w:val="24"/>
          <w:szCs w:val="24"/>
        </w:rPr>
        <w:br w:type="page"/>
      </w:r>
    </w:p>
    <w:p w14:paraId="0170D0A9" w14:textId="77777777" w:rsidR="00CA4C0B" w:rsidRPr="00A60F3D" w:rsidRDefault="00CA4C0B" w:rsidP="00CA4C0B">
      <w:pPr>
        <w:spacing w:after="0" w:line="360" w:lineRule="auto"/>
        <w:jc w:val="center"/>
        <w:rPr>
          <w:rFonts w:ascii="Arial" w:hAnsi="Arial" w:cs="Arial"/>
          <w:b/>
          <w:sz w:val="32"/>
          <w:szCs w:val="24"/>
        </w:rPr>
      </w:pPr>
      <w:r w:rsidRPr="00A60F3D">
        <w:rPr>
          <w:rFonts w:ascii="Arial" w:hAnsi="Arial" w:cs="Arial"/>
          <w:b/>
          <w:sz w:val="32"/>
          <w:szCs w:val="24"/>
        </w:rPr>
        <w:lastRenderedPageBreak/>
        <w:t>DEDICATORIA</w:t>
      </w:r>
    </w:p>
    <w:p w14:paraId="600191C6" w14:textId="77777777" w:rsidR="00CA4C0B" w:rsidRPr="00A60F3D" w:rsidRDefault="00CA4C0B" w:rsidP="00CA4C0B">
      <w:pPr>
        <w:spacing w:after="0" w:line="480" w:lineRule="auto"/>
        <w:jc w:val="center"/>
        <w:rPr>
          <w:rFonts w:ascii="Arial" w:hAnsi="Arial" w:cs="Arial"/>
          <w:b/>
        </w:rPr>
      </w:pPr>
    </w:p>
    <w:p w14:paraId="3742437B" w14:textId="77777777" w:rsidR="00CA4C0B" w:rsidRPr="00A60F3D" w:rsidRDefault="00CA4C0B" w:rsidP="00CA4C0B">
      <w:pPr>
        <w:spacing w:after="0" w:line="360" w:lineRule="auto"/>
        <w:ind w:firstLine="709"/>
        <w:jc w:val="both"/>
        <w:rPr>
          <w:rFonts w:ascii="Arial" w:hAnsi="Arial" w:cs="Arial"/>
          <w:sz w:val="24"/>
          <w:szCs w:val="24"/>
        </w:rPr>
      </w:pPr>
      <w:r w:rsidRPr="00A60F3D">
        <w:rPr>
          <w:rFonts w:ascii="Arial" w:hAnsi="Arial" w:cs="Arial"/>
          <w:sz w:val="24"/>
          <w:szCs w:val="24"/>
        </w:rPr>
        <w:t>Este proyecto de investigación va dedicado a todos los docentes de la Universidad de Ciencias y Humanidades,</w:t>
      </w:r>
      <w:r w:rsidR="00E45227" w:rsidRPr="00A60F3D">
        <w:rPr>
          <w:rFonts w:ascii="Arial" w:hAnsi="Arial" w:cs="Arial"/>
          <w:sz w:val="24"/>
          <w:szCs w:val="24"/>
        </w:rPr>
        <w:t xml:space="preserve"> </w:t>
      </w:r>
      <w:r w:rsidRPr="00A60F3D">
        <w:rPr>
          <w:rFonts w:ascii="Arial" w:hAnsi="Arial" w:cs="Arial"/>
          <w:sz w:val="24"/>
          <w:szCs w:val="24"/>
        </w:rPr>
        <w:t xml:space="preserve">a la I.E.P. INFO ELITE 21 S.A.C. por su plena colaboración </w:t>
      </w:r>
      <w:r w:rsidR="00E45227" w:rsidRPr="00A60F3D">
        <w:rPr>
          <w:rFonts w:ascii="Arial" w:hAnsi="Arial" w:cs="Arial"/>
          <w:sz w:val="24"/>
          <w:szCs w:val="24"/>
        </w:rPr>
        <w:t xml:space="preserve">para así poder realizar una adecuada calidad de proceso y producto del sistema de matrícula y pagos. </w:t>
      </w:r>
      <w:r w:rsidRPr="00A60F3D">
        <w:rPr>
          <w:rFonts w:ascii="Arial" w:hAnsi="Arial" w:cs="Arial"/>
          <w:sz w:val="24"/>
          <w:szCs w:val="24"/>
        </w:rPr>
        <w:t xml:space="preserve">También a nuestros padres por la confianza depositada y el soporte constante durante el periodo de realización del proyecto. </w:t>
      </w:r>
    </w:p>
    <w:p w14:paraId="04238FDE" w14:textId="77777777" w:rsidR="00CA4C0B" w:rsidRPr="00A60F3D" w:rsidRDefault="00CA4C0B" w:rsidP="00CA4C0B">
      <w:pPr>
        <w:rPr>
          <w:rFonts w:ascii="Arial" w:hAnsi="Arial" w:cs="Arial"/>
          <w:b/>
          <w:sz w:val="24"/>
          <w:szCs w:val="24"/>
        </w:rPr>
      </w:pPr>
    </w:p>
    <w:p w14:paraId="6352E461" w14:textId="77777777" w:rsidR="00CA4C0B" w:rsidRPr="00A60F3D" w:rsidRDefault="00CA4C0B">
      <w:pPr>
        <w:rPr>
          <w:rFonts w:ascii="Arial" w:hAnsi="Arial" w:cs="Arial"/>
          <w:b/>
          <w:sz w:val="24"/>
          <w:szCs w:val="24"/>
        </w:rPr>
      </w:pPr>
    </w:p>
    <w:p w14:paraId="7E1047EF" w14:textId="77777777" w:rsidR="00CA4C0B" w:rsidRPr="00A60F3D" w:rsidRDefault="00CA4C0B">
      <w:pPr>
        <w:rPr>
          <w:rFonts w:ascii="Arial" w:hAnsi="Arial" w:cs="Arial"/>
          <w:b/>
          <w:sz w:val="24"/>
          <w:szCs w:val="24"/>
        </w:rPr>
      </w:pPr>
      <w:r w:rsidRPr="00A60F3D">
        <w:rPr>
          <w:rFonts w:ascii="Arial" w:hAnsi="Arial" w:cs="Arial"/>
          <w:b/>
          <w:sz w:val="24"/>
          <w:szCs w:val="24"/>
        </w:rPr>
        <w:br w:type="page"/>
      </w:r>
    </w:p>
    <w:sdt>
      <w:sdtPr>
        <w:rPr>
          <w:rFonts w:ascii="Arial" w:eastAsiaTheme="minorHAnsi" w:hAnsi="Arial" w:cs="Arial"/>
          <w:color w:val="auto"/>
          <w:sz w:val="22"/>
          <w:szCs w:val="22"/>
          <w:lang w:val="es-ES" w:eastAsia="en-US"/>
        </w:rPr>
        <w:id w:val="1112401292"/>
        <w:docPartObj>
          <w:docPartGallery w:val="Table of Contents"/>
          <w:docPartUnique/>
        </w:docPartObj>
      </w:sdtPr>
      <w:sdtEndPr>
        <w:rPr>
          <w:b/>
          <w:bCs/>
          <w:sz w:val="24"/>
          <w:szCs w:val="24"/>
        </w:rPr>
      </w:sdtEndPr>
      <w:sdtContent>
        <w:p w14:paraId="76A92277" w14:textId="52A19384" w:rsidR="00BA2C7F" w:rsidRPr="00F30313" w:rsidRDefault="00C046E3" w:rsidP="00BA2C7F">
          <w:pPr>
            <w:pStyle w:val="TtulodeTDC"/>
            <w:jc w:val="center"/>
            <w:rPr>
              <w:rFonts w:ascii="Arial" w:hAnsi="Arial" w:cs="Arial"/>
              <w:b/>
              <w:color w:val="auto"/>
              <w:sz w:val="28"/>
              <w:lang w:val="es-ES"/>
            </w:rPr>
          </w:pPr>
          <w:r w:rsidRPr="00F30313">
            <w:rPr>
              <w:rFonts w:ascii="Arial" w:hAnsi="Arial" w:cs="Arial"/>
              <w:b/>
              <w:color w:val="auto"/>
              <w:sz w:val="28"/>
              <w:lang w:val="es-ES"/>
            </w:rPr>
            <w:t>TABLA DE CONTENIDO</w:t>
          </w:r>
        </w:p>
        <w:p w14:paraId="5398D468" w14:textId="77777777" w:rsidR="00BA2C7F" w:rsidRPr="00F30313" w:rsidRDefault="00BA2C7F" w:rsidP="00BA2C7F">
          <w:pPr>
            <w:rPr>
              <w:rFonts w:ascii="Arial" w:hAnsi="Arial" w:cs="Arial"/>
              <w:b/>
              <w:bCs/>
              <w:lang w:val="es-ES" w:eastAsia="es-PE"/>
            </w:rPr>
          </w:pPr>
        </w:p>
        <w:p w14:paraId="0EF2F6EF" w14:textId="77777777" w:rsidR="00F30313" w:rsidRPr="0010785D" w:rsidRDefault="00BA2C7F">
          <w:pPr>
            <w:pStyle w:val="TDC1"/>
            <w:tabs>
              <w:tab w:val="right" w:leader="dot" w:pos="9016"/>
            </w:tabs>
            <w:rPr>
              <w:rFonts w:ascii="Arial" w:hAnsi="Arial" w:cs="Arial"/>
              <w:noProof/>
            </w:rPr>
          </w:pPr>
          <w:r w:rsidRPr="00F30313">
            <w:rPr>
              <w:rFonts w:ascii="Arial" w:hAnsi="Arial" w:cs="Arial"/>
              <w:b/>
              <w:bCs/>
              <w:sz w:val="24"/>
              <w:szCs w:val="24"/>
            </w:rPr>
            <w:fldChar w:fldCharType="begin"/>
          </w:r>
          <w:r w:rsidRPr="00F30313">
            <w:rPr>
              <w:rFonts w:ascii="Arial" w:hAnsi="Arial" w:cs="Arial"/>
              <w:b/>
              <w:bCs/>
              <w:sz w:val="24"/>
              <w:szCs w:val="24"/>
            </w:rPr>
            <w:instrText xml:space="preserve"> TOC \o "1-3" \h \z \u </w:instrText>
          </w:r>
          <w:r w:rsidRPr="00F30313">
            <w:rPr>
              <w:rFonts w:ascii="Arial" w:hAnsi="Arial" w:cs="Arial"/>
              <w:b/>
              <w:bCs/>
              <w:sz w:val="24"/>
              <w:szCs w:val="24"/>
            </w:rPr>
            <w:fldChar w:fldCharType="separate"/>
          </w:r>
          <w:hyperlink w:anchor="_Toc40596998" w:history="1">
            <w:r w:rsidR="00F30313" w:rsidRPr="0010785D">
              <w:rPr>
                <w:rStyle w:val="Hipervnculo"/>
                <w:rFonts w:ascii="Arial" w:hAnsi="Arial" w:cs="Arial"/>
                <w:noProof/>
              </w:rPr>
              <w:t>CERTIFICADO DE REVISIÓN DE ESTILO Y REDACCIÓN</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6998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8</w:t>
            </w:r>
            <w:r w:rsidR="00F30313" w:rsidRPr="0010785D">
              <w:rPr>
                <w:rFonts w:ascii="Arial" w:hAnsi="Arial" w:cs="Arial"/>
                <w:noProof/>
                <w:webHidden/>
              </w:rPr>
              <w:fldChar w:fldCharType="end"/>
            </w:r>
          </w:hyperlink>
        </w:p>
        <w:p w14:paraId="19F7DDA8" w14:textId="3FAA17A7" w:rsidR="00F30313" w:rsidRPr="0010785D" w:rsidRDefault="007C404F">
          <w:pPr>
            <w:pStyle w:val="TDC1"/>
            <w:tabs>
              <w:tab w:val="right" w:leader="dot" w:pos="9016"/>
            </w:tabs>
            <w:rPr>
              <w:rFonts w:ascii="Arial" w:hAnsi="Arial" w:cs="Arial"/>
              <w:noProof/>
            </w:rPr>
          </w:pPr>
          <w:hyperlink w:anchor="_Toc40596999" w:history="1">
            <w:r w:rsidR="00F30313" w:rsidRPr="0010785D">
              <w:rPr>
                <w:rStyle w:val="Hipervnculo"/>
                <w:rFonts w:ascii="Arial" w:hAnsi="Arial" w:cs="Arial"/>
                <w:noProof/>
              </w:rPr>
              <w:t>DECLARACIÓN DE AUTENTICIDAD Y NO PLAGIO</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6999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9</w:t>
            </w:r>
            <w:r w:rsidR="00F30313" w:rsidRPr="0010785D">
              <w:rPr>
                <w:rFonts w:ascii="Arial" w:hAnsi="Arial" w:cs="Arial"/>
                <w:noProof/>
                <w:webHidden/>
              </w:rPr>
              <w:fldChar w:fldCharType="end"/>
            </w:r>
          </w:hyperlink>
        </w:p>
        <w:p w14:paraId="54FF3DA9" w14:textId="77777777" w:rsidR="00F30313" w:rsidRPr="0010785D" w:rsidRDefault="007C404F">
          <w:pPr>
            <w:pStyle w:val="TDC1"/>
            <w:tabs>
              <w:tab w:val="right" w:leader="dot" w:pos="9016"/>
            </w:tabs>
            <w:rPr>
              <w:rFonts w:ascii="Arial" w:hAnsi="Arial" w:cs="Arial"/>
              <w:noProof/>
            </w:rPr>
          </w:pPr>
          <w:hyperlink w:anchor="_Toc40597000" w:history="1">
            <w:r w:rsidR="00F30313" w:rsidRPr="0010785D">
              <w:rPr>
                <w:rStyle w:val="Hipervnculo"/>
                <w:rFonts w:ascii="Arial" w:hAnsi="Arial" w:cs="Arial"/>
                <w:noProof/>
              </w:rPr>
              <w:t>RESUMEN EJECUTIVO</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00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10</w:t>
            </w:r>
            <w:r w:rsidR="00F30313" w:rsidRPr="0010785D">
              <w:rPr>
                <w:rFonts w:ascii="Arial" w:hAnsi="Arial" w:cs="Arial"/>
                <w:noProof/>
                <w:webHidden/>
              </w:rPr>
              <w:fldChar w:fldCharType="end"/>
            </w:r>
          </w:hyperlink>
        </w:p>
        <w:p w14:paraId="5EED6F1C" w14:textId="77777777" w:rsidR="00F30313" w:rsidRPr="0010785D" w:rsidRDefault="007C404F">
          <w:pPr>
            <w:pStyle w:val="TDC1"/>
            <w:tabs>
              <w:tab w:val="right" w:leader="dot" w:pos="9016"/>
            </w:tabs>
            <w:rPr>
              <w:rFonts w:ascii="Arial" w:hAnsi="Arial" w:cs="Arial"/>
              <w:noProof/>
            </w:rPr>
          </w:pPr>
          <w:hyperlink w:anchor="_Toc40597001" w:history="1">
            <w:r w:rsidR="00F30313" w:rsidRPr="0010785D">
              <w:rPr>
                <w:rStyle w:val="Hipervnculo"/>
                <w:rFonts w:ascii="Arial" w:hAnsi="Arial" w:cs="Arial"/>
                <w:noProof/>
              </w:rPr>
              <w:t>ABSTRACT</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01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11</w:t>
            </w:r>
            <w:r w:rsidR="00F30313" w:rsidRPr="0010785D">
              <w:rPr>
                <w:rFonts w:ascii="Arial" w:hAnsi="Arial" w:cs="Arial"/>
                <w:noProof/>
                <w:webHidden/>
              </w:rPr>
              <w:fldChar w:fldCharType="end"/>
            </w:r>
          </w:hyperlink>
        </w:p>
        <w:p w14:paraId="55CC6288" w14:textId="77777777" w:rsidR="00F30313" w:rsidRPr="0010785D" w:rsidRDefault="007C404F">
          <w:pPr>
            <w:pStyle w:val="TDC1"/>
            <w:tabs>
              <w:tab w:val="right" w:leader="dot" w:pos="9016"/>
            </w:tabs>
            <w:rPr>
              <w:rFonts w:ascii="Arial" w:hAnsi="Arial" w:cs="Arial"/>
              <w:noProof/>
            </w:rPr>
          </w:pPr>
          <w:hyperlink w:anchor="_Toc40597002" w:history="1">
            <w:r w:rsidR="00F30313" w:rsidRPr="0010785D">
              <w:rPr>
                <w:rStyle w:val="Hipervnculo"/>
                <w:rFonts w:ascii="Arial" w:hAnsi="Arial" w:cs="Arial"/>
                <w:b/>
                <w:noProof/>
              </w:rPr>
              <w:t>CAPÍTULO I – INTRODUCCIÓN</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02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12</w:t>
            </w:r>
            <w:r w:rsidR="00F30313" w:rsidRPr="0010785D">
              <w:rPr>
                <w:rFonts w:ascii="Arial" w:hAnsi="Arial" w:cs="Arial"/>
                <w:noProof/>
                <w:webHidden/>
              </w:rPr>
              <w:fldChar w:fldCharType="end"/>
            </w:r>
          </w:hyperlink>
        </w:p>
        <w:p w14:paraId="1CECE1B0" w14:textId="77777777" w:rsidR="00F30313" w:rsidRPr="0010785D" w:rsidRDefault="007C404F">
          <w:pPr>
            <w:pStyle w:val="TDC1"/>
            <w:tabs>
              <w:tab w:val="left" w:pos="660"/>
              <w:tab w:val="right" w:leader="dot" w:pos="9016"/>
            </w:tabs>
            <w:rPr>
              <w:rFonts w:ascii="Arial" w:hAnsi="Arial" w:cs="Arial"/>
              <w:noProof/>
            </w:rPr>
          </w:pPr>
          <w:hyperlink w:anchor="_Toc40597003" w:history="1">
            <w:r w:rsidR="00F30313" w:rsidRPr="0010785D">
              <w:rPr>
                <w:rStyle w:val="Hipervnculo"/>
                <w:rFonts w:ascii="Arial" w:hAnsi="Arial" w:cs="Arial"/>
                <w:noProof/>
              </w:rPr>
              <w:t>1.1</w:t>
            </w:r>
            <w:r w:rsidR="00F30313" w:rsidRPr="0010785D">
              <w:rPr>
                <w:rFonts w:ascii="Arial" w:hAnsi="Arial" w:cs="Arial"/>
                <w:noProof/>
              </w:rPr>
              <w:tab/>
            </w:r>
            <w:r w:rsidR="00F30313" w:rsidRPr="0010785D">
              <w:rPr>
                <w:rStyle w:val="Hipervnculo"/>
                <w:rFonts w:ascii="Arial" w:hAnsi="Arial" w:cs="Arial"/>
                <w:noProof/>
              </w:rPr>
              <w:t>Misión</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03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13</w:t>
            </w:r>
            <w:r w:rsidR="00F30313" w:rsidRPr="0010785D">
              <w:rPr>
                <w:rFonts w:ascii="Arial" w:hAnsi="Arial" w:cs="Arial"/>
                <w:noProof/>
                <w:webHidden/>
              </w:rPr>
              <w:fldChar w:fldCharType="end"/>
            </w:r>
          </w:hyperlink>
        </w:p>
        <w:p w14:paraId="469ACE17" w14:textId="77777777" w:rsidR="00F30313" w:rsidRPr="0010785D" w:rsidRDefault="007C404F">
          <w:pPr>
            <w:pStyle w:val="TDC1"/>
            <w:tabs>
              <w:tab w:val="left" w:pos="660"/>
              <w:tab w:val="right" w:leader="dot" w:pos="9016"/>
            </w:tabs>
            <w:rPr>
              <w:rFonts w:ascii="Arial" w:hAnsi="Arial" w:cs="Arial"/>
              <w:noProof/>
            </w:rPr>
          </w:pPr>
          <w:hyperlink w:anchor="_Toc40597004" w:history="1">
            <w:r w:rsidR="00F30313" w:rsidRPr="0010785D">
              <w:rPr>
                <w:rStyle w:val="Hipervnculo"/>
                <w:rFonts w:ascii="Arial" w:hAnsi="Arial" w:cs="Arial"/>
                <w:noProof/>
              </w:rPr>
              <w:t>1.2</w:t>
            </w:r>
            <w:r w:rsidR="00F30313" w:rsidRPr="0010785D">
              <w:rPr>
                <w:rFonts w:ascii="Arial" w:hAnsi="Arial" w:cs="Arial"/>
                <w:noProof/>
              </w:rPr>
              <w:tab/>
            </w:r>
            <w:r w:rsidR="00F30313" w:rsidRPr="0010785D">
              <w:rPr>
                <w:rStyle w:val="Hipervnculo"/>
                <w:rFonts w:ascii="Arial" w:hAnsi="Arial" w:cs="Arial"/>
                <w:noProof/>
              </w:rPr>
              <w:t>Visión</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04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13</w:t>
            </w:r>
            <w:r w:rsidR="00F30313" w:rsidRPr="0010785D">
              <w:rPr>
                <w:rFonts w:ascii="Arial" w:hAnsi="Arial" w:cs="Arial"/>
                <w:noProof/>
                <w:webHidden/>
              </w:rPr>
              <w:fldChar w:fldCharType="end"/>
            </w:r>
          </w:hyperlink>
        </w:p>
        <w:p w14:paraId="3BE12830" w14:textId="77777777" w:rsidR="00F30313" w:rsidRPr="0010785D" w:rsidRDefault="007C404F">
          <w:pPr>
            <w:pStyle w:val="TDC1"/>
            <w:tabs>
              <w:tab w:val="left" w:pos="660"/>
              <w:tab w:val="right" w:leader="dot" w:pos="9016"/>
            </w:tabs>
            <w:rPr>
              <w:rFonts w:ascii="Arial" w:hAnsi="Arial" w:cs="Arial"/>
              <w:noProof/>
            </w:rPr>
          </w:pPr>
          <w:hyperlink w:anchor="_Toc40597005" w:history="1">
            <w:r w:rsidR="00F30313" w:rsidRPr="0010785D">
              <w:rPr>
                <w:rStyle w:val="Hipervnculo"/>
                <w:rFonts w:ascii="Arial" w:hAnsi="Arial" w:cs="Arial"/>
                <w:noProof/>
              </w:rPr>
              <w:t>1.3</w:t>
            </w:r>
            <w:r w:rsidR="00F30313" w:rsidRPr="0010785D">
              <w:rPr>
                <w:rFonts w:ascii="Arial" w:hAnsi="Arial" w:cs="Arial"/>
                <w:noProof/>
              </w:rPr>
              <w:tab/>
            </w:r>
            <w:r w:rsidR="00F30313" w:rsidRPr="0010785D">
              <w:rPr>
                <w:rStyle w:val="Hipervnculo"/>
                <w:rFonts w:ascii="Arial" w:hAnsi="Arial" w:cs="Arial"/>
                <w:noProof/>
              </w:rPr>
              <w:t>Planteamiento y Justificación del tema</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05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13</w:t>
            </w:r>
            <w:r w:rsidR="00F30313" w:rsidRPr="0010785D">
              <w:rPr>
                <w:rFonts w:ascii="Arial" w:hAnsi="Arial" w:cs="Arial"/>
                <w:noProof/>
                <w:webHidden/>
              </w:rPr>
              <w:fldChar w:fldCharType="end"/>
            </w:r>
          </w:hyperlink>
        </w:p>
        <w:p w14:paraId="47CF9F7D" w14:textId="77777777" w:rsidR="00F30313" w:rsidRPr="0010785D" w:rsidRDefault="007C404F">
          <w:pPr>
            <w:pStyle w:val="TDC1"/>
            <w:tabs>
              <w:tab w:val="left" w:pos="880"/>
              <w:tab w:val="right" w:leader="dot" w:pos="9016"/>
            </w:tabs>
            <w:rPr>
              <w:rFonts w:ascii="Arial" w:hAnsi="Arial" w:cs="Arial"/>
              <w:noProof/>
            </w:rPr>
          </w:pPr>
          <w:hyperlink w:anchor="_Toc40597006" w:history="1">
            <w:r w:rsidR="00F30313" w:rsidRPr="0010785D">
              <w:rPr>
                <w:rStyle w:val="Hipervnculo"/>
                <w:rFonts w:ascii="Arial" w:hAnsi="Arial" w:cs="Arial"/>
                <w:noProof/>
              </w:rPr>
              <w:t>1.3.1</w:t>
            </w:r>
            <w:r w:rsidR="00F30313" w:rsidRPr="0010785D">
              <w:rPr>
                <w:rFonts w:ascii="Arial" w:hAnsi="Arial" w:cs="Arial"/>
                <w:noProof/>
              </w:rPr>
              <w:tab/>
            </w:r>
            <w:r w:rsidR="00F30313" w:rsidRPr="0010785D">
              <w:rPr>
                <w:rStyle w:val="Hipervnculo"/>
                <w:rFonts w:ascii="Arial" w:hAnsi="Arial" w:cs="Arial"/>
                <w:noProof/>
              </w:rPr>
              <w:t>Situación Actual</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06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13</w:t>
            </w:r>
            <w:r w:rsidR="00F30313" w:rsidRPr="0010785D">
              <w:rPr>
                <w:rFonts w:ascii="Arial" w:hAnsi="Arial" w:cs="Arial"/>
                <w:noProof/>
                <w:webHidden/>
              </w:rPr>
              <w:fldChar w:fldCharType="end"/>
            </w:r>
          </w:hyperlink>
        </w:p>
        <w:p w14:paraId="03266764" w14:textId="77777777" w:rsidR="00F30313" w:rsidRPr="0010785D" w:rsidRDefault="007C404F">
          <w:pPr>
            <w:pStyle w:val="TDC1"/>
            <w:tabs>
              <w:tab w:val="left" w:pos="880"/>
              <w:tab w:val="right" w:leader="dot" w:pos="9016"/>
            </w:tabs>
            <w:rPr>
              <w:rFonts w:ascii="Arial" w:hAnsi="Arial" w:cs="Arial"/>
              <w:noProof/>
            </w:rPr>
          </w:pPr>
          <w:hyperlink w:anchor="_Toc40597007" w:history="1">
            <w:r w:rsidR="00F30313" w:rsidRPr="0010785D">
              <w:rPr>
                <w:rStyle w:val="Hipervnculo"/>
                <w:rFonts w:ascii="Arial" w:hAnsi="Arial" w:cs="Arial"/>
                <w:noProof/>
              </w:rPr>
              <w:t>1.3.2</w:t>
            </w:r>
            <w:r w:rsidR="00F30313" w:rsidRPr="0010785D">
              <w:rPr>
                <w:rFonts w:ascii="Arial" w:hAnsi="Arial" w:cs="Arial"/>
                <w:noProof/>
              </w:rPr>
              <w:tab/>
            </w:r>
            <w:r w:rsidR="00F30313" w:rsidRPr="0010785D">
              <w:rPr>
                <w:rStyle w:val="Hipervnculo"/>
                <w:rFonts w:ascii="Arial" w:hAnsi="Arial" w:cs="Arial"/>
                <w:noProof/>
              </w:rPr>
              <w:t>Problemas</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07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13</w:t>
            </w:r>
            <w:r w:rsidR="00F30313" w:rsidRPr="0010785D">
              <w:rPr>
                <w:rFonts w:ascii="Arial" w:hAnsi="Arial" w:cs="Arial"/>
                <w:noProof/>
                <w:webHidden/>
              </w:rPr>
              <w:fldChar w:fldCharType="end"/>
            </w:r>
          </w:hyperlink>
        </w:p>
        <w:p w14:paraId="735906CC" w14:textId="77777777" w:rsidR="00F30313" w:rsidRPr="0010785D" w:rsidRDefault="007C404F">
          <w:pPr>
            <w:pStyle w:val="TDC1"/>
            <w:tabs>
              <w:tab w:val="left" w:pos="880"/>
              <w:tab w:val="right" w:leader="dot" w:pos="9016"/>
            </w:tabs>
            <w:rPr>
              <w:rFonts w:ascii="Arial" w:hAnsi="Arial" w:cs="Arial"/>
              <w:noProof/>
            </w:rPr>
          </w:pPr>
          <w:hyperlink w:anchor="_Toc40597008" w:history="1">
            <w:r w:rsidR="00F30313" w:rsidRPr="0010785D">
              <w:rPr>
                <w:rStyle w:val="Hipervnculo"/>
                <w:rFonts w:ascii="Arial" w:hAnsi="Arial" w:cs="Arial"/>
                <w:noProof/>
              </w:rPr>
              <w:t>1.3.3</w:t>
            </w:r>
            <w:r w:rsidR="00F30313" w:rsidRPr="0010785D">
              <w:rPr>
                <w:rFonts w:ascii="Arial" w:hAnsi="Arial" w:cs="Arial"/>
                <w:noProof/>
              </w:rPr>
              <w:tab/>
            </w:r>
            <w:r w:rsidR="00F30313" w:rsidRPr="0010785D">
              <w:rPr>
                <w:rStyle w:val="Hipervnculo"/>
                <w:rFonts w:ascii="Arial" w:hAnsi="Arial" w:cs="Arial"/>
                <w:noProof/>
              </w:rPr>
              <w:t>Justificación</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08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13</w:t>
            </w:r>
            <w:r w:rsidR="00F30313" w:rsidRPr="0010785D">
              <w:rPr>
                <w:rFonts w:ascii="Arial" w:hAnsi="Arial" w:cs="Arial"/>
                <w:noProof/>
                <w:webHidden/>
              </w:rPr>
              <w:fldChar w:fldCharType="end"/>
            </w:r>
          </w:hyperlink>
        </w:p>
        <w:p w14:paraId="3966A50A" w14:textId="77777777" w:rsidR="00F30313" w:rsidRPr="0010785D" w:rsidRDefault="007C404F">
          <w:pPr>
            <w:pStyle w:val="TDC1"/>
            <w:tabs>
              <w:tab w:val="left" w:pos="880"/>
              <w:tab w:val="right" w:leader="dot" w:pos="9016"/>
            </w:tabs>
            <w:rPr>
              <w:rFonts w:ascii="Arial" w:hAnsi="Arial" w:cs="Arial"/>
              <w:noProof/>
            </w:rPr>
          </w:pPr>
          <w:hyperlink w:anchor="_Toc40597009" w:history="1">
            <w:r w:rsidR="00F30313" w:rsidRPr="0010785D">
              <w:rPr>
                <w:rStyle w:val="Hipervnculo"/>
                <w:rFonts w:ascii="Arial" w:hAnsi="Arial" w:cs="Arial"/>
                <w:noProof/>
              </w:rPr>
              <w:t>1.3.4</w:t>
            </w:r>
            <w:r w:rsidR="00F30313" w:rsidRPr="0010785D">
              <w:rPr>
                <w:rFonts w:ascii="Arial" w:hAnsi="Arial" w:cs="Arial"/>
                <w:noProof/>
              </w:rPr>
              <w:tab/>
            </w:r>
            <w:r w:rsidR="00F30313" w:rsidRPr="0010785D">
              <w:rPr>
                <w:rStyle w:val="Hipervnculo"/>
                <w:rFonts w:ascii="Arial" w:hAnsi="Arial" w:cs="Arial"/>
                <w:noProof/>
              </w:rPr>
              <w:t>Objetivos de la investigación</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09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14</w:t>
            </w:r>
            <w:r w:rsidR="00F30313" w:rsidRPr="0010785D">
              <w:rPr>
                <w:rFonts w:ascii="Arial" w:hAnsi="Arial" w:cs="Arial"/>
                <w:noProof/>
                <w:webHidden/>
              </w:rPr>
              <w:fldChar w:fldCharType="end"/>
            </w:r>
          </w:hyperlink>
        </w:p>
        <w:p w14:paraId="31D654D0" w14:textId="77777777" w:rsidR="00F30313" w:rsidRPr="0010785D" w:rsidRDefault="007C404F">
          <w:pPr>
            <w:pStyle w:val="TDC1"/>
            <w:tabs>
              <w:tab w:val="left" w:pos="880"/>
              <w:tab w:val="right" w:leader="dot" w:pos="9016"/>
            </w:tabs>
            <w:rPr>
              <w:rFonts w:ascii="Arial" w:hAnsi="Arial" w:cs="Arial"/>
              <w:noProof/>
            </w:rPr>
          </w:pPr>
          <w:hyperlink w:anchor="_Toc40597010" w:history="1">
            <w:r w:rsidR="00F30313" w:rsidRPr="0010785D">
              <w:rPr>
                <w:rStyle w:val="Hipervnculo"/>
                <w:rFonts w:ascii="Arial" w:hAnsi="Arial" w:cs="Arial"/>
                <w:noProof/>
              </w:rPr>
              <w:t>1.3.4.1</w:t>
            </w:r>
            <w:r w:rsidR="00F30313" w:rsidRPr="0010785D">
              <w:rPr>
                <w:rFonts w:ascii="Arial" w:hAnsi="Arial" w:cs="Arial"/>
                <w:noProof/>
              </w:rPr>
              <w:tab/>
            </w:r>
            <w:r w:rsidR="00F30313" w:rsidRPr="0010785D">
              <w:rPr>
                <w:rStyle w:val="Hipervnculo"/>
                <w:rFonts w:ascii="Arial" w:hAnsi="Arial" w:cs="Arial"/>
                <w:noProof/>
              </w:rPr>
              <w:t>Objetivo General</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10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14</w:t>
            </w:r>
            <w:r w:rsidR="00F30313" w:rsidRPr="0010785D">
              <w:rPr>
                <w:rFonts w:ascii="Arial" w:hAnsi="Arial" w:cs="Arial"/>
                <w:noProof/>
                <w:webHidden/>
              </w:rPr>
              <w:fldChar w:fldCharType="end"/>
            </w:r>
          </w:hyperlink>
        </w:p>
        <w:p w14:paraId="068083C9" w14:textId="77777777" w:rsidR="00F30313" w:rsidRPr="0010785D" w:rsidRDefault="007C404F">
          <w:pPr>
            <w:pStyle w:val="TDC1"/>
            <w:tabs>
              <w:tab w:val="left" w:pos="880"/>
              <w:tab w:val="right" w:leader="dot" w:pos="9016"/>
            </w:tabs>
            <w:rPr>
              <w:rFonts w:ascii="Arial" w:hAnsi="Arial" w:cs="Arial"/>
              <w:noProof/>
            </w:rPr>
          </w:pPr>
          <w:hyperlink w:anchor="_Toc40597011" w:history="1">
            <w:r w:rsidR="00F30313" w:rsidRPr="0010785D">
              <w:rPr>
                <w:rStyle w:val="Hipervnculo"/>
                <w:rFonts w:ascii="Arial" w:hAnsi="Arial" w:cs="Arial"/>
                <w:noProof/>
              </w:rPr>
              <w:t>1.3.4.2</w:t>
            </w:r>
            <w:r w:rsidR="00F30313" w:rsidRPr="0010785D">
              <w:rPr>
                <w:rFonts w:ascii="Arial" w:hAnsi="Arial" w:cs="Arial"/>
                <w:noProof/>
              </w:rPr>
              <w:tab/>
            </w:r>
            <w:r w:rsidR="00F30313" w:rsidRPr="0010785D">
              <w:rPr>
                <w:rStyle w:val="Hipervnculo"/>
                <w:rFonts w:ascii="Arial" w:hAnsi="Arial" w:cs="Arial"/>
                <w:noProof/>
              </w:rPr>
              <w:t>Objetivos Específicos</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11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14</w:t>
            </w:r>
            <w:r w:rsidR="00F30313" w:rsidRPr="0010785D">
              <w:rPr>
                <w:rFonts w:ascii="Arial" w:hAnsi="Arial" w:cs="Arial"/>
                <w:noProof/>
                <w:webHidden/>
              </w:rPr>
              <w:fldChar w:fldCharType="end"/>
            </w:r>
          </w:hyperlink>
        </w:p>
        <w:p w14:paraId="0B4C6FCB" w14:textId="77777777" w:rsidR="00F30313" w:rsidRPr="0010785D" w:rsidRDefault="007C404F">
          <w:pPr>
            <w:pStyle w:val="TDC1"/>
            <w:tabs>
              <w:tab w:val="left" w:pos="880"/>
              <w:tab w:val="right" w:leader="dot" w:pos="9016"/>
            </w:tabs>
            <w:rPr>
              <w:rFonts w:ascii="Arial" w:hAnsi="Arial" w:cs="Arial"/>
              <w:noProof/>
            </w:rPr>
          </w:pPr>
          <w:hyperlink w:anchor="_Toc40597012" w:history="1">
            <w:r w:rsidR="00F30313" w:rsidRPr="0010785D">
              <w:rPr>
                <w:rStyle w:val="Hipervnculo"/>
                <w:rFonts w:ascii="Arial" w:hAnsi="Arial" w:cs="Arial"/>
                <w:noProof/>
              </w:rPr>
              <w:t>1.3.5</w:t>
            </w:r>
            <w:r w:rsidR="00F30313" w:rsidRPr="0010785D">
              <w:rPr>
                <w:rFonts w:ascii="Arial" w:hAnsi="Arial" w:cs="Arial"/>
                <w:noProof/>
              </w:rPr>
              <w:tab/>
            </w:r>
            <w:r w:rsidR="00F30313" w:rsidRPr="0010785D">
              <w:rPr>
                <w:rStyle w:val="Hipervnculo"/>
                <w:rFonts w:ascii="Arial" w:hAnsi="Arial" w:cs="Arial"/>
                <w:noProof/>
              </w:rPr>
              <w:t>Metodología de la Investigación</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12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14</w:t>
            </w:r>
            <w:r w:rsidR="00F30313" w:rsidRPr="0010785D">
              <w:rPr>
                <w:rFonts w:ascii="Arial" w:hAnsi="Arial" w:cs="Arial"/>
                <w:noProof/>
                <w:webHidden/>
              </w:rPr>
              <w:fldChar w:fldCharType="end"/>
            </w:r>
          </w:hyperlink>
        </w:p>
        <w:p w14:paraId="0E6973F3" w14:textId="77777777" w:rsidR="00F30313" w:rsidRPr="0010785D" w:rsidRDefault="007C404F">
          <w:pPr>
            <w:pStyle w:val="TDC1"/>
            <w:tabs>
              <w:tab w:val="left" w:pos="880"/>
              <w:tab w:val="right" w:leader="dot" w:pos="9016"/>
            </w:tabs>
            <w:rPr>
              <w:rFonts w:ascii="Arial" w:hAnsi="Arial" w:cs="Arial"/>
              <w:noProof/>
            </w:rPr>
          </w:pPr>
          <w:hyperlink w:anchor="_Toc40597013" w:history="1">
            <w:r w:rsidR="00F30313" w:rsidRPr="0010785D">
              <w:rPr>
                <w:rStyle w:val="Hipervnculo"/>
                <w:rFonts w:ascii="Arial" w:hAnsi="Arial" w:cs="Arial"/>
                <w:noProof/>
              </w:rPr>
              <w:t>1.3.6</w:t>
            </w:r>
            <w:r w:rsidR="00F30313" w:rsidRPr="0010785D">
              <w:rPr>
                <w:rFonts w:ascii="Arial" w:hAnsi="Arial" w:cs="Arial"/>
                <w:noProof/>
              </w:rPr>
              <w:tab/>
            </w:r>
            <w:r w:rsidR="00F30313" w:rsidRPr="0010785D">
              <w:rPr>
                <w:rStyle w:val="Hipervnculo"/>
                <w:rFonts w:ascii="Arial" w:hAnsi="Arial" w:cs="Arial"/>
                <w:noProof/>
              </w:rPr>
              <w:t>Limitaciones</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13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15</w:t>
            </w:r>
            <w:r w:rsidR="00F30313" w:rsidRPr="0010785D">
              <w:rPr>
                <w:rFonts w:ascii="Arial" w:hAnsi="Arial" w:cs="Arial"/>
                <w:noProof/>
                <w:webHidden/>
              </w:rPr>
              <w:fldChar w:fldCharType="end"/>
            </w:r>
          </w:hyperlink>
        </w:p>
        <w:p w14:paraId="7E91E367" w14:textId="77777777" w:rsidR="00F30313" w:rsidRPr="0010785D" w:rsidRDefault="007C404F">
          <w:pPr>
            <w:pStyle w:val="TDC1"/>
            <w:tabs>
              <w:tab w:val="left" w:pos="880"/>
              <w:tab w:val="right" w:leader="dot" w:pos="9016"/>
            </w:tabs>
            <w:rPr>
              <w:rFonts w:ascii="Arial" w:hAnsi="Arial" w:cs="Arial"/>
              <w:noProof/>
            </w:rPr>
          </w:pPr>
          <w:hyperlink w:anchor="_Toc40597014" w:history="1">
            <w:r w:rsidR="00F30313" w:rsidRPr="0010785D">
              <w:rPr>
                <w:rStyle w:val="Hipervnculo"/>
                <w:rFonts w:ascii="Arial" w:hAnsi="Arial" w:cs="Arial"/>
                <w:noProof/>
              </w:rPr>
              <w:t>1.3.7</w:t>
            </w:r>
            <w:r w:rsidR="00F30313" w:rsidRPr="0010785D">
              <w:rPr>
                <w:rFonts w:ascii="Arial" w:hAnsi="Arial" w:cs="Arial"/>
                <w:noProof/>
              </w:rPr>
              <w:tab/>
            </w:r>
            <w:r w:rsidR="00F30313" w:rsidRPr="0010785D">
              <w:rPr>
                <w:rStyle w:val="Hipervnculo"/>
                <w:rFonts w:ascii="Arial" w:hAnsi="Arial" w:cs="Arial"/>
                <w:noProof/>
              </w:rPr>
              <w:t>Alcance de la investigación</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14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15</w:t>
            </w:r>
            <w:r w:rsidR="00F30313" w:rsidRPr="0010785D">
              <w:rPr>
                <w:rFonts w:ascii="Arial" w:hAnsi="Arial" w:cs="Arial"/>
                <w:noProof/>
                <w:webHidden/>
              </w:rPr>
              <w:fldChar w:fldCharType="end"/>
            </w:r>
          </w:hyperlink>
        </w:p>
        <w:p w14:paraId="3DCDD41D" w14:textId="77777777" w:rsidR="00F30313" w:rsidRPr="0010785D" w:rsidRDefault="007C404F">
          <w:pPr>
            <w:pStyle w:val="TDC1"/>
            <w:tabs>
              <w:tab w:val="right" w:leader="dot" w:pos="9016"/>
            </w:tabs>
            <w:rPr>
              <w:rFonts w:ascii="Arial" w:hAnsi="Arial" w:cs="Arial"/>
              <w:noProof/>
            </w:rPr>
          </w:pPr>
          <w:hyperlink w:anchor="_Toc40597015" w:history="1">
            <w:r w:rsidR="00F30313" w:rsidRPr="0010785D">
              <w:rPr>
                <w:rStyle w:val="Hipervnculo"/>
                <w:rFonts w:ascii="Arial" w:hAnsi="Arial" w:cs="Arial"/>
                <w:b/>
                <w:noProof/>
              </w:rPr>
              <w:t>CAPÍTULO II – MARCO TEÓRICO Y CONCEPTUAL</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15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16</w:t>
            </w:r>
            <w:r w:rsidR="00F30313" w:rsidRPr="0010785D">
              <w:rPr>
                <w:rFonts w:ascii="Arial" w:hAnsi="Arial" w:cs="Arial"/>
                <w:noProof/>
                <w:webHidden/>
              </w:rPr>
              <w:fldChar w:fldCharType="end"/>
            </w:r>
          </w:hyperlink>
        </w:p>
        <w:p w14:paraId="1C4F3361" w14:textId="77777777" w:rsidR="00F30313" w:rsidRPr="0010785D" w:rsidRDefault="007C404F">
          <w:pPr>
            <w:pStyle w:val="TDC1"/>
            <w:tabs>
              <w:tab w:val="left" w:pos="660"/>
              <w:tab w:val="right" w:leader="dot" w:pos="9016"/>
            </w:tabs>
            <w:rPr>
              <w:rFonts w:ascii="Arial" w:hAnsi="Arial" w:cs="Arial"/>
              <w:noProof/>
            </w:rPr>
          </w:pPr>
          <w:hyperlink w:anchor="_Toc40597016" w:history="1">
            <w:r w:rsidR="00F30313" w:rsidRPr="0010785D">
              <w:rPr>
                <w:rStyle w:val="Hipervnculo"/>
                <w:rFonts w:ascii="Arial" w:hAnsi="Arial" w:cs="Arial"/>
                <w:noProof/>
              </w:rPr>
              <w:t>2.1</w:t>
            </w:r>
            <w:r w:rsidR="00F30313" w:rsidRPr="0010785D">
              <w:rPr>
                <w:rFonts w:ascii="Arial" w:hAnsi="Arial" w:cs="Arial"/>
                <w:noProof/>
              </w:rPr>
              <w:tab/>
            </w:r>
            <w:r w:rsidR="00F30313" w:rsidRPr="0010785D">
              <w:rPr>
                <w:rStyle w:val="Hipervnculo"/>
                <w:rFonts w:ascii="Arial" w:hAnsi="Arial" w:cs="Arial"/>
                <w:noProof/>
              </w:rPr>
              <w:t>FUNDAMENTOS DE LA CALIDAD DEL SOFTWARE</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16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17</w:t>
            </w:r>
            <w:r w:rsidR="00F30313" w:rsidRPr="0010785D">
              <w:rPr>
                <w:rFonts w:ascii="Arial" w:hAnsi="Arial" w:cs="Arial"/>
                <w:noProof/>
                <w:webHidden/>
              </w:rPr>
              <w:fldChar w:fldCharType="end"/>
            </w:r>
          </w:hyperlink>
        </w:p>
        <w:p w14:paraId="2572D7B9" w14:textId="77777777" w:rsidR="00F30313" w:rsidRPr="0010785D" w:rsidRDefault="007C404F">
          <w:pPr>
            <w:pStyle w:val="TDC1"/>
            <w:tabs>
              <w:tab w:val="left" w:pos="660"/>
              <w:tab w:val="right" w:leader="dot" w:pos="9016"/>
            </w:tabs>
            <w:rPr>
              <w:rFonts w:ascii="Arial" w:hAnsi="Arial" w:cs="Arial"/>
              <w:noProof/>
            </w:rPr>
          </w:pPr>
          <w:hyperlink w:anchor="_Toc40597017" w:history="1">
            <w:r w:rsidR="00F30313" w:rsidRPr="0010785D">
              <w:rPr>
                <w:rStyle w:val="Hipervnculo"/>
                <w:rFonts w:ascii="Arial" w:hAnsi="Arial" w:cs="Arial"/>
                <w:noProof/>
              </w:rPr>
              <w:t>2.2</w:t>
            </w:r>
            <w:r w:rsidR="00F30313" w:rsidRPr="0010785D">
              <w:rPr>
                <w:rFonts w:ascii="Arial" w:hAnsi="Arial" w:cs="Arial"/>
                <w:noProof/>
              </w:rPr>
              <w:tab/>
            </w:r>
            <w:r w:rsidR="00F30313" w:rsidRPr="0010785D">
              <w:rPr>
                <w:rStyle w:val="Hipervnculo"/>
                <w:rFonts w:ascii="Arial" w:hAnsi="Arial" w:cs="Arial"/>
                <w:noProof/>
              </w:rPr>
              <w:t>ERROR, FALLA Y DEFECTO</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17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17</w:t>
            </w:r>
            <w:r w:rsidR="00F30313" w:rsidRPr="0010785D">
              <w:rPr>
                <w:rFonts w:ascii="Arial" w:hAnsi="Arial" w:cs="Arial"/>
                <w:noProof/>
                <w:webHidden/>
              </w:rPr>
              <w:fldChar w:fldCharType="end"/>
            </w:r>
          </w:hyperlink>
        </w:p>
        <w:p w14:paraId="41CA929F" w14:textId="77777777" w:rsidR="00F30313" w:rsidRPr="0010785D" w:rsidRDefault="007C404F">
          <w:pPr>
            <w:pStyle w:val="TDC1"/>
            <w:tabs>
              <w:tab w:val="left" w:pos="660"/>
              <w:tab w:val="right" w:leader="dot" w:pos="9016"/>
            </w:tabs>
            <w:rPr>
              <w:rFonts w:ascii="Arial" w:hAnsi="Arial" w:cs="Arial"/>
              <w:noProof/>
            </w:rPr>
          </w:pPr>
          <w:hyperlink w:anchor="_Toc40597018" w:history="1">
            <w:r w:rsidR="00F30313" w:rsidRPr="0010785D">
              <w:rPr>
                <w:rStyle w:val="Hipervnculo"/>
                <w:rFonts w:ascii="Arial" w:hAnsi="Arial" w:cs="Arial"/>
                <w:noProof/>
              </w:rPr>
              <w:t>2.3</w:t>
            </w:r>
            <w:r w:rsidR="00F30313" w:rsidRPr="0010785D">
              <w:rPr>
                <w:rFonts w:ascii="Arial" w:hAnsi="Arial" w:cs="Arial"/>
                <w:noProof/>
              </w:rPr>
              <w:tab/>
            </w:r>
            <w:r w:rsidR="00F30313" w:rsidRPr="0010785D">
              <w:rPr>
                <w:rStyle w:val="Hipervnculo"/>
                <w:rFonts w:ascii="Arial" w:hAnsi="Arial" w:cs="Arial"/>
                <w:noProof/>
              </w:rPr>
              <w:t>PRODUCTO Y PROCESO</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18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18</w:t>
            </w:r>
            <w:r w:rsidR="00F30313" w:rsidRPr="0010785D">
              <w:rPr>
                <w:rFonts w:ascii="Arial" w:hAnsi="Arial" w:cs="Arial"/>
                <w:noProof/>
                <w:webHidden/>
              </w:rPr>
              <w:fldChar w:fldCharType="end"/>
            </w:r>
          </w:hyperlink>
        </w:p>
        <w:p w14:paraId="1367C35E" w14:textId="77777777" w:rsidR="00F30313" w:rsidRPr="0010785D" w:rsidRDefault="007C404F">
          <w:pPr>
            <w:pStyle w:val="TDC1"/>
            <w:tabs>
              <w:tab w:val="left" w:pos="660"/>
              <w:tab w:val="right" w:leader="dot" w:pos="9016"/>
            </w:tabs>
            <w:rPr>
              <w:rFonts w:ascii="Arial" w:hAnsi="Arial" w:cs="Arial"/>
              <w:noProof/>
            </w:rPr>
          </w:pPr>
          <w:hyperlink w:anchor="_Toc40597019" w:history="1">
            <w:r w:rsidR="00F30313" w:rsidRPr="0010785D">
              <w:rPr>
                <w:rStyle w:val="Hipervnculo"/>
                <w:rFonts w:ascii="Arial" w:hAnsi="Arial" w:cs="Arial"/>
                <w:noProof/>
              </w:rPr>
              <w:t>2.4</w:t>
            </w:r>
            <w:r w:rsidR="00F30313" w:rsidRPr="0010785D">
              <w:rPr>
                <w:rFonts w:ascii="Arial" w:hAnsi="Arial" w:cs="Arial"/>
                <w:noProof/>
              </w:rPr>
              <w:tab/>
            </w:r>
            <w:r w:rsidR="00F30313" w:rsidRPr="0010785D">
              <w:rPr>
                <w:rStyle w:val="Hipervnculo"/>
                <w:rFonts w:ascii="Arial" w:hAnsi="Arial" w:cs="Arial"/>
                <w:noProof/>
              </w:rPr>
              <w:t>CÓDIGO DE ÉTICA</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19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18</w:t>
            </w:r>
            <w:r w:rsidR="00F30313" w:rsidRPr="0010785D">
              <w:rPr>
                <w:rFonts w:ascii="Arial" w:hAnsi="Arial" w:cs="Arial"/>
                <w:noProof/>
                <w:webHidden/>
              </w:rPr>
              <w:fldChar w:fldCharType="end"/>
            </w:r>
          </w:hyperlink>
        </w:p>
        <w:p w14:paraId="0EBEAC51" w14:textId="77777777" w:rsidR="00F30313" w:rsidRPr="0010785D" w:rsidRDefault="007C404F">
          <w:pPr>
            <w:pStyle w:val="TDC1"/>
            <w:tabs>
              <w:tab w:val="left" w:pos="660"/>
              <w:tab w:val="right" w:leader="dot" w:pos="9016"/>
            </w:tabs>
            <w:rPr>
              <w:rFonts w:ascii="Arial" w:hAnsi="Arial" w:cs="Arial"/>
              <w:noProof/>
            </w:rPr>
          </w:pPr>
          <w:hyperlink w:anchor="_Toc40597020" w:history="1">
            <w:r w:rsidR="00F30313" w:rsidRPr="0010785D">
              <w:rPr>
                <w:rStyle w:val="Hipervnculo"/>
                <w:rFonts w:ascii="Arial" w:hAnsi="Arial" w:cs="Arial"/>
                <w:noProof/>
              </w:rPr>
              <w:t>2.5</w:t>
            </w:r>
            <w:r w:rsidR="00F30313" w:rsidRPr="0010785D">
              <w:rPr>
                <w:rFonts w:ascii="Arial" w:hAnsi="Arial" w:cs="Arial"/>
                <w:noProof/>
              </w:rPr>
              <w:tab/>
            </w:r>
            <w:r w:rsidR="00F30313" w:rsidRPr="0010785D">
              <w:rPr>
                <w:rStyle w:val="Hipervnculo"/>
                <w:rFonts w:ascii="Arial" w:hAnsi="Arial" w:cs="Arial"/>
                <w:noProof/>
              </w:rPr>
              <w:t>SICOLOGIA DE PRUEBAS DEL SOFTWARE</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20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19</w:t>
            </w:r>
            <w:r w:rsidR="00F30313" w:rsidRPr="0010785D">
              <w:rPr>
                <w:rFonts w:ascii="Arial" w:hAnsi="Arial" w:cs="Arial"/>
                <w:noProof/>
                <w:webHidden/>
              </w:rPr>
              <w:fldChar w:fldCharType="end"/>
            </w:r>
          </w:hyperlink>
        </w:p>
        <w:p w14:paraId="43E5579F" w14:textId="77777777" w:rsidR="00F30313" w:rsidRPr="0010785D" w:rsidRDefault="007C404F">
          <w:pPr>
            <w:pStyle w:val="TDC1"/>
            <w:tabs>
              <w:tab w:val="left" w:pos="660"/>
              <w:tab w:val="right" w:leader="dot" w:pos="9016"/>
            </w:tabs>
            <w:rPr>
              <w:rFonts w:ascii="Arial" w:hAnsi="Arial" w:cs="Arial"/>
              <w:noProof/>
            </w:rPr>
          </w:pPr>
          <w:hyperlink w:anchor="_Toc40597021" w:history="1">
            <w:r w:rsidR="00F30313" w:rsidRPr="0010785D">
              <w:rPr>
                <w:rStyle w:val="Hipervnculo"/>
                <w:rFonts w:ascii="Arial" w:hAnsi="Arial" w:cs="Arial"/>
                <w:noProof/>
              </w:rPr>
              <w:t>2.6</w:t>
            </w:r>
            <w:r w:rsidR="00F30313" w:rsidRPr="0010785D">
              <w:rPr>
                <w:rFonts w:ascii="Arial" w:hAnsi="Arial" w:cs="Arial"/>
                <w:noProof/>
              </w:rPr>
              <w:tab/>
            </w:r>
            <w:r w:rsidR="00F30313" w:rsidRPr="0010785D">
              <w:rPr>
                <w:rStyle w:val="Hipervnculo"/>
                <w:rFonts w:ascii="Arial" w:hAnsi="Arial" w:cs="Arial"/>
                <w:noProof/>
              </w:rPr>
              <w:t>PRINCIPIOS DE PRUEBAS</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21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20</w:t>
            </w:r>
            <w:r w:rsidR="00F30313" w:rsidRPr="0010785D">
              <w:rPr>
                <w:rFonts w:ascii="Arial" w:hAnsi="Arial" w:cs="Arial"/>
                <w:noProof/>
                <w:webHidden/>
              </w:rPr>
              <w:fldChar w:fldCharType="end"/>
            </w:r>
          </w:hyperlink>
        </w:p>
        <w:p w14:paraId="505F5171" w14:textId="77777777" w:rsidR="00F30313" w:rsidRPr="0010785D" w:rsidRDefault="007C404F">
          <w:pPr>
            <w:pStyle w:val="TDC1"/>
            <w:tabs>
              <w:tab w:val="left" w:pos="660"/>
              <w:tab w:val="right" w:leader="dot" w:pos="9016"/>
            </w:tabs>
            <w:rPr>
              <w:rFonts w:ascii="Arial" w:hAnsi="Arial" w:cs="Arial"/>
              <w:noProof/>
            </w:rPr>
          </w:pPr>
          <w:hyperlink w:anchor="_Toc40597022" w:history="1">
            <w:r w:rsidR="00F30313" w:rsidRPr="0010785D">
              <w:rPr>
                <w:rStyle w:val="Hipervnculo"/>
                <w:rFonts w:ascii="Arial" w:hAnsi="Arial" w:cs="Arial"/>
                <w:noProof/>
              </w:rPr>
              <w:t>2.7</w:t>
            </w:r>
            <w:r w:rsidR="00F30313" w:rsidRPr="0010785D">
              <w:rPr>
                <w:rFonts w:ascii="Arial" w:hAnsi="Arial" w:cs="Arial"/>
                <w:noProof/>
              </w:rPr>
              <w:tab/>
            </w:r>
            <w:r w:rsidR="00F30313" w:rsidRPr="0010785D">
              <w:rPr>
                <w:rStyle w:val="Hipervnculo"/>
                <w:rFonts w:ascii="Arial" w:hAnsi="Arial" w:cs="Arial"/>
                <w:noProof/>
              </w:rPr>
              <w:t>MAPA DE PROCESOS</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22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20</w:t>
            </w:r>
            <w:r w:rsidR="00F30313" w:rsidRPr="0010785D">
              <w:rPr>
                <w:rFonts w:ascii="Arial" w:hAnsi="Arial" w:cs="Arial"/>
                <w:noProof/>
                <w:webHidden/>
              </w:rPr>
              <w:fldChar w:fldCharType="end"/>
            </w:r>
          </w:hyperlink>
        </w:p>
        <w:p w14:paraId="73C43E5B" w14:textId="77777777" w:rsidR="00F30313" w:rsidRPr="0010785D" w:rsidRDefault="007C404F">
          <w:pPr>
            <w:pStyle w:val="TDC1"/>
            <w:tabs>
              <w:tab w:val="left" w:pos="660"/>
              <w:tab w:val="right" w:leader="dot" w:pos="9016"/>
            </w:tabs>
            <w:rPr>
              <w:rFonts w:ascii="Arial" w:hAnsi="Arial" w:cs="Arial"/>
              <w:noProof/>
            </w:rPr>
          </w:pPr>
          <w:hyperlink w:anchor="_Toc40597023" w:history="1">
            <w:r w:rsidR="00F30313" w:rsidRPr="0010785D">
              <w:rPr>
                <w:rStyle w:val="Hipervnculo"/>
                <w:rFonts w:ascii="Arial" w:hAnsi="Arial" w:cs="Arial"/>
                <w:noProof/>
              </w:rPr>
              <w:t>2.8</w:t>
            </w:r>
            <w:r w:rsidR="00F30313" w:rsidRPr="0010785D">
              <w:rPr>
                <w:rFonts w:ascii="Arial" w:hAnsi="Arial" w:cs="Arial"/>
                <w:noProof/>
              </w:rPr>
              <w:tab/>
            </w:r>
            <w:r w:rsidR="00F30313" w:rsidRPr="0010785D">
              <w:rPr>
                <w:rStyle w:val="Hipervnculo"/>
                <w:rFonts w:ascii="Arial" w:hAnsi="Arial" w:cs="Arial"/>
                <w:noProof/>
              </w:rPr>
              <w:t>PLAN DE CALIDAD: HOJA DE COMPROBACIÓN</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23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20</w:t>
            </w:r>
            <w:r w:rsidR="00F30313" w:rsidRPr="0010785D">
              <w:rPr>
                <w:rFonts w:ascii="Arial" w:hAnsi="Arial" w:cs="Arial"/>
                <w:noProof/>
                <w:webHidden/>
              </w:rPr>
              <w:fldChar w:fldCharType="end"/>
            </w:r>
          </w:hyperlink>
        </w:p>
        <w:p w14:paraId="4A990EE3" w14:textId="77777777" w:rsidR="00F30313" w:rsidRPr="0010785D" w:rsidRDefault="007C404F">
          <w:pPr>
            <w:pStyle w:val="TDC1"/>
            <w:tabs>
              <w:tab w:val="left" w:pos="660"/>
              <w:tab w:val="right" w:leader="dot" w:pos="9016"/>
            </w:tabs>
            <w:rPr>
              <w:rFonts w:ascii="Arial" w:hAnsi="Arial" w:cs="Arial"/>
              <w:noProof/>
            </w:rPr>
          </w:pPr>
          <w:hyperlink w:anchor="_Toc40597024" w:history="1">
            <w:r w:rsidR="00F30313" w:rsidRPr="0010785D">
              <w:rPr>
                <w:rStyle w:val="Hipervnculo"/>
                <w:rFonts w:ascii="Arial" w:hAnsi="Arial" w:cs="Arial"/>
                <w:noProof/>
              </w:rPr>
              <w:t>2.9</w:t>
            </w:r>
            <w:r w:rsidR="00F30313" w:rsidRPr="0010785D">
              <w:rPr>
                <w:rFonts w:ascii="Arial" w:hAnsi="Arial" w:cs="Arial"/>
                <w:noProof/>
              </w:rPr>
              <w:tab/>
            </w:r>
            <w:r w:rsidR="00F30313" w:rsidRPr="0010785D">
              <w:rPr>
                <w:rStyle w:val="Hipervnculo"/>
                <w:rFonts w:ascii="Arial" w:hAnsi="Arial" w:cs="Arial"/>
                <w:noProof/>
              </w:rPr>
              <w:t>GQM</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24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21</w:t>
            </w:r>
            <w:r w:rsidR="00F30313" w:rsidRPr="0010785D">
              <w:rPr>
                <w:rFonts w:ascii="Arial" w:hAnsi="Arial" w:cs="Arial"/>
                <w:noProof/>
                <w:webHidden/>
              </w:rPr>
              <w:fldChar w:fldCharType="end"/>
            </w:r>
          </w:hyperlink>
        </w:p>
        <w:p w14:paraId="6CDCEE9B" w14:textId="77777777" w:rsidR="00F30313" w:rsidRPr="0010785D" w:rsidRDefault="007C404F">
          <w:pPr>
            <w:pStyle w:val="TDC1"/>
            <w:tabs>
              <w:tab w:val="left" w:pos="660"/>
              <w:tab w:val="right" w:leader="dot" w:pos="9016"/>
            </w:tabs>
            <w:rPr>
              <w:rFonts w:ascii="Arial" w:hAnsi="Arial" w:cs="Arial"/>
              <w:noProof/>
            </w:rPr>
          </w:pPr>
          <w:hyperlink w:anchor="_Toc40597025" w:history="1">
            <w:r w:rsidR="00F30313" w:rsidRPr="0010785D">
              <w:rPr>
                <w:rStyle w:val="Hipervnculo"/>
                <w:rFonts w:ascii="Arial" w:hAnsi="Arial" w:cs="Arial"/>
                <w:noProof/>
              </w:rPr>
              <w:t>2.10</w:t>
            </w:r>
            <w:r w:rsidR="00F30313" w:rsidRPr="0010785D">
              <w:rPr>
                <w:rFonts w:ascii="Arial" w:hAnsi="Arial" w:cs="Arial"/>
                <w:noProof/>
              </w:rPr>
              <w:tab/>
            </w:r>
            <w:r w:rsidR="00F30313" w:rsidRPr="0010785D">
              <w:rPr>
                <w:rStyle w:val="Hipervnculo"/>
                <w:rFonts w:ascii="Arial" w:hAnsi="Arial" w:cs="Arial"/>
                <w:noProof/>
              </w:rPr>
              <w:t>GITHUB</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25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21</w:t>
            </w:r>
            <w:r w:rsidR="00F30313" w:rsidRPr="0010785D">
              <w:rPr>
                <w:rFonts w:ascii="Arial" w:hAnsi="Arial" w:cs="Arial"/>
                <w:noProof/>
                <w:webHidden/>
              </w:rPr>
              <w:fldChar w:fldCharType="end"/>
            </w:r>
          </w:hyperlink>
        </w:p>
        <w:p w14:paraId="72BAAFD5" w14:textId="77777777" w:rsidR="00F30313" w:rsidRPr="0010785D" w:rsidRDefault="007C404F">
          <w:pPr>
            <w:pStyle w:val="TDC1"/>
            <w:tabs>
              <w:tab w:val="right" w:leader="dot" w:pos="9016"/>
            </w:tabs>
            <w:rPr>
              <w:rFonts w:ascii="Arial" w:hAnsi="Arial" w:cs="Arial"/>
              <w:noProof/>
            </w:rPr>
          </w:pPr>
          <w:hyperlink w:anchor="_Toc40597026" w:history="1">
            <w:r w:rsidR="00F30313" w:rsidRPr="0010785D">
              <w:rPr>
                <w:rStyle w:val="Hipervnculo"/>
                <w:rFonts w:ascii="Arial" w:hAnsi="Arial" w:cs="Arial"/>
                <w:b/>
                <w:noProof/>
              </w:rPr>
              <w:t>CAPÍTULO III – INGENIERÍA DEL PRODUCTO O DE DESARROLLO DE LA INVESTIGACIÓN</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26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22</w:t>
            </w:r>
            <w:r w:rsidR="00F30313" w:rsidRPr="0010785D">
              <w:rPr>
                <w:rFonts w:ascii="Arial" w:hAnsi="Arial" w:cs="Arial"/>
                <w:noProof/>
                <w:webHidden/>
              </w:rPr>
              <w:fldChar w:fldCharType="end"/>
            </w:r>
          </w:hyperlink>
        </w:p>
        <w:p w14:paraId="7EF88492" w14:textId="77777777" w:rsidR="00F30313" w:rsidRPr="0010785D" w:rsidRDefault="007C404F">
          <w:pPr>
            <w:pStyle w:val="TDC1"/>
            <w:tabs>
              <w:tab w:val="left" w:pos="660"/>
              <w:tab w:val="right" w:leader="dot" w:pos="9016"/>
            </w:tabs>
            <w:rPr>
              <w:rFonts w:ascii="Arial" w:hAnsi="Arial" w:cs="Arial"/>
              <w:noProof/>
            </w:rPr>
          </w:pPr>
          <w:hyperlink w:anchor="_Toc40597027" w:history="1">
            <w:r w:rsidR="00F30313" w:rsidRPr="0010785D">
              <w:rPr>
                <w:rStyle w:val="Hipervnculo"/>
                <w:rFonts w:ascii="Arial" w:hAnsi="Arial" w:cs="Arial"/>
                <w:noProof/>
              </w:rPr>
              <w:t>3.1</w:t>
            </w:r>
            <w:r w:rsidR="00F30313" w:rsidRPr="0010785D">
              <w:rPr>
                <w:rFonts w:ascii="Arial" w:hAnsi="Arial" w:cs="Arial"/>
                <w:noProof/>
              </w:rPr>
              <w:tab/>
            </w:r>
            <w:r w:rsidR="00F30313" w:rsidRPr="0010785D">
              <w:rPr>
                <w:rStyle w:val="Hipervnculo"/>
                <w:rFonts w:ascii="Arial" w:hAnsi="Arial" w:cs="Arial"/>
                <w:noProof/>
              </w:rPr>
              <w:t>ETAPA DE INICIO</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27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23</w:t>
            </w:r>
            <w:r w:rsidR="00F30313" w:rsidRPr="0010785D">
              <w:rPr>
                <w:rFonts w:ascii="Arial" w:hAnsi="Arial" w:cs="Arial"/>
                <w:noProof/>
                <w:webHidden/>
              </w:rPr>
              <w:fldChar w:fldCharType="end"/>
            </w:r>
          </w:hyperlink>
        </w:p>
        <w:p w14:paraId="1F02E188" w14:textId="77777777" w:rsidR="00F30313" w:rsidRPr="0010785D" w:rsidRDefault="007C404F">
          <w:pPr>
            <w:pStyle w:val="TDC1"/>
            <w:tabs>
              <w:tab w:val="right" w:leader="dot" w:pos="9016"/>
            </w:tabs>
            <w:rPr>
              <w:rFonts w:ascii="Arial" w:hAnsi="Arial" w:cs="Arial"/>
              <w:noProof/>
            </w:rPr>
          </w:pPr>
          <w:hyperlink w:anchor="_Toc40597028" w:history="1">
            <w:r w:rsidR="00F30313" w:rsidRPr="0010785D">
              <w:rPr>
                <w:rStyle w:val="Hipervnculo"/>
                <w:rFonts w:ascii="Arial" w:hAnsi="Arial" w:cs="Arial"/>
                <w:noProof/>
              </w:rPr>
              <w:t>3.1.1 Descripción de la empresa</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28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23</w:t>
            </w:r>
            <w:r w:rsidR="00F30313" w:rsidRPr="0010785D">
              <w:rPr>
                <w:rFonts w:ascii="Arial" w:hAnsi="Arial" w:cs="Arial"/>
                <w:noProof/>
                <w:webHidden/>
              </w:rPr>
              <w:fldChar w:fldCharType="end"/>
            </w:r>
          </w:hyperlink>
        </w:p>
        <w:p w14:paraId="4C92E80F" w14:textId="77777777" w:rsidR="00F30313" w:rsidRPr="0010785D" w:rsidRDefault="007C404F">
          <w:pPr>
            <w:pStyle w:val="TDC1"/>
            <w:tabs>
              <w:tab w:val="right" w:leader="dot" w:pos="9016"/>
            </w:tabs>
            <w:rPr>
              <w:rFonts w:ascii="Arial" w:hAnsi="Arial" w:cs="Arial"/>
              <w:noProof/>
            </w:rPr>
          </w:pPr>
          <w:hyperlink w:anchor="_Toc40597029" w:history="1">
            <w:r w:rsidR="00F30313" w:rsidRPr="0010785D">
              <w:rPr>
                <w:rStyle w:val="Hipervnculo"/>
                <w:rFonts w:ascii="Arial" w:hAnsi="Arial" w:cs="Arial"/>
                <w:noProof/>
              </w:rPr>
              <w:t>3.1.2 Descripción global del software</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29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23</w:t>
            </w:r>
            <w:r w:rsidR="00F30313" w:rsidRPr="0010785D">
              <w:rPr>
                <w:rFonts w:ascii="Arial" w:hAnsi="Arial" w:cs="Arial"/>
                <w:noProof/>
                <w:webHidden/>
              </w:rPr>
              <w:fldChar w:fldCharType="end"/>
            </w:r>
          </w:hyperlink>
        </w:p>
        <w:p w14:paraId="3ADD767E" w14:textId="77777777" w:rsidR="00F30313" w:rsidRPr="0010785D" w:rsidRDefault="007C404F">
          <w:pPr>
            <w:pStyle w:val="TDC1"/>
            <w:tabs>
              <w:tab w:val="right" w:leader="dot" w:pos="9016"/>
            </w:tabs>
            <w:rPr>
              <w:rFonts w:ascii="Arial" w:hAnsi="Arial" w:cs="Arial"/>
              <w:noProof/>
            </w:rPr>
          </w:pPr>
          <w:hyperlink w:anchor="_Toc40597030" w:history="1">
            <w:r w:rsidR="00F30313" w:rsidRPr="0010785D">
              <w:rPr>
                <w:rStyle w:val="Hipervnculo"/>
                <w:rFonts w:ascii="Arial" w:hAnsi="Arial" w:cs="Arial"/>
                <w:noProof/>
              </w:rPr>
              <w:t>3.1.2.1 Historias de Usuario</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30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23</w:t>
            </w:r>
            <w:r w:rsidR="00F30313" w:rsidRPr="0010785D">
              <w:rPr>
                <w:rFonts w:ascii="Arial" w:hAnsi="Arial" w:cs="Arial"/>
                <w:noProof/>
                <w:webHidden/>
              </w:rPr>
              <w:fldChar w:fldCharType="end"/>
            </w:r>
          </w:hyperlink>
        </w:p>
        <w:p w14:paraId="5D17A0F4" w14:textId="77777777" w:rsidR="00F30313" w:rsidRPr="0010785D" w:rsidRDefault="007C404F">
          <w:pPr>
            <w:pStyle w:val="TDC1"/>
            <w:tabs>
              <w:tab w:val="right" w:leader="dot" w:pos="9016"/>
            </w:tabs>
            <w:rPr>
              <w:rFonts w:ascii="Arial" w:hAnsi="Arial" w:cs="Arial"/>
              <w:noProof/>
            </w:rPr>
          </w:pPr>
          <w:hyperlink w:anchor="_Toc40597031" w:history="1">
            <w:r w:rsidR="00F30313" w:rsidRPr="0010785D">
              <w:rPr>
                <w:rStyle w:val="Hipervnculo"/>
                <w:rFonts w:ascii="Arial" w:hAnsi="Arial" w:cs="Arial"/>
                <w:noProof/>
              </w:rPr>
              <w:t>3.1.2.2 Modelo Incremental</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31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24</w:t>
            </w:r>
            <w:r w:rsidR="00F30313" w:rsidRPr="0010785D">
              <w:rPr>
                <w:rFonts w:ascii="Arial" w:hAnsi="Arial" w:cs="Arial"/>
                <w:noProof/>
                <w:webHidden/>
              </w:rPr>
              <w:fldChar w:fldCharType="end"/>
            </w:r>
          </w:hyperlink>
        </w:p>
        <w:p w14:paraId="6E86A108" w14:textId="77777777" w:rsidR="00F30313" w:rsidRPr="0010785D" w:rsidRDefault="007C404F">
          <w:pPr>
            <w:pStyle w:val="TDC1"/>
            <w:tabs>
              <w:tab w:val="right" w:leader="dot" w:pos="9016"/>
            </w:tabs>
            <w:rPr>
              <w:rFonts w:ascii="Arial" w:hAnsi="Arial" w:cs="Arial"/>
              <w:noProof/>
            </w:rPr>
          </w:pPr>
          <w:hyperlink w:anchor="_Toc40597032" w:history="1">
            <w:r w:rsidR="00F30313" w:rsidRPr="0010785D">
              <w:rPr>
                <w:rStyle w:val="Hipervnculo"/>
                <w:rFonts w:ascii="Arial" w:hAnsi="Arial" w:cs="Arial"/>
                <w:noProof/>
              </w:rPr>
              <w:t>3.1.2.4 Modelo de Entidad Relación</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32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26</w:t>
            </w:r>
            <w:r w:rsidR="00F30313" w:rsidRPr="0010785D">
              <w:rPr>
                <w:rFonts w:ascii="Arial" w:hAnsi="Arial" w:cs="Arial"/>
                <w:noProof/>
                <w:webHidden/>
              </w:rPr>
              <w:fldChar w:fldCharType="end"/>
            </w:r>
          </w:hyperlink>
        </w:p>
        <w:p w14:paraId="3DDC9B6E" w14:textId="77777777" w:rsidR="00F30313" w:rsidRPr="0010785D" w:rsidRDefault="007C404F">
          <w:pPr>
            <w:pStyle w:val="TDC1"/>
            <w:tabs>
              <w:tab w:val="right" w:leader="dot" w:pos="9016"/>
            </w:tabs>
            <w:rPr>
              <w:rFonts w:ascii="Arial" w:hAnsi="Arial" w:cs="Arial"/>
              <w:noProof/>
            </w:rPr>
          </w:pPr>
          <w:hyperlink w:anchor="_Toc40597033" w:history="1">
            <w:r w:rsidR="00F30313" w:rsidRPr="0010785D">
              <w:rPr>
                <w:rStyle w:val="Hipervnculo"/>
                <w:rFonts w:ascii="Arial" w:hAnsi="Arial" w:cs="Arial"/>
                <w:noProof/>
              </w:rPr>
              <w:t>3.1.2.5 Prototipos</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33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26</w:t>
            </w:r>
            <w:r w:rsidR="00F30313" w:rsidRPr="0010785D">
              <w:rPr>
                <w:rFonts w:ascii="Arial" w:hAnsi="Arial" w:cs="Arial"/>
                <w:noProof/>
                <w:webHidden/>
              </w:rPr>
              <w:fldChar w:fldCharType="end"/>
            </w:r>
          </w:hyperlink>
        </w:p>
        <w:p w14:paraId="5343979D" w14:textId="77777777" w:rsidR="00F30313" w:rsidRPr="0010785D" w:rsidRDefault="007C404F">
          <w:pPr>
            <w:pStyle w:val="TDC1"/>
            <w:tabs>
              <w:tab w:val="left" w:pos="660"/>
              <w:tab w:val="right" w:leader="dot" w:pos="9016"/>
            </w:tabs>
            <w:rPr>
              <w:rFonts w:ascii="Arial" w:hAnsi="Arial" w:cs="Arial"/>
              <w:noProof/>
            </w:rPr>
          </w:pPr>
          <w:hyperlink w:anchor="_Toc40597034" w:history="1">
            <w:r w:rsidR="00F30313" w:rsidRPr="0010785D">
              <w:rPr>
                <w:rStyle w:val="Hipervnculo"/>
                <w:rFonts w:ascii="Arial" w:hAnsi="Arial" w:cs="Arial"/>
                <w:noProof/>
              </w:rPr>
              <w:t>3.2</w:t>
            </w:r>
            <w:r w:rsidR="00F30313" w:rsidRPr="0010785D">
              <w:rPr>
                <w:rFonts w:ascii="Arial" w:hAnsi="Arial" w:cs="Arial"/>
                <w:noProof/>
              </w:rPr>
              <w:tab/>
            </w:r>
            <w:r w:rsidR="00F30313" w:rsidRPr="0010785D">
              <w:rPr>
                <w:rStyle w:val="Hipervnculo"/>
                <w:rFonts w:ascii="Arial" w:hAnsi="Arial" w:cs="Arial"/>
                <w:noProof/>
              </w:rPr>
              <w:t>ETAPA DE PLANIFICACIÓN</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34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31</w:t>
            </w:r>
            <w:r w:rsidR="00F30313" w:rsidRPr="0010785D">
              <w:rPr>
                <w:rFonts w:ascii="Arial" w:hAnsi="Arial" w:cs="Arial"/>
                <w:noProof/>
                <w:webHidden/>
              </w:rPr>
              <w:fldChar w:fldCharType="end"/>
            </w:r>
          </w:hyperlink>
        </w:p>
        <w:p w14:paraId="631C34E7" w14:textId="77777777" w:rsidR="00F30313" w:rsidRPr="0010785D" w:rsidRDefault="007C404F">
          <w:pPr>
            <w:pStyle w:val="TDC1"/>
            <w:tabs>
              <w:tab w:val="right" w:leader="dot" w:pos="9016"/>
            </w:tabs>
            <w:rPr>
              <w:rFonts w:ascii="Arial" w:hAnsi="Arial" w:cs="Arial"/>
              <w:noProof/>
            </w:rPr>
          </w:pPr>
          <w:hyperlink w:anchor="_Toc40597035" w:history="1">
            <w:r w:rsidR="00F30313" w:rsidRPr="0010785D">
              <w:rPr>
                <w:rStyle w:val="Hipervnculo"/>
                <w:rFonts w:ascii="Arial" w:hAnsi="Arial" w:cs="Arial"/>
                <w:noProof/>
              </w:rPr>
              <w:t>3.2.1 Desarrollo de modelos de calidad del proceso: Proceso unificado – Hoja de comprobación planificada</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35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31</w:t>
            </w:r>
            <w:r w:rsidR="00F30313" w:rsidRPr="0010785D">
              <w:rPr>
                <w:rFonts w:ascii="Arial" w:hAnsi="Arial" w:cs="Arial"/>
                <w:noProof/>
                <w:webHidden/>
              </w:rPr>
              <w:fldChar w:fldCharType="end"/>
            </w:r>
          </w:hyperlink>
        </w:p>
        <w:p w14:paraId="4C267E13" w14:textId="77777777" w:rsidR="00F30313" w:rsidRPr="0010785D" w:rsidRDefault="007C404F">
          <w:pPr>
            <w:pStyle w:val="TDC1"/>
            <w:tabs>
              <w:tab w:val="right" w:leader="dot" w:pos="9016"/>
            </w:tabs>
            <w:rPr>
              <w:rFonts w:ascii="Arial" w:hAnsi="Arial" w:cs="Arial"/>
              <w:noProof/>
            </w:rPr>
          </w:pPr>
          <w:hyperlink w:anchor="_Toc40597036" w:history="1">
            <w:r w:rsidR="00F30313" w:rsidRPr="0010785D">
              <w:rPr>
                <w:rStyle w:val="Hipervnculo"/>
                <w:rFonts w:ascii="Arial" w:hAnsi="Arial" w:cs="Arial"/>
                <w:noProof/>
              </w:rPr>
              <w:t>3.2.2 Desarrollo de modelos de calidad del producto: Código fuente – Hoja de comprobación planificada</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36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34</w:t>
            </w:r>
            <w:r w:rsidR="00F30313" w:rsidRPr="0010785D">
              <w:rPr>
                <w:rFonts w:ascii="Arial" w:hAnsi="Arial" w:cs="Arial"/>
                <w:noProof/>
                <w:webHidden/>
              </w:rPr>
              <w:fldChar w:fldCharType="end"/>
            </w:r>
          </w:hyperlink>
        </w:p>
        <w:p w14:paraId="7BBF77EA" w14:textId="77777777" w:rsidR="00F30313" w:rsidRPr="0010785D" w:rsidRDefault="007C404F">
          <w:pPr>
            <w:pStyle w:val="TDC1"/>
            <w:tabs>
              <w:tab w:val="right" w:leader="dot" w:pos="9016"/>
            </w:tabs>
            <w:rPr>
              <w:rFonts w:ascii="Arial" w:hAnsi="Arial" w:cs="Arial"/>
              <w:noProof/>
            </w:rPr>
          </w:pPr>
          <w:hyperlink w:anchor="_Toc40597037" w:history="1">
            <w:r w:rsidR="00F30313" w:rsidRPr="0010785D">
              <w:rPr>
                <w:rStyle w:val="Hipervnculo"/>
                <w:rFonts w:ascii="Arial" w:hAnsi="Arial" w:cs="Arial"/>
                <w:noProof/>
              </w:rPr>
              <w:t>3.2.3. Desarrollo del modelo GQM</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37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36</w:t>
            </w:r>
            <w:r w:rsidR="00F30313" w:rsidRPr="0010785D">
              <w:rPr>
                <w:rFonts w:ascii="Arial" w:hAnsi="Arial" w:cs="Arial"/>
                <w:noProof/>
                <w:webHidden/>
              </w:rPr>
              <w:fldChar w:fldCharType="end"/>
            </w:r>
          </w:hyperlink>
        </w:p>
        <w:p w14:paraId="7B68441D" w14:textId="77777777" w:rsidR="00F30313" w:rsidRPr="0010785D" w:rsidRDefault="007C404F">
          <w:pPr>
            <w:pStyle w:val="TDC1"/>
            <w:tabs>
              <w:tab w:val="left" w:pos="660"/>
              <w:tab w:val="right" w:leader="dot" w:pos="9016"/>
            </w:tabs>
            <w:rPr>
              <w:rFonts w:ascii="Arial" w:hAnsi="Arial" w:cs="Arial"/>
              <w:noProof/>
            </w:rPr>
          </w:pPr>
          <w:hyperlink w:anchor="_Toc40597038" w:history="1">
            <w:r w:rsidR="00F30313" w:rsidRPr="0010785D">
              <w:rPr>
                <w:rStyle w:val="Hipervnculo"/>
                <w:rFonts w:ascii="Arial" w:hAnsi="Arial" w:cs="Arial"/>
                <w:noProof/>
              </w:rPr>
              <w:t>3.3</w:t>
            </w:r>
            <w:r w:rsidR="00F30313" w:rsidRPr="0010785D">
              <w:rPr>
                <w:rFonts w:ascii="Arial" w:hAnsi="Arial" w:cs="Arial"/>
                <w:noProof/>
              </w:rPr>
              <w:tab/>
            </w:r>
            <w:r w:rsidR="00F30313" w:rsidRPr="0010785D">
              <w:rPr>
                <w:rStyle w:val="Hipervnculo"/>
                <w:rFonts w:ascii="Arial" w:hAnsi="Arial" w:cs="Arial"/>
                <w:noProof/>
              </w:rPr>
              <w:t>ETAPA DE EJECUCIÓN</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38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38</w:t>
            </w:r>
            <w:r w:rsidR="00F30313" w:rsidRPr="0010785D">
              <w:rPr>
                <w:rFonts w:ascii="Arial" w:hAnsi="Arial" w:cs="Arial"/>
                <w:noProof/>
                <w:webHidden/>
              </w:rPr>
              <w:fldChar w:fldCharType="end"/>
            </w:r>
          </w:hyperlink>
        </w:p>
        <w:p w14:paraId="6A0A1354" w14:textId="77777777" w:rsidR="00F30313" w:rsidRPr="0010785D" w:rsidRDefault="007C404F">
          <w:pPr>
            <w:pStyle w:val="TDC1"/>
            <w:tabs>
              <w:tab w:val="right" w:leader="dot" w:pos="9016"/>
            </w:tabs>
            <w:rPr>
              <w:rFonts w:ascii="Arial" w:hAnsi="Arial" w:cs="Arial"/>
              <w:noProof/>
            </w:rPr>
          </w:pPr>
          <w:hyperlink w:anchor="_Toc40597039" w:history="1">
            <w:r w:rsidR="00F30313" w:rsidRPr="0010785D">
              <w:rPr>
                <w:rStyle w:val="Hipervnculo"/>
                <w:rFonts w:ascii="Arial" w:hAnsi="Arial" w:cs="Arial"/>
                <w:noProof/>
              </w:rPr>
              <w:t>3.3.1 Evaluación de calidad del proceso: Proceso unificado – Hoja de comprobación con evidencias para SI cumple y NO cumple</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39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38</w:t>
            </w:r>
            <w:r w:rsidR="00F30313" w:rsidRPr="0010785D">
              <w:rPr>
                <w:rFonts w:ascii="Arial" w:hAnsi="Arial" w:cs="Arial"/>
                <w:noProof/>
                <w:webHidden/>
              </w:rPr>
              <w:fldChar w:fldCharType="end"/>
            </w:r>
          </w:hyperlink>
        </w:p>
        <w:p w14:paraId="1F947507" w14:textId="77777777" w:rsidR="00F30313" w:rsidRPr="0010785D" w:rsidRDefault="007C404F">
          <w:pPr>
            <w:pStyle w:val="TDC1"/>
            <w:tabs>
              <w:tab w:val="right" w:leader="dot" w:pos="9016"/>
            </w:tabs>
            <w:rPr>
              <w:rFonts w:ascii="Arial" w:hAnsi="Arial" w:cs="Arial"/>
              <w:noProof/>
            </w:rPr>
          </w:pPr>
          <w:hyperlink w:anchor="_Toc40597040" w:history="1">
            <w:r w:rsidR="00F30313" w:rsidRPr="0010785D">
              <w:rPr>
                <w:rStyle w:val="Hipervnculo"/>
                <w:rFonts w:ascii="Arial" w:hAnsi="Arial" w:cs="Arial"/>
                <w:noProof/>
              </w:rPr>
              <w:t>3.3.2 Evaluación de calidad del producto: Código fuente – Hoja de comprobación con evidencias para SI cumple y NO cumple</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40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69</w:t>
            </w:r>
            <w:r w:rsidR="00F30313" w:rsidRPr="0010785D">
              <w:rPr>
                <w:rFonts w:ascii="Arial" w:hAnsi="Arial" w:cs="Arial"/>
                <w:noProof/>
                <w:webHidden/>
              </w:rPr>
              <w:fldChar w:fldCharType="end"/>
            </w:r>
          </w:hyperlink>
        </w:p>
        <w:p w14:paraId="1D5A5C85" w14:textId="77777777" w:rsidR="00F30313" w:rsidRPr="0010785D" w:rsidRDefault="007C404F">
          <w:pPr>
            <w:pStyle w:val="TDC1"/>
            <w:tabs>
              <w:tab w:val="right" w:leader="dot" w:pos="9016"/>
            </w:tabs>
            <w:rPr>
              <w:rFonts w:ascii="Arial" w:hAnsi="Arial" w:cs="Arial"/>
              <w:noProof/>
            </w:rPr>
          </w:pPr>
          <w:hyperlink w:anchor="_Toc40597041" w:history="1">
            <w:r w:rsidR="00F30313" w:rsidRPr="0010785D">
              <w:rPr>
                <w:rStyle w:val="Hipervnculo"/>
                <w:rFonts w:ascii="Arial" w:hAnsi="Arial" w:cs="Arial"/>
                <w:b/>
                <w:noProof/>
              </w:rPr>
              <w:t>CAPÍTULO IV – CONCLUSIONES Y RECOMENDACIONES</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41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87</w:t>
            </w:r>
            <w:r w:rsidR="00F30313" w:rsidRPr="0010785D">
              <w:rPr>
                <w:rFonts w:ascii="Arial" w:hAnsi="Arial" w:cs="Arial"/>
                <w:noProof/>
                <w:webHidden/>
              </w:rPr>
              <w:fldChar w:fldCharType="end"/>
            </w:r>
          </w:hyperlink>
        </w:p>
        <w:p w14:paraId="2E9C1F07" w14:textId="77777777" w:rsidR="00F30313" w:rsidRPr="0010785D" w:rsidRDefault="007C404F">
          <w:pPr>
            <w:pStyle w:val="TDC1"/>
            <w:tabs>
              <w:tab w:val="left" w:pos="660"/>
              <w:tab w:val="right" w:leader="dot" w:pos="9016"/>
            </w:tabs>
            <w:rPr>
              <w:rFonts w:ascii="Arial" w:hAnsi="Arial" w:cs="Arial"/>
              <w:noProof/>
            </w:rPr>
          </w:pPr>
          <w:hyperlink w:anchor="_Toc40597042" w:history="1">
            <w:r w:rsidR="00F30313" w:rsidRPr="0010785D">
              <w:rPr>
                <w:rStyle w:val="Hipervnculo"/>
                <w:rFonts w:ascii="Arial" w:hAnsi="Arial" w:cs="Arial"/>
                <w:noProof/>
              </w:rPr>
              <w:t>4.1</w:t>
            </w:r>
            <w:r w:rsidR="00F30313" w:rsidRPr="0010785D">
              <w:rPr>
                <w:rFonts w:ascii="Arial" w:hAnsi="Arial" w:cs="Arial"/>
                <w:noProof/>
              </w:rPr>
              <w:tab/>
            </w:r>
            <w:r w:rsidR="00F30313" w:rsidRPr="0010785D">
              <w:rPr>
                <w:rStyle w:val="Hipervnculo"/>
                <w:rFonts w:ascii="Arial" w:hAnsi="Arial" w:cs="Arial"/>
                <w:noProof/>
              </w:rPr>
              <w:t>CONCLUSIONES</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42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88</w:t>
            </w:r>
            <w:r w:rsidR="00F30313" w:rsidRPr="0010785D">
              <w:rPr>
                <w:rFonts w:ascii="Arial" w:hAnsi="Arial" w:cs="Arial"/>
                <w:noProof/>
                <w:webHidden/>
              </w:rPr>
              <w:fldChar w:fldCharType="end"/>
            </w:r>
          </w:hyperlink>
        </w:p>
        <w:p w14:paraId="365F18AD" w14:textId="77777777" w:rsidR="00F30313" w:rsidRPr="0010785D" w:rsidRDefault="007C404F">
          <w:pPr>
            <w:pStyle w:val="TDC1"/>
            <w:tabs>
              <w:tab w:val="left" w:pos="660"/>
              <w:tab w:val="right" w:leader="dot" w:pos="9016"/>
            </w:tabs>
            <w:rPr>
              <w:rStyle w:val="Hipervnculo"/>
              <w:rFonts w:ascii="Arial" w:hAnsi="Arial" w:cs="Arial"/>
              <w:noProof/>
            </w:rPr>
          </w:pPr>
          <w:hyperlink w:anchor="_Toc40597043" w:history="1">
            <w:r w:rsidR="00F30313" w:rsidRPr="0010785D">
              <w:rPr>
                <w:rStyle w:val="Hipervnculo"/>
                <w:rFonts w:ascii="Arial" w:hAnsi="Arial" w:cs="Arial"/>
                <w:noProof/>
              </w:rPr>
              <w:t>4.2</w:t>
            </w:r>
            <w:r w:rsidR="00F30313" w:rsidRPr="0010785D">
              <w:rPr>
                <w:rFonts w:ascii="Arial" w:hAnsi="Arial" w:cs="Arial"/>
                <w:noProof/>
              </w:rPr>
              <w:tab/>
            </w:r>
            <w:r w:rsidR="00F30313" w:rsidRPr="0010785D">
              <w:rPr>
                <w:rStyle w:val="Hipervnculo"/>
                <w:rFonts w:ascii="Arial" w:hAnsi="Arial" w:cs="Arial"/>
                <w:noProof/>
              </w:rPr>
              <w:t>RECOMENDACIONES</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43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88</w:t>
            </w:r>
            <w:r w:rsidR="00F30313" w:rsidRPr="0010785D">
              <w:rPr>
                <w:rFonts w:ascii="Arial" w:hAnsi="Arial" w:cs="Arial"/>
                <w:noProof/>
                <w:webHidden/>
              </w:rPr>
              <w:fldChar w:fldCharType="end"/>
            </w:r>
          </w:hyperlink>
        </w:p>
        <w:p w14:paraId="23714876" w14:textId="77777777" w:rsidR="00F30313" w:rsidRPr="0010785D" w:rsidRDefault="00F30313" w:rsidP="00F30313">
          <w:pPr>
            <w:rPr>
              <w:noProof/>
              <w:lang w:eastAsia="es-PE"/>
            </w:rPr>
          </w:pPr>
        </w:p>
        <w:p w14:paraId="7942631C" w14:textId="77777777" w:rsidR="00F30313" w:rsidRPr="0010785D" w:rsidRDefault="007C404F">
          <w:pPr>
            <w:pStyle w:val="TDC1"/>
            <w:tabs>
              <w:tab w:val="right" w:leader="dot" w:pos="9016"/>
            </w:tabs>
            <w:rPr>
              <w:rFonts w:ascii="Arial" w:hAnsi="Arial" w:cs="Arial"/>
              <w:noProof/>
            </w:rPr>
          </w:pPr>
          <w:hyperlink w:anchor="_Toc40597044" w:history="1">
            <w:r w:rsidR="00F30313" w:rsidRPr="0010785D">
              <w:rPr>
                <w:rStyle w:val="Hipervnculo"/>
                <w:rFonts w:ascii="Arial" w:hAnsi="Arial" w:cs="Arial"/>
                <w:noProof/>
              </w:rPr>
              <w:t>REFERENCIAS</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44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89</w:t>
            </w:r>
            <w:r w:rsidR="00F30313" w:rsidRPr="0010785D">
              <w:rPr>
                <w:rFonts w:ascii="Arial" w:hAnsi="Arial" w:cs="Arial"/>
                <w:noProof/>
                <w:webHidden/>
              </w:rPr>
              <w:fldChar w:fldCharType="end"/>
            </w:r>
          </w:hyperlink>
        </w:p>
        <w:p w14:paraId="02E12735" w14:textId="77777777" w:rsidR="00F30313" w:rsidRPr="0010785D" w:rsidRDefault="007C404F">
          <w:pPr>
            <w:pStyle w:val="TDC1"/>
            <w:tabs>
              <w:tab w:val="right" w:leader="dot" w:pos="9016"/>
            </w:tabs>
            <w:rPr>
              <w:rFonts w:ascii="Arial" w:hAnsi="Arial" w:cs="Arial"/>
              <w:noProof/>
            </w:rPr>
          </w:pPr>
          <w:hyperlink w:anchor="_Toc40597045" w:history="1">
            <w:r w:rsidR="00F30313" w:rsidRPr="0010785D">
              <w:rPr>
                <w:rStyle w:val="Hipervnculo"/>
                <w:rFonts w:ascii="Arial" w:hAnsi="Arial" w:cs="Arial"/>
                <w:noProof/>
              </w:rPr>
              <w:t>ÍNDICE DE ABREVIATURAS Y SIGLAS</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45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90</w:t>
            </w:r>
            <w:r w:rsidR="00F30313" w:rsidRPr="0010785D">
              <w:rPr>
                <w:rFonts w:ascii="Arial" w:hAnsi="Arial" w:cs="Arial"/>
                <w:noProof/>
                <w:webHidden/>
              </w:rPr>
              <w:fldChar w:fldCharType="end"/>
            </w:r>
          </w:hyperlink>
        </w:p>
        <w:p w14:paraId="12A9BD73" w14:textId="77777777" w:rsidR="00F30313" w:rsidRPr="0010785D" w:rsidRDefault="007C404F">
          <w:pPr>
            <w:pStyle w:val="TDC1"/>
            <w:tabs>
              <w:tab w:val="right" w:leader="dot" w:pos="9016"/>
            </w:tabs>
            <w:rPr>
              <w:rFonts w:ascii="Arial" w:hAnsi="Arial" w:cs="Arial"/>
              <w:noProof/>
            </w:rPr>
          </w:pPr>
          <w:hyperlink w:anchor="_Toc40597046" w:history="1">
            <w:r w:rsidR="00F30313" w:rsidRPr="0010785D">
              <w:rPr>
                <w:rStyle w:val="Hipervnculo"/>
                <w:rFonts w:ascii="Arial" w:hAnsi="Arial" w:cs="Arial"/>
                <w:noProof/>
              </w:rPr>
              <w:t>GLOSARIO DE TÉRMINOS</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46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91</w:t>
            </w:r>
            <w:r w:rsidR="00F30313" w:rsidRPr="0010785D">
              <w:rPr>
                <w:rFonts w:ascii="Arial" w:hAnsi="Arial" w:cs="Arial"/>
                <w:noProof/>
                <w:webHidden/>
              </w:rPr>
              <w:fldChar w:fldCharType="end"/>
            </w:r>
          </w:hyperlink>
        </w:p>
        <w:p w14:paraId="14D5AA2B" w14:textId="77777777" w:rsidR="00F30313" w:rsidRPr="0010785D" w:rsidRDefault="007C404F">
          <w:pPr>
            <w:pStyle w:val="TDC1"/>
            <w:tabs>
              <w:tab w:val="right" w:leader="dot" w:pos="9016"/>
            </w:tabs>
            <w:rPr>
              <w:rFonts w:ascii="Arial" w:hAnsi="Arial" w:cs="Arial"/>
              <w:noProof/>
            </w:rPr>
          </w:pPr>
          <w:hyperlink w:anchor="_Toc40597047" w:history="1">
            <w:r w:rsidR="00F30313" w:rsidRPr="0010785D">
              <w:rPr>
                <w:rStyle w:val="Hipervnculo"/>
                <w:rFonts w:ascii="Arial" w:hAnsi="Arial" w:cs="Arial"/>
                <w:noProof/>
              </w:rPr>
              <w:t>APÉNDICE A: FOTOS</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47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93</w:t>
            </w:r>
            <w:r w:rsidR="00F30313" w:rsidRPr="0010785D">
              <w:rPr>
                <w:rFonts w:ascii="Arial" w:hAnsi="Arial" w:cs="Arial"/>
                <w:noProof/>
                <w:webHidden/>
              </w:rPr>
              <w:fldChar w:fldCharType="end"/>
            </w:r>
          </w:hyperlink>
        </w:p>
        <w:p w14:paraId="63EDDF61" w14:textId="77777777" w:rsidR="00F30313" w:rsidRPr="0010785D" w:rsidRDefault="007C404F">
          <w:pPr>
            <w:pStyle w:val="TDC1"/>
            <w:tabs>
              <w:tab w:val="right" w:leader="dot" w:pos="9016"/>
            </w:tabs>
            <w:rPr>
              <w:rFonts w:ascii="Arial" w:hAnsi="Arial" w:cs="Arial"/>
              <w:noProof/>
            </w:rPr>
          </w:pPr>
          <w:hyperlink w:anchor="_Toc40597048" w:history="1">
            <w:r w:rsidR="00F30313" w:rsidRPr="0010785D">
              <w:rPr>
                <w:rStyle w:val="Hipervnculo"/>
                <w:rFonts w:ascii="Arial" w:hAnsi="Arial" w:cs="Arial"/>
                <w:noProof/>
              </w:rPr>
              <w:t>APÉNDICE B: ACTA DE REUNIÓN</w:t>
            </w:r>
            <w:r w:rsidR="00F30313" w:rsidRPr="0010785D">
              <w:rPr>
                <w:rFonts w:ascii="Arial" w:hAnsi="Arial" w:cs="Arial"/>
                <w:noProof/>
                <w:webHidden/>
              </w:rPr>
              <w:tab/>
            </w:r>
            <w:r w:rsidR="00F30313" w:rsidRPr="0010785D">
              <w:rPr>
                <w:rFonts w:ascii="Arial" w:hAnsi="Arial" w:cs="Arial"/>
                <w:noProof/>
                <w:webHidden/>
              </w:rPr>
              <w:fldChar w:fldCharType="begin"/>
            </w:r>
            <w:r w:rsidR="00F30313" w:rsidRPr="0010785D">
              <w:rPr>
                <w:rFonts w:ascii="Arial" w:hAnsi="Arial" w:cs="Arial"/>
                <w:noProof/>
                <w:webHidden/>
              </w:rPr>
              <w:instrText xml:space="preserve"> PAGEREF _Toc40597048 \h </w:instrText>
            </w:r>
            <w:r w:rsidR="00F30313" w:rsidRPr="0010785D">
              <w:rPr>
                <w:rFonts w:ascii="Arial" w:hAnsi="Arial" w:cs="Arial"/>
                <w:noProof/>
                <w:webHidden/>
              </w:rPr>
            </w:r>
            <w:r w:rsidR="00F30313" w:rsidRPr="0010785D">
              <w:rPr>
                <w:rFonts w:ascii="Arial" w:hAnsi="Arial" w:cs="Arial"/>
                <w:noProof/>
                <w:webHidden/>
              </w:rPr>
              <w:fldChar w:fldCharType="separate"/>
            </w:r>
            <w:r w:rsidR="00945C3E">
              <w:rPr>
                <w:rFonts w:ascii="Arial" w:hAnsi="Arial" w:cs="Arial"/>
                <w:noProof/>
                <w:webHidden/>
              </w:rPr>
              <w:t>94</w:t>
            </w:r>
            <w:r w:rsidR="00F30313" w:rsidRPr="0010785D">
              <w:rPr>
                <w:rFonts w:ascii="Arial" w:hAnsi="Arial" w:cs="Arial"/>
                <w:noProof/>
                <w:webHidden/>
              </w:rPr>
              <w:fldChar w:fldCharType="end"/>
            </w:r>
          </w:hyperlink>
        </w:p>
        <w:p w14:paraId="519C2D09" w14:textId="38CC11FB" w:rsidR="00BA2C7F" w:rsidRPr="00F30313" w:rsidRDefault="00BA2C7F">
          <w:pPr>
            <w:rPr>
              <w:rFonts w:ascii="Arial" w:hAnsi="Arial" w:cs="Arial"/>
              <w:sz w:val="24"/>
              <w:szCs w:val="24"/>
            </w:rPr>
          </w:pPr>
          <w:r w:rsidRPr="00F30313">
            <w:rPr>
              <w:rFonts w:ascii="Arial" w:hAnsi="Arial" w:cs="Arial"/>
              <w:b/>
              <w:bCs/>
              <w:sz w:val="24"/>
              <w:szCs w:val="24"/>
              <w:lang w:val="es-ES"/>
            </w:rPr>
            <w:fldChar w:fldCharType="end"/>
          </w:r>
        </w:p>
      </w:sdtContent>
    </w:sdt>
    <w:p w14:paraId="33174C7C" w14:textId="77777777" w:rsidR="007D7EBC" w:rsidRDefault="007D7EBC" w:rsidP="006827A6">
      <w:pPr>
        <w:jc w:val="center"/>
        <w:rPr>
          <w:rFonts w:ascii="Arial" w:hAnsi="Arial" w:cs="Arial"/>
          <w:b/>
          <w:sz w:val="24"/>
          <w:szCs w:val="24"/>
        </w:rPr>
      </w:pPr>
    </w:p>
    <w:p w14:paraId="1FDE05F1" w14:textId="77777777" w:rsidR="00CA4C0B" w:rsidRDefault="00CA4C0B" w:rsidP="006827A6">
      <w:pPr>
        <w:jc w:val="center"/>
        <w:rPr>
          <w:rFonts w:ascii="Arial" w:hAnsi="Arial" w:cs="Arial"/>
          <w:b/>
          <w:sz w:val="24"/>
          <w:szCs w:val="24"/>
        </w:rPr>
      </w:pPr>
    </w:p>
    <w:p w14:paraId="2396C0AD" w14:textId="77777777" w:rsidR="00CA4C0B" w:rsidRDefault="00CA4C0B" w:rsidP="006827A6">
      <w:pPr>
        <w:jc w:val="center"/>
        <w:rPr>
          <w:rFonts w:ascii="Arial" w:hAnsi="Arial" w:cs="Arial"/>
          <w:b/>
          <w:sz w:val="24"/>
          <w:szCs w:val="24"/>
        </w:rPr>
      </w:pPr>
    </w:p>
    <w:p w14:paraId="696A6351" w14:textId="77777777" w:rsidR="00CA4C0B" w:rsidRDefault="00CA4C0B" w:rsidP="006827A6">
      <w:pPr>
        <w:jc w:val="center"/>
        <w:rPr>
          <w:rFonts w:ascii="Arial" w:hAnsi="Arial" w:cs="Arial"/>
          <w:b/>
          <w:sz w:val="24"/>
          <w:szCs w:val="24"/>
        </w:rPr>
      </w:pPr>
    </w:p>
    <w:p w14:paraId="31711CA7" w14:textId="77777777" w:rsidR="00CA4C0B" w:rsidRDefault="00CA4C0B" w:rsidP="006827A6">
      <w:pPr>
        <w:jc w:val="center"/>
        <w:rPr>
          <w:rFonts w:ascii="Arial" w:hAnsi="Arial" w:cs="Arial"/>
          <w:b/>
          <w:sz w:val="24"/>
          <w:szCs w:val="24"/>
        </w:rPr>
      </w:pPr>
    </w:p>
    <w:p w14:paraId="5B6500AB" w14:textId="77777777" w:rsidR="00CA4C0B" w:rsidRDefault="00CA4C0B" w:rsidP="006827A6">
      <w:pPr>
        <w:jc w:val="center"/>
        <w:rPr>
          <w:rFonts w:ascii="Arial" w:hAnsi="Arial" w:cs="Arial"/>
          <w:b/>
          <w:sz w:val="24"/>
          <w:szCs w:val="24"/>
        </w:rPr>
      </w:pPr>
    </w:p>
    <w:p w14:paraId="01EFFE39" w14:textId="77777777" w:rsidR="00CA4C0B" w:rsidRDefault="00CA4C0B" w:rsidP="006827A6">
      <w:pPr>
        <w:jc w:val="center"/>
        <w:rPr>
          <w:rFonts w:ascii="Arial" w:hAnsi="Arial" w:cs="Arial"/>
          <w:b/>
          <w:sz w:val="24"/>
          <w:szCs w:val="24"/>
        </w:rPr>
      </w:pPr>
    </w:p>
    <w:p w14:paraId="6BFA945B" w14:textId="77777777" w:rsidR="0010785D" w:rsidRDefault="0010785D" w:rsidP="006827A6">
      <w:pPr>
        <w:jc w:val="center"/>
        <w:rPr>
          <w:rFonts w:ascii="Arial" w:hAnsi="Arial" w:cs="Arial"/>
          <w:b/>
          <w:sz w:val="24"/>
          <w:szCs w:val="24"/>
        </w:rPr>
      </w:pPr>
    </w:p>
    <w:p w14:paraId="071A6431" w14:textId="77777777" w:rsidR="0010785D" w:rsidRDefault="0010785D" w:rsidP="006827A6">
      <w:pPr>
        <w:jc w:val="center"/>
        <w:rPr>
          <w:rFonts w:ascii="Arial" w:hAnsi="Arial" w:cs="Arial"/>
          <w:b/>
          <w:sz w:val="24"/>
          <w:szCs w:val="24"/>
        </w:rPr>
      </w:pPr>
    </w:p>
    <w:p w14:paraId="1A826C77" w14:textId="77777777" w:rsidR="0010785D" w:rsidRDefault="0010785D" w:rsidP="006827A6">
      <w:pPr>
        <w:jc w:val="center"/>
        <w:rPr>
          <w:rFonts w:ascii="Arial" w:hAnsi="Arial" w:cs="Arial"/>
          <w:b/>
          <w:sz w:val="24"/>
          <w:szCs w:val="24"/>
        </w:rPr>
      </w:pPr>
    </w:p>
    <w:p w14:paraId="54B21987" w14:textId="77777777" w:rsidR="007C404F" w:rsidRDefault="007C404F" w:rsidP="006827A6">
      <w:pPr>
        <w:jc w:val="center"/>
        <w:rPr>
          <w:rFonts w:ascii="Arial" w:hAnsi="Arial" w:cs="Arial"/>
          <w:b/>
          <w:sz w:val="24"/>
          <w:szCs w:val="24"/>
        </w:rPr>
      </w:pPr>
    </w:p>
    <w:p w14:paraId="1887E1B5" w14:textId="77777777" w:rsidR="0010785D" w:rsidRDefault="0010785D" w:rsidP="006827A6">
      <w:pPr>
        <w:jc w:val="center"/>
        <w:rPr>
          <w:rFonts w:ascii="Arial" w:hAnsi="Arial" w:cs="Arial"/>
          <w:b/>
          <w:sz w:val="24"/>
          <w:szCs w:val="24"/>
        </w:rPr>
      </w:pPr>
    </w:p>
    <w:p w14:paraId="05DA94A9" w14:textId="0076C252" w:rsidR="00A763CF" w:rsidRPr="00F30313" w:rsidRDefault="00F06D5C" w:rsidP="006827A6">
      <w:pPr>
        <w:jc w:val="center"/>
        <w:rPr>
          <w:rFonts w:ascii="Arial" w:hAnsi="Arial" w:cs="Arial"/>
          <w:b/>
          <w:sz w:val="28"/>
          <w:szCs w:val="24"/>
        </w:rPr>
      </w:pPr>
      <w:r w:rsidRPr="00F30313">
        <w:rPr>
          <w:rFonts w:ascii="Arial" w:hAnsi="Arial" w:cs="Arial"/>
          <w:b/>
          <w:sz w:val="28"/>
          <w:szCs w:val="24"/>
        </w:rPr>
        <w:lastRenderedPageBreak/>
        <w:t>ÍNDICE DE TABLAS</w:t>
      </w:r>
    </w:p>
    <w:p w14:paraId="1933B88A" w14:textId="77777777" w:rsidR="00F06D5C" w:rsidRDefault="00F06D5C">
      <w:pPr>
        <w:pStyle w:val="Tabladeilustraciones"/>
        <w:tabs>
          <w:tab w:val="right" w:leader="dot" w:pos="9016"/>
        </w:tabs>
        <w:rPr>
          <w:rFonts w:ascii="Arial" w:hAnsi="Arial" w:cs="Arial"/>
          <w:b/>
          <w:sz w:val="24"/>
          <w:szCs w:val="24"/>
        </w:rPr>
      </w:pPr>
    </w:p>
    <w:p w14:paraId="27C85D6F" w14:textId="77777777" w:rsidR="00933803" w:rsidRPr="00933727" w:rsidRDefault="001A0E21">
      <w:pPr>
        <w:pStyle w:val="Tabladeilustraciones"/>
        <w:tabs>
          <w:tab w:val="right" w:leader="dot" w:pos="9016"/>
        </w:tabs>
        <w:rPr>
          <w:rFonts w:ascii="Arial" w:eastAsiaTheme="minorEastAsia" w:hAnsi="Arial" w:cs="Arial"/>
          <w:noProof/>
          <w:sz w:val="20"/>
          <w:szCs w:val="20"/>
          <w:lang w:eastAsia="es-PE"/>
        </w:rPr>
      </w:pPr>
      <w:r w:rsidRPr="00933727">
        <w:rPr>
          <w:rFonts w:ascii="Arial" w:hAnsi="Arial" w:cs="Arial"/>
          <w:b/>
          <w:sz w:val="20"/>
          <w:szCs w:val="20"/>
        </w:rPr>
        <w:fldChar w:fldCharType="begin"/>
      </w:r>
      <w:r w:rsidRPr="00933727">
        <w:rPr>
          <w:rFonts w:ascii="Arial" w:hAnsi="Arial" w:cs="Arial"/>
          <w:b/>
          <w:sz w:val="20"/>
          <w:szCs w:val="20"/>
        </w:rPr>
        <w:instrText xml:space="preserve"> TOC \h \z \c "Tabla" </w:instrText>
      </w:r>
      <w:r w:rsidRPr="00933727">
        <w:rPr>
          <w:rFonts w:ascii="Arial" w:hAnsi="Arial" w:cs="Arial"/>
          <w:b/>
          <w:sz w:val="20"/>
          <w:szCs w:val="20"/>
        </w:rPr>
        <w:fldChar w:fldCharType="separate"/>
      </w:r>
      <w:hyperlink w:anchor="_Toc41357566" w:history="1">
        <w:r w:rsidR="00933803" w:rsidRPr="00933727">
          <w:rPr>
            <w:rStyle w:val="Hipervnculo"/>
            <w:rFonts w:ascii="Arial" w:hAnsi="Arial" w:cs="Arial"/>
            <w:noProof/>
            <w:sz w:val="20"/>
            <w:szCs w:val="20"/>
          </w:rPr>
          <w:t>Tabla 1. Proceso Unificado - Hoja de Comprobación Planificada</w:t>
        </w:r>
        <w:r w:rsidR="00933803" w:rsidRPr="00933727">
          <w:rPr>
            <w:rFonts w:ascii="Arial" w:hAnsi="Arial" w:cs="Arial"/>
            <w:noProof/>
            <w:webHidden/>
            <w:sz w:val="20"/>
            <w:szCs w:val="20"/>
          </w:rPr>
          <w:tab/>
        </w:r>
        <w:r w:rsidR="00933803" w:rsidRPr="00933727">
          <w:rPr>
            <w:rFonts w:ascii="Arial" w:hAnsi="Arial" w:cs="Arial"/>
            <w:noProof/>
            <w:webHidden/>
            <w:sz w:val="20"/>
            <w:szCs w:val="20"/>
          </w:rPr>
          <w:fldChar w:fldCharType="begin"/>
        </w:r>
        <w:r w:rsidR="00933803" w:rsidRPr="00933727">
          <w:rPr>
            <w:rFonts w:ascii="Arial" w:hAnsi="Arial" w:cs="Arial"/>
            <w:noProof/>
            <w:webHidden/>
            <w:sz w:val="20"/>
            <w:szCs w:val="20"/>
          </w:rPr>
          <w:instrText xml:space="preserve"> PAGEREF _Toc41357566 \h </w:instrText>
        </w:r>
        <w:r w:rsidR="00933803" w:rsidRPr="00933727">
          <w:rPr>
            <w:rFonts w:ascii="Arial" w:hAnsi="Arial" w:cs="Arial"/>
            <w:noProof/>
            <w:webHidden/>
            <w:sz w:val="20"/>
            <w:szCs w:val="20"/>
          </w:rPr>
        </w:r>
        <w:r w:rsidR="00933803" w:rsidRPr="00933727">
          <w:rPr>
            <w:rFonts w:ascii="Arial" w:hAnsi="Arial" w:cs="Arial"/>
            <w:noProof/>
            <w:webHidden/>
            <w:sz w:val="20"/>
            <w:szCs w:val="20"/>
          </w:rPr>
          <w:fldChar w:fldCharType="separate"/>
        </w:r>
        <w:r w:rsidR="00933803" w:rsidRPr="00933727">
          <w:rPr>
            <w:rFonts w:ascii="Arial" w:hAnsi="Arial" w:cs="Arial"/>
            <w:noProof/>
            <w:webHidden/>
            <w:sz w:val="20"/>
            <w:szCs w:val="20"/>
          </w:rPr>
          <w:t>33</w:t>
        </w:r>
        <w:r w:rsidR="00933803" w:rsidRPr="00933727">
          <w:rPr>
            <w:rFonts w:ascii="Arial" w:hAnsi="Arial" w:cs="Arial"/>
            <w:noProof/>
            <w:webHidden/>
            <w:sz w:val="20"/>
            <w:szCs w:val="20"/>
          </w:rPr>
          <w:fldChar w:fldCharType="end"/>
        </w:r>
      </w:hyperlink>
    </w:p>
    <w:p w14:paraId="4CB537AD" w14:textId="77777777" w:rsidR="00933803" w:rsidRPr="00933727" w:rsidRDefault="00933803">
      <w:pPr>
        <w:pStyle w:val="Tabladeilustraciones"/>
        <w:tabs>
          <w:tab w:val="right" w:leader="dot" w:pos="9016"/>
        </w:tabs>
        <w:rPr>
          <w:rFonts w:ascii="Arial" w:eastAsiaTheme="minorEastAsia" w:hAnsi="Arial" w:cs="Arial"/>
          <w:noProof/>
          <w:sz w:val="20"/>
          <w:szCs w:val="20"/>
          <w:lang w:eastAsia="es-PE"/>
        </w:rPr>
      </w:pPr>
      <w:hyperlink w:anchor="_Toc41357567" w:history="1">
        <w:r w:rsidRPr="00933727">
          <w:rPr>
            <w:rStyle w:val="Hipervnculo"/>
            <w:rFonts w:ascii="Arial" w:hAnsi="Arial" w:cs="Arial"/>
            <w:noProof/>
            <w:sz w:val="20"/>
            <w:szCs w:val="20"/>
          </w:rPr>
          <w:t>Tabla 2. Código Fuente – Hoja de Comprobación Planificada</w:t>
        </w:r>
        <w:r w:rsidRPr="00933727">
          <w:rPr>
            <w:rFonts w:ascii="Arial" w:hAnsi="Arial" w:cs="Arial"/>
            <w:noProof/>
            <w:webHidden/>
            <w:sz w:val="20"/>
            <w:szCs w:val="20"/>
          </w:rPr>
          <w:tab/>
        </w:r>
        <w:r w:rsidRPr="00933727">
          <w:rPr>
            <w:rFonts w:ascii="Arial" w:hAnsi="Arial" w:cs="Arial"/>
            <w:noProof/>
            <w:webHidden/>
            <w:sz w:val="20"/>
            <w:szCs w:val="20"/>
          </w:rPr>
          <w:fldChar w:fldCharType="begin"/>
        </w:r>
        <w:r w:rsidRPr="00933727">
          <w:rPr>
            <w:rFonts w:ascii="Arial" w:hAnsi="Arial" w:cs="Arial"/>
            <w:noProof/>
            <w:webHidden/>
            <w:sz w:val="20"/>
            <w:szCs w:val="20"/>
          </w:rPr>
          <w:instrText xml:space="preserve"> PAGEREF _Toc41357567 \h </w:instrText>
        </w:r>
        <w:r w:rsidRPr="00933727">
          <w:rPr>
            <w:rFonts w:ascii="Arial" w:hAnsi="Arial" w:cs="Arial"/>
            <w:noProof/>
            <w:webHidden/>
            <w:sz w:val="20"/>
            <w:szCs w:val="20"/>
          </w:rPr>
        </w:r>
        <w:r w:rsidRPr="00933727">
          <w:rPr>
            <w:rFonts w:ascii="Arial" w:hAnsi="Arial" w:cs="Arial"/>
            <w:noProof/>
            <w:webHidden/>
            <w:sz w:val="20"/>
            <w:szCs w:val="20"/>
          </w:rPr>
          <w:fldChar w:fldCharType="separate"/>
        </w:r>
        <w:r w:rsidRPr="00933727">
          <w:rPr>
            <w:rFonts w:ascii="Arial" w:hAnsi="Arial" w:cs="Arial"/>
            <w:noProof/>
            <w:webHidden/>
            <w:sz w:val="20"/>
            <w:szCs w:val="20"/>
          </w:rPr>
          <w:t>35</w:t>
        </w:r>
        <w:r w:rsidRPr="00933727">
          <w:rPr>
            <w:rFonts w:ascii="Arial" w:hAnsi="Arial" w:cs="Arial"/>
            <w:noProof/>
            <w:webHidden/>
            <w:sz w:val="20"/>
            <w:szCs w:val="20"/>
          </w:rPr>
          <w:fldChar w:fldCharType="end"/>
        </w:r>
      </w:hyperlink>
    </w:p>
    <w:p w14:paraId="5F25C535" w14:textId="77777777" w:rsidR="00933803" w:rsidRPr="00933727" w:rsidRDefault="00933803">
      <w:pPr>
        <w:pStyle w:val="Tabladeilustraciones"/>
        <w:tabs>
          <w:tab w:val="right" w:leader="dot" w:pos="9016"/>
        </w:tabs>
        <w:rPr>
          <w:rFonts w:ascii="Arial" w:eastAsiaTheme="minorEastAsia" w:hAnsi="Arial" w:cs="Arial"/>
          <w:noProof/>
          <w:sz w:val="20"/>
          <w:szCs w:val="20"/>
          <w:lang w:eastAsia="es-PE"/>
        </w:rPr>
      </w:pPr>
      <w:hyperlink w:anchor="_Toc41357568" w:history="1">
        <w:r w:rsidRPr="00933727">
          <w:rPr>
            <w:rStyle w:val="Hipervnculo"/>
            <w:rFonts w:ascii="Arial" w:hAnsi="Arial" w:cs="Arial"/>
            <w:noProof/>
            <w:sz w:val="20"/>
            <w:szCs w:val="20"/>
          </w:rPr>
          <w:t>Tabla 3. Modelo Goal Question Metric (GQM)</w:t>
        </w:r>
        <w:r w:rsidRPr="00933727">
          <w:rPr>
            <w:rFonts w:ascii="Arial" w:hAnsi="Arial" w:cs="Arial"/>
            <w:noProof/>
            <w:webHidden/>
            <w:sz w:val="20"/>
            <w:szCs w:val="20"/>
          </w:rPr>
          <w:tab/>
        </w:r>
        <w:r w:rsidRPr="00933727">
          <w:rPr>
            <w:rFonts w:ascii="Arial" w:hAnsi="Arial" w:cs="Arial"/>
            <w:noProof/>
            <w:webHidden/>
            <w:sz w:val="20"/>
            <w:szCs w:val="20"/>
          </w:rPr>
          <w:fldChar w:fldCharType="begin"/>
        </w:r>
        <w:r w:rsidRPr="00933727">
          <w:rPr>
            <w:rFonts w:ascii="Arial" w:hAnsi="Arial" w:cs="Arial"/>
            <w:noProof/>
            <w:webHidden/>
            <w:sz w:val="20"/>
            <w:szCs w:val="20"/>
          </w:rPr>
          <w:instrText xml:space="preserve"> PAGEREF _Toc41357568 \h </w:instrText>
        </w:r>
        <w:r w:rsidRPr="00933727">
          <w:rPr>
            <w:rFonts w:ascii="Arial" w:hAnsi="Arial" w:cs="Arial"/>
            <w:noProof/>
            <w:webHidden/>
            <w:sz w:val="20"/>
            <w:szCs w:val="20"/>
          </w:rPr>
        </w:r>
        <w:r w:rsidRPr="00933727">
          <w:rPr>
            <w:rFonts w:ascii="Arial" w:hAnsi="Arial" w:cs="Arial"/>
            <w:noProof/>
            <w:webHidden/>
            <w:sz w:val="20"/>
            <w:szCs w:val="20"/>
          </w:rPr>
          <w:fldChar w:fldCharType="separate"/>
        </w:r>
        <w:r w:rsidRPr="00933727">
          <w:rPr>
            <w:rFonts w:ascii="Arial" w:hAnsi="Arial" w:cs="Arial"/>
            <w:noProof/>
            <w:webHidden/>
            <w:sz w:val="20"/>
            <w:szCs w:val="20"/>
          </w:rPr>
          <w:t>37</w:t>
        </w:r>
        <w:r w:rsidRPr="00933727">
          <w:rPr>
            <w:rFonts w:ascii="Arial" w:hAnsi="Arial" w:cs="Arial"/>
            <w:noProof/>
            <w:webHidden/>
            <w:sz w:val="20"/>
            <w:szCs w:val="20"/>
          </w:rPr>
          <w:fldChar w:fldCharType="end"/>
        </w:r>
      </w:hyperlink>
    </w:p>
    <w:p w14:paraId="470B6888" w14:textId="77777777" w:rsidR="00933803" w:rsidRPr="00933727" w:rsidRDefault="00933803">
      <w:pPr>
        <w:pStyle w:val="Tabladeilustraciones"/>
        <w:tabs>
          <w:tab w:val="right" w:leader="dot" w:pos="9016"/>
        </w:tabs>
        <w:rPr>
          <w:rFonts w:ascii="Arial" w:eastAsiaTheme="minorEastAsia" w:hAnsi="Arial" w:cs="Arial"/>
          <w:noProof/>
          <w:sz w:val="20"/>
          <w:szCs w:val="20"/>
          <w:lang w:eastAsia="es-PE"/>
        </w:rPr>
      </w:pPr>
      <w:hyperlink w:anchor="_Toc41357569" w:history="1">
        <w:r w:rsidRPr="00933727">
          <w:rPr>
            <w:rStyle w:val="Hipervnculo"/>
            <w:rFonts w:ascii="Arial" w:hAnsi="Arial" w:cs="Arial"/>
            <w:noProof/>
            <w:sz w:val="20"/>
            <w:szCs w:val="20"/>
          </w:rPr>
          <w:t>Tabla 4. Proceso unificado-Hoja de comprobación con evidencias para si cumple y no cumple</w:t>
        </w:r>
        <w:r w:rsidRPr="00933727">
          <w:rPr>
            <w:rFonts w:ascii="Arial" w:hAnsi="Arial" w:cs="Arial"/>
            <w:noProof/>
            <w:webHidden/>
            <w:sz w:val="20"/>
            <w:szCs w:val="20"/>
          </w:rPr>
          <w:tab/>
        </w:r>
        <w:r w:rsidRPr="00933727">
          <w:rPr>
            <w:rFonts w:ascii="Arial" w:hAnsi="Arial" w:cs="Arial"/>
            <w:noProof/>
            <w:webHidden/>
            <w:sz w:val="20"/>
            <w:szCs w:val="20"/>
          </w:rPr>
          <w:fldChar w:fldCharType="begin"/>
        </w:r>
        <w:r w:rsidRPr="00933727">
          <w:rPr>
            <w:rFonts w:ascii="Arial" w:hAnsi="Arial" w:cs="Arial"/>
            <w:noProof/>
            <w:webHidden/>
            <w:sz w:val="20"/>
            <w:szCs w:val="20"/>
          </w:rPr>
          <w:instrText xml:space="preserve"> PAGEREF _Toc41357569 \h </w:instrText>
        </w:r>
        <w:r w:rsidRPr="00933727">
          <w:rPr>
            <w:rFonts w:ascii="Arial" w:hAnsi="Arial" w:cs="Arial"/>
            <w:noProof/>
            <w:webHidden/>
            <w:sz w:val="20"/>
            <w:szCs w:val="20"/>
          </w:rPr>
        </w:r>
        <w:r w:rsidRPr="00933727">
          <w:rPr>
            <w:rFonts w:ascii="Arial" w:hAnsi="Arial" w:cs="Arial"/>
            <w:noProof/>
            <w:webHidden/>
            <w:sz w:val="20"/>
            <w:szCs w:val="20"/>
          </w:rPr>
          <w:fldChar w:fldCharType="separate"/>
        </w:r>
        <w:r w:rsidRPr="00933727">
          <w:rPr>
            <w:rFonts w:ascii="Arial" w:hAnsi="Arial" w:cs="Arial"/>
            <w:noProof/>
            <w:webHidden/>
            <w:sz w:val="20"/>
            <w:szCs w:val="20"/>
          </w:rPr>
          <w:t>44</w:t>
        </w:r>
        <w:r w:rsidRPr="00933727">
          <w:rPr>
            <w:rFonts w:ascii="Arial" w:hAnsi="Arial" w:cs="Arial"/>
            <w:noProof/>
            <w:webHidden/>
            <w:sz w:val="20"/>
            <w:szCs w:val="20"/>
          </w:rPr>
          <w:fldChar w:fldCharType="end"/>
        </w:r>
      </w:hyperlink>
    </w:p>
    <w:p w14:paraId="1BB600ED" w14:textId="77777777" w:rsidR="00933803" w:rsidRPr="00933727" w:rsidRDefault="00933803">
      <w:pPr>
        <w:pStyle w:val="Tabladeilustraciones"/>
        <w:tabs>
          <w:tab w:val="right" w:leader="dot" w:pos="9016"/>
        </w:tabs>
        <w:rPr>
          <w:rFonts w:ascii="Arial" w:eastAsiaTheme="minorEastAsia" w:hAnsi="Arial" w:cs="Arial"/>
          <w:noProof/>
          <w:sz w:val="20"/>
          <w:szCs w:val="20"/>
          <w:lang w:eastAsia="es-PE"/>
        </w:rPr>
      </w:pPr>
      <w:hyperlink r:id="rId9" w:anchor="_Toc41357570" w:history="1">
        <w:r w:rsidRPr="00933727">
          <w:rPr>
            <w:rStyle w:val="Hipervnculo"/>
            <w:rFonts w:ascii="Arial" w:hAnsi="Arial" w:cs="Arial"/>
            <w:noProof/>
            <w:sz w:val="20"/>
            <w:szCs w:val="20"/>
          </w:rPr>
          <w:t>Tabla 5. Código Fuente – Hoja de comprobación con evidencias para si cumple y no cumple</w:t>
        </w:r>
        <w:r w:rsidRPr="00933727">
          <w:rPr>
            <w:rFonts w:ascii="Arial" w:hAnsi="Arial" w:cs="Arial"/>
            <w:noProof/>
            <w:webHidden/>
            <w:sz w:val="20"/>
            <w:szCs w:val="20"/>
          </w:rPr>
          <w:tab/>
        </w:r>
        <w:r w:rsidRPr="00933727">
          <w:rPr>
            <w:rFonts w:ascii="Arial" w:hAnsi="Arial" w:cs="Arial"/>
            <w:noProof/>
            <w:webHidden/>
            <w:sz w:val="20"/>
            <w:szCs w:val="20"/>
          </w:rPr>
          <w:fldChar w:fldCharType="begin"/>
        </w:r>
        <w:r w:rsidRPr="00933727">
          <w:rPr>
            <w:rFonts w:ascii="Arial" w:hAnsi="Arial" w:cs="Arial"/>
            <w:noProof/>
            <w:webHidden/>
            <w:sz w:val="20"/>
            <w:szCs w:val="20"/>
          </w:rPr>
          <w:instrText xml:space="preserve"> PAGEREF _Toc41357570 \h </w:instrText>
        </w:r>
        <w:r w:rsidRPr="00933727">
          <w:rPr>
            <w:rFonts w:ascii="Arial" w:hAnsi="Arial" w:cs="Arial"/>
            <w:noProof/>
            <w:webHidden/>
            <w:sz w:val="20"/>
            <w:szCs w:val="20"/>
          </w:rPr>
        </w:r>
        <w:r w:rsidRPr="00933727">
          <w:rPr>
            <w:rFonts w:ascii="Arial" w:hAnsi="Arial" w:cs="Arial"/>
            <w:noProof/>
            <w:webHidden/>
            <w:sz w:val="20"/>
            <w:szCs w:val="20"/>
          </w:rPr>
          <w:fldChar w:fldCharType="separate"/>
        </w:r>
        <w:r w:rsidRPr="00933727">
          <w:rPr>
            <w:rFonts w:ascii="Arial" w:hAnsi="Arial" w:cs="Arial"/>
            <w:noProof/>
            <w:webHidden/>
            <w:sz w:val="20"/>
            <w:szCs w:val="20"/>
          </w:rPr>
          <w:t>76</w:t>
        </w:r>
        <w:r w:rsidRPr="00933727">
          <w:rPr>
            <w:rFonts w:ascii="Arial" w:hAnsi="Arial" w:cs="Arial"/>
            <w:noProof/>
            <w:webHidden/>
            <w:sz w:val="20"/>
            <w:szCs w:val="20"/>
          </w:rPr>
          <w:fldChar w:fldCharType="end"/>
        </w:r>
      </w:hyperlink>
    </w:p>
    <w:p w14:paraId="2D85C361" w14:textId="74858FFE" w:rsidR="00A763CF" w:rsidRPr="0010785D" w:rsidRDefault="001A0E21" w:rsidP="006827A6">
      <w:pPr>
        <w:jc w:val="center"/>
        <w:rPr>
          <w:rFonts w:ascii="Arial" w:hAnsi="Arial" w:cs="Arial"/>
          <w:b/>
          <w:sz w:val="20"/>
          <w:szCs w:val="20"/>
        </w:rPr>
      </w:pPr>
      <w:r w:rsidRPr="00933727">
        <w:rPr>
          <w:rFonts w:ascii="Arial" w:hAnsi="Arial" w:cs="Arial"/>
          <w:b/>
          <w:sz w:val="20"/>
          <w:szCs w:val="20"/>
        </w:rPr>
        <w:fldChar w:fldCharType="end"/>
      </w:r>
    </w:p>
    <w:p w14:paraId="7E871BE5" w14:textId="77777777" w:rsidR="00A763CF" w:rsidRPr="0010785D" w:rsidRDefault="00A763CF" w:rsidP="006827A6">
      <w:pPr>
        <w:jc w:val="center"/>
        <w:rPr>
          <w:rFonts w:ascii="Arial" w:hAnsi="Arial" w:cs="Arial"/>
          <w:b/>
          <w:sz w:val="20"/>
          <w:szCs w:val="20"/>
        </w:rPr>
        <w:sectPr w:rsidR="00A763CF" w:rsidRPr="0010785D" w:rsidSect="00A763CF">
          <w:type w:val="continuous"/>
          <w:pgSz w:w="11906" w:h="16838" w:code="9"/>
          <w:pgMar w:top="1440" w:right="1440" w:bottom="1440" w:left="1440" w:header="720" w:footer="720" w:gutter="0"/>
          <w:cols w:space="360"/>
          <w:vAlign w:val="center"/>
          <w:docGrid w:linePitch="360"/>
        </w:sectPr>
      </w:pPr>
    </w:p>
    <w:p w14:paraId="204615C2" w14:textId="77777777" w:rsidR="00A763CF" w:rsidRPr="002E6E22" w:rsidRDefault="00A763CF" w:rsidP="006827A6">
      <w:pPr>
        <w:jc w:val="center"/>
        <w:rPr>
          <w:rFonts w:ascii="Arial" w:hAnsi="Arial" w:cs="Arial"/>
          <w:b/>
          <w:sz w:val="24"/>
          <w:szCs w:val="24"/>
          <w:u w:val="single"/>
        </w:rPr>
      </w:pPr>
    </w:p>
    <w:p w14:paraId="71C76471" w14:textId="77777777" w:rsidR="00FF2F6E" w:rsidRPr="00F30313" w:rsidRDefault="00FF2F6E" w:rsidP="00FF2F6E">
      <w:pPr>
        <w:jc w:val="center"/>
        <w:rPr>
          <w:rFonts w:ascii="Arial" w:hAnsi="Arial" w:cs="Arial"/>
          <w:b/>
          <w:sz w:val="28"/>
          <w:szCs w:val="24"/>
        </w:rPr>
      </w:pPr>
      <w:r w:rsidRPr="00F30313">
        <w:rPr>
          <w:rFonts w:ascii="Arial" w:hAnsi="Arial" w:cs="Arial"/>
          <w:b/>
          <w:sz w:val="28"/>
          <w:szCs w:val="24"/>
        </w:rPr>
        <w:t>INDICE DE FIGURAS</w:t>
      </w:r>
    </w:p>
    <w:p w14:paraId="09652ECD" w14:textId="77777777" w:rsidR="00FF2F6E" w:rsidRPr="0010785D" w:rsidRDefault="00FF2F6E" w:rsidP="00FF2F6E">
      <w:pPr>
        <w:jc w:val="center"/>
        <w:rPr>
          <w:rFonts w:ascii="Arial" w:hAnsi="Arial" w:cs="Arial"/>
          <w:b/>
          <w:sz w:val="20"/>
          <w:szCs w:val="20"/>
        </w:rPr>
      </w:pPr>
    </w:p>
    <w:p w14:paraId="09C129BF" w14:textId="77777777" w:rsidR="00FF2F6E" w:rsidRPr="0010785D" w:rsidRDefault="00FF2F6E" w:rsidP="00FF2F6E">
      <w:pPr>
        <w:pStyle w:val="Tabladeilustraciones"/>
        <w:tabs>
          <w:tab w:val="right" w:leader="dot" w:pos="9016"/>
        </w:tabs>
        <w:rPr>
          <w:rFonts w:ascii="Arial" w:eastAsiaTheme="minorEastAsia" w:hAnsi="Arial" w:cs="Arial"/>
          <w:noProof/>
          <w:sz w:val="20"/>
          <w:szCs w:val="20"/>
          <w:lang w:eastAsia="es-PE"/>
        </w:rPr>
      </w:pPr>
      <w:r w:rsidRPr="0010785D">
        <w:rPr>
          <w:rFonts w:ascii="Arial" w:hAnsi="Arial" w:cs="Arial"/>
          <w:b/>
          <w:sz w:val="20"/>
          <w:szCs w:val="20"/>
        </w:rPr>
        <w:fldChar w:fldCharType="begin"/>
      </w:r>
      <w:r w:rsidRPr="0010785D">
        <w:rPr>
          <w:rFonts w:ascii="Arial" w:hAnsi="Arial" w:cs="Arial"/>
          <w:b/>
          <w:sz w:val="20"/>
          <w:szCs w:val="20"/>
        </w:rPr>
        <w:instrText xml:space="preserve"> TOC \h \z \c "Ilustración" </w:instrText>
      </w:r>
      <w:r w:rsidRPr="0010785D">
        <w:rPr>
          <w:rFonts w:ascii="Arial" w:hAnsi="Arial" w:cs="Arial"/>
          <w:b/>
          <w:sz w:val="20"/>
          <w:szCs w:val="20"/>
        </w:rPr>
        <w:fldChar w:fldCharType="separate"/>
      </w:r>
      <w:hyperlink w:anchor="_Toc40426506" w:history="1">
        <w:r w:rsidRPr="0010785D">
          <w:rPr>
            <w:rStyle w:val="Hipervnculo"/>
            <w:rFonts w:ascii="Arial" w:hAnsi="Arial" w:cs="Arial"/>
            <w:noProof/>
            <w:sz w:val="20"/>
            <w:szCs w:val="20"/>
          </w:rPr>
          <w:t>Ilustración 1.Organigrama de la I.E.P Info Elite 21 S.A.C</w:t>
        </w:r>
        <w:r w:rsidRPr="0010785D">
          <w:rPr>
            <w:rFonts w:ascii="Arial" w:hAnsi="Arial" w:cs="Arial"/>
            <w:noProof/>
            <w:webHidden/>
            <w:sz w:val="20"/>
            <w:szCs w:val="20"/>
          </w:rPr>
          <w:tab/>
        </w:r>
        <w:r w:rsidRPr="0010785D">
          <w:rPr>
            <w:rFonts w:ascii="Arial" w:hAnsi="Arial" w:cs="Arial"/>
            <w:noProof/>
            <w:webHidden/>
            <w:sz w:val="20"/>
            <w:szCs w:val="20"/>
          </w:rPr>
          <w:fldChar w:fldCharType="begin"/>
        </w:r>
        <w:r w:rsidRPr="0010785D">
          <w:rPr>
            <w:rFonts w:ascii="Arial" w:hAnsi="Arial" w:cs="Arial"/>
            <w:noProof/>
            <w:webHidden/>
            <w:sz w:val="20"/>
            <w:szCs w:val="20"/>
          </w:rPr>
          <w:instrText xml:space="preserve"> PAGEREF _Toc40426506 \h </w:instrText>
        </w:r>
        <w:r w:rsidRPr="0010785D">
          <w:rPr>
            <w:rFonts w:ascii="Arial" w:hAnsi="Arial" w:cs="Arial"/>
            <w:noProof/>
            <w:webHidden/>
            <w:sz w:val="20"/>
            <w:szCs w:val="20"/>
          </w:rPr>
        </w:r>
        <w:r w:rsidRPr="0010785D">
          <w:rPr>
            <w:rFonts w:ascii="Arial" w:hAnsi="Arial" w:cs="Arial"/>
            <w:noProof/>
            <w:webHidden/>
            <w:sz w:val="20"/>
            <w:szCs w:val="20"/>
          </w:rPr>
          <w:fldChar w:fldCharType="separate"/>
        </w:r>
        <w:r w:rsidR="00945C3E">
          <w:rPr>
            <w:rFonts w:ascii="Arial" w:hAnsi="Arial" w:cs="Arial"/>
            <w:noProof/>
            <w:webHidden/>
            <w:sz w:val="20"/>
            <w:szCs w:val="20"/>
          </w:rPr>
          <w:t>23</w:t>
        </w:r>
        <w:r w:rsidRPr="0010785D">
          <w:rPr>
            <w:rFonts w:ascii="Arial" w:hAnsi="Arial" w:cs="Arial"/>
            <w:noProof/>
            <w:webHidden/>
            <w:sz w:val="20"/>
            <w:szCs w:val="20"/>
          </w:rPr>
          <w:fldChar w:fldCharType="end"/>
        </w:r>
      </w:hyperlink>
      <w:r w:rsidRPr="0010785D">
        <w:rPr>
          <w:rFonts w:ascii="Arial" w:hAnsi="Arial" w:cs="Arial"/>
          <w:noProof/>
          <w:sz w:val="20"/>
          <w:szCs w:val="20"/>
        </w:rPr>
        <w:t>3</w:t>
      </w:r>
    </w:p>
    <w:p w14:paraId="526B2B80"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w:anchor="_Toc40426507" w:history="1">
        <w:r w:rsidR="00FF2F6E" w:rsidRPr="0010785D">
          <w:rPr>
            <w:rStyle w:val="Hipervnculo"/>
            <w:rFonts w:ascii="Arial" w:hAnsi="Arial" w:cs="Arial"/>
            <w:noProof/>
            <w:sz w:val="20"/>
            <w:szCs w:val="20"/>
          </w:rPr>
          <w:t>Ilustración 2. Modelo Entidad Relación del Sistema de Matrícula y Pagos de Info Elite 21 S.A.C</w:t>
        </w:r>
        <w:r w:rsidR="00FF2F6E" w:rsidRPr="0010785D">
          <w:rPr>
            <w:rFonts w:ascii="Arial" w:hAnsi="Arial" w:cs="Arial"/>
            <w:noProof/>
            <w:webHidden/>
            <w:sz w:val="20"/>
            <w:szCs w:val="20"/>
          </w:rPr>
          <w:tab/>
        </w:r>
        <w:r w:rsidR="00FF2F6E" w:rsidRPr="0010785D">
          <w:rPr>
            <w:rFonts w:ascii="Arial" w:hAnsi="Arial" w:cs="Arial"/>
            <w:noProof/>
            <w:webHidden/>
            <w:sz w:val="20"/>
            <w:szCs w:val="20"/>
          </w:rPr>
          <w:fldChar w:fldCharType="begin"/>
        </w:r>
        <w:r w:rsidR="00FF2F6E" w:rsidRPr="0010785D">
          <w:rPr>
            <w:rFonts w:ascii="Arial" w:hAnsi="Arial" w:cs="Arial"/>
            <w:noProof/>
            <w:webHidden/>
            <w:sz w:val="20"/>
            <w:szCs w:val="20"/>
          </w:rPr>
          <w:instrText xml:space="preserve"> PAGEREF _Toc40426507 \h </w:instrText>
        </w:r>
        <w:r w:rsidR="00FF2F6E" w:rsidRPr="0010785D">
          <w:rPr>
            <w:rFonts w:ascii="Arial" w:hAnsi="Arial" w:cs="Arial"/>
            <w:noProof/>
            <w:webHidden/>
            <w:sz w:val="20"/>
            <w:szCs w:val="20"/>
          </w:rPr>
        </w:r>
        <w:r w:rsidR="00FF2F6E" w:rsidRPr="0010785D">
          <w:rPr>
            <w:rFonts w:ascii="Arial" w:hAnsi="Arial" w:cs="Arial"/>
            <w:noProof/>
            <w:webHidden/>
            <w:sz w:val="20"/>
            <w:szCs w:val="20"/>
          </w:rPr>
          <w:fldChar w:fldCharType="separate"/>
        </w:r>
        <w:r w:rsidR="00945C3E">
          <w:rPr>
            <w:rFonts w:ascii="Arial" w:hAnsi="Arial" w:cs="Arial"/>
            <w:noProof/>
            <w:webHidden/>
            <w:sz w:val="20"/>
            <w:szCs w:val="20"/>
          </w:rPr>
          <w:t>26</w:t>
        </w:r>
        <w:r w:rsidR="00FF2F6E" w:rsidRPr="0010785D">
          <w:rPr>
            <w:rFonts w:ascii="Arial" w:hAnsi="Arial" w:cs="Arial"/>
            <w:noProof/>
            <w:webHidden/>
            <w:sz w:val="20"/>
            <w:szCs w:val="20"/>
          </w:rPr>
          <w:fldChar w:fldCharType="end"/>
        </w:r>
      </w:hyperlink>
      <w:r w:rsidR="00FF2F6E" w:rsidRPr="0010785D">
        <w:rPr>
          <w:rFonts w:ascii="Arial" w:hAnsi="Arial" w:cs="Arial"/>
          <w:noProof/>
          <w:sz w:val="20"/>
          <w:szCs w:val="20"/>
        </w:rPr>
        <w:t>6</w:t>
      </w:r>
    </w:p>
    <w:p w14:paraId="7470A04B"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w:anchor="_Toc40426508" w:history="1">
        <w:r w:rsidR="00FF2F6E" w:rsidRPr="0010785D">
          <w:rPr>
            <w:rStyle w:val="Hipervnculo"/>
            <w:rFonts w:ascii="Arial" w:hAnsi="Arial" w:cs="Arial"/>
            <w:noProof/>
            <w:sz w:val="20"/>
            <w:szCs w:val="20"/>
          </w:rPr>
          <w:t>Ilustración 3.Login_Prototipo</w:t>
        </w:r>
        <w:r w:rsidR="00FF2F6E" w:rsidRPr="0010785D">
          <w:rPr>
            <w:rFonts w:ascii="Arial" w:hAnsi="Arial" w:cs="Arial"/>
            <w:noProof/>
            <w:webHidden/>
            <w:sz w:val="20"/>
            <w:szCs w:val="20"/>
          </w:rPr>
          <w:tab/>
        </w:r>
        <w:r w:rsidR="00FF2F6E" w:rsidRPr="0010785D">
          <w:rPr>
            <w:rFonts w:ascii="Arial" w:hAnsi="Arial" w:cs="Arial"/>
            <w:noProof/>
            <w:webHidden/>
            <w:sz w:val="20"/>
            <w:szCs w:val="20"/>
          </w:rPr>
          <w:fldChar w:fldCharType="begin"/>
        </w:r>
        <w:r w:rsidR="00FF2F6E" w:rsidRPr="0010785D">
          <w:rPr>
            <w:rFonts w:ascii="Arial" w:hAnsi="Arial" w:cs="Arial"/>
            <w:noProof/>
            <w:webHidden/>
            <w:sz w:val="20"/>
            <w:szCs w:val="20"/>
          </w:rPr>
          <w:instrText xml:space="preserve"> PAGEREF _Toc40426508 \h </w:instrText>
        </w:r>
        <w:r w:rsidR="00FF2F6E" w:rsidRPr="0010785D">
          <w:rPr>
            <w:rFonts w:ascii="Arial" w:hAnsi="Arial" w:cs="Arial"/>
            <w:noProof/>
            <w:webHidden/>
            <w:sz w:val="20"/>
            <w:szCs w:val="20"/>
          </w:rPr>
        </w:r>
        <w:r w:rsidR="00FF2F6E" w:rsidRPr="0010785D">
          <w:rPr>
            <w:rFonts w:ascii="Arial" w:hAnsi="Arial" w:cs="Arial"/>
            <w:noProof/>
            <w:webHidden/>
            <w:sz w:val="20"/>
            <w:szCs w:val="20"/>
          </w:rPr>
          <w:fldChar w:fldCharType="separate"/>
        </w:r>
        <w:r w:rsidR="00945C3E">
          <w:rPr>
            <w:rFonts w:ascii="Arial" w:hAnsi="Arial" w:cs="Arial"/>
            <w:noProof/>
            <w:webHidden/>
            <w:sz w:val="20"/>
            <w:szCs w:val="20"/>
          </w:rPr>
          <w:t>26</w:t>
        </w:r>
        <w:r w:rsidR="00FF2F6E" w:rsidRPr="0010785D">
          <w:rPr>
            <w:rFonts w:ascii="Arial" w:hAnsi="Arial" w:cs="Arial"/>
            <w:noProof/>
            <w:webHidden/>
            <w:sz w:val="20"/>
            <w:szCs w:val="20"/>
          </w:rPr>
          <w:fldChar w:fldCharType="end"/>
        </w:r>
      </w:hyperlink>
    </w:p>
    <w:p w14:paraId="1FC25270"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10" w:anchor="_Toc40426509" w:history="1">
        <w:r w:rsidR="00FF2F6E" w:rsidRPr="0010785D">
          <w:rPr>
            <w:rStyle w:val="Hipervnculo"/>
            <w:rFonts w:ascii="Arial" w:hAnsi="Arial" w:cs="Arial"/>
            <w:noProof/>
            <w:sz w:val="20"/>
            <w:szCs w:val="20"/>
          </w:rPr>
          <w:t>Ilustración 4.Registro Matrícula</w:t>
        </w:r>
        <w:r w:rsidR="00FF2F6E" w:rsidRPr="0010785D">
          <w:rPr>
            <w:rFonts w:ascii="Arial" w:hAnsi="Arial" w:cs="Arial"/>
            <w:noProof/>
            <w:webHidden/>
            <w:sz w:val="20"/>
            <w:szCs w:val="20"/>
          </w:rPr>
          <w:tab/>
          <w:t>27</w:t>
        </w:r>
      </w:hyperlink>
    </w:p>
    <w:p w14:paraId="7CE14975" w14:textId="77777777" w:rsidR="00FF2F6E" w:rsidRPr="0010785D" w:rsidRDefault="007C404F" w:rsidP="00FF2F6E">
      <w:pPr>
        <w:pStyle w:val="Tabladeilustraciones"/>
        <w:tabs>
          <w:tab w:val="right" w:leader="dot" w:pos="9016"/>
        </w:tabs>
        <w:rPr>
          <w:rFonts w:ascii="Arial" w:hAnsi="Arial" w:cs="Arial"/>
          <w:noProof/>
          <w:sz w:val="20"/>
          <w:szCs w:val="20"/>
        </w:rPr>
      </w:pPr>
      <w:hyperlink r:id="rId11" w:anchor="_Toc40426510" w:history="1">
        <w:r w:rsidR="00FF2F6E" w:rsidRPr="0010785D">
          <w:rPr>
            <w:rStyle w:val="Hipervnculo"/>
            <w:rFonts w:ascii="Arial" w:hAnsi="Arial" w:cs="Arial"/>
            <w:noProof/>
            <w:sz w:val="20"/>
            <w:szCs w:val="20"/>
          </w:rPr>
          <w:t>Ilustración 5.Registro Pagos</w:t>
        </w:r>
        <w:r w:rsidR="00FF2F6E" w:rsidRPr="0010785D">
          <w:rPr>
            <w:rFonts w:ascii="Arial" w:hAnsi="Arial" w:cs="Arial"/>
            <w:noProof/>
            <w:webHidden/>
            <w:sz w:val="20"/>
            <w:szCs w:val="20"/>
          </w:rPr>
          <w:tab/>
          <w:t>27</w:t>
        </w:r>
      </w:hyperlink>
    </w:p>
    <w:p w14:paraId="69CC053D" w14:textId="77777777" w:rsidR="00FF2F6E" w:rsidRPr="0010785D" w:rsidRDefault="007C404F" w:rsidP="00FF2F6E">
      <w:pPr>
        <w:pStyle w:val="Tabladeilustraciones"/>
        <w:tabs>
          <w:tab w:val="right" w:leader="dot" w:pos="9016"/>
        </w:tabs>
        <w:rPr>
          <w:rFonts w:ascii="Arial" w:hAnsi="Arial" w:cs="Arial"/>
          <w:noProof/>
          <w:sz w:val="20"/>
          <w:szCs w:val="20"/>
        </w:rPr>
      </w:pPr>
      <w:hyperlink r:id="rId12" w:anchor="_Toc40426510" w:history="1">
        <w:r w:rsidR="00FF2F6E" w:rsidRPr="0010785D">
          <w:rPr>
            <w:rStyle w:val="Hipervnculo"/>
            <w:rFonts w:ascii="Arial" w:hAnsi="Arial" w:cs="Arial"/>
            <w:noProof/>
            <w:sz w:val="20"/>
            <w:szCs w:val="20"/>
          </w:rPr>
          <w:t>Ilustración 6.Lista pagos</w:t>
        </w:r>
        <w:r w:rsidR="00FF2F6E" w:rsidRPr="0010785D">
          <w:rPr>
            <w:rFonts w:ascii="Arial" w:hAnsi="Arial" w:cs="Arial"/>
            <w:noProof/>
            <w:webHidden/>
            <w:sz w:val="20"/>
            <w:szCs w:val="20"/>
          </w:rPr>
          <w:tab/>
          <w:t>27</w:t>
        </w:r>
      </w:hyperlink>
    </w:p>
    <w:p w14:paraId="52F1D930"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13" w:anchor="_Toc40426510" w:history="1">
        <w:r w:rsidR="00FF2F6E" w:rsidRPr="0010785D">
          <w:rPr>
            <w:rStyle w:val="Hipervnculo"/>
            <w:rFonts w:ascii="Arial" w:hAnsi="Arial" w:cs="Arial"/>
            <w:noProof/>
            <w:sz w:val="20"/>
            <w:szCs w:val="20"/>
          </w:rPr>
          <w:t>Ilustración 7.Modificar Matrícula</w:t>
        </w:r>
        <w:r w:rsidR="00FF2F6E" w:rsidRPr="0010785D">
          <w:rPr>
            <w:rFonts w:ascii="Arial" w:hAnsi="Arial" w:cs="Arial"/>
            <w:noProof/>
            <w:webHidden/>
            <w:sz w:val="20"/>
            <w:szCs w:val="20"/>
          </w:rPr>
          <w:tab/>
          <w:t>28</w:t>
        </w:r>
      </w:hyperlink>
    </w:p>
    <w:p w14:paraId="2325F316"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14" w:anchor="_Toc40426510" w:history="1">
        <w:r w:rsidR="00FF2F6E" w:rsidRPr="0010785D">
          <w:rPr>
            <w:rStyle w:val="Hipervnculo"/>
            <w:rFonts w:ascii="Arial" w:hAnsi="Arial" w:cs="Arial"/>
            <w:noProof/>
            <w:sz w:val="20"/>
            <w:szCs w:val="20"/>
          </w:rPr>
          <w:t>Ilustración 8.Modificar Pagos</w:t>
        </w:r>
        <w:r w:rsidR="00FF2F6E" w:rsidRPr="0010785D">
          <w:rPr>
            <w:rFonts w:ascii="Arial" w:hAnsi="Arial" w:cs="Arial"/>
            <w:noProof/>
            <w:webHidden/>
            <w:sz w:val="20"/>
            <w:szCs w:val="20"/>
          </w:rPr>
          <w:tab/>
          <w:t>28</w:t>
        </w:r>
      </w:hyperlink>
    </w:p>
    <w:p w14:paraId="01EB5502"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15" w:anchor="_Toc40426510" w:history="1">
        <w:r w:rsidR="00FF2F6E" w:rsidRPr="0010785D">
          <w:rPr>
            <w:rStyle w:val="Hipervnculo"/>
            <w:rFonts w:ascii="Arial" w:hAnsi="Arial" w:cs="Arial"/>
            <w:noProof/>
            <w:sz w:val="20"/>
            <w:szCs w:val="20"/>
          </w:rPr>
          <w:t>Ilustración 9.Modificar lista pagos</w:t>
        </w:r>
        <w:r w:rsidR="00FF2F6E" w:rsidRPr="0010785D">
          <w:rPr>
            <w:rFonts w:ascii="Arial" w:hAnsi="Arial" w:cs="Arial"/>
            <w:noProof/>
            <w:webHidden/>
            <w:sz w:val="20"/>
            <w:szCs w:val="20"/>
          </w:rPr>
          <w:tab/>
          <w:t>28</w:t>
        </w:r>
      </w:hyperlink>
    </w:p>
    <w:p w14:paraId="3C28E22D" w14:textId="77777777" w:rsidR="00FF2F6E" w:rsidRPr="0010785D" w:rsidRDefault="007C404F" w:rsidP="00FF2F6E">
      <w:pPr>
        <w:pStyle w:val="Tabladeilustraciones"/>
        <w:tabs>
          <w:tab w:val="right" w:leader="dot" w:pos="9016"/>
        </w:tabs>
        <w:rPr>
          <w:rFonts w:ascii="Arial" w:hAnsi="Arial" w:cs="Arial"/>
          <w:noProof/>
          <w:sz w:val="20"/>
          <w:szCs w:val="20"/>
        </w:rPr>
      </w:pPr>
      <w:hyperlink r:id="rId16" w:anchor="_Toc40426510" w:history="1">
        <w:r w:rsidR="00FF2F6E" w:rsidRPr="0010785D">
          <w:rPr>
            <w:rStyle w:val="Hipervnculo"/>
            <w:rFonts w:ascii="Arial" w:hAnsi="Arial" w:cs="Arial"/>
            <w:noProof/>
            <w:sz w:val="20"/>
            <w:szCs w:val="20"/>
          </w:rPr>
          <w:t>Ilustración 10.Eliminar Matrícula</w:t>
        </w:r>
        <w:r w:rsidR="00FF2F6E" w:rsidRPr="0010785D">
          <w:rPr>
            <w:rFonts w:ascii="Arial" w:hAnsi="Arial" w:cs="Arial"/>
            <w:noProof/>
            <w:webHidden/>
            <w:sz w:val="20"/>
            <w:szCs w:val="20"/>
          </w:rPr>
          <w:tab/>
          <w:t>29</w:t>
        </w:r>
      </w:hyperlink>
    </w:p>
    <w:p w14:paraId="0779B7E3"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17" w:anchor="_Toc40426510" w:history="1">
        <w:r w:rsidR="00FF2F6E" w:rsidRPr="0010785D">
          <w:rPr>
            <w:rStyle w:val="Hipervnculo"/>
            <w:rFonts w:ascii="Arial" w:hAnsi="Arial" w:cs="Arial"/>
            <w:noProof/>
            <w:sz w:val="20"/>
            <w:szCs w:val="20"/>
          </w:rPr>
          <w:t>Ilustración 11.Eliminar Pagos</w:t>
        </w:r>
        <w:r w:rsidR="00FF2F6E" w:rsidRPr="0010785D">
          <w:rPr>
            <w:rFonts w:ascii="Arial" w:hAnsi="Arial" w:cs="Arial"/>
            <w:noProof/>
            <w:webHidden/>
            <w:sz w:val="20"/>
            <w:szCs w:val="20"/>
          </w:rPr>
          <w:tab/>
          <w:t>29</w:t>
        </w:r>
      </w:hyperlink>
    </w:p>
    <w:p w14:paraId="63903A48"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18" w:anchor="_Toc40426510" w:history="1">
        <w:r w:rsidR="00FF2F6E" w:rsidRPr="0010785D">
          <w:rPr>
            <w:rStyle w:val="Hipervnculo"/>
            <w:rFonts w:ascii="Arial" w:hAnsi="Arial" w:cs="Arial"/>
            <w:noProof/>
            <w:sz w:val="20"/>
            <w:szCs w:val="20"/>
          </w:rPr>
          <w:t>Ilustración 12.Registrar Sección</w:t>
        </w:r>
        <w:r w:rsidR="00FF2F6E" w:rsidRPr="0010785D">
          <w:rPr>
            <w:rFonts w:ascii="Arial" w:hAnsi="Arial" w:cs="Arial"/>
            <w:noProof/>
            <w:webHidden/>
            <w:sz w:val="20"/>
            <w:szCs w:val="20"/>
          </w:rPr>
          <w:tab/>
          <w:t>29</w:t>
        </w:r>
      </w:hyperlink>
    </w:p>
    <w:p w14:paraId="2F18CC8D"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19" w:anchor="_Toc40426510" w:history="1">
        <w:r w:rsidR="00FF2F6E" w:rsidRPr="0010785D">
          <w:rPr>
            <w:rStyle w:val="Hipervnculo"/>
            <w:rFonts w:ascii="Arial" w:hAnsi="Arial" w:cs="Arial"/>
            <w:noProof/>
            <w:sz w:val="20"/>
            <w:szCs w:val="20"/>
          </w:rPr>
          <w:t>Ilustración 13.Lista matriculados por grado</w:t>
        </w:r>
        <w:r w:rsidR="00FF2F6E" w:rsidRPr="0010785D">
          <w:rPr>
            <w:rFonts w:ascii="Arial" w:hAnsi="Arial" w:cs="Arial"/>
            <w:noProof/>
            <w:webHidden/>
            <w:sz w:val="20"/>
            <w:szCs w:val="20"/>
          </w:rPr>
          <w:tab/>
          <w:t>30</w:t>
        </w:r>
      </w:hyperlink>
    </w:p>
    <w:p w14:paraId="656C0261"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20" w:anchor="_Toc40426510" w:history="1">
        <w:r w:rsidR="00FF2F6E" w:rsidRPr="0010785D">
          <w:rPr>
            <w:rStyle w:val="Hipervnculo"/>
            <w:rFonts w:ascii="Arial" w:hAnsi="Arial" w:cs="Arial"/>
            <w:noProof/>
            <w:sz w:val="20"/>
            <w:szCs w:val="20"/>
          </w:rPr>
          <w:t>Ilustración 14.Análisis y Diseño_Prototipo de Interfaces</w:t>
        </w:r>
        <w:r w:rsidR="00FF2F6E" w:rsidRPr="0010785D">
          <w:rPr>
            <w:rFonts w:ascii="Arial" w:hAnsi="Arial" w:cs="Arial"/>
            <w:noProof/>
            <w:webHidden/>
            <w:sz w:val="20"/>
            <w:szCs w:val="20"/>
          </w:rPr>
          <w:tab/>
          <w:t>44</w:t>
        </w:r>
      </w:hyperlink>
    </w:p>
    <w:p w14:paraId="7BA4362D"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21" w:anchor="_Toc40426510" w:history="1">
        <w:r w:rsidR="00FF2F6E" w:rsidRPr="0010785D">
          <w:rPr>
            <w:rStyle w:val="Hipervnculo"/>
            <w:rFonts w:ascii="Arial" w:hAnsi="Arial" w:cs="Arial"/>
            <w:noProof/>
            <w:sz w:val="20"/>
            <w:szCs w:val="20"/>
          </w:rPr>
          <w:t>Ilustración 15.Análisis y Diseño_ Modelo Entidad Relación</w:t>
        </w:r>
        <w:r w:rsidR="00FF2F6E" w:rsidRPr="0010785D">
          <w:rPr>
            <w:rFonts w:ascii="Arial" w:hAnsi="Arial" w:cs="Arial"/>
            <w:noProof/>
            <w:webHidden/>
            <w:sz w:val="20"/>
            <w:szCs w:val="20"/>
          </w:rPr>
          <w:tab/>
          <w:t>45</w:t>
        </w:r>
      </w:hyperlink>
    </w:p>
    <w:p w14:paraId="65BF4E9D" w14:textId="77777777" w:rsidR="00FF2F6E" w:rsidRPr="0010785D" w:rsidRDefault="007C404F" w:rsidP="00FF2F6E">
      <w:pPr>
        <w:pStyle w:val="Tabladeilustraciones"/>
        <w:tabs>
          <w:tab w:val="right" w:leader="dot" w:pos="9016"/>
        </w:tabs>
        <w:rPr>
          <w:rStyle w:val="Hipervnculo"/>
          <w:rFonts w:ascii="Arial" w:hAnsi="Arial" w:cs="Arial"/>
          <w:sz w:val="20"/>
          <w:szCs w:val="20"/>
        </w:rPr>
      </w:pPr>
      <w:hyperlink r:id="rId22" w:anchor="_Toc40426510" w:history="1">
        <w:r w:rsidR="00FF2F6E" w:rsidRPr="0010785D">
          <w:rPr>
            <w:rStyle w:val="Hipervnculo"/>
            <w:rFonts w:ascii="Arial" w:hAnsi="Arial" w:cs="Arial"/>
            <w:noProof/>
            <w:sz w:val="20"/>
            <w:szCs w:val="20"/>
          </w:rPr>
          <w:t>Ilustración 16. Implementación_Login de Acceso</w:t>
        </w:r>
        <w:r w:rsidR="00FF2F6E" w:rsidRPr="0010785D">
          <w:rPr>
            <w:rStyle w:val="Hipervnculo"/>
            <w:rFonts w:ascii="Arial" w:hAnsi="Arial" w:cs="Arial"/>
            <w:webHidden/>
            <w:sz w:val="20"/>
            <w:szCs w:val="20"/>
          </w:rPr>
          <w:tab/>
          <w:t>46</w:t>
        </w:r>
      </w:hyperlink>
    </w:p>
    <w:p w14:paraId="7737B705"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23" w:anchor="_Toc40426510" w:history="1">
        <w:r w:rsidR="00FF2F6E" w:rsidRPr="0010785D">
          <w:rPr>
            <w:rStyle w:val="Hipervnculo"/>
            <w:rFonts w:ascii="Arial" w:hAnsi="Arial" w:cs="Arial"/>
            <w:noProof/>
            <w:sz w:val="20"/>
            <w:szCs w:val="20"/>
          </w:rPr>
          <w:t>Ilustración 17.</w:t>
        </w:r>
        <w:r w:rsidR="00FF2F6E" w:rsidRPr="0010785D">
          <w:rPr>
            <w:rFonts w:ascii="Arial" w:hAnsi="Arial" w:cs="Arial"/>
            <w:sz w:val="20"/>
            <w:szCs w:val="20"/>
          </w:rPr>
          <w:t xml:space="preserve"> </w:t>
        </w:r>
        <w:r w:rsidR="00FF2F6E" w:rsidRPr="0010785D">
          <w:rPr>
            <w:rStyle w:val="Hipervnculo"/>
            <w:rFonts w:ascii="Arial" w:hAnsi="Arial" w:cs="Arial"/>
            <w:noProof/>
            <w:sz w:val="20"/>
            <w:szCs w:val="20"/>
          </w:rPr>
          <w:t>Implementación Módulo Creación de Usuarios</w:t>
        </w:r>
        <w:r w:rsidR="00FF2F6E" w:rsidRPr="0010785D">
          <w:rPr>
            <w:rFonts w:ascii="Arial" w:hAnsi="Arial" w:cs="Arial"/>
            <w:noProof/>
            <w:webHidden/>
            <w:sz w:val="20"/>
            <w:szCs w:val="20"/>
          </w:rPr>
          <w:tab/>
          <w:t>47</w:t>
        </w:r>
      </w:hyperlink>
    </w:p>
    <w:p w14:paraId="2F7540CA"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24" w:anchor="_Toc40426510" w:history="1">
        <w:r w:rsidR="00FF2F6E" w:rsidRPr="0010785D">
          <w:rPr>
            <w:rStyle w:val="Hipervnculo"/>
            <w:rFonts w:ascii="Arial" w:hAnsi="Arial" w:cs="Arial"/>
            <w:noProof/>
            <w:sz w:val="20"/>
            <w:szCs w:val="20"/>
          </w:rPr>
          <w:t>Ilustración 18.</w:t>
        </w:r>
        <w:r w:rsidR="00FF2F6E" w:rsidRPr="0010785D">
          <w:rPr>
            <w:rFonts w:ascii="Arial" w:hAnsi="Arial" w:cs="Arial"/>
            <w:sz w:val="20"/>
            <w:szCs w:val="20"/>
          </w:rPr>
          <w:t xml:space="preserve"> </w:t>
        </w:r>
        <w:r w:rsidR="00FF2F6E" w:rsidRPr="0010785D">
          <w:rPr>
            <w:rStyle w:val="Hipervnculo"/>
            <w:rFonts w:ascii="Arial" w:hAnsi="Arial" w:cs="Arial"/>
            <w:noProof/>
            <w:sz w:val="20"/>
            <w:szCs w:val="20"/>
          </w:rPr>
          <w:t>Implementación _Menú de Navegación</w:t>
        </w:r>
        <w:r w:rsidR="00FF2F6E" w:rsidRPr="0010785D">
          <w:rPr>
            <w:rFonts w:ascii="Arial" w:hAnsi="Arial" w:cs="Arial"/>
            <w:noProof/>
            <w:webHidden/>
            <w:sz w:val="20"/>
            <w:szCs w:val="20"/>
          </w:rPr>
          <w:tab/>
          <w:t>47</w:t>
        </w:r>
      </w:hyperlink>
    </w:p>
    <w:p w14:paraId="40435688"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25" w:anchor="_Toc40426510" w:history="1">
        <w:r w:rsidR="00FF2F6E" w:rsidRPr="0010785D">
          <w:rPr>
            <w:rStyle w:val="Hipervnculo"/>
            <w:rFonts w:ascii="Arial" w:hAnsi="Arial" w:cs="Arial"/>
            <w:noProof/>
            <w:sz w:val="20"/>
            <w:szCs w:val="20"/>
          </w:rPr>
          <w:t>Ilustración 19.</w:t>
        </w:r>
        <w:r w:rsidR="00FF2F6E" w:rsidRPr="0010785D">
          <w:rPr>
            <w:rFonts w:ascii="Arial" w:hAnsi="Arial" w:cs="Arial"/>
            <w:sz w:val="20"/>
            <w:szCs w:val="20"/>
          </w:rPr>
          <w:t xml:space="preserve"> Implementación _Pie de Página</w:t>
        </w:r>
        <w:r w:rsidR="00FF2F6E" w:rsidRPr="0010785D">
          <w:rPr>
            <w:rFonts w:ascii="Arial" w:hAnsi="Arial" w:cs="Arial"/>
            <w:noProof/>
            <w:webHidden/>
            <w:sz w:val="20"/>
            <w:szCs w:val="20"/>
          </w:rPr>
          <w:tab/>
          <w:t>47</w:t>
        </w:r>
      </w:hyperlink>
    </w:p>
    <w:p w14:paraId="725B6E61"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26" w:anchor="_Toc40426510" w:history="1">
        <w:r w:rsidR="00FF2F6E" w:rsidRPr="0010785D">
          <w:rPr>
            <w:rStyle w:val="Hipervnculo"/>
            <w:rFonts w:ascii="Arial" w:hAnsi="Arial" w:cs="Arial"/>
            <w:noProof/>
            <w:sz w:val="20"/>
            <w:szCs w:val="20"/>
          </w:rPr>
          <w:t>Ilustración 20. Implementación _Módulo de Registro de Matrícula</w:t>
        </w:r>
        <w:r w:rsidR="00FF2F6E" w:rsidRPr="0010785D">
          <w:rPr>
            <w:rFonts w:ascii="Arial" w:hAnsi="Arial" w:cs="Arial"/>
            <w:noProof/>
            <w:webHidden/>
            <w:sz w:val="20"/>
            <w:szCs w:val="20"/>
          </w:rPr>
          <w:tab/>
          <w:t>47</w:t>
        </w:r>
      </w:hyperlink>
    </w:p>
    <w:p w14:paraId="38A66A50"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27" w:anchor="_Toc40426510" w:history="1">
        <w:r w:rsidR="00FF2F6E" w:rsidRPr="0010785D">
          <w:rPr>
            <w:rStyle w:val="Hipervnculo"/>
            <w:rFonts w:ascii="Arial" w:hAnsi="Arial" w:cs="Arial"/>
            <w:noProof/>
            <w:sz w:val="20"/>
            <w:szCs w:val="20"/>
          </w:rPr>
          <w:t xml:space="preserve">Ilustración 21. </w:t>
        </w:r>
        <w:r w:rsidR="00FF2F6E" w:rsidRPr="0010785D">
          <w:rPr>
            <w:rFonts w:ascii="Arial" w:hAnsi="Arial" w:cs="Arial"/>
            <w:sz w:val="20"/>
            <w:szCs w:val="20"/>
          </w:rPr>
          <w:t>Implementación_ Barra de Búsqueda Inteligente</w:t>
        </w:r>
        <w:r w:rsidR="00FF2F6E" w:rsidRPr="0010785D">
          <w:rPr>
            <w:rFonts w:ascii="Arial" w:hAnsi="Arial" w:cs="Arial"/>
            <w:noProof/>
            <w:webHidden/>
            <w:sz w:val="20"/>
            <w:szCs w:val="20"/>
          </w:rPr>
          <w:tab/>
          <w:t>47</w:t>
        </w:r>
      </w:hyperlink>
    </w:p>
    <w:p w14:paraId="63494844"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28" w:anchor="_Toc40426510" w:history="1">
        <w:r w:rsidR="00FF2F6E" w:rsidRPr="0010785D">
          <w:rPr>
            <w:rStyle w:val="Hipervnculo"/>
            <w:rFonts w:ascii="Arial" w:hAnsi="Arial" w:cs="Arial"/>
            <w:noProof/>
            <w:sz w:val="20"/>
            <w:szCs w:val="20"/>
          </w:rPr>
          <w:t>Ilustración 22. Implementación _Módulo Registro de pagos</w:t>
        </w:r>
        <w:r w:rsidR="00FF2F6E" w:rsidRPr="0010785D">
          <w:rPr>
            <w:rFonts w:ascii="Arial" w:hAnsi="Arial" w:cs="Arial"/>
            <w:noProof/>
            <w:webHidden/>
            <w:sz w:val="20"/>
            <w:szCs w:val="20"/>
          </w:rPr>
          <w:tab/>
          <w:t>48</w:t>
        </w:r>
      </w:hyperlink>
    </w:p>
    <w:p w14:paraId="0D66444E"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29" w:anchor="_Toc40426510" w:history="1">
        <w:r w:rsidR="00FF2F6E" w:rsidRPr="0010785D">
          <w:rPr>
            <w:rStyle w:val="Hipervnculo"/>
            <w:rFonts w:ascii="Arial" w:hAnsi="Arial" w:cs="Arial"/>
            <w:noProof/>
            <w:sz w:val="20"/>
            <w:szCs w:val="20"/>
          </w:rPr>
          <w:t>Ilustración 23. Implementación _Módulo Modificación de información</w:t>
        </w:r>
        <w:r w:rsidR="00FF2F6E" w:rsidRPr="0010785D">
          <w:rPr>
            <w:rFonts w:ascii="Arial" w:hAnsi="Arial" w:cs="Arial"/>
            <w:noProof/>
            <w:webHidden/>
            <w:sz w:val="20"/>
            <w:szCs w:val="20"/>
          </w:rPr>
          <w:tab/>
          <w:t>48</w:t>
        </w:r>
      </w:hyperlink>
    </w:p>
    <w:p w14:paraId="27571185"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30" w:anchor="_Toc40426510" w:history="1">
        <w:r w:rsidR="00FF2F6E" w:rsidRPr="0010785D">
          <w:rPr>
            <w:rStyle w:val="Hipervnculo"/>
            <w:rFonts w:ascii="Arial" w:hAnsi="Arial" w:cs="Arial"/>
            <w:noProof/>
            <w:sz w:val="20"/>
            <w:szCs w:val="20"/>
          </w:rPr>
          <w:t>Ilustración 24. Implementación _Botón Eliminación de alumno</w:t>
        </w:r>
        <w:r w:rsidR="00FF2F6E" w:rsidRPr="0010785D">
          <w:rPr>
            <w:rFonts w:ascii="Arial" w:hAnsi="Arial" w:cs="Arial"/>
            <w:noProof/>
            <w:webHidden/>
            <w:sz w:val="20"/>
            <w:szCs w:val="20"/>
          </w:rPr>
          <w:tab/>
          <w:t>48</w:t>
        </w:r>
      </w:hyperlink>
    </w:p>
    <w:p w14:paraId="5247E319"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31" w:anchor="_Toc40426510" w:history="1">
        <w:r w:rsidR="00FF2F6E" w:rsidRPr="0010785D">
          <w:rPr>
            <w:rStyle w:val="Hipervnculo"/>
            <w:rFonts w:ascii="Arial" w:hAnsi="Arial" w:cs="Arial"/>
            <w:noProof/>
            <w:sz w:val="20"/>
            <w:szCs w:val="20"/>
          </w:rPr>
          <w:t xml:space="preserve">Ilustración 25. </w:t>
        </w:r>
        <w:r w:rsidR="00FF2F6E" w:rsidRPr="0010785D">
          <w:rPr>
            <w:rFonts w:ascii="Arial" w:hAnsi="Arial" w:cs="Arial"/>
            <w:sz w:val="20"/>
            <w:szCs w:val="20"/>
          </w:rPr>
          <w:t>Implementación _Módulo Modificación de los pagos</w:t>
        </w:r>
        <w:r w:rsidR="00FF2F6E" w:rsidRPr="0010785D">
          <w:rPr>
            <w:rFonts w:ascii="Arial" w:hAnsi="Arial" w:cs="Arial"/>
            <w:noProof/>
            <w:webHidden/>
            <w:sz w:val="20"/>
            <w:szCs w:val="20"/>
          </w:rPr>
          <w:tab/>
          <w:t>48</w:t>
        </w:r>
      </w:hyperlink>
    </w:p>
    <w:p w14:paraId="2AE0105F"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32" w:anchor="_Toc40426510" w:history="1">
        <w:r w:rsidR="00FF2F6E" w:rsidRPr="0010785D">
          <w:rPr>
            <w:rStyle w:val="Hipervnculo"/>
            <w:rFonts w:ascii="Arial" w:hAnsi="Arial" w:cs="Arial"/>
            <w:noProof/>
            <w:sz w:val="20"/>
            <w:szCs w:val="20"/>
          </w:rPr>
          <w:t>Ilustración 26. Implementación _Módulo Asignar sección</w:t>
        </w:r>
        <w:r w:rsidR="00FF2F6E" w:rsidRPr="0010785D">
          <w:rPr>
            <w:rFonts w:ascii="Arial" w:hAnsi="Arial" w:cs="Arial"/>
            <w:noProof/>
            <w:webHidden/>
            <w:sz w:val="20"/>
            <w:szCs w:val="20"/>
          </w:rPr>
          <w:tab/>
          <w:t>4</w:t>
        </w:r>
      </w:hyperlink>
      <w:r w:rsidR="00FF2F6E" w:rsidRPr="0010785D">
        <w:rPr>
          <w:rFonts w:ascii="Arial" w:hAnsi="Arial" w:cs="Arial"/>
          <w:noProof/>
          <w:sz w:val="20"/>
          <w:szCs w:val="20"/>
        </w:rPr>
        <w:t>9</w:t>
      </w:r>
    </w:p>
    <w:p w14:paraId="70E0E1A1"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33" w:anchor="_Toc40426510" w:history="1">
        <w:r w:rsidR="00FF2F6E" w:rsidRPr="0010785D">
          <w:rPr>
            <w:rStyle w:val="Hipervnculo"/>
            <w:rFonts w:ascii="Arial" w:hAnsi="Arial" w:cs="Arial"/>
            <w:noProof/>
            <w:sz w:val="20"/>
            <w:szCs w:val="20"/>
          </w:rPr>
          <w:t xml:space="preserve">Ilustración 27. </w:t>
        </w:r>
        <w:r w:rsidR="00FF2F6E" w:rsidRPr="0010785D">
          <w:rPr>
            <w:rFonts w:ascii="Arial" w:hAnsi="Arial" w:cs="Arial"/>
            <w:sz w:val="20"/>
            <w:szCs w:val="20"/>
          </w:rPr>
          <w:t>Implementación _Botón Descargar en PDF</w:t>
        </w:r>
        <w:r w:rsidR="00FF2F6E" w:rsidRPr="0010785D">
          <w:rPr>
            <w:rFonts w:ascii="Arial" w:hAnsi="Arial" w:cs="Arial"/>
            <w:noProof/>
            <w:webHidden/>
            <w:sz w:val="20"/>
            <w:szCs w:val="20"/>
          </w:rPr>
          <w:tab/>
          <w:t>49</w:t>
        </w:r>
      </w:hyperlink>
    </w:p>
    <w:p w14:paraId="7E3CC483"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34" w:anchor="_Toc40426510" w:history="1">
        <w:r w:rsidR="00FF2F6E" w:rsidRPr="0010785D">
          <w:rPr>
            <w:rStyle w:val="Hipervnculo"/>
            <w:rFonts w:ascii="Arial" w:hAnsi="Arial" w:cs="Arial"/>
            <w:noProof/>
            <w:sz w:val="20"/>
            <w:szCs w:val="20"/>
          </w:rPr>
          <w:t>Ilustración 28. Pruebas_ Cuadro de pruebas para el incremento 1</w:t>
        </w:r>
        <w:r w:rsidR="00FF2F6E" w:rsidRPr="0010785D">
          <w:rPr>
            <w:rFonts w:ascii="Arial" w:hAnsi="Arial" w:cs="Arial"/>
            <w:noProof/>
            <w:webHidden/>
            <w:sz w:val="20"/>
            <w:szCs w:val="20"/>
          </w:rPr>
          <w:tab/>
          <w:t>50</w:t>
        </w:r>
      </w:hyperlink>
    </w:p>
    <w:p w14:paraId="7C4BCC7F"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35" w:anchor="_Toc40426510" w:history="1">
        <w:r w:rsidR="00FF2F6E" w:rsidRPr="0010785D">
          <w:rPr>
            <w:rStyle w:val="Hipervnculo"/>
            <w:rFonts w:ascii="Arial" w:hAnsi="Arial" w:cs="Arial"/>
            <w:noProof/>
            <w:sz w:val="20"/>
            <w:szCs w:val="20"/>
          </w:rPr>
          <w:t>Ilustración 29. Pruebas_ Cuadro de pruebas para el incremento 2</w:t>
        </w:r>
        <w:r w:rsidR="00FF2F6E" w:rsidRPr="0010785D">
          <w:rPr>
            <w:rFonts w:ascii="Arial" w:hAnsi="Arial" w:cs="Arial"/>
            <w:noProof/>
            <w:webHidden/>
            <w:sz w:val="20"/>
            <w:szCs w:val="20"/>
          </w:rPr>
          <w:tab/>
          <w:t>51</w:t>
        </w:r>
      </w:hyperlink>
    </w:p>
    <w:p w14:paraId="02F12E89"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36" w:anchor="_Toc40426510" w:history="1">
        <w:r w:rsidR="00FF2F6E" w:rsidRPr="0010785D">
          <w:rPr>
            <w:rStyle w:val="Hipervnculo"/>
            <w:rFonts w:ascii="Arial" w:hAnsi="Arial" w:cs="Arial"/>
            <w:noProof/>
            <w:sz w:val="20"/>
            <w:szCs w:val="20"/>
          </w:rPr>
          <w:t>Ilustración 30. Pruebas_ Cuadro de plan de pruebas de eliminación de los registros Matrícula y Pago</w:t>
        </w:r>
        <w:r w:rsidR="00FF2F6E" w:rsidRPr="0010785D">
          <w:rPr>
            <w:rFonts w:ascii="Arial" w:hAnsi="Arial" w:cs="Arial"/>
            <w:noProof/>
            <w:webHidden/>
            <w:sz w:val="20"/>
            <w:szCs w:val="20"/>
          </w:rPr>
          <w:tab/>
          <w:t>51</w:t>
        </w:r>
      </w:hyperlink>
    </w:p>
    <w:p w14:paraId="7992DDC3"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37" w:anchor="_Toc40426510" w:history="1">
        <w:r w:rsidR="00FF2F6E" w:rsidRPr="0010785D">
          <w:rPr>
            <w:rStyle w:val="Hipervnculo"/>
            <w:rFonts w:ascii="Arial" w:hAnsi="Arial" w:cs="Arial"/>
            <w:noProof/>
            <w:sz w:val="20"/>
            <w:szCs w:val="20"/>
          </w:rPr>
          <w:t>Ilustración 31.</w:t>
        </w:r>
        <w:r w:rsidR="00FF2F6E" w:rsidRPr="0010785D">
          <w:rPr>
            <w:rFonts w:ascii="Arial" w:hAnsi="Arial" w:cs="Arial"/>
            <w:sz w:val="20"/>
            <w:szCs w:val="20"/>
          </w:rPr>
          <w:t xml:space="preserve"> Pruebas_ Cuadro de pruebas para el incremento 4</w:t>
        </w:r>
        <w:r w:rsidR="00FF2F6E" w:rsidRPr="0010785D">
          <w:rPr>
            <w:rFonts w:ascii="Arial" w:hAnsi="Arial" w:cs="Arial"/>
            <w:noProof/>
            <w:webHidden/>
            <w:sz w:val="20"/>
            <w:szCs w:val="20"/>
          </w:rPr>
          <w:tab/>
          <w:t>52</w:t>
        </w:r>
      </w:hyperlink>
    </w:p>
    <w:p w14:paraId="12527130"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38" w:anchor="_Toc40426510" w:history="1">
        <w:r w:rsidR="00FF2F6E" w:rsidRPr="0010785D">
          <w:rPr>
            <w:rStyle w:val="Hipervnculo"/>
            <w:rFonts w:ascii="Arial" w:hAnsi="Arial" w:cs="Arial"/>
            <w:noProof/>
            <w:sz w:val="20"/>
            <w:szCs w:val="20"/>
          </w:rPr>
          <w:t>Ilustración 32. Seguimiento de Sprint_ Tablero de Gestión</w:t>
        </w:r>
        <w:r w:rsidR="00FF2F6E" w:rsidRPr="0010785D">
          <w:rPr>
            <w:rFonts w:ascii="Arial" w:hAnsi="Arial" w:cs="Arial"/>
            <w:noProof/>
            <w:webHidden/>
            <w:sz w:val="20"/>
            <w:szCs w:val="20"/>
          </w:rPr>
          <w:tab/>
          <w:t>52</w:t>
        </w:r>
      </w:hyperlink>
    </w:p>
    <w:p w14:paraId="7FCD05D7"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39" w:anchor="_Toc40426510" w:history="1">
        <w:r w:rsidR="00FF2F6E" w:rsidRPr="0010785D">
          <w:rPr>
            <w:rStyle w:val="Hipervnculo"/>
            <w:rFonts w:ascii="Arial" w:hAnsi="Arial" w:cs="Arial"/>
            <w:noProof/>
            <w:sz w:val="20"/>
            <w:szCs w:val="20"/>
          </w:rPr>
          <w:t>Ilustración 33. Seguimiento de Sprint_ Acta de Reunión</w:t>
        </w:r>
        <w:r w:rsidR="00FF2F6E" w:rsidRPr="0010785D">
          <w:rPr>
            <w:rFonts w:ascii="Arial" w:hAnsi="Arial" w:cs="Arial"/>
            <w:noProof/>
            <w:webHidden/>
            <w:sz w:val="20"/>
            <w:szCs w:val="20"/>
          </w:rPr>
          <w:tab/>
          <w:t>54</w:t>
        </w:r>
      </w:hyperlink>
    </w:p>
    <w:p w14:paraId="77660D47"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40" w:anchor="_Toc40426510" w:history="1">
        <w:r w:rsidR="00FF2F6E" w:rsidRPr="0010785D">
          <w:rPr>
            <w:rStyle w:val="Hipervnculo"/>
            <w:rFonts w:ascii="Arial" w:hAnsi="Arial" w:cs="Arial"/>
            <w:noProof/>
            <w:sz w:val="20"/>
            <w:szCs w:val="20"/>
          </w:rPr>
          <w:t>Ilustración 34. Producto_ Product Backlog</w:t>
        </w:r>
        <w:r w:rsidR="00FF2F6E" w:rsidRPr="0010785D">
          <w:rPr>
            <w:rFonts w:ascii="Arial" w:hAnsi="Arial" w:cs="Arial"/>
            <w:noProof/>
            <w:webHidden/>
            <w:sz w:val="20"/>
            <w:szCs w:val="20"/>
          </w:rPr>
          <w:tab/>
          <w:t>55</w:t>
        </w:r>
      </w:hyperlink>
    </w:p>
    <w:p w14:paraId="21184685"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41" w:anchor="_Toc40426510" w:history="1">
        <w:r w:rsidR="00FF2F6E" w:rsidRPr="0010785D">
          <w:rPr>
            <w:rStyle w:val="Hipervnculo"/>
            <w:rFonts w:ascii="Arial" w:hAnsi="Arial" w:cs="Arial"/>
            <w:noProof/>
            <w:sz w:val="20"/>
            <w:szCs w:val="20"/>
          </w:rPr>
          <w:t>Ilustración 35.</w:t>
        </w:r>
        <w:r w:rsidR="00FF2F6E" w:rsidRPr="0010785D">
          <w:rPr>
            <w:rFonts w:ascii="Arial" w:hAnsi="Arial" w:cs="Arial"/>
            <w:sz w:val="20"/>
            <w:szCs w:val="20"/>
          </w:rPr>
          <w:t xml:space="preserve"> </w:t>
        </w:r>
        <w:r w:rsidR="00FF2F6E" w:rsidRPr="0010785D">
          <w:rPr>
            <w:rStyle w:val="Hipervnculo"/>
            <w:rFonts w:ascii="Arial" w:hAnsi="Arial" w:cs="Arial"/>
            <w:noProof/>
            <w:sz w:val="20"/>
            <w:szCs w:val="20"/>
          </w:rPr>
          <w:t>Producto_ Modelo Incremental</w:t>
        </w:r>
        <w:r w:rsidR="00FF2F6E" w:rsidRPr="0010785D">
          <w:rPr>
            <w:rFonts w:ascii="Arial" w:hAnsi="Arial" w:cs="Arial"/>
            <w:noProof/>
            <w:webHidden/>
            <w:sz w:val="20"/>
            <w:szCs w:val="20"/>
          </w:rPr>
          <w:tab/>
          <w:t>56</w:t>
        </w:r>
      </w:hyperlink>
    </w:p>
    <w:p w14:paraId="3B561B2F"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42" w:anchor="_Toc40426510" w:history="1">
        <w:r w:rsidR="00FF2F6E" w:rsidRPr="0010785D">
          <w:rPr>
            <w:rStyle w:val="Hipervnculo"/>
            <w:rFonts w:ascii="Arial" w:hAnsi="Arial" w:cs="Arial"/>
            <w:noProof/>
            <w:sz w:val="20"/>
            <w:szCs w:val="20"/>
          </w:rPr>
          <w:t xml:space="preserve">Ilustración 36. </w:t>
        </w:r>
        <w:r w:rsidR="00FF2F6E" w:rsidRPr="0010785D">
          <w:rPr>
            <w:rFonts w:ascii="Arial" w:hAnsi="Arial" w:cs="Arial"/>
            <w:sz w:val="20"/>
            <w:szCs w:val="20"/>
          </w:rPr>
          <w:t>Producto_ Prototipo de Incremento 1</w:t>
        </w:r>
        <w:r w:rsidR="00FF2F6E" w:rsidRPr="0010785D">
          <w:rPr>
            <w:rFonts w:ascii="Arial" w:hAnsi="Arial" w:cs="Arial"/>
            <w:noProof/>
            <w:webHidden/>
            <w:sz w:val="20"/>
            <w:szCs w:val="20"/>
          </w:rPr>
          <w:tab/>
          <w:t>58</w:t>
        </w:r>
      </w:hyperlink>
    </w:p>
    <w:p w14:paraId="715D9CC2"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43" w:anchor="_Toc40426510" w:history="1">
        <w:r w:rsidR="00FF2F6E" w:rsidRPr="0010785D">
          <w:rPr>
            <w:rStyle w:val="Hipervnculo"/>
            <w:rFonts w:ascii="Arial" w:hAnsi="Arial" w:cs="Arial"/>
            <w:noProof/>
            <w:sz w:val="20"/>
            <w:szCs w:val="20"/>
          </w:rPr>
          <w:t>Ilustración 37. Producto_ Prototipo de Incremento 2</w:t>
        </w:r>
        <w:r w:rsidR="00FF2F6E" w:rsidRPr="0010785D">
          <w:rPr>
            <w:rFonts w:ascii="Arial" w:hAnsi="Arial" w:cs="Arial"/>
            <w:noProof/>
            <w:webHidden/>
            <w:sz w:val="20"/>
            <w:szCs w:val="20"/>
          </w:rPr>
          <w:tab/>
          <w:t>59</w:t>
        </w:r>
      </w:hyperlink>
    </w:p>
    <w:p w14:paraId="2F53B1A5"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44" w:anchor="_Toc40426510" w:history="1">
        <w:r w:rsidR="00FF2F6E" w:rsidRPr="0010785D">
          <w:rPr>
            <w:rStyle w:val="Hipervnculo"/>
            <w:rFonts w:ascii="Arial" w:hAnsi="Arial" w:cs="Arial"/>
            <w:noProof/>
            <w:sz w:val="20"/>
            <w:szCs w:val="20"/>
          </w:rPr>
          <w:t>Ilustración 38.</w:t>
        </w:r>
        <w:r w:rsidR="00FF2F6E" w:rsidRPr="0010785D">
          <w:rPr>
            <w:rFonts w:ascii="Arial" w:hAnsi="Arial" w:cs="Arial"/>
            <w:sz w:val="20"/>
            <w:szCs w:val="20"/>
          </w:rPr>
          <w:t xml:space="preserve"> Producto_ Prototipo de Incremento 3</w:t>
        </w:r>
        <w:r w:rsidR="00FF2F6E" w:rsidRPr="0010785D">
          <w:rPr>
            <w:rFonts w:ascii="Arial" w:hAnsi="Arial" w:cs="Arial"/>
            <w:noProof/>
            <w:webHidden/>
            <w:sz w:val="20"/>
            <w:szCs w:val="20"/>
          </w:rPr>
          <w:tab/>
          <w:t>60</w:t>
        </w:r>
      </w:hyperlink>
    </w:p>
    <w:p w14:paraId="38D2C176"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45" w:anchor="_Toc40426510" w:history="1">
        <w:r w:rsidR="00FF2F6E" w:rsidRPr="0010785D">
          <w:rPr>
            <w:rStyle w:val="Hipervnculo"/>
            <w:rFonts w:ascii="Arial" w:hAnsi="Arial" w:cs="Arial"/>
            <w:noProof/>
            <w:sz w:val="20"/>
            <w:szCs w:val="20"/>
          </w:rPr>
          <w:t xml:space="preserve">Ilustración 39. </w:t>
        </w:r>
        <w:r w:rsidR="00FF2F6E" w:rsidRPr="0010785D">
          <w:rPr>
            <w:rFonts w:ascii="Arial" w:hAnsi="Arial" w:cs="Arial"/>
            <w:sz w:val="20"/>
            <w:szCs w:val="20"/>
          </w:rPr>
          <w:t>Producto_ Prototipo de Incremento 4</w:t>
        </w:r>
        <w:r w:rsidR="00FF2F6E" w:rsidRPr="0010785D">
          <w:rPr>
            <w:rFonts w:ascii="Arial" w:hAnsi="Arial" w:cs="Arial"/>
            <w:noProof/>
            <w:webHidden/>
            <w:sz w:val="20"/>
            <w:szCs w:val="20"/>
          </w:rPr>
          <w:tab/>
          <w:t>61</w:t>
        </w:r>
      </w:hyperlink>
    </w:p>
    <w:p w14:paraId="0854A064"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46" w:anchor="_Toc40426510" w:history="1">
        <w:r w:rsidR="00FF2F6E" w:rsidRPr="0010785D">
          <w:rPr>
            <w:rStyle w:val="Hipervnculo"/>
            <w:rFonts w:ascii="Arial" w:hAnsi="Arial" w:cs="Arial"/>
            <w:noProof/>
            <w:sz w:val="20"/>
            <w:szCs w:val="20"/>
          </w:rPr>
          <w:t>Ilustración 40. Producto_ Cuadro de programación del patrón de arquitectura MVC</w:t>
        </w:r>
        <w:r w:rsidR="00FF2F6E" w:rsidRPr="0010785D">
          <w:rPr>
            <w:rFonts w:ascii="Arial" w:hAnsi="Arial" w:cs="Arial"/>
            <w:noProof/>
            <w:webHidden/>
            <w:sz w:val="20"/>
            <w:szCs w:val="20"/>
          </w:rPr>
          <w:tab/>
          <w:t>6</w:t>
        </w:r>
      </w:hyperlink>
      <w:r w:rsidR="00FF2F6E" w:rsidRPr="0010785D">
        <w:rPr>
          <w:rFonts w:ascii="Arial" w:hAnsi="Arial" w:cs="Arial"/>
          <w:noProof/>
          <w:sz w:val="20"/>
          <w:szCs w:val="20"/>
        </w:rPr>
        <w:t>2</w:t>
      </w:r>
    </w:p>
    <w:p w14:paraId="3199CB9C"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47" w:anchor="_Toc40426510" w:history="1">
        <w:r w:rsidR="00FF2F6E" w:rsidRPr="0010785D">
          <w:rPr>
            <w:rStyle w:val="Hipervnculo"/>
            <w:rFonts w:ascii="Arial" w:hAnsi="Arial" w:cs="Arial"/>
            <w:noProof/>
            <w:sz w:val="20"/>
            <w:szCs w:val="20"/>
          </w:rPr>
          <w:t>Ilustración 41. Producto_ Modelo Entidad Relación</w:t>
        </w:r>
        <w:r w:rsidR="00FF2F6E" w:rsidRPr="0010785D">
          <w:rPr>
            <w:rFonts w:ascii="Arial" w:hAnsi="Arial" w:cs="Arial"/>
            <w:noProof/>
            <w:webHidden/>
            <w:sz w:val="20"/>
            <w:szCs w:val="20"/>
          </w:rPr>
          <w:tab/>
          <w:t>62</w:t>
        </w:r>
      </w:hyperlink>
    </w:p>
    <w:p w14:paraId="7424EABF"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48" w:anchor="_Toc40426510" w:history="1">
        <w:r w:rsidR="00FF2F6E" w:rsidRPr="0010785D">
          <w:rPr>
            <w:rStyle w:val="Hipervnculo"/>
            <w:rFonts w:ascii="Arial" w:hAnsi="Arial" w:cs="Arial"/>
            <w:noProof/>
            <w:sz w:val="20"/>
            <w:szCs w:val="20"/>
          </w:rPr>
          <w:t>Ilustración 42. Producto_ Cuadro de programación de procedimientos almacenados</w:t>
        </w:r>
        <w:r w:rsidR="00FF2F6E" w:rsidRPr="0010785D">
          <w:rPr>
            <w:rFonts w:ascii="Arial" w:hAnsi="Arial" w:cs="Arial"/>
            <w:noProof/>
            <w:webHidden/>
            <w:sz w:val="20"/>
            <w:szCs w:val="20"/>
          </w:rPr>
          <w:tab/>
          <w:t>63</w:t>
        </w:r>
      </w:hyperlink>
    </w:p>
    <w:p w14:paraId="474EA1BD"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49" w:anchor="_Toc40426510" w:history="1">
        <w:r w:rsidR="00FF2F6E" w:rsidRPr="0010785D">
          <w:rPr>
            <w:rStyle w:val="Hipervnculo"/>
            <w:rFonts w:ascii="Arial" w:hAnsi="Arial" w:cs="Arial"/>
            <w:noProof/>
            <w:sz w:val="20"/>
            <w:szCs w:val="20"/>
          </w:rPr>
          <w:t>Ilustración 43. Pruebas_ Cuadro de pruebas para el incremento 1</w:t>
        </w:r>
        <w:r w:rsidR="00FF2F6E" w:rsidRPr="0010785D">
          <w:rPr>
            <w:rFonts w:ascii="Arial" w:hAnsi="Arial" w:cs="Arial"/>
            <w:noProof/>
            <w:webHidden/>
            <w:sz w:val="20"/>
            <w:szCs w:val="20"/>
          </w:rPr>
          <w:tab/>
          <w:t>64</w:t>
        </w:r>
      </w:hyperlink>
    </w:p>
    <w:p w14:paraId="2E9FAF58"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50" w:anchor="_Toc40426510" w:history="1">
        <w:r w:rsidR="00FF2F6E" w:rsidRPr="0010785D">
          <w:rPr>
            <w:rStyle w:val="Hipervnculo"/>
            <w:rFonts w:ascii="Arial" w:hAnsi="Arial" w:cs="Arial"/>
            <w:noProof/>
            <w:sz w:val="20"/>
            <w:szCs w:val="20"/>
          </w:rPr>
          <w:t>Ilustración 44. Pruebas_ Cuadro de pruebas para el incremento 2</w:t>
        </w:r>
        <w:r w:rsidR="00FF2F6E" w:rsidRPr="0010785D">
          <w:rPr>
            <w:rFonts w:ascii="Arial" w:hAnsi="Arial" w:cs="Arial"/>
            <w:noProof/>
            <w:webHidden/>
            <w:sz w:val="20"/>
            <w:szCs w:val="20"/>
          </w:rPr>
          <w:tab/>
          <w:t>65</w:t>
        </w:r>
      </w:hyperlink>
    </w:p>
    <w:p w14:paraId="3F169B16"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51" w:anchor="_Toc40426510" w:history="1">
        <w:r w:rsidR="00FF2F6E" w:rsidRPr="0010785D">
          <w:rPr>
            <w:rStyle w:val="Hipervnculo"/>
            <w:rFonts w:ascii="Arial" w:hAnsi="Arial" w:cs="Arial"/>
            <w:noProof/>
            <w:sz w:val="20"/>
            <w:szCs w:val="20"/>
          </w:rPr>
          <w:t>Ilustración 45. Cuadro de pruebas para el incremento 3</w:t>
        </w:r>
        <w:r w:rsidR="00FF2F6E" w:rsidRPr="0010785D">
          <w:rPr>
            <w:rFonts w:ascii="Arial" w:hAnsi="Arial" w:cs="Arial"/>
            <w:noProof/>
            <w:webHidden/>
            <w:sz w:val="20"/>
            <w:szCs w:val="20"/>
          </w:rPr>
          <w:tab/>
          <w:t>66</w:t>
        </w:r>
      </w:hyperlink>
    </w:p>
    <w:p w14:paraId="614865D8"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52" w:anchor="_Toc40426510" w:history="1">
        <w:r w:rsidR="00FF2F6E" w:rsidRPr="0010785D">
          <w:rPr>
            <w:rStyle w:val="Hipervnculo"/>
            <w:rFonts w:ascii="Arial" w:hAnsi="Arial" w:cs="Arial"/>
            <w:noProof/>
            <w:sz w:val="20"/>
            <w:szCs w:val="20"/>
          </w:rPr>
          <w:t xml:space="preserve">Ilustración 46. </w:t>
        </w:r>
        <w:r w:rsidR="00FF2F6E" w:rsidRPr="0010785D">
          <w:rPr>
            <w:rFonts w:ascii="Arial" w:hAnsi="Arial" w:cs="Arial"/>
            <w:sz w:val="20"/>
            <w:szCs w:val="20"/>
          </w:rPr>
          <w:t>Pruebas_ Cuadro de pruebas para el incremento 4</w:t>
        </w:r>
        <w:r w:rsidR="00FF2F6E" w:rsidRPr="0010785D">
          <w:rPr>
            <w:rFonts w:ascii="Arial" w:hAnsi="Arial" w:cs="Arial"/>
            <w:noProof/>
            <w:webHidden/>
            <w:sz w:val="20"/>
            <w:szCs w:val="20"/>
          </w:rPr>
          <w:tab/>
          <w:t>66</w:t>
        </w:r>
      </w:hyperlink>
    </w:p>
    <w:p w14:paraId="3177FAEB"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53" w:anchor="_Toc40426510" w:history="1">
        <w:r w:rsidR="00FF2F6E" w:rsidRPr="0010785D">
          <w:rPr>
            <w:rStyle w:val="Hipervnculo"/>
            <w:rFonts w:ascii="Arial" w:hAnsi="Arial" w:cs="Arial"/>
            <w:noProof/>
            <w:sz w:val="20"/>
            <w:szCs w:val="20"/>
          </w:rPr>
          <w:t>Ilustración 47. Código Fuente_ Falla de Datos_ variables no inicializan</w:t>
        </w:r>
        <w:r w:rsidR="00FF2F6E" w:rsidRPr="0010785D">
          <w:rPr>
            <w:rFonts w:ascii="Arial" w:hAnsi="Arial" w:cs="Arial"/>
            <w:noProof/>
            <w:webHidden/>
            <w:sz w:val="20"/>
            <w:szCs w:val="20"/>
          </w:rPr>
          <w:tab/>
          <w:t>7</w:t>
        </w:r>
      </w:hyperlink>
      <w:r w:rsidR="00FF2F6E" w:rsidRPr="0010785D">
        <w:rPr>
          <w:rFonts w:ascii="Arial" w:hAnsi="Arial" w:cs="Arial"/>
          <w:noProof/>
          <w:sz w:val="20"/>
          <w:szCs w:val="20"/>
        </w:rPr>
        <w:t>1</w:t>
      </w:r>
    </w:p>
    <w:p w14:paraId="62E1CEFA" w14:textId="4C1E80DF"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54" w:anchor="_Toc40426510" w:history="1">
        <w:r w:rsidR="00FF2F6E" w:rsidRPr="0010785D">
          <w:rPr>
            <w:rStyle w:val="Hipervnculo"/>
            <w:rFonts w:ascii="Arial" w:hAnsi="Arial" w:cs="Arial"/>
            <w:noProof/>
            <w:sz w:val="20"/>
            <w:szCs w:val="20"/>
          </w:rPr>
          <w:t>Ilustración 48. Código Fuente_ Falla de Datos_ Constantes tienen nombre</w:t>
        </w:r>
        <w:r w:rsidR="00FF2F6E" w:rsidRPr="0010785D">
          <w:rPr>
            <w:rFonts w:ascii="Arial" w:hAnsi="Arial" w:cs="Arial"/>
            <w:noProof/>
            <w:webHidden/>
            <w:sz w:val="20"/>
            <w:szCs w:val="20"/>
          </w:rPr>
          <w:tab/>
          <w:t>7</w:t>
        </w:r>
      </w:hyperlink>
      <w:r w:rsidR="00645C52">
        <w:rPr>
          <w:rFonts w:ascii="Arial" w:hAnsi="Arial" w:cs="Arial"/>
          <w:noProof/>
          <w:sz w:val="20"/>
          <w:szCs w:val="20"/>
        </w:rPr>
        <w:t>2</w:t>
      </w:r>
    </w:p>
    <w:p w14:paraId="0BCE4336" w14:textId="239D58D1"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55" w:anchor="_Toc40426510" w:history="1">
        <w:r w:rsidR="00FF2F6E" w:rsidRPr="0010785D">
          <w:rPr>
            <w:rStyle w:val="Hipervnculo"/>
            <w:rFonts w:ascii="Arial" w:hAnsi="Arial" w:cs="Arial"/>
            <w:noProof/>
            <w:sz w:val="20"/>
            <w:szCs w:val="20"/>
          </w:rPr>
          <w:t xml:space="preserve">Ilustración 49. </w:t>
        </w:r>
        <w:r w:rsidR="00FF2F6E" w:rsidRPr="0010785D">
          <w:rPr>
            <w:rFonts w:ascii="Arial" w:hAnsi="Arial" w:cs="Arial"/>
            <w:sz w:val="20"/>
            <w:szCs w:val="20"/>
          </w:rPr>
          <w:t>Código Fuente_ Falla de Datos</w:t>
        </w:r>
        <w:r w:rsidR="00FF2F6E" w:rsidRPr="0010785D">
          <w:rPr>
            <w:rFonts w:ascii="Arial" w:hAnsi="Arial" w:cs="Arial"/>
            <w:noProof/>
            <w:webHidden/>
            <w:sz w:val="20"/>
            <w:szCs w:val="20"/>
          </w:rPr>
          <w:tab/>
          <w:t>7</w:t>
        </w:r>
        <w:r w:rsidR="00645C52">
          <w:rPr>
            <w:rFonts w:ascii="Arial" w:hAnsi="Arial" w:cs="Arial"/>
            <w:noProof/>
            <w:webHidden/>
            <w:sz w:val="20"/>
            <w:szCs w:val="20"/>
          </w:rPr>
          <w:t>3</w:t>
        </w:r>
      </w:hyperlink>
    </w:p>
    <w:p w14:paraId="02F521CC" w14:textId="4B65A992"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56" w:anchor="_Toc40426510" w:history="1">
        <w:r w:rsidR="00FF2F6E" w:rsidRPr="0010785D">
          <w:rPr>
            <w:rStyle w:val="Hipervnculo"/>
            <w:rFonts w:ascii="Arial" w:hAnsi="Arial" w:cs="Arial"/>
            <w:noProof/>
            <w:sz w:val="20"/>
            <w:szCs w:val="20"/>
          </w:rPr>
          <w:t>Ilustración 50. Código Fuente_ Falla de Datos_ Asignación del delimitador</w:t>
        </w:r>
        <w:r w:rsidR="00FF2F6E" w:rsidRPr="0010785D">
          <w:rPr>
            <w:rFonts w:ascii="Arial" w:hAnsi="Arial" w:cs="Arial"/>
            <w:noProof/>
            <w:webHidden/>
            <w:sz w:val="20"/>
            <w:szCs w:val="20"/>
          </w:rPr>
          <w:tab/>
          <w:t>7</w:t>
        </w:r>
        <w:r w:rsidR="00645C52">
          <w:rPr>
            <w:rFonts w:ascii="Arial" w:hAnsi="Arial" w:cs="Arial"/>
            <w:noProof/>
            <w:webHidden/>
            <w:sz w:val="20"/>
            <w:szCs w:val="20"/>
          </w:rPr>
          <w:t>3</w:t>
        </w:r>
      </w:hyperlink>
    </w:p>
    <w:p w14:paraId="111E44E9" w14:textId="7934E76B"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57" w:anchor="_Toc40426510" w:history="1">
        <w:r w:rsidR="00FF2F6E" w:rsidRPr="0010785D">
          <w:rPr>
            <w:rStyle w:val="Hipervnculo"/>
            <w:rFonts w:ascii="Arial" w:hAnsi="Arial" w:cs="Arial"/>
            <w:noProof/>
            <w:sz w:val="20"/>
            <w:szCs w:val="20"/>
          </w:rPr>
          <w:t>Ilustración 51. Código Fuente_ Falla de Datos_ No hay posibilidad de desbordamiento buffer</w:t>
        </w:r>
        <w:r w:rsidR="00FF2F6E" w:rsidRPr="0010785D">
          <w:rPr>
            <w:rFonts w:ascii="Arial" w:hAnsi="Arial" w:cs="Arial"/>
            <w:noProof/>
            <w:webHidden/>
            <w:sz w:val="20"/>
            <w:szCs w:val="20"/>
          </w:rPr>
          <w:tab/>
          <w:t>7</w:t>
        </w:r>
        <w:r w:rsidR="00645C52">
          <w:rPr>
            <w:rFonts w:ascii="Arial" w:hAnsi="Arial" w:cs="Arial"/>
            <w:noProof/>
            <w:webHidden/>
            <w:sz w:val="20"/>
            <w:szCs w:val="20"/>
          </w:rPr>
          <w:t>4</w:t>
        </w:r>
      </w:hyperlink>
    </w:p>
    <w:p w14:paraId="51466228" w14:textId="578D3D0F"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58" w:anchor="_Toc40426510" w:history="1">
        <w:r w:rsidR="00FF2F6E" w:rsidRPr="0010785D">
          <w:rPr>
            <w:rStyle w:val="Hipervnculo"/>
            <w:rFonts w:ascii="Arial" w:hAnsi="Arial" w:cs="Arial"/>
            <w:noProof/>
            <w:sz w:val="20"/>
            <w:szCs w:val="20"/>
          </w:rPr>
          <w:t>Ilustración 52. Código Fuente_ Fallas de Control_ Enunciado condicional</w:t>
        </w:r>
        <w:r w:rsidR="00FF2F6E" w:rsidRPr="0010785D">
          <w:rPr>
            <w:rFonts w:ascii="Arial" w:hAnsi="Arial" w:cs="Arial"/>
            <w:noProof/>
            <w:webHidden/>
            <w:sz w:val="20"/>
            <w:szCs w:val="20"/>
          </w:rPr>
          <w:tab/>
          <w:t>7</w:t>
        </w:r>
        <w:r w:rsidR="00645C52">
          <w:rPr>
            <w:rFonts w:ascii="Arial" w:hAnsi="Arial" w:cs="Arial"/>
            <w:noProof/>
            <w:webHidden/>
            <w:sz w:val="20"/>
            <w:szCs w:val="20"/>
          </w:rPr>
          <w:t>4</w:t>
        </w:r>
      </w:hyperlink>
    </w:p>
    <w:p w14:paraId="14307C44" w14:textId="3773BD4F"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59" w:anchor="_Toc40426510" w:history="1">
        <w:r w:rsidR="00FF2F6E" w:rsidRPr="0010785D">
          <w:rPr>
            <w:rStyle w:val="Hipervnculo"/>
            <w:rFonts w:ascii="Arial" w:hAnsi="Arial" w:cs="Arial"/>
            <w:noProof/>
            <w:sz w:val="20"/>
            <w:szCs w:val="20"/>
          </w:rPr>
          <w:t>Ilustración 53. Código Fuente_ Fallas de Control_ No hay certeza de la terminación de cada ciclo</w:t>
        </w:r>
        <w:r w:rsidR="00FF2F6E" w:rsidRPr="0010785D">
          <w:rPr>
            <w:rFonts w:ascii="Arial" w:hAnsi="Arial" w:cs="Arial"/>
            <w:noProof/>
            <w:webHidden/>
            <w:sz w:val="20"/>
            <w:szCs w:val="20"/>
          </w:rPr>
          <w:tab/>
          <w:t>7</w:t>
        </w:r>
      </w:hyperlink>
      <w:r w:rsidR="00645C52">
        <w:rPr>
          <w:rFonts w:ascii="Arial" w:hAnsi="Arial" w:cs="Arial"/>
          <w:noProof/>
          <w:sz w:val="20"/>
          <w:szCs w:val="20"/>
        </w:rPr>
        <w:t>4</w:t>
      </w:r>
    </w:p>
    <w:p w14:paraId="231BE71D" w14:textId="1CEC9172"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60" w:anchor="_Toc40426510" w:history="1">
        <w:r w:rsidR="00FF2F6E" w:rsidRPr="0010785D">
          <w:rPr>
            <w:rStyle w:val="Hipervnculo"/>
            <w:rFonts w:ascii="Arial" w:hAnsi="Arial" w:cs="Arial"/>
            <w:noProof/>
            <w:sz w:val="20"/>
            <w:szCs w:val="20"/>
          </w:rPr>
          <w:t>Ilustración 54. Código Fuente_ Fallas de Control_ Enunciados correctos</w:t>
        </w:r>
        <w:r w:rsidR="00FF2F6E" w:rsidRPr="0010785D">
          <w:rPr>
            <w:rFonts w:ascii="Arial" w:hAnsi="Arial" w:cs="Arial"/>
            <w:noProof/>
            <w:webHidden/>
            <w:sz w:val="20"/>
            <w:szCs w:val="20"/>
          </w:rPr>
          <w:tab/>
          <w:t>7</w:t>
        </w:r>
      </w:hyperlink>
      <w:r w:rsidR="00645C52">
        <w:rPr>
          <w:rFonts w:ascii="Arial" w:hAnsi="Arial" w:cs="Arial"/>
          <w:noProof/>
          <w:sz w:val="20"/>
          <w:szCs w:val="20"/>
        </w:rPr>
        <w:t>5</w:t>
      </w:r>
    </w:p>
    <w:p w14:paraId="007E1609" w14:textId="6D9AF091"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r:id="rId61" w:anchor="_Toc40426510" w:history="1">
        <w:r w:rsidR="00FF2F6E" w:rsidRPr="0010785D">
          <w:rPr>
            <w:rStyle w:val="Hipervnculo"/>
            <w:rFonts w:ascii="Arial" w:hAnsi="Arial" w:cs="Arial"/>
            <w:noProof/>
            <w:sz w:val="20"/>
            <w:szCs w:val="20"/>
          </w:rPr>
          <w:t>Ilustración 55. Código Fuente_ Fallas de Control_No justifica todos los casos</w:t>
        </w:r>
        <w:r w:rsidR="00FF2F6E" w:rsidRPr="0010785D">
          <w:rPr>
            <w:rFonts w:ascii="Arial" w:hAnsi="Arial" w:cs="Arial"/>
            <w:noProof/>
            <w:webHidden/>
            <w:sz w:val="20"/>
            <w:szCs w:val="20"/>
          </w:rPr>
          <w:tab/>
          <w:t>7</w:t>
        </w:r>
        <w:r w:rsidR="00645C52">
          <w:rPr>
            <w:rFonts w:ascii="Arial" w:hAnsi="Arial" w:cs="Arial"/>
            <w:noProof/>
            <w:webHidden/>
            <w:sz w:val="20"/>
            <w:szCs w:val="20"/>
          </w:rPr>
          <w:t>6</w:t>
        </w:r>
      </w:hyperlink>
    </w:p>
    <w:p w14:paraId="00200A3A" w14:textId="1BE8FD68"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w:anchor="_Toc40426511" w:history="1">
        <w:r w:rsidR="00FF2F6E" w:rsidRPr="0010785D">
          <w:rPr>
            <w:rStyle w:val="Hipervnculo"/>
            <w:rFonts w:ascii="Arial" w:hAnsi="Arial" w:cs="Arial"/>
            <w:noProof/>
            <w:sz w:val="20"/>
            <w:szCs w:val="20"/>
          </w:rPr>
          <w:t>Ilustración 56.</w:t>
        </w:r>
        <w:r w:rsidR="00FF2F6E" w:rsidRPr="0010785D">
          <w:rPr>
            <w:rFonts w:ascii="Arial" w:hAnsi="Arial" w:cs="Arial"/>
            <w:sz w:val="20"/>
            <w:szCs w:val="20"/>
          </w:rPr>
          <w:t xml:space="preserve"> </w:t>
        </w:r>
        <w:r w:rsidR="00FF2F6E" w:rsidRPr="0010785D">
          <w:rPr>
            <w:rStyle w:val="Hipervnculo"/>
            <w:rFonts w:ascii="Arial" w:hAnsi="Arial" w:cs="Arial"/>
            <w:noProof/>
            <w:sz w:val="20"/>
            <w:szCs w:val="20"/>
          </w:rPr>
          <w:t>Código Fuente_ Fallas de Control_ Enunciados concluidas</w:t>
        </w:r>
        <w:r w:rsidR="00FF2F6E" w:rsidRPr="0010785D">
          <w:rPr>
            <w:rFonts w:ascii="Arial" w:hAnsi="Arial" w:cs="Arial"/>
            <w:noProof/>
            <w:webHidden/>
            <w:sz w:val="20"/>
            <w:szCs w:val="20"/>
          </w:rPr>
          <w:tab/>
          <w:t>7</w:t>
        </w:r>
        <w:r w:rsidR="00645C52">
          <w:rPr>
            <w:rFonts w:ascii="Arial" w:hAnsi="Arial" w:cs="Arial"/>
            <w:noProof/>
            <w:webHidden/>
            <w:sz w:val="20"/>
            <w:szCs w:val="20"/>
          </w:rPr>
          <w:t>7</w:t>
        </w:r>
      </w:hyperlink>
    </w:p>
    <w:p w14:paraId="6834F3F6" w14:textId="5A93F57D"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w:anchor="_Toc40426512" w:history="1">
        <w:r w:rsidR="00FF2F6E" w:rsidRPr="0010785D">
          <w:rPr>
            <w:rStyle w:val="Hipervnculo"/>
            <w:rFonts w:ascii="Arial" w:hAnsi="Arial" w:cs="Arial"/>
            <w:noProof/>
            <w:sz w:val="20"/>
            <w:szCs w:val="20"/>
          </w:rPr>
          <w:t>Ilustración 57.</w:t>
        </w:r>
        <w:r w:rsidR="00FF2F6E" w:rsidRPr="0010785D">
          <w:rPr>
            <w:rFonts w:ascii="Arial" w:hAnsi="Arial" w:cs="Arial"/>
            <w:sz w:val="20"/>
            <w:szCs w:val="20"/>
          </w:rPr>
          <w:t xml:space="preserve"> Código Fuente_ Fallas entrada/salida_ Uso de variables de entrada</w:t>
        </w:r>
        <w:r w:rsidR="00FF2F6E" w:rsidRPr="0010785D">
          <w:rPr>
            <w:rFonts w:ascii="Arial" w:hAnsi="Arial" w:cs="Arial"/>
            <w:noProof/>
            <w:webHidden/>
            <w:sz w:val="20"/>
            <w:szCs w:val="20"/>
          </w:rPr>
          <w:tab/>
          <w:t>7</w:t>
        </w:r>
        <w:r w:rsidR="00645C52">
          <w:rPr>
            <w:rFonts w:ascii="Arial" w:hAnsi="Arial" w:cs="Arial"/>
            <w:noProof/>
            <w:webHidden/>
            <w:sz w:val="20"/>
            <w:szCs w:val="20"/>
          </w:rPr>
          <w:t>7</w:t>
        </w:r>
      </w:hyperlink>
    </w:p>
    <w:p w14:paraId="5280261A" w14:textId="4A8BE8FE"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w:anchor="_Toc40426513" w:history="1">
        <w:r w:rsidR="00FF2F6E" w:rsidRPr="0010785D">
          <w:rPr>
            <w:rStyle w:val="Hipervnculo"/>
            <w:rFonts w:ascii="Arial" w:hAnsi="Arial" w:cs="Arial"/>
            <w:noProof/>
            <w:sz w:val="20"/>
            <w:szCs w:val="20"/>
          </w:rPr>
          <w:t>Ilustración 58.</w:t>
        </w:r>
        <w:r w:rsidR="00FF2F6E" w:rsidRPr="0010785D">
          <w:rPr>
            <w:rFonts w:ascii="Arial" w:hAnsi="Arial" w:cs="Arial"/>
            <w:sz w:val="20"/>
            <w:szCs w:val="20"/>
          </w:rPr>
          <w:t xml:space="preserve"> </w:t>
        </w:r>
        <w:r w:rsidR="00FF2F6E" w:rsidRPr="0010785D">
          <w:rPr>
            <w:rStyle w:val="Hipervnculo"/>
            <w:rFonts w:ascii="Arial" w:hAnsi="Arial" w:cs="Arial"/>
            <w:noProof/>
            <w:sz w:val="20"/>
            <w:szCs w:val="20"/>
          </w:rPr>
          <w:t>Código Fuente_ Fallas entrada/salida_ Asigna valor a las variables de salida</w:t>
        </w:r>
        <w:r w:rsidR="00FF2F6E" w:rsidRPr="0010785D">
          <w:rPr>
            <w:rFonts w:ascii="Arial" w:hAnsi="Arial" w:cs="Arial"/>
            <w:noProof/>
            <w:webHidden/>
            <w:sz w:val="20"/>
            <w:szCs w:val="20"/>
          </w:rPr>
          <w:tab/>
          <w:t>7</w:t>
        </w:r>
        <w:r w:rsidR="00645C52">
          <w:rPr>
            <w:rFonts w:ascii="Arial" w:hAnsi="Arial" w:cs="Arial"/>
            <w:noProof/>
            <w:webHidden/>
            <w:sz w:val="20"/>
            <w:szCs w:val="20"/>
          </w:rPr>
          <w:t>7</w:t>
        </w:r>
      </w:hyperlink>
    </w:p>
    <w:p w14:paraId="19429FF2" w14:textId="73C3E758" w:rsidR="00FF2F6E" w:rsidRPr="0010785D" w:rsidRDefault="007C404F" w:rsidP="00FF2F6E">
      <w:pPr>
        <w:pStyle w:val="Tabladeilustraciones"/>
        <w:tabs>
          <w:tab w:val="right" w:leader="dot" w:pos="9016"/>
        </w:tabs>
        <w:rPr>
          <w:rFonts w:ascii="Arial" w:hAnsi="Arial" w:cs="Arial"/>
          <w:noProof/>
          <w:sz w:val="20"/>
          <w:szCs w:val="20"/>
        </w:rPr>
      </w:pPr>
      <w:hyperlink w:anchor="_Toc40426514" w:history="1">
        <w:r w:rsidR="00FF2F6E" w:rsidRPr="0010785D">
          <w:rPr>
            <w:rStyle w:val="Hipervnculo"/>
            <w:rFonts w:ascii="Arial" w:hAnsi="Arial" w:cs="Arial"/>
            <w:noProof/>
            <w:sz w:val="20"/>
            <w:szCs w:val="20"/>
          </w:rPr>
          <w:t>Ilustración 59. Código Fuente_ Fallas entrada/salida_ No causa corrupción</w:t>
        </w:r>
        <w:r w:rsidR="00FF2F6E" w:rsidRPr="0010785D">
          <w:rPr>
            <w:rFonts w:ascii="Arial" w:hAnsi="Arial" w:cs="Arial"/>
            <w:noProof/>
            <w:webHidden/>
            <w:sz w:val="20"/>
            <w:szCs w:val="20"/>
          </w:rPr>
          <w:tab/>
          <w:t>7</w:t>
        </w:r>
        <w:r w:rsidR="00645C52">
          <w:rPr>
            <w:rFonts w:ascii="Arial" w:hAnsi="Arial" w:cs="Arial"/>
            <w:noProof/>
            <w:webHidden/>
            <w:sz w:val="20"/>
            <w:szCs w:val="20"/>
          </w:rPr>
          <w:t>7</w:t>
        </w:r>
      </w:hyperlink>
    </w:p>
    <w:p w14:paraId="2BFEBAFE" w14:textId="35713FF9"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w:anchor="_Toc40426514" w:history="1">
        <w:r w:rsidR="00FF2F6E" w:rsidRPr="0010785D">
          <w:rPr>
            <w:rStyle w:val="Hipervnculo"/>
            <w:rFonts w:ascii="Arial" w:hAnsi="Arial" w:cs="Arial"/>
            <w:noProof/>
            <w:sz w:val="20"/>
            <w:szCs w:val="20"/>
          </w:rPr>
          <w:t>Ilustración 60. Código Fuente_ Fallas de Interfaz_ Uso de variables de entrada</w:t>
        </w:r>
        <w:r w:rsidR="00FF2F6E" w:rsidRPr="0010785D">
          <w:rPr>
            <w:rFonts w:ascii="Arial" w:hAnsi="Arial" w:cs="Arial"/>
            <w:noProof/>
            <w:webHidden/>
            <w:sz w:val="20"/>
            <w:szCs w:val="20"/>
          </w:rPr>
          <w:tab/>
          <w:t>7</w:t>
        </w:r>
      </w:hyperlink>
      <w:r w:rsidR="00645C52">
        <w:rPr>
          <w:rFonts w:ascii="Arial" w:hAnsi="Arial" w:cs="Arial"/>
          <w:noProof/>
          <w:sz w:val="20"/>
          <w:szCs w:val="20"/>
        </w:rPr>
        <w:t>8</w:t>
      </w:r>
    </w:p>
    <w:p w14:paraId="66585EF7" w14:textId="77777777"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w:anchor="_Toc40426514" w:history="1">
        <w:r w:rsidR="00FF2F6E" w:rsidRPr="0010785D">
          <w:rPr>
            <w:rStyle w:val="Hipervnculo"/>
            <w:rFonts w:ascii="Arial" w:hAnsi="Arial" w:cs="Arial"/>
            <w:noProof/>
            <w:sz w:val="20"/>
            <w:szCs w:val="20"/>
          </w:rPr>
          <w:t>Ilustración 61. Código Fuente _Fallas de Interfaz_ Asigna valor antes de la producción</w:t>
        </w:r>
        <w:r w:rsidR="00FF2F6E" w:rsidRPr="0010785D">
          <w:rPr>
            <w:rFonts w:ascii="Arial" w:hAnsi="Arial" w:cs="Arial"/>
            <w:noProof/>
            <w:webHidden/>
            <w:sz w:val="20"/>
            <w:szCs w:val="20"/>
          </w:rPr>
          <w:tab/>
          <w:t>7</w:t>
        </w:r>
      </w:hyperlink>
      <w:r w:rsidR="00FF2F6E" w:rsidRPr="0010785D">
        <w:rPr>
          <w:rFonts w:ascii="Arial" w:hAnsi="Arial" w:cs="Arial"/>
          <w:noProof/>
          <w:sz w:val="20"/>
          <w:szCs w:val="20"/>
        </w:rPr>
        <w:t>8</w:t>
      </w:r>
    </w:p>
    <w:p w14:paraId="67400883" w14:textId="020C0200"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w:anchor="_Toc40426514" w:history="1">
        <w:r w:rsidR="00FF2F6E" w:rsidRPr="0010785D">
          <w:rPr>
            <w:rStyle w:val="Hipervnculo"/>
            <w:rFonts w:ascii="Arial" w:hAnsi="Arial" w:cs="Arial"/>
            <w:noProof/>
            <w:sz w:val="20"/>
            <w:szCs w:val="20"/>
          </w:rPr>
          <w:t>Ilustración 62. Código Fuente_ Fallas de Interfaz_ No hay casos de corrupción</w:t>
        </w:r>
        <w:r w:rsidR="00FF2F6E" w:rsidRPr="0010785D">
          <w:rPr>
            <w:rFonts w:ascii="Arial" w:hAnsi="Arial" w:cs="Arial"/>
            <w:noProof/>
            <w:webHidden/>
            <w:sz w:val="20"/>
            <w:szCs w:val="20"/>
          </w:rPr>
          <w:tab/>
          <w:t>7</w:t>
        </w:r>
        <w:r w:rsidR="00645C52">
          <w:rPr>
            <w:rFonts w:ascii="Arial" w:hAnsi="Arial" w:cs="Arial"/>
            <w:noProof/>
            <w:webHidden/>
            <w:sz w:val="20"/>
            <w:szCs w:val="20"/>
          </w:rPr>
          <w:t>9</w:t>
        </w:r>
      </w:hyperlink>
    </w:p>
    <w:p w14:paraId="1E93812E" w14:textId="46F6A159"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w:anchor="_Toc40426514" w:history="1">
        <w:r w:rsidR="00FF2F6E" w:rsidRPr="0010785D">
          <w:rPr>
            <w:rStyle w:val="Hipervnculo"/>
            <w:rFonts w:ascii="Arial" w:hAnsi="Arial" w:cs="Arial"/>
            <w:noProof/>
            <w:sz w:val="20"/>
            <w:szCs w:val="20"/>
          </w:rPr>
          <w:t xml:space="preserve">Ilustración 63. </w:t>
        </w:r>
        <w:r w:rsidR="00FF2F6E" w:rsidRPr="0010785D">
          <w:rPr>
            <w:rFonts w:ascii="Arial" w:hAnsi="Arial" w:cs="Arial"/>
            <w:sz w:val="20"/>
            <w:szCs w:val="20"/>
          </w:rPr>
          <w:t>Código Fuente_ Fallas de Gestión de Almacenamiento_ Todas las funciones tienen el número correcto de parámetros</w:t>
        </w:r>
        <w:r w:rsidR="00FF2F6E" w:rsidRPr="0010785D">
          <w:rPr>
            <w:rFonts w:ascii="Arial" w:hAnsi="Arial" w:cs="Arial"/>
            <w:noProof/>
            <w:webHidden/>
            <w:sz w:val="20"/>
            <w:szCs w:val="20"/>
          </w:rPr>
          <w:tab/>
          <w:t>7</w:t>
        </w:r>
        <w:r w:rsidR="00645C52">
          <w:rPr>
            <w:rFonts w:ascii="Arial" w:hAnsi="Arial" w:cs="Arial"/>
            <w:noProof/>
            <w:webHidden/>
            <w:sz w:val="20"/>
            <w:szCs w:val="20"/>
          </w:rPr>
          <w:t>9</w:t>
        </w:r>
      </w:hyperlink>
    </w:p>
    <w:p w14:paraId="1BCF714B" w14:textId="41D11296"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w:anchor="_Toc40426514" w:history="1">
        <w:r w:rsidR="00FF2F6E" w:rsidRPr="0010785D">
          <w:rPr>
            <w:rStyle w:val="Hipervnculo"/>
            <w:rFonts w:ascii="Arial" w:hAnsi="Arial" w:cs="Arial"/>
            <w:noProof/>
            <w:sz w:val="20"/>
            <w:szCs w:val="20"/>
          </w:rPr>
          <w:t>Ilustración 64. Código Fuente_ Fallas de Gestión de Almacenamiento_ Los parámetros coinciden</w:t>
        </w:r>
        <w:r w:rsidR="00FF2F6E" w:rsidRPr="0010785D">
          <w:rPr>
            <w:rFonts w:ascii="Arial" w:hAnsi="Arial" w:cs="Arial"/>
            <w:noProof/>
            <w:webHidden/>
            <w:sz w:val="20"/>
            <w:szCs w:val="20"/>
          </w:rPr>
          <w:tab/>
        </w:r>
        <w:r w:rsidR="00645C52">
          <w:rPr>
            <w:rFonts w:ascii="Arial" w:hAnsi="Arial" w:cs="Arial"/>
            <w:noProof/>
            <w:webHidden/>
            <w:sz w:val="20"/>
            <w:szCs w:val="20"/>
          </w:rPr>
          <w:t>80</w:t>
        </w:r>
      </w:hyperlink>
    </w:p>
    <w:p w14:paraId="003A0AD7" w14:textId="28FD2F66" w:rsidR="00FF2F6E" w:rsidRPr="0010785D" w:rsidRDefault="007C404F" w:rsidP="00FF2F6E">
      <w:pPr>
        <w:pStyle w:val="Tabladeilustraciones"/>
        <w:tabs>
          <w:tab w:val="right" w:leader="dot" w:pos="9016"/>
        </w:tabs>
        <w:rPr>
          <w:rFonts w:ascii="Arial" w:hAnsi="Arial" w:cs="Arial"/>
          <w:noProof/>
          <w:sz w:val="20"/>
          <w:szCs w:val="20"/>
        </w:rPr>
      </w:pPr>
      <w:hyperlink w:anchor="_Toc40426514" w:history="1">
        <w:r w:rsidR="00FF2F6E" w:rsidRPr="0010785D">
          <w:rPr>
            <w:rStyle w:val="Hipervnculo"/>
            <w:rFonts w:ascii="Arial" w:hAnsi="Arial" w:cs="Arial"/>
            <w:noProof/>
            <w:sz w:val="20"/>
            <w:szCs w:val="20"/>
          </w:rPr>
          <w:t>Ilustración 65. Código Fuente_ Fallas de Gestión de Almacenamiento_ Parámetros en orden</w:t>
        </w:r>
        <w:r w:rsidR="00FF2F6E" w:rsidRPr="0010785D">
          <w:rPr>
            <w:rFonts w:ascii="Arial" w:hAnsi="Arial" w:cs="Arial"/>
            <w:noProof/>
            <w:webHidden/>
            <w:sz w:val="20"/>
            <w:szCs w:val="20"/>
          </w:rPr>
          <w:tab/>
        </w:r>
      </w:hyperlink>
      <w:r w:rsidR="000A56B1">
        <w:rPr>
          <w:rFonts w:ascii="Arial" w:hAnsi="Arial" w:cs="Arial"/>
          <w:noProof/>
          <w:sz w:val="20"/>
          <w:szCs w:val="20"/>
        </w:rPr>
        <w:t>80</w:t>
      </w:r>
    </w:p>
    <w:p w14:paraId="4DBE7D3F" w14:textId="2AF8FE51"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w:anchor="_Toc40426514" w:history="1">
        <w:r w:rsidR="00FF2F6E" w:rsidRPr="0010785D">
          <w:rPr>
            <w:rStyle w:val="Hipervnculo"/>
            <w:rFonts w:ascii="Arial" w:hAnsi="Arial" w:cs="Arial"/>
            <w:noProof/>
            <w:sz w:val="20"/>
            <w:szCs w:val="20"/>
          </w:rPr>
          <w:t>Ilustración 66. Código Fuente_ Fallas de Gestión de Almacenamiento: No accede a memoria compartida</w:t>
        </w:r>
        <w:r w:rsidR="00FF2F6E" w:rsidRPr="0010785D">
          <w:rPr>
            <w:rFonts w:ascii="Arial" w:hAnsi="Arial" w:cs="Arial"/>
            <w:noProof/>
            <w:webHidden/>
            <w:sz w:val="20"/>
            <w:szCs w:val="20"/>
          </w:rPr>
          <w:tab/>
        </w:r>
        <w:r w:rsidR="00504822">
          <w:rPr>
            <w:rFonts w:ascii="Arial" w:hAnsi="Arial" w:cs="Arial"/>
            <w:noProof/>
            <w:webHidden/>
            <w:sz w:val="20"/>
            <w:szCs w:val="20"/>
          </w:rPr>
          <w:t>81</w:t>
        </w:r>
      </w:hyperlink>
    </w:p>
    <w:p w14:paraId="1FD7BAFF" w14:textId="4FF98B95"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w:anchor="_Toc40426514" w:history="1">
        <w:r w:rsidR="00FF2F6E" w:rsidRPr="0010785D">
          <w:rPr>
            <w:rStyle w:val="Hipervnculo"/>
            <w:rFonts w:ascii="Arial" w:hAnsi="Arial" w:cs="Arial"/>
            <w:noProof/>
            <w:sz w:val="20"/>
            <w:szCs w:val="20"/>
          </w:rPr>
          <w:t>Ilustración 67. Código Fuente_ Fallas de Gestión de Excepción_ Todos los vínculos se reasignan correctamente</w:t>
        </w:r>
        <w:r w:rsidR="00FF2F6E" w:rsidRPr="0010785D">
          <w:rPr>
            <w:rFonts w:ascii="Arial" w:hAnsi="Arial" w:cs="Arial"/>
            <w:noProof/>
            <w:webHidden/>
            <w:sz w:val="20"/>
            <w:szCs w:val="20"/>
          </w:rPr>
          <w:tab/>
          <w:t>8</w:t>
        </w:r>
        <w:r w:rsidR="00504822">
          <w:rPr>
            <w:rFonts w:ascii="Arial" w:hAnsi="Arial" w:cs="Arial"/>
            <w:noProof/>
            <w:webHidden/>
            <w:sz w:val="20"/>
            <w:szCs w:val="20"/>
          </w:rPr>
          <w:t>1</w:t>
        </w:r>
      </w:hyperlink>
    </w:p>
    <w:p w14:paraId="322D9A16" w14:textId="779EDF53"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w:anchor="_Toc40426514" w:history="1">
        <w:r w:rsidR="00FF2F6E" w:rsidRPr="0010785D">
          <w:rPr>
            <w:rStyle w:val="Hipervnculo"/>
            <w:rFonts w:ascii="Arial" w:hAnsi="Arial" w:cs="Arial"/>
            <w:noProof/>
            <w:sz w:val="20"/>
            <w:szCs w:val="20"/>
          </w:rPr>
          <w:t>Ilustración 68. Código Fuente_ Fallas de Gestión de Excepción_ No usa almacenamiento dinámico</w:t>
        </w:r>
        <w:r w:rsidR="00FF2F6E" w:rsidRPr="0010785D">
          <w:rPr>
            <w:rFonts w:ascii="Arial" w:hAnsi="Arial" w:cs="Arial"/>
            <w:noProof/>
            <w:webHidden/>
            <w:sz w:val="20"/>
            <w:szCs w:val="20"/>
          </w:rPr>
          <w:tab/>
        </w:r>
        <w:r w:rsidR="00504822">
          <w:rPr>
            <w:rFonts w:ascii="Arial" w:hAnsi="Arial" w:cs="Arial"/>
            <w:noProof/>
            <w:webHidden/>
            <w:sz w:val="20"/>
            <w:szCs w:val="20"/>
          </w:rPr>
          <w:t>81</w:t>
        </w:r>
      </w:hyperlink>
    </w:p>
    <w:p w14:paraId="1A7D027B" w14:textId="250E6AC6"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w:anchor="_Toc40426514" w:history="1">
        <w:r w:rsidR="00FF2F6E" w:rsidRPr="0010785D">
          <w:rPr>
            <w:rStyle w:val="Hipervnculo"/>
            <w:rFonts w:ascii="Arial" w:hAnsi="Arial" w:cs="Arial"/>
            <w:noProof/>
            <w:sz w:val="20"/>
            <w:szCs w:val="20"/>
          </w:rPr>
          <w:t>Ilustración 69. Código Fuente_ Fallas de Gestión de Excepción_ No existe espacio</w:t>
        </w:r>
        <w:r w:rsidR="00FF2F6E" w:rsidRPr="0010785D">
          <w:rPr>
            <w:rFonts w:ascii="Arial" w:hAnsi="Arial" w:cs="Arial"/>
            <w:noProof/>
            <w:webHidden/>
            <w:sz w:val="20"/>
            <w:szCs w:val="20"/>
          </w:rPr>
          <w:tab/>
          <w:t>8</w:t>
        </w:r>
        <w:r w:rsidR="009D168D">
          <w:rPr>
            <w:rFonts w:ascii="Arial" w:hAnsi="Arial" w:cs="Arial"/>
            <w:noProof/>
            <w:webHidden/>
            <w:sz w:val="20"/>
            <w:szCs w:val="20"/>
          </w:rPr>
          <w:t>2</w:t>
        </w:r>
      </w:hyperlink>
    </w:p>
    <w:p w14:paraId="48D4DCE9" w14:textId="17E310CC"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w:anchor="_Toc40426514" w:history="1">
        <w:r w:rsidR="00FF2F6E" w:rsidRPr="0010785D">
          <w:rPr>
            <w:rStyle w:val="Hipervnculo"/>
            <w:rFonts w:ascii="Arial" w:hAnsi="Arial" w:cs="Arial"/>
            <w:noProof/>
            <w:sz w:val="20"/>
            <w:szCs w:val="20"/>
          </w:rPr>
          <w:t>Ilustración 70.</w:t>
        </w:r>
        <w:r w:rsidR="00FF2F6E" w:rsidRPr="0010785D">
          <w:rPr>
            <w:rFonts w:ascii="Arial" w:hAnsi="Arial" w:cs="Arial"/>
            <w:sz w:val="20"/>
            <w:szCs w:val="20"/>
          </w:rPr>
          <w:t xml:space="preserve"> </w:t>
        </w:r>
        <w:r w:rsidR="00FF2F6E" w:rsidRPr="0010785D">
          <w:rPr>
            <w:rStyle w:val="Hipervnculo"/>
            <w:rFonts w:ascii="Arial" w:hAnsi="Arial" w:cs="Arial"/>
            <w:noProof/>
            <w:sz w:val="20"/>
            <w:szCs w:val="20"/>
          </w:rPr>
          <w:t>Código Fuente_ Fallas de Gestión de Excepción_ No se realizaron las condiciones de error</w:t>
        </w:r>
        <w:r w:rsidR="00FF2F6E" w:rsidRPr="0010785D">
          <w:rPr>
            <w:rFonts w:ascii="Arial" w:hAnsi="Arial" w:cs="Arial"/>
            <w:noProof/>
            <w:webHidden/>
            <w:sz w:val="20"/>
            <w:szCs w:val="20"/>
          </w:rPr>
          <w:tab/>
          <w:t>8</w:t>
        </w:r>
        <w:r w:rsidR="009D168D">
          <w:rPr>
            <w:rFonts w:ascii="Arial" w:hAnsi="Arial" w:cs="Arial"/>
            <w:noProof/>
            <w:webHidden/>
            <w:sz w:val="20"/>
            <w:szCs w:val="20"/>
          </w:rPr>
          <w:t>2</w:t>
        </w:r>
      </w:hyperlink>
    </w:p>
    <w:p w14:paraId="292BA146" w14:textId="66AA6F3F"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w:anchor="_Toc40426514" w:history="1">
        <w:r w:rsidR="00FF2F6E" w:rsidRPr="0010785D">
          <w:rPr>
            <w:rStyle w:val="Hipervnculo"/>
            <w:rFonts w:ascii="Arial" w:hAnsi="Arial" w:cs="Arial"/>
            <w:noProof/>
            <w:sz w:val="20"/>
            <w:szCs w:val="20"/>
          </w:rPr>
          <w:t>Ilustración 71. Código Fuente_ Patrón MVC_ La codificación de las clases de las vistas se encuentra en la carpeta views</w:t>
        </w:r>
        <w:r w:rsidR="00FF2F6E" w:rsidRPr="0010785D">
          <w:rPr>
            <w:rFonts w:ascii="Arial" w:hAnsi="Arial" w:cs="Arial"/>
            <w:noProof/>
            <w:webHidden/>
            <w:sz w:val="20"/>
            <w:szCs w:val="20"/>
          </w:rPr>
          <w:tab/>
          <w:t>8</w:t>
        </w:r>
      </w:hyperlink>
      <w:r w:rsidR="009D168D">
        <w:rPr>
          <w:rFonts w:ascii="Arial" w:hAnsi="Arial" w:cs="Arial"/>
          <w:noProof/>
          <w:sz w:val="20"/>
          <w:szCs w:val="20"/>
        </w:rPr>
        <w:t>3</w:t>
      </w:r>
    </w:p>
    <w:p w14:paraId="09D6D0FA" w14:textId="05F58CB9"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w:anchor="_Toc40426515" w:history="1">
        <w:r w:rsidR="00FF2F6E" w:rsidRPr="0010785D">
          <w:rPr>
            <w:rStyle w:val="Hipervnculo"/>
            <w:rFonts w:ascii="Arial" w:hAnsi="Arial" w:cs="Arial"/>
            <w:noProof/>
            <w:sz w:val="20"/>
            <w:szCs w:val="20"/>
          </w:rPr>
          <w:t>Ilustración 72. Código Fuente_ Patrón MVC_ Las clases codificadas para el control se encuentran en Controller</w:t>
        </w:r>
        <w:r w:rsidR="00FF2F6E" w:rsidRPr="0010785D">
          <w:rPr>
            <w:rFonts w:ascii="Arial" w:hAnsi="Arial" w:cs="Arial"/>
            <w:noProof/>
            <w:webHidden/>
            <w:sz w:val="20"/>
            <w:szCs w:val="20"/>
          </w:rPr>
          <w:tab/>
          <w:t>8</w:t>
        </w:r>
      </w:hyperlink>
      <w:r w:rsidR="009D168D">
        <w:rPr>
          <w:rFonts w:ascii="Arial" w:hAnsi="Arial" w:cs="Arial"/>
          <w:noProof/>
          <w:sz w:val="20"/>
          <w:szCs w:val="20"/>
        </w:rPr>
        <w:t>4</w:t>
      </w:r>
    </w:p>
    <w:p w14:paraId="111BB26F" w14:textId="77777777" w:rsidR="00FF2F6E" w:rsidRPr="009D168D" w:rsidRDefault="00FF2F6E" w:rsidP="00FF2F6E">
      <w:pPr>
        <w:pStyle w:val="Tabladeilustraciones"/>
        <w:tabs>
          <w:tab w:val="right" w:leader="dot" w:pos="9016"/>
        </w:tabs>
        <w:rPr>
          <w:rFonts w:ascii="Arial" w:eastAsiaTheme="minorEastAsia" w:hAnsi="Arial" w:cs="Arial"/>
          <w:noProof/>
          <w:sz w:val="20"/>
          <w:szCs w:val="20"/>
          <w:lang w:eastAsia="es-PE"/>
        </w:rPr>
      </w:pPr>
    </w:p>
    <w:p w14:paraId="6E98F4DC" w14:textId="6407E79B"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w:anchor="_Toc40426516" w:history="1">
        <w:r w:rsidR="00FF2F6E" w:rsidRPr="0010785D">
          <w:rPr>
            <w:rStyle w:val="Hipervnculo"/>
            <w:rFonts w:ascii="Arial" w:hAnsi="Arial" w:cs="Arial"/>
            <w:noProof/>
            <w:sz w:val="20"/>
            <w:szCs w:val="20"/>
          </w:rPr>
          <w:t>Ilustración 73.</w:t>
        </w:r>
        <w:r w:rsidR="00FF2F6E" w:rsidRPr="0010785D">
          <w:rPr>
            <w:rFonts w:ascii="Arial" w:hAnsi="Arial" w:cs="Arial"/>
            <w:sz w:val="20"/>
            <w:szCs w:val="20"/>
          </w:rPr>
          <w:t xml:space="preserve"> Código Fuente_ Patrón MVC_ Las clases codificadas para el modelo se encuentran en Models</w:t>
        </w:r>
        <w:r w:rsidR="00FF2F6E" w:rsidRPr="0010785D">
          <w:rPr>
            <w:rFonts w:ascii="Arial" w:hAnsi="Arial" w:cs="Arial"/>
            <w:noProof/>
            <w:webHidden/>
            <w:sz w:val="20"/>
            <w:szCs w:val="20"/>
          </w:rPr>
          <w:tab/>
        </w:r>
        <w:r w:rsidR="00FF2F6E" w:rsidRPr="0010785D">
          <w:rPr>
            <w:rFonts w:ascii="Arial" w:hAnsi="Arial" w:cs="Arial"/>
            <w:noProof/>
            <w:webHidden/>
            <w:sz w:val="20"/>
            <w:szCs w:val="20"/>
          </w:rPr>
          <w:fldChar w:fldCharType="begin"/>
        </w:r>
        <w:r w:rsidR="00FF2F6E" w:rsidRPr="0010785D">
          <w:rPr>
            <w:rFonts w:ascii="Arial" w:hAnsi="Arial" w:cs="Arial"/>
            <w:noProof/>
            <w:webHidden/>
            <w:sz w:val="20"/>
            <w:szCs w:val="20"/>
          </w:rPr>
          <w:instrText xml:space="preserve"> PAGEREF _Toc40426516 \h </w:instrText>
        </w:r>
        <w:r w:rsidR="00FF2F6E" w:rsidRPr="0010785D">
          <w:rPr>
            <w:rFonts w:ascii="Arial" w:hAnsi="Arial" w:cs="Arial"/>
            <w:noProof/>
            <w:webHidden/>
            <w:sz w:val="20"/>
            <w:szCs w:val="20"/>
          </w:rPr>
        </w:r>
        <w:r w:rsidR="00FF2F6E" w:rsidRPr="0010785D">
          <w:rPr>
            <w:rFonts w:ascii="Arial" w:hAnsi="Arial" w:cs="Arial"/>
            <w:noProof/>
            <w:webHidden/>
            <w:sz w:val="20"/>
            <w:szCs w:val="20"/>
          </w:rPr>
          <w:fldChar w:fldCharType="separate"/>
        </w:r>
        <w:r w:rsidR="00945C3E">
          <w:rPr>
            <w:rFonts w:ascii="Arial" w:hAnsi="Arial" w:cs="Arial"/>
            <w:noProof/>
            <w:webHidden/>
            <w:sz w:val="20"/>
            <w:szCs w:val="20"/>
          </w:rPr>
          <w:t>86</w:t>
        </w:r>
        <w:r w:rsidR="00FF2F6E" w:rsidRPr="0010785D">
          <w:rPr>
            <w:rFonts w:ascii="Arial" w:hAnsi="Arial" w:cs="Arial"/>
            <w:noProof/>
            <w:webHidden/>
            <w:sz w:val="20"/>
            <w:szCs w:val="20"/>
          </w:rPr>
          <w:fldChar w:fldCharType="end"/>
        </w:r>
      </w:hyperlink>
      <w:r w:rsidR="009D168D">
        <w:rPr>
          <w:rFonts w:ascii="Arial" w:hAnsi="Arial" w:cs="Arial"/>
          <w:noProof/>
          <w:sz w:val="20"/>
          <w:szCs w:val="20"/>
        </w:rPr>
        <w:t>4</w:t>
      </w:r>
    </w:p>
    <w:p w14:paraId="7CF68006" w14:textId="0CBC9145" w:rsidR="00FF2F6E" w:rsidRPr="0010785D" w:rsidRDefault="007C404F" w:rsidP="00FF2F6E">
      <w:pPr>
        <w:pStyle w:val="Tabladeilustraciones"/>
        <w:tabs>
          <w:tab w:val="right" w:leader="dot" w:pos="9016"/>
        </w:tabs>
        <w:rPr>
          <w:rFonts w:ascii="Arial" w:hAnsi="Arial" w:cs="Arial"/>
          <w:noProof/>
          <w:sz w:val="20"/>
          <w:szCs w:val="20"/>
        </w:rPr>
      </w:pPr>
      <w:hyperlink w:anchor="_Toc40426517" w:history="1">
        <w:r w:rsidR="00FF2F6E" w:rsidRPr="0010785D">
          <w:rPr>
            <w:rStyle w:val="Hipervnculo"/>
            <w:rFonts w:ascii="Arial" w:hAnsi="Arial" w:cs="Arial"/>
            <w:noProof/>
            <w:sz w:val="20"/>
            <w:szCs w:val="20"/>
          </w:rPr>
          <w:t xml:space="preserve">Ilustración 74. </w:t>
        </w:r>
        <w:r w:rsidR="00FF2F6E" w:rsidRPr="0010785D">
          <w:rPr>
            <w:rFonts w:ascii="Arial" w:hAnsi="Arial" w:cs="Arial"/>
            <w:sz w:val="20"/>
            <w:szCs w:val="20"/>
          </w:rPr>
          <w:t>Código Fuente_ Patrón ACME_ No se realizó los procedimientos almacenados</w:t>
        </w:r>
        <w:r w:rsidR="00FF2F6E" w:rsidRPr="0010785D">
          <w:rPr>
            <w:rFonts w:ascii="Arial" w:hAnsi="Arial" w:cs="Arial"/>
            <w:noProof/>
            <w:webHidden/>
            <w:sz w:val="20"/>
            <w:szCs w:val="20"/>
          </w:rPr>
          <w:tab/>
        </w:r>
        <w:r w:rsidR="00FF2F6E" w:rsidRPr="0010785D">
          <w:rPr>
            <w:rFonts w:ascii="Arial" w:hAnsi="Arial" w:cs="Arial"/>
            <w:noProof/>
            <w:webHidden/>
            <w:sz w:val="20"/>
            <w:szCs w:val="20"/>
          </w:rPr>
          <w:fldChar w:fldCharType="begin"/>
        </w:r>
        <w:r w:rsidR="00FF2F6E" w:rsidRPr="0010785D">
          <w:rPr>
            <w:rFonts w:ascii="Arial" w:hAnsi="Arial" w:cs="Arial"/>
            <w:noProof/>
            <w:webHidden/>
            <w:sz w:val="20"/>
            <w:szCs w:val="20"/>
          </w:rPr>
          <w:instrText xml:space="preserve"> PAGEREF _Toc40426517 \h </w:instrText>
        </w:r>
        <w:r w:rsidR="00FF2F6E" w:rsidRPr="0010785D">
          <w:rPr>
            <w:rFonts w:ascii="Arial" w:hAnsi="Arial" w:cs="Arial"/>
            <w:noProof/>
            <w:webHidden/>
            <w:sz w:val="20"/>
            <w:szCs w:val="20"/>
          </w:rPr>
        </w:r>
        <w:r w:rsidR="00FF2F6E" w:rsidRPr="0010785D">
          <w:rPr>
            <w:rFonts w:ascii="Arial" w:hAnsi="Arial" w:cs="Arial"/>
            <w:noProof/>
            <w:webHidden/>
            <w:sz w:val="20"/>
            <w:szCs w:val="20"/>
          </w:rPr>
          <w:fldChar w:fldCharType="separate"/>
        </w:r>
        <w:r w:rsidR="00945C3E">
          <w:rPr>
            <w:rFonts w:ascii="Arial" w:hAnsi="Arial" w:cs="Arial"/>
            <w:noProof/>
            <w:webHidden/>
            <w:sz w:val="20"/>
            <w:szCs w:val="20"/>
          </w:rPr>
          <w:t>86</w:t>
        </w:r>
        <w:r w:rsidR="00FF2F6E" w:rsidRPr="0010785D">
          <w:rPr>
            <w:rFonts w:ascii="Arial" w:hAnsi="Arial" w:cs="Arial"/>
            <w:noProof/>
            <w:webHidden/>
            <w:sz w:val="20"/>
            <w:szCs w:val="20"/>
          </w:rPr>
          <w:fldChar w:fldCharType="end"/>
        </w:r>
      </w:hyperlink>
    </w:p>
    <w:p w14:paraId="179A59CC" w14:textId="46394899" w:rsidR="00FF2F6E" w:rsidRPr="0010785D" w:rsidRDefault="007C404F" w:rsidP="00FF2F6E">
      <w:pPr>
        <w:pStyle w:val="Tabladeilustraciones"/>
        <w:tabs>
          <w:tab w:val="right" w:leader="dot" w:pos="9016"/>
        </w:tabs>
        <w:rPr>
          <w:rFonts w:ascii="Arial" w:eastAsiaTheme="minorEastAsia" w:hAnsi="Arial" w:cs="Arial"/>
          <w:noProof/>
          <w:sz w:val="20"/>
          <w:szCs w:val="20"/>
          <w:lang w:eastAsia="es-PE"/>
        </w:rPr>
      </w:pPr>
      <w:hyperlink w:anchor="_Toc40426517" w:history="1">
        <w:r w:rsidR="00FF2F6E" w:rsidRPr="0010785D">
          <w:rPr>
            <w:rStyle w:val="Hipervnculo"/>
            <w:rFonts w:ascii="Arial" w:hAnsi="Arial" w:cs="Arial"/>
            <w:noProof/>
            <w:sz w:val="20"/>
            <w:szCs w:val="20"/>
          </w:rPr>
          <w:t xml:space="preserve">Ilustración 75. </w:t>
        </w:r>
        <w:r w:rsidR="00FF2F6E" w:rsidRPr="0010785D">
          <w:rPr>
            <w:rFonts w:ascii="Arial" w:hAnsi="Arial" w:cs="Arial"/>
            <w:sz w:val="20"/>
            <w:szCs w:val="20"/>
          </w:rPr>
          <w:t>Fuente_ Patrón ACME_ Existe el script de la creación de BD</w:t>
        </w:r>
        <w:r w:rsidR="00FF2F6E" w:rsidRPr="0010785D">
          <w:rPr>
            <w:rFonts w:ascii="Arial" w:hAnsi="Arial" w:cs="Arial"/>
            <w:noProof/>
            <w:webHidden/>
            <w:sz w:val="20"/>
            <w:szCs w:val="20"/>
          </w:rPr>
          <w:tab/>
        </w:r>
        <w:r w:rsidR="00FF2F6E" w:rsidRPr="0010785D">
          <w:rPr>
            <w:rFonts w:ascii="Arial" w:hAnsi="Arial" w:cs="Arial"/>
            <w:noProof/>
            <w:webHidden/>
            <w:sz w:val="20"/>
            <w:szCs w:val="20"/>
          </w:rPr>
          <w:fldChar w:fldCharType="begin"/>
        </w:r>
        <w:r w:rsidR="00FF2F6E" w:rsidRPr="0010785D">
          <w:rPr>
            <w:rFonts w:ascii="Arial" w:hAnsi="Arial" w:cs="Arial"/>
            <w:noProof/>
            <w:webHidden/>
            <w:sz w:val="20"/>
            <w:szCs w:val="20"/>
          </w:rPr>
          <w:instrText xml:space="preserve"> PAGEREF _Toc40426517 \h </w:instrText>
        </w:r>
        <w:r w:rsidR="00FF2F6E" w:rsidRPr="0010785D">
          <w:rPr>
            <w:rFonts w:ascii="Arial" w:hAnsi="Arial" w:cs="Arial"/>
            <w:noProof/>
            <w:webHidden/>
            <w:sz w:val="20"/>
            <w:szCs w:val="20"/>
          </w:rPr>
        </w:r>
        <w:r w:rsidR="00FF2F6E" w:rsidRPr="0010785D">
          <w:rPr>
            <w:rFonts w:ascii="Arial" w:hAnsi="Arial" w:cs="Arial"/>
            <w:noProof/>
            <w:webHidden/>
            <w:sz w:val="20"/>
            <w:szCs w:val="20"/>
          </w:rPr>
          <w:fldChar w:fldCharType="separate"/>
        </w:r>
        <w:r w:rsidR="00945C3E">
          <w:rPr>
            <w:rFonts w:ascii="Arial" w:hAnsi="Arial" w:cs="Arial"/>
            <w:noProof/>
            <w:webHidden/>
            <w:sz w:val="20"/>
            <w:szCs w:val="20"/>
          </w:rPr>
          <w:t>86</w:t>
        </w:r>
        <w:r w:rsidR="00FF2F6E" w:rsidRPr="0010785D">
          <w:rPr>
            <w:rFonts w:ascii="Arial" w:hAnsi="Arial" w:cs="Arial"/>
            <w:noProof/>
            <w:webHidden/>
            <w:sz w:val="20"/>
            <w:szCs w:val="20"/>
          </w:rPr>
          <w:fldChar w:fldCharType="end"/>
        </w:r>
      </w:hyperlink>
    </w:p>
    <w:p w14:paraId="1773A514" w14:textId="77777777" w:rsidR="00FF2F6E" w:rsidRPr="0010785D" w:rsidRDefault="00FF2F6E" w:rsidP="00FF2F6E">
      <w:pPr>
        <w:rPr>
          <w:rFonts w:ascii="Arial" w:hAnsi="Arial" w:cs="Arial"/>
          <w:sz w:val="20"/>
          <w:szCs w:val="20"/>
        </w:rPr>
      </w:pPr>
    </w:p>
    <w:p w14:paraId="6C1DB092" w14:textId="4A90AC0F" w:rsidR="00A763CF" w:rsidRDefault="00FF2F6E" w:rsidP="00FF2F6E">
      <w:pPr>
        <w:jc w:val="center"/>
        <w:rPr>
          <w:rFonts w:ascii="Arial" w:hAnsi="Arial" w:cs="Arial"/>
          <w:b/>
          <w:sz w:val="24"/>
          <w:szCs w:val="24"/>
        </w:rPr>
      </w:pPr>
      <w:r w:rsidRPr="0010785D">
        <w:rPr>
          <w:rFonts w:ascii="Arial" w:hAnsi="Arial" w:cs="Arial"/>
          <w:b/>
          <w:sz w:val="20"/>
          <w:szCs w:val="20"/>
        </w:rPr>
        <w:fldChar w:fldCharType="end"/>
      </w:r>
    </w:p>
    <w:p w14:paraId="4A0BB2AC" w14:textId="77777777" w:rsidR="00A763CF" w:rsidRDefault="00A763CF" w:rsidP="006827A6">
      <w:pPr>
        <w:jc w:val="center"/>
        <w:rPr>
          <w:rFonts w:ascii="Arial" w:hAnsi="Arial" w:cs="Arial"/>
          <w:b/>
          <w:sz w:val="24"/>
          <w:szCs w:val="24"/>
        </w:rPr>
      </w:pPr>
    </w:p>
    <w:p w14:paraId="3DD23E09" w14:textId="77777777" w:rsidR="00A763CF" w:rsidRDefault="00A763CF" w:rsidP="006827A6">
      <w:pPr>
        <w:jc w:val="center"/>
        <w:rPr>
          <w:rFonts w:ascii="Arial" w:hAnsi="Arial" w:cs="Arial"/>
          <w:b/>
          <w:sz w:val="24"/>
          <w:szCs w:val="24"/>
        </w:rPr>
      </w:pPr>
    </w:p>
    <w:p w14:paraId="45A2B909" w14:textId="77777777" w:rsidR="00A763CF" w:rsidRDefault="00A763CF" w:rsidP="006827A6">
      <w:pPr>
        <w:jc w:val="center"/>
        <w:rPr>
          <w:rFonts w:ascii="Arial" w:hAnsi="Arial" w:cs="Arial"/>
          <w:b/>
          <w:sz w:val="24"/>
          <w:szCs w:val="24"/>
        </w:rPr>
      </w:pPr>
    </w:p>
    <w:p w14:paraId="0EA158FA" w14:textId="77777777" w:rsidR="00A763CF" w:rsidRDefault="00A763CF" w:rsidP="006827A6">
      <w:pPr>
        <w:jc w:val="center"/>
        <w:rPr>
          <w:rFonts w:ascii="Arial" w:hAnsi="Arial" w:cs="Arial"/>
          <w:b/>
          <w:sz w:val="24"/>
          <w:szCs w:val="24"/>
        </w:rPr>
      </w:pPr>
    </w:p>
    <w:p w14:paraId="18CD26FB" w14:textId="77777777" w:rsidR="00A763CF" w:rsidRDefault="00A763CF" w:rsidP="0010785D">
      <w:pPr>
        <w:rPr>
          <w:rFonts w:ascii="Arial" w:hAnsi="Arial" w:cs="Arial"/>
          <w:b/>
          <w:sz w:val="24"/>
          <w:szCs w:val="24"/>
        </w:rPr>
      </w:pPr>
    </w:p>
    <w:p w14:paraId="080D77D0" w14:textId="77777777" w:rsidR="00A763CF" w:rsidRPr="00A60F3D" w:rsidRDefault="00A763CF" w:rsidP="00A763CF">
      <w:pPr>
        <w:pStyle w:val="Estilo1proy"/>
      </w:pPr>
      <w:bookmarkStart w:id="0" w:name="_Toc530981095"/>
      <w:bookmarkStart w:id="1" w:name="_Toc40596998"/>
      <w:r w:rsidRPr="00A60F3D">
        <w:lastRenderedPageBreak/>
        <w:t>CERTIFICADO DE REVISIÓN DE ESTILO Y REDACCIÓN</w:t>
      </w:r>
      <w:bookmarkEnd w:id="0"/>
      <w:bookmarkEnd w:id="1"/>
    </w:p>
    <w:p w14:paraId="07BA25CE" w14:textId="77777777" w:rsidR="00A763CF" w:rsidRPr="00A60F3D" w:rsidRDefault="00A763CF" w:rsidP="006827A6">
      <w:pPr>
        <w:jc w:val="center"/>
        <w:rPr>
          <w:rFonts w:ascii="Arial" w:hAnsi="Arial" w:cs="Arial"/>
          <w:b/>
          <w:sz w:val="24"/>
          <w:szCs w:val="24"/>
        </w:rPr>
      </w:pPr>
    </w:p>
    <w:p w14:paraId="0B490F01" w14:textId="32821EAB" w:rsidR="00A21C11" w:rsidRPr="00A60F3D" w:rsidRDefault="00220EAC" w:rsidP="00A21C11">
      <w:pPr>
        <w:jc w:val="center"/>
        <w:rPr>
          <w:rFonts w:ascii="Arial" w:hAnsi="Arial" w:cs="Arial"/>
          <w:b/>
          <w:sz w:val="24"/>
          <w:szCs w:val="24"/>
        </w:rPr>
      </w:pPr>
      <w:bookmarkStart w:id="2" w:name="_Toc525573712"/>
      <w:bookmarkStart w:id="3" w:name="_Toc530981096"/>
      <w:r w:rsidRPr="00570B0B">
        <w:rPr>
          <w:rFonts w:ascii="Arial" w:hAnsi="Arial" w:cs="Arial"/>
          <w:b/>
          <w:noProof/>
          <w:sz w:val="24"/>
          <w:szCs w:val="24"/>
          <w:lang w:eastAsia="es-PE"/>
        </w:rPr>
        <w:drawing>
          <wp:anchor distT="0" distB="0" distL="114300" distR="114300" simplePos="0" relativeHeight="251709440" behindDoc="0" locked="0" layoutInCell="1" allowOverlap="1" wp14:anchorId="2C610B1A" wp14:editId="0DFCD201">
            <wp:simplePos x="0" y="0"/>
            <wp:positionH relativeFrom="margin">
              <wp:align>center</wp:align>
            </wp:positionH>
            <wp:positionV relativeFrom="paragraph">
              <wp:posOffset>351155</wp:posOffset>
            </wp:positionV>
            <wp:extent cx="5449570" cy="7065010"/>
            <wp:effectExtent l="0" t="0" r="0" b="2540"/>
            <wp:wrapSquare wrapText="bothSides"/>
            <wp:docPr id="57" name="Imagen 57" descr="C:\Users\clari\Downloads\img20200514_02555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ari\Downloads\img20200514_02555012.jpg"/>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6543" t="10420" r="6662" b="10078"/>
                    <a:stretch/>
                  </pic:blipFill>
                  <pic:spPr bwMode="auto">
                    <a:xfrm>
                      <a:off x="0" y="0"/>
                      <a:ext cx="5449570" cy="70650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D15190" w14:textId="7842B762" w:rsidR="00A21C11" w:rsidRPr="00A60F3D" w:rsidRDefault="00A21C11" w:rsidP="00A21C11"/>
    <w:p w14:paraId="5532BDA1" w14:textId="5F1FC877" w:rsidR="00A21C11" w:rsidRPr="00A60F3D" w:rsidRDefault="00A21C11" w:rsidP="00A21C11"/>
    <w:p w14:paraId="13B4E110" w14:textId="770601A0" w:rsidR="007153FD" w:rsidRPr="00A60F3D" w:rsidRDefault="007153FD" w:rsidP="00A21C11"/>
    <w:p w14:paraId="53487093" w14:textId="7B026FA2" w:rsidR="00A763CF" w:rsidRPr="00A60F3D" w:rsidRDefault="00A763CF" w:rsidP="00A21C11">
      <w:pPr>
        <w:pStyle w:val="Estilo1proy"/>
        <w:rPr>
          <w:rFonts w:cs="Arial"/>
          <w:sz w:val="24"/>
          <w:szCs w:val="24"/>
        </w:rPr>
      </w:pPr>
      <w:bookmarkStart w:id="4" w:name="_Toc40596999"/>
      <w:r w:rsidRPr="00A60F3D">
        <w:lastRenderedPageBreak/>
        <w:t>DECLARACIÓN DE AUTENTICIDAD Y NO PLAGIO</w:t>
      </w:r>
      <w:bookmarkEnd w:id="2"/>
      <w:bookmarkEnd w:id="3"/>
      <w:bookmarkEnd w:id="4"/>
    </w:p>
    <w:p w14:paraId="1D138B79" w14:textId="77777777" w:rsidR="00A763CF" w:rsidRPr="00A60F3D" w:rsidRDefault="00A763CF" w:rsidP="006827A6">
      <w:pPr>
        <w:jc w:val="center"/>
        <w:rPr>
          <w:rFonts w:ascii="Arial" w:hAnsi="Arial" w:cs="Arial"/>
          <w:b/>
          <w:sz w:val="24"/>
          <w:szCs w:val="24"/>
        </w:rPr>
      </w:pPr>
    </w:p>
    <w:p w14:paraId="048082FA" w14:textId="5BEF8BDF" w:rsidR="00A21C11" w:rsidRPr="00A60F3D" w:rsidRDefault="00FF6B10">
      <w:pPr>
        <w:rPr>
          <w:rFonts w:ascii="Arial" w:hAnsi="Arial" w:cs="Arial"/>
          <w:b/>
          <w:sz w:val="24"/>
          <w:szCs w:val="24"/>
        </w:rPr>
      </w:pPr>
      <w:r w:rsidRPr="00570B0B">
        <w:rPr>
          <w:rFonts w:ascii="Arial" w:hAnsi="Arial" w:cs="Arial"/>
          <w:b/>
          <w:noProof/>
          <w:sz w:val="24"/>
          <w:szCs w:val="24"/>
          <w:lang w:eastAsia="es-PE"/>
        </w:rPr>
        <w:drawing>
          <wp:anchor distT="0" distB="0" distL="114300" distR="114300" simplePos="0" relativeHeight="251710464" behindDoc="0" locked="0" layoutInCell="1" allowOverlap="1" wp14:anchorId="1E846BF2" wp14:editId="1DBB9E9A">
            <wp:simplePos x="0" y="0"/>
            <wp:positionH relativeFrom="margin">
              <wp:align>center</wp:align>
            </wp:positionH>
            <wp:positionV relativeFrom="paragraph">
              <wp:posOffset>367030</wp:posOffset>
            </wp:positionV>
            <wp:extent cx="5278120" cy="7021195"/>
            <wp:effectExtent l="0" t="0" r="0" b="8255"/>
            <wp:wrapSquare wrapText="bothSides"/>
            <wp:docPr id="60" name="Imagen 60" descr="C:\Users\clari\Downloads\img20200514_025757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lari\Downloads\img20200514_02575751.jp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4898" t="10722" r="5680" b="5173"/>
                    <a:stretch/>
                  </pic:blipFill>
                  <pic:spPr bwMode="auto">
                    <a:xfrm>
                      <a:off x="0" y="0"/>
                      <a:ext cx="5278120" cy="7021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2D6233" w14:textId="01EC3CC7" w:rsidR="00A21C11" w:rsidRPr="00A60F3D" w:rsidRDefault="00A21C11">
      <w:pPr>
        <w:rPr>
          <w:rFonts w:ascii="Arial" w:hAnsi="Arial" w:cs="Arial"/>
          <w:b/>
          <w:sz w:val="24"/>
          <w:szCs w:val="24"/>
        </w:rPr>
      </w:pPr>
    </w:p>
    <w:p w14:paraId="5EE43CDD" w14:textId="77777777" w:rsidR="007153FD" w:rsidRPr="00A60F3D" w:rsidRDefault="007153FD">
      <w:pPr>
        <w:rPr>
          <w:rFonts w:ascii="Arial" w:hAnsi="Arial" w:cs="Arial"/>
          <w:b/>
          <w:sz w:val="24"/>
          <w:szCs w:val="24"/>
        </w:rPr>
      </w:pPr>
    </w:p>
    <w:p w14:paraId="551D0CE7" w14:textId="183FA026" w:rsidR="00A21C11" w:rsidRPr="00A60F3D" w:rsidRDefault="00A21C11" w:rsidP="00A21C11">
      <w:bookmarkStart w:id="5" w:name="_Toc530981097"/>
    </w:p>
    <w:p w14:paraId="5684D39B" w14:textId="77777777" w:rsidR="00A21C11" w:rsidRPr="00A60F3D" w:rsidRDefault="00A21C11" w:rsidP="00A21C11"/>
    <w:p w14:paraId="40B6CB68" w14:textId="77777777" w:rsidR="00A763CF" w:rsidRDefault="00A763CF" w:rsidP="00A21C11">
      <w:pPr>
        <w:pStyle w:val="Estilo1proy"/>
      </w:pPr>
      <w:bookmarkStart w:id="6" w:name="_Toc40597000"/>
      <w:r w:rsidRPr="00A60F3D">
        <w:t>RESUMEN EJECUTIVO</w:t>
      </w:r>
      <w:bookmarkEnd w:id="5"/>
      <w:bookmarkEnd w:id="6"/>
    </w:p>
    <w:p w14:paraId="1D697F04" w14:textId="77777777" w:rsidR="00242225" w:rsidRPr="00A60F3D" w:rsidRDefault="00242225" w:rsidP="00242225"/>
    <w:p w14:paraId="3FA6366A" w14:textId="77777777" w:rsidR="00A763CF" w:rsidRPr="00A60F3D" w:rsidRDefault="00A763CF">
      <w:pPr>
        <w:rPr>
          <w:rFonts w:ascii="Arial" w:hAnsi="Arial" w:cs="Arial"/>
          <w:b/>
          <w:sz w:val="24"/>
          <w:szCs w:val="24"/>
        </w:rPr>
      </w:pPr>
    </w:p>
    <w:p w14:paraId="3223EA3D" w14:textId="77777777" w:rsidR="00242225" w:rsidRPr="003B7112" w:rsidRDefault="00242225" w:rsidP="00242225">
      <w:pPr>
        <w:jc w:val="both"/>
        <w:rPr>
          <w:rFonts w:ascii="Arial" w:hAnsi="Arial" w:cs="Arial"/>
          <w:sz w:val="24"/>
          <w:szCs w:val="24"/>
        </w:rPr>
      </w:pPr>
      <w:r w:rsidRPr="003B7112">
        <w:rPr>
          <w:rFonts w:ascii="Arial" w:hAnsi="Arial" w:cs="Arial"/>
          <w:sz w:val="24"/>
          <w:szCs w:val="24"/>
        </w:rPr>
        <w:t>En el presente proyecto de investigación desarrollaremos un plan de calidad de proceso y producto para el sistema de matrícula y pagos de la I.E.P INFO ELITE 21 S.A.C, en donde haremos uso de las hojas de comprobación para evaluar el proceso unificado y el código fuente.</w:t>
      </w:r>
    </w:p>
    <w:p w14:paraId="26DDF463" w14:textId="77777777" w:rsidR="00242225" w:rsidRPr="003B7112" w:rsidRDefault="00242225" w:rsidP="00242225">
      <w:pPr>
        <w:jc w:val="both"/>
        <w:rPr>
          <w:rFonts w:ascii="Arial" w:hAnsi="Arial" w:cs="Arial"/>
          <w:sz w:val="24"/>
          <w:szCs w:val="24"/>
        </w:rPr>
      </w:pPr>
      <w:r w:rsidRPr="003B7112">
        <w:rPr>
          <w:rFonts w:ascii="Arial" w:hAnsi="Arial" w:cs="Arial"/>
          <w:sz w:val="24"/>
          <w:szCs w:val="24"/>
        </w:rPr>
        <w:t>Este sistema de matrícula y pagos ha sido elaborado usando la metodología ágil SCRUM, como también los lenguajes de programación PHP y con el sistema de gestión de bases de datos MySQL. También se hizo uso del framework Laravel, el cual cubre las necesidades básicas de la empresa, se ciñe a las estructuras internas y al proceso principal del colegio, la matrícula. Este proceso de matrícula cuenta con dos flujos de trabajo: Matrícula Estudiante Nuevo y Matrícula Estudiante Regular.</w:t>
      </w:r>
    </w:p>
    <w:p w14:paraId="2BF545B8" w14:textId="77777777" w:rsidR="00242225" w:rsidRPr="003B7112" w:rsidRDefault="00242225" w:rsidP="00242225">
      <w:pPr>
        <w:jc w:val="both"/>
        <w:rPr>
          <w:rFonts w:ascii="Arial" w:hAnsi="Arial" w:cs="Arial"/>
          <w:sz w:val="24"/>
          <w:szCs w:val="24"/>
        </w:rPr>
      </w:pPr>
      <w:r w:rsidRPr="003B7112">
        <w:rPr>
          <w:rFonts w:ascii="Arial" w:hAnsi="Arial" w:cs="Arial"/>
          <w:sz w:val="24"/>
          <w:szCs w:val="24"/>
        </w:rPr>
        <w:t>La institución no cuenta con un plan de calidad de proceso y producto por lo que en el sistema no se realizan cambios ni mejoras, así como también hacen mal uso de las prácticas de desarrollo de este.</w:t>
      </w:r>
    </w:p>
    <w:p w14:paraId="7B806FD1" w14:textId="77777777" w:rsidR="00242225" w:rsidRPr="003B7112" w:rsidRDefault="00242225" w:rsidP="00242225">
      <w:pPr>
        <w:jc w:val="both"/>
        <w:rPr>
          <w:rFonts w:ascii="Arial" w:hAnsi="Arial" w:cs="Arial"/>
          <w:sz w:val="24"/>
          <w:szCs w:val="24"/>
        </w:rPr>
      </w:pPr>
      <w:r w:rsidRPr="003B7112">
        <w:rPr>
          <w:rFonts w:ascii="Arial" w:hAnsi="Arial" w:cs="Arial"/>
          <w:sz w:val="24"/>
          <w:szCs w:val="24"/>
        </w:rPr>
        <w:t xml:space="preserve">Para la realización del plan de calidad identificamos las historias de usuario, modelo incremental y modelo entidad relación del sistema. Luego se procedió a desarrollar el modelo de calidad de proceso y producto con el apoyo de las hojas de comprobación en las cuales determinamos los dominios, etapas del ciclo de vida del software y realizamos las preguntas pertinentes para así encontrar la mayor cantidad de errores, fallas y defectos. </w:t>
      </w:r>
    </w:p>
    <w:p w14:paraId="094EAC2D" w14:textId="77777777" w:rsidR="00242225" w:rsidRPr="003B7112" w:rsidRDefault="00242225" w:rsidP="00242225">
      <w:pPr>
        <w:jc w:val="both"/>
        <w:rPr>
          <w:rFonts w:ascii="Arial" w:hAnsi="Arial" w:cs="Arial"/>
          <w:sz w:val="24"/>
          <w:szCs w:val="24"/>
        </w:rPr>
      </w:pPr>
      <w:r w:rsidRPr="003B7112">
        <w:rPr>
          <w:rFonts w:ascii="Arial" w:hAnsi="Arial" w:cs="Arial"/>
          <w:sz w:val="24"/>
          <w:szCs w:val="24"/>
        </w:rPr>
        <w:t>También se procedió a desarrollar el modelo GQM, en la cual se establecieron metas de acuerdo al dominio y subdominio planteado (producto, ciclo de vida de software y gestión). Se elaboraron las métricas requeridas junto a la frecuencia del artefacto.</w:t>
      </w:r>
    </w:p>
    <w:p w14:paraId="2A2FE894" w14:textId="77777777" w:rsidR="00242225" w:rsidRPr="003B7112" w:rsidRDefault="00242225" w:rsidP="00242225">
      <w:pPr>
        <w:jc w:val="both"/>
        <w:rPr>
          <w:rFonts w:ascii="Arial" w:hAnsi="Arial" w:cs="Arial"/>
          <w:sz w:val="24"/>
          <w:szCs w:val="24"/>
        </w:rPr>
      </w:pPr>
      <w:r w:rsidRPr="003B7112">
        <w:rPr>
          <w:rFonts w:ascii="Arial" w:hAnsi="Arial" w:cs="Arial"/>
          <w:sz w:val="24"/>
          <w:szCs w:val="24"/>
        </w:rPr>
        <w:t>Siguiente a esto se procedió a presentar las evidencias de la evaluación de acuerdo a la existencia del artefacto, si cumple o no cumple.</w:t>
      </w:r>
    </w:p>
    <w:p w14:paraId="0AFA5261" w14:textId="77777777" w:rsidR="00242225" w:rsidRPr="003B7112" w:rsidRDefault="00242225" w:rsidP="00242225">
      <w:pPr>
        <w:jc w:val="both"/>
        <w:rPr>
          <w:rFonts w:ascii="Arial" w:hAnsi="Arial" w:cs="Arial"/>
          <w:sz w:val="24"/>
          <w:szCs w:val="24"/>
        </w:rPr>
      </w:pPr>
      <w:r w:rsidRPr="003B7112">
        <w:rPr>
          <w:rFonts w:ascii="Arial" w:hAnsi="Arial" w:cs="Arial"/>
          <w:sz w:val="24"/>
          <w:szCs w:val="24"/>
        </w:rPr>
        <w:t>Este proyecto espera cubrir las necesidades de calidad a nivel de proceso y producto para el sistema de matrícula y pagos, por lo que se detalla de manera global la posibilidad de cambios y mejoras en el software o proceso.</w:t>
      </w:r>
    </w:p>
    <w:p w14:paraId="40371A32" w14:textId="77777777" w:rsidR="00242225" w:rsidRPr="003B7112" w:rsidRDefault="00242225" w:rsidP="00242225">
      <w:pPr>
        <w:jc w:val="both"/>
        <w:rPr>
          <w:rFonts w:ascii="Arial" w:hAnsi="Arial" w:cs="Arial"/>
          <w:sz w:val="24"/>
          <w:szCs w:val="24"/>
        </w:rPr>
      </w:pPr>
    </w:p>
    <w:p w14:paraId="1CF4CA88" w14:textId="77777777" w:rsidR="00242225" w:rsidRPr="003B7112" w:rsidRDefault="00242225" w:rsidP="00242225">
      <w:pPr>
        <w:jc w:val="both"/>
        <w:rPr>
          <w:rFonts w:ascii="Arial" w:hAnsi="Arial" w:cs="Arial"/>
          <w:sz w:val="24"/>
          <w:szCs w:val="24"/>
        </w:rPr>
      </w:pPr>
      <w:r w:rsidRPr="003B7112">
        <w:rPr>
          <w:rFonts w:ascii="Arial" w:hAnsi="Arial" w:cs="Arial"/>
          <w:sz w:val="24"/>
          <w:szCs w:val="24"/>
        </w:rPr>
        <w:t>Palabras claves: plan de calidad, producto, proceso, hoja de comprobación, código fuente, ciclo de vida de software.</w:t>
      </w:r>
    </w:p>
    <w:p w14:paraId="760A7920" w14:textId="77777777" w:rsidR="00242225" w:rsidRDefault="00242225" w:rsidP="00242225">
      <w:pPr>
        <w:rPr>
          <w:rFonts w:ascii="Arial" w:hAnsi="Arial" w:cs="Arial"/>
          <w:sz w:val="24"/>
        </w:rPr>
      </w:pPr>
    </w:p>
    <w:p w14:paraId="20E5F1CC" w14:textId="77777777" w:rsidR="00A763CF" w:rsidRPr="00A60F3D" w:rsidRDefault="00A763CF" w:rsidP="006827A6">
      <w:pPr>
        <w:jc w:val="center"/>
        <w:rPr>
          <w:rFonts w:ascii="Arial" w:hAnsi="Arial" w:cs="Arial"/>
          <w:b/>
          <w:sz w:val="24"/>
          <w:szCs w:val="24"/>
        </w:rPr>
      </w:pPr>
    </w:p>
    <w:p w14:paraId="3079D5E2" w14:textId="77777777" w:rsidR="00A763CF" w:rsidRPr="00A60F3D" w:rsidRDefault="00A763CF">
      <w:pPr>
        <w:rPr>
          <w:rFonts w:ascii="Arial" w:hAnsi="Arial" w:cs="Arial"/>
          <w:b/>
          <w:sz w:val="24"/>
          <w:szCs w:val="24"/>
        </w:rPr>
      </w:pPr>
      <w:r w:rsidRPr="00A60F3D">
        <w:rPr>
          <w:rFonts w:ascii="Arial" w:hAnsi="Arial" w:cs="Arial"/>
          <w:b/>
          <w:sz w:val="24"/>
          <w:szCs w:val="24"/>
        </w:rPr>
        <w:br w:type="page"/>
      </w:r>
    </w:p>
    <w:p w14:paraId="5E026855" w14:textId="77777777" w:rsidR="00242225" w:rsidRPr="005A26F6" w:rsidRDefault="00242225" w:rsidP="00A763CF">
      <w:pPr>
        <w:pStyle w:val="Estilo1proy"/>
      </w:pPr>
      <w:bookmarkStart w:id="7" w:name="_Toc525573714"/>
      <w:bookmarkStart w:id="8" w:name="_Toc530981098"/>
      <w:bookmarkStart w:id="9" w:name="_Toc40597001"/>
    </w:p>
    <w:p w14:paraId="4D0F1079" w14:textId="77777777" w:rsidR="00A763CF" w:rsidRPr="007C404F" w:rsidRDefault="00A763CF" w:rsidP="00A763CF">
      <w:pPr>
        <w:pStyle w:val="Estilo1proy"/>
        <w:rPr>
          <w:sz w:val="24"/>
          <w:szCs w:val="24"/>
          <w:lang w:val="en-US"/>
        </w:rPr>
      </w:pPr>
      <w:r w:rsidRPr="007C404F">
        <w:rPr>
          <w:lang w:val="en-US"/>
        </w:rPr>
        <w:t>ABSTRACT</w:t>
      </w:r>
      <w:bookmarkEnd w:id="7"/>
      <w:bookmarkEnd w:id="8"/>
      <w:bookmarkEnd w:id="9"/>
    </w:p>
    <w:p w14:paraId="55F7D5D6" w14:textId="3851F8DD" w:rsidR="00A763CF" w:rsidRPr="007C404F" w:rsidRDefault="00CD2153">
      <w:pPr>
        <w:rPr>
          <w:rFonts w:ascii="Arial" w:hAnsi="Arial" w:cs="Arial"/>
          <w:b/>
          <w:sz w:val="24"/>
          <w:szCs w:val="24"/>
          <w:lang w:val="en-US"/>
        </w:rPr>
      </w:pPr>
      <w:r w:rsidRPr="007C404F">
        <w:rPr>
          <w:rFonts w:ascii="Arial" w:hAnsi="Arial" w:cs="Arial"/>
          <w:b/>
          <w:sz w:val="24"/>
          <w:szCs w:val="24"/>
          <w:lang w:val="en-US"/>
        </w:rPr>
        <w:t xml:space="preserve"> </w:t>
      </w:r>
    </w:p>
    <w:p w14:paraId="543A5CAE" w14:textId="77777777" w:rsidR="00242225" w:rsidRPr="007C404F" w:rsidRDefault="00242225">
      <w:pPr>
        <w:rPr>
          <w:rFonts w:ascii="Arial" w:hAnsi="Arial" w:cs="Arial"/>
          <w:b/>
          <w:sz w:val="24"/>
          <w:szCs w:val="24"/>
          <w:lang w:val="en-US"/>
        </w:rPr>
      </w:pPr>
    </w:p>
    <w:p w14:paraId="5C48E8E6" w14:textId="2CE3C038" w:rsidR="00242225" w:rsidRPr="007C404F" w:rsidRDefault="00CD2153" w:rsidP="00242225">
      <w:pPr>
        <w:jc w:val="both"/>
        <w:rPr>
          <w:rFonts w:ascii="Arial" w:hAnsi="Arial" w:cs="Arial"/>
          <w:sz w:val="24"/>
          <w:szCs w:val="24"/>
          <w:lang w:val="en-US"/>
        </w:rPr>
      </w:pPr>
      <w:r w:rsidRPr="007C404F">
        <w:rPr>
          <w:rFonts w:ascii="Arial" w:hAnsi="Arial" w:cs="Arial"/>
          <w:sz w:val="24"/>
          <w:lang w:val="en-US"/>
        </w:rPr>
        <w:t>In the present investigation project we will develop</w:t>
      </w:r>
      <w:r w:rsidR="00242225" w:rsidRPr="007C404F">
        <w:rPr>
          <w:rFonts w:ascii="Arial" w:hAnsi="Arial" w:cs="Arial"/>
          <w:sz w:val="24"/>
          <w:szCs w:val="24"/>
          <w:lang w:val="en-US"/>
        </w:rPr>
        <w:t xml:space="preserve"> a process and product quality plan for the registration and payment system of the I.E.P INFO ELITE 21 S.A.C, where we will use the test sheets to evaluate the unified process and the source code.</w:t>
      </w:r>
    </w:p>
    <w:p w14:paraId="741BB4E4" w14:textId="703579AD" w:rsidR="00242225" w:rsidRPr="007C404F" w:rsidRDefault="00242225" w:rsidP="00242225">
      <w:pPr>
        <w:jc w:val="both"/>
        <w:rPr>
          <w:rFonts w:ascii="Arial" w:hAnsi="Arial" w:cs="Arial"/>
          <w:sz w:val="24"/>
          <w:szCs w:val="24"/>
          <w:lang w:val="en-US"/>
        </w:rPr>
      </w:pPr>
      <w:r w:rsidRPr="007C404F">
        <w:rPr>
          <w:rFonts w:ascii="Arial" w:hAnsi="Arial" w:cs="Arial"/>
          <w:sz w:val="24"/>
          <w:szCs w:val="24"/>
          <w:lang w:val="en-US"/>
        </w:rPr>
        <w:t xml:space="preserve">This registration and payment system has been developed using the agile SCRUM methodology, as well as PHP programming languages </w:t>
      </w:r>
      <w:r w:rsidR="00CD2153" w:rsidRPr="007C404F">
        <w:rPr>
          <w:rFonts w:ascii="Arial" w:hAnsi="Arial" w:cs="Arial"/>
          <w:sz w:val="24"/>
          <w:lang w:val="en-US"/>
        </w:rPr>
        <w:t>along with the MySQL database management system</w:t>
      </w:r>
      <w:r w:rsidRPr="007C404F">
        <w:rPr>
          <w:rFonts w:ascii="Arial" w:hAnsi="Arial" w:cs="Arial"/>
          <w:sz w:val="24"/>
          <w:szCs w:val="24"/>
          <w:lang w:val="en-US"/>
        </w:rPr>
        <w:t xml:space="preserve">. </w:t>
      </w:r>
      <w:r w:rsidR="00CD2153" w:rsidRPr="007C404F">
        <w:rPr>
          <w:rFonts w:ascii="Arial" w:hAnsi="Arial" w:cs="Arial"/>
          <w:sz w:val="24"/>
          <w:szCs w:val="24"/>
          <w:lang w:val="en-US"/>
        </w:rPr>
        <w:t>We also use</w:t>
      </w:r>
      <w:r w:rsidRPr="007C404F">
        <w:rPr>
          <w:rFonts w:ascii="Arial" w:hAnsi="Arial" w:cs="Arial"/>
          <w:sz w:val="24"/>
          <w:szCs w:val="24"/>
          <w:lang w:val="en-US"/>
        </w:rPr>
        <w:t xml:space="preserve"> the Laravel framework, which covers the basic needs of the company, adhering to the internal structures and the main process of the school, enrolment. This enrollment process has two workflows: New Student Enrollment and Regular Student Enrollment.</w:t>
      </w:r>
    </w:p>
    <w:p w14:paraId="65F779E6" w14:textId="134192B9" w:rsidR="00242225" w:rsidRPr="007C404F" w:rsidRDefault="00242225" w:rsidP="00242225">
      <w:pPr>
        <w:jc w:val="both"/>
        <w:rPr>
          <w:rFonts w:ascii="Arial" w:hAnsi="Arial" w:cs="Arial"/>
          <w:sz w:val="24"/>
          <w:szCs w:val="24"/>
          <w:lang w:val="en-US"/>
        </w:rPr>
      </w:pPr>
      <w:r w:rsidRPr="007C404F">
        <w:rPr>
          <w:rFonts w:ascii="Arial" w:hAnsi="Arial" w:cs="Arial"/>
          <w:sz w:val="24"/>
          <w:szCs w:val="24"/>
          <w:lang w:val="en-US"/>
        </w:rPr>
        <w:t>The institution does not have a process and product quality plan so the system does not make changes or improvements, as well as misusing the development practices of the system.</w:t>
      </w:r>
      <w:r w:rsidR="00CD2153" w:rsidRPr="007C404F">
        <w:rPr>
          <w:rFonts w:ascii="Arial" w:hAnsi="Arial" w:cs="Arial"/>
          <w:sz w:val="24"/>
          <w:szCs w:val="24"/>
          <w:lang w:val="en-US"/>
        </w:rPr>
        <w:t xml:space="preserve"> </w:t>
      </w:r>
    </w:p>
    <w:p w14:paraId="620C5C1F" w14:textId="77777777" w:rsidR="00242225" w:rsidRPr="007C404F" w:rsidRDefault="00242225" w:rsidP="00242225">
      <w:pPr>
        <w:jc w:val="both"/>
        <w:rPr>
          <w:rFonts w:ascii="Arial" w:hAnsi="Arial" w:cs="Arial"/>
          <w:sz w:val="24"/>
          <w:szCs w:val="24"/>
          <w:lang w:val="en-US"/>
        </w:rPr>
      </w:pPr>
      <w:r w:rsidRPr="007C404F">
        <w:rPr>
          <w:rFonts w:ascii="Arial" w:hAnsi="Arial" w:cs="Arial"/>
          <w:sz w:val="24"/>
          <w:szCs w:val="24"/>
          <w:lang w:val="en-US"/>
        </w:rPr>
        <w:t>For the realization of the quality plan we identify user histories, incremental model and entity relationship model of the system. Then we proceeded to develop the model of quality of process and product with the support of the test sheets in which we determine the domains, stages of the life cycle of the software and ask the pertinent questions in order to find the greatest amount of errors, faults and faults.</w:t>
      </w:r>
    </w:p>
    <w:p w14:paraId="0F36FCDD" w14:textId="77777777" w:rsidR="00242225" w:rsidRPr="007C404F" w:rsidRDefault="00242225" w:rsidP="00242225">
      <w:pPr>
        <w:jc w:val="both"/>
        <w:rPr>
          <w:rFonts w:ascii="Arial" w:hAnsi="Arial" w:cs="Arial"/>
          <w:sz w:val="24"/>
          <w:szCs w:val="24"/>
          <w:lang w:val="en-US"/>
        </w:rPr>
      </w:pPr>
      <w:r w:rsidRPr="007C404F">
        <w:rPr>
          <w:rFonts w:ascii="Arial" w:hAnsi="Arial" w:cs="Arial"/>
          <w:sz w:val="24"/>
          <w:szCs w:val="24"/>
          <w:lang w:val="en-US"/>
        </w:rPr>
        <w:t>We also proceeded to develop the GQM model, in which goals were established according to the domain and sub-domain proposed (product, software life cycle and management). The required metrics were developed along with the frequency of the device.</w:t>
      </w:r>
    </w:p>
    <w:p w14:paraId="4B8F5777" w14:textId="77777777" w:rsidR="00242225" w:rsidRPr="007C404F" w:rsidRDefault="00242225" w:rsidP="00242225">
      <w:pPr>
        <w:jc w:val="both"/>
        <w:rPr>
          <w:rFonts w:ascii="Arial" w:hAnsi="Arial" w:cs="Arial"/>
          <w:sz w:val="24"/>
          <w:szCs w:val="24"/>
          <w:lang w:val="en-US"/>
        </w:rPr>
      </w:pPr>
      <w:r w:rsidRPr="007C404F">
        <w:rPr>
          <w:rFonts w:ascii="Arial" w:hAnsi="Arial" w:cs="Arial"/>
          <w:sz w:val="24"/>
          <w:szCs w:val="24"/>
          <w:lang w:val="en-US"/>
        </w:rPr>
        <w:t>The evidence of the evaluation was then presented according to the existence of the device, whether it complies or not.</w:t>
      </w:r>
    </w:p>
    <w:p w14:paraId="551B5E60" w14:textId="77777777" w:rsidR="00242225" w:rsidRPr="007C404F" w:rsidRDefault="00242225" w:rsidP="00242225">
      <w:pPr>
        <w:jc w:val="both"/>
        <w:rPr>
          <w:rFonts w:ascii="Arial" w:hAnsi="Arial" w:cs="Arial"/>
          <w:sz w:val="24"/>
          <w:szCs w:val="24"/>
          <w:lang w:val="en-US"/>
        </w:rPr>
      </w:pPr>
      <w:r w:rsidRPr="007C404F">
        <w:rPr>
          <w:rFonts w:ascii="Arial" w:hAnsi="Arial" w:cs="Arial"/>
          <w:sz w:val="24"/>
          <w:szCs w:val="24"/>
          <w:lang w:val="en-US"/>
        </w:rPr>
        <w:t>This project expects to cover the quality needs at the process and product level for the registration system and payments, so the possibility of changes and improvements in the software or process is comprehensively detailed.</w:t>
      </w:r>
    </w:p>
    <w:p w14:paraId="1600632B" w14:textId="77777777" w:rsidR="00242225" w:rsidRPr="007C404F" w:rsidRDefault="00242225" w:rsidP="00242225">
      <w:pPr>
        <w:jc w:val="both"/>
        <w:rPr>
          <w:rFonts w:ascii="Arial" w:hAnsi="Arial" w:cs="Arial"/>
          <w:sz w:val="24"/>
          <w:szCs w:val="24"/>
          <w:lang w:val="en-US"/>
        </w:rPr>
      </w:pPr>
    </w:p>
    <w:p w14:paraId="1FD35174" w14:textId="27E91761" w:rsidR="00CA4C0B" w:rsidRPr="007C404F" w:rsidRDefault="00242225" w:rsidP="00242225">
      <w:pPr>
        <w:jc w:val="both"/>
        <w:rPr>
          <w:rFonts w:ascii="Arial" w:hAnsi="Arial" w:cs="Arial"/>
          <w:sz w:val="24"/>
          <w:szCs w:val="24"/>
          <w:lang w:val="en-US"/>
        </w:rPr>
      </w:pPr>
      <w:r w:rsidRPr="007C404F">
        <w:rPr>
          <w:rFonts w:ascii="Arial" w:hAnsi="Arial" w:cs="Arial"/>
          <w:sz w:val="24"/>
          <w:szCs w:val="24"/>
          <w:lang w:val="en-US"/>
        </w:rPr>
        <w:t>Keywords: quality plan, product, process, test sheet, source code, software life cycle.</w:t>
      </w:r>
    </w:p>
    <w:p w14:paraId="08E89966" w14:textId="77777777" w:rsidR="00CA4C0B" w:rsidRPr="007C404F" w:rsidRDefault="00CA4C0B" w:rsidP="006827A6">
      <w:pPr>
        <w:jc w:val="center"/>
        <w:rPr>
          <w:rFonts w:ascii="Arial" w:hAnsi="Arial" w:cs="Arial"/>
          <w:b/>
          <w:sz w:val="24"/>
          <w:szCs w:val="24"/>
          <w:lang w:val="en-US"/>
        </w:rPr>
      </w:pPr>
    </w:p>
    <w:p w14:paraId="5E5191C1" w14:textId="77777777" w:rsidR="00A763CF" w:rsidRPr="007C404F" w:rsidRDefault="00A763CF" w:rsidP="006827A6">
      <w:pPr>
        <w:jc w:val="center"/>
        <w:rPr>
          <w:rFonts w:ascii="Arial" w:hAnsi="Arial" w:cs="Arial"/>
          <w:b/>
          <w:sz w:val="24"/>
          <w:szCs w:val="24"/>
          <w:lang w:val="en-US"/>
        </w:rPr>
      </w:pPr>
    </w:p>
    <w:p w14:paraId="7A517FB0" w14:textId="77777777" w:rsidR="00A763CF" w:rsidRPr="007C404F" w:rsidRDefault="00A763CF" w:rsidP="006827A6">
      <w:pPr>
        <w:jc w:val="center"/>
        <w:rPr>
          <w:rFonts w:ascii="Arial" w:hAnsi="Arial" w:cs="Arial"/>
          <w:b/>
          <w:sz w:val="24"/>
          <w:szCs w:val="24"/>
          <w:lang w:val="en-US"/>
        </w:rPr>
      </w:pPr>
    </w:p>
    <w:p w14:paraId="239C7654" w14:textId="77777777" w:rsidR="00A763CF" w:rsidRPr="007C404F" w:rsidRDefault="00A763CF" w:rsidP="006827A6">
      <w:pPr>
        <w:jc w:val="center"/>
        <w:rPr>
          <w:rFonts w:ascii="Arial" w:hAnsi="Arial" w:cs="Arial"/>
          <w:b/>
          <w:sz w:val="24"/>
          <w:szCs w:val="24"/>
          <w:lang w:val="en-US"/>
        </w:rPr>
      </w:pPr>
    </w:p>
    <w:p w14:paraId="447443DD" w14:textId="77777777" w:rsidR="00A763CF" w:rsidRPr="007C404F" w:rsidRDefault="00A763CF" w:rsidP="006827A6">
      <w:pPr>
        <w:jc w:val="center"/>
        <w:rPr>
          <w:rFonts w:ascii="Arial" w:hAnsi="Arial" w:cs="Arial"/>
          <w:b/>
          <w:sz w:val="24"/>
          <w:szCs w:val="24"/>
          <w:lang w:val="en-US"/>
        </w:rPr>
      </w:pPr>
    </w:p>
    <w:p w14:paraId="3B5C5CD6" w14:textId="77777777" w:rsidR="00A763CF" w:rsidRPr="007C404F" w:rsidRDefault="00A763CF" w:rsidP="006827A6">
      <w:pPr>
        <w:jc w:val="center"/>
        <w:rPr>
          <w:rFonts w:ascii="Arial" w:hAnsi="Arial" w:cs="Arial"/>
          <w:b/>
          <w:sz w:val="24"/>
          <w:szCs w:val="24"/>
          <w:lang w:val="en-US"/>
        </w:rPr>
      </w:pPr>
    </w:p>
    <w:p w14:paraId="0C87CD5B" w14:textId="77777777" w:rsidR="00A763CF" w:rsidRPr="007C404F" w:rsidRDefault="00A763CF" w:rsidP="00242225">
      <w:pPr>
        <w:rPr>
          <w:rFonts w:ascii="Arial" w:hAnsi="Arial" w:cs="Arial"/>
          <w:b/>
          <w:sz w:val="24"/>
          <w:szCs w:val="24"/>
          <w:lang w:val="en-US"/>
        </w:rPr>
      </w:pPr>
    </w:p>
    <w:p w14:paraId="50DDDAEC" w14:textId="77777777" w:rsidR="00A763CF" w:rsidRPr="007C404F" w:rsidRDefault="00A763CF" w:rsidP="006827A6">
      <w:pPr>
        <w:jc w:val="center"/>
        <w:rPr>
          <w:rFonts w:ascii="Arial" w:hAnsi="Arial" w:cs="Arial"/>
          <w:b/>
          <w:sz w:val="24"/>
          <w:szCs w:val="24"/>
          <w:lang w:val="en-US"/>
        </w:rPr>
      </w:pPr>
    </w:p>
    <w:p w14:paraId="6A2478C8" w14:textId="77777777" w:rsidR="00A763CF" w:rsidRPr="007C404F" w:rsidRDefault="00A763CF" w:rsidP="006827A6">
      <w:pPr>
        <w:jc w:val="center"/>
        <w:rPr>
          <w:rFonts w:ascii="Arial" w:hAnsi="Arial" w:cs="Arial"/>
          <w:b/>
          <w:sz w:val="24"/>
          <w:szCs w:val="24"/>
          <w:lang w:val="en-US"/>
        </w:rPr>
      </w:pPr>
    </w:p>
    <w:p w14:paraId="2910D4BA" w14:textId="77777777" w:rsidR="00A763CF" w:rsidRPr="007C404F" w:rsidRDefault="00A763CF" w:rsidP="00242225">
      <w:pPr>
        <w:rPr>
          <w:rFonts w:ascii="Arial" w:hAnsi="Arial" w:cs="Arial"/>
          <w:b/>
          <w:sz w:val="24"/>
          <w:szCs w:val="24"/>
          <w:lang w:val="en-US"/>
        </w:rPr>
        <w:sectPr w:rsidR="00A763CF" w:rsidRPr="007C404F" w:rsidSect="00A763CF">
          <w:type w:val="continuous"/>
          <w:pgSz w:w="11906" w:h="16838" w:code="9"/>
          <w:pgMar w:top="1440" w:right="1440" w:bottom="1440" w:left="1440" w:header="720" w:footer="720" w:gutter="0"/>
          <w:cols w:space="360"/>
          <w:docGrid w:linePitch="360"/>
        </w:sectPr>
      </w:pPr>
    </w:p>
    <w:p w14:paraId="56698CBF" w14:textId="77777777" w:rsidR="002C2BEC" w:rsidRPr="007C404F" w:rsidRDefault="002C2BEC" w:rsidP="00242225">
      <w:pPr>
        <w:pStyle w:val="Estilo1proy"/>
        <w:jc w:val="left"/>
        <w:rPr>
          <w:lang w:val="en-US"/>
        </w:rPr>
        <w:sectPr w:rsidR="002C2BEC" w:rsidRPr="007C404F" w:rsidSect="00A763CF">
          <w:type w:val="continuous"/>
          <w:pgSz w:w="11906" w:h="16838" w:code="9"/>
          <w:pgMar w:top="1440" w:right="1440" w:bottom="1440" w:left="1440" w:header="720" w:footer="720" w:gutter="0"/>
          <w:cols w:space="360"/>
          <w:vAlign w:val="center"/>
          <w:docGrid w:linePitch="360"/>
        </w:sectPr>
      </w:pPr>
    </w:p>
    <w:p w14:paraId="2A494CE9" w14:textId="77777777" w:rsidR="002C2BEC" w:rsidRPr="007C404F" w:rsidRDefault="002C2BEC" w:rsidP="00242225">
      <w:pPr>
        <w:pStyle w:val="Estilo1proy"/>
        <w:jc w:val="left"/>
        <w:rPr>
          <w:lang w:val="en-US"/>
        </w:rPr>
        <w:sectPr w:rsidR="002C2BEC" w:rsidRPr="007C404F" w:rsidSect="002C2BEC">
          <w:type w:val="continuous"/>
          <w:pgSz w:w="11906" w:h="16838" w:code="9"/>
          <w:pgMar w:top="1440" w:right="1440" w:bottom="1440" w:left="1440" w:header="720" w:footer="720" w:gutter="0"/>
          <w:cols w:space="360"/>
          <w:vAlign w:val="center"/>
          <w:docGrid w:linePitch="360"/>
        </w:sectPr>
      </w:pPr>
    </w:p>
    <w:p w14:paraId="20EB7116" w14:textId="77777777" w:rsidR="002C2BEC" w:rsidRPr="007C404F" w:rsidRDefault="002C2BEC" w:rsidP="00242225">
      <w:pPr>
        <w:pStyle w:val="Estilo1proy"/>
        <w:jc w:val="left"/>
        <w:rPr>
          <w:lang w:val="en-US"/>
        </w:rPr>
      </w:pPr>
    </w:p>
    <w:p w14:paraId="035E29D8" w14:textId="77777777" w:rsidR="002C2BEC" w:rsidRPr="007C404F" w:rsidRDefault="002C2BEC" w:rsidP="00A763CF">
      <w:pPr>
        <w:pStyle w:val="Estilo1proy"/>
        <w:rPr>
          <w:lang w:val="en-US"/>
        </w:rPr>
      </w:pPr>
    </w:p>
    <w:p w14:paraId="4E77F692" w14:textId="77777777" w:rsidR="002C2BEC" w:rsidRPr="007C404F" w:rsidRDefault="002C2BEC" w:rsidP="00A763CF">
      <w:pPr>
        <w:pStyle w:val="Estilo1proy"/>
        <w:rPr>
          <w:lang w:val="en-US"/>
        </w:rPr>
      </w:pPr>
    </w:p>
    <w:p w14:paraId="6B3B143B" w14:textId="77777777" w:rsidR="002C2BEC" w:rsidRPr="007C404F" w:rsidRDefault="002C2BEC" w:rsidP="00A763CF">
      <w:pPr>
        <w:pStyle w:val="Estilo1proy"/>
        <w:rPr>
          <w:lang w:val="en-US"/>
        </w:rPr>
      </w:pPr>
    </w:p>
    <w:p w14:paraId="5484096D" w14:textId="77777777" w:rsidR="002C2BEC" w:rsidRPr="007C404F" w:rsidRDefault="002C2BEC" w:rsidP="00A763CF">
      <w:pPr>
        <w:pStyle w:val="Estilo1proy"/>
        <w:rPr>
          <w:lang w:val="en-US"/>
        </w:rPr>
      </w:pPr>
    </w:p>
    <w:p w14:paraId="5ABC136C" w14:textId="77777777" w:rsidR="002C2BEC" w:rsidRPr="007C404F" w:rsidRDefault="002C2BEC" w:rsidP="00A763CF">
      <w:pPr>
        <w:pStyle w:val="Estilo1proy"/>
        <w:rPr>
          <w:lang w:val="en-US"/>
        </w:rPr>
        <w:sectPr w:rsidR="002C2BEC" w:rsidRPr="007C404F" w:rsidSect="002C2BEC">
          <w:type w:val="continuous"/>
          <w:pgSz w:w="11906" w:h="16838" w:code="9"/>
          <w:pgMar w:top="1440" w:right="1440" w:bottom="1440" w:left="1440" w:header="720" w:footer="720" w:gutter="0"/>
          <w:cols w:space="360"/>
          <w:vAlign w:val="center"/>
          <w:docGrid w:linePitch="360"/>
        </w:sectPr>
      </w:pPr>
    </w:p>
    <w:p w14:paraId="7C41FC82" w14:textId="77777777" w:rsidR="00A763CF" w:rsidRDefault="00A763CF" w:rsidP="00A763CF">
      <w:pPr>
        <w:pStyle w:val="Estilo1proy"/>
      </w:pPr>
      <w:bookmarkStart w:id="10" w:name="_Toc40597002"/>
      <w:r>
        <w:lastRenderedPageBreak/>
        <w:t xml:space="preserve">CAPÍTULO </w:t>
      </w:r>
      <w:r w:rsidR="00E61C4D">
        <w:t>I</w:t>
      </w:r>
      <w:r>
        <w:t xml:space="preserve"> – INTRODUCCIÓN</w:t>
      </w:r>
      <w:bookmarkEnd w:id="10"/>
      <w:r>
        <w:t xml:space="preserve"> </w:t>
      </w:r>
    </w:p>
    <w:p w14:paraId="0A81051C" w14:textId="77777777" w:rsidR="00A763CF" w:rsidRDefault="00A763CF" w:rsidP="006827A6">
      <w:pPr>
        <w:jc w:val="center"/>
        <w:rPr>
          <w:rFonts w:ascii="Arial" w:hAnsi="Arial" w:cs="Arial"/>
          <w:b/>
          <w:sz w:val="24"/>
          <w:szCs w:val="24"/>
        </w:rPr>
      </w:pPr>
    </w:p>
    <w:p w14:paraId="12ADBCA5" w14:textId="77777777" w:rsidR="00A763CF" w:rsidRDefault="00A763CF" w:rsidP="006827A6">
      <w:pPr>
        <w:jc w:val="center"/>
        <w:rPr>
          <w:rFonts w:ascii="Arial" w:hAnsi="Arial" w:cs="Arial"/>
          <w:b/>
          <w:sz w:val="24"/>
          <w:szCs w:val="24"/>
        </w:rPr>
      </w:pPr>
    </w:p>
    <w:p w14:paraId="2E2AC5A2" w14:textId="77777777" w:rsidR="00A763CF" w:rsidRDefault="00A763CF" w:rsidP="006827A6">
      <w:pPr>
        <w:jc w:val="center"/>
        <w:rPr>
          <w:rFonts w:ascii="Arial" w:hAnsi="Arial" w:cs="Arial"/>
          <w:b/>
          <w:sz w:val="24"/>
          <w:szCs w:val="24"/>
        </w:rPr>
      </w:pPr>
    </w:p>
    <w:p w14:paraId="39EC9A77" w14:textId="77777777" w:rsidR="002C2BEC" w:rsidRDefault="002C2BEC" w:rsidP="006827A6">
      <w:pPr>
        <w:jc w:val="center"/>
        <w:rPr>
          <w:rFonts w:ascii="Arial" w:hAnsi="Arial" w:cs="Arial"/>
          <w:b/>
          <w:sz w:val="24"/>
          <w:szCs w:val="24"/>
        </w:rPr>
        <w:sectPr w:rsidR="002C2BEC" w:rsidSect="002C2BEC">
          <w:type w:val="continuous"/>
          <w:pgSz w:w="11906" w:h="16838" w:code="9"/>
          <w:pgMar w:top="1440" w:right="1440" w:bottom="1440" w:left="1440" w:header="720" w:footer="720" w:gutter="0"/>
          <w:cols w:space="360"/>
          <w:vAlign w:val="center"/>
          <w:docGrid w:linePitch="360"/>
        </w:sectPr>
      </w:pPr>
    </w:p>
    <w:p w14:paraId="44EE8D10" w14:textId="77777777" w:rsidR="00A763CF" w:rsidRDefault="00A763CF" w:rsidP="002C2BEC">
      <w:pPr>
        <w:rPr>
          <w:rFonts w:ascii="Arial" w:hAnsi="Arial" w:cs="Arial"/>
          <w:b/>
          <w:sz w:val="24"/>
          <w:szCs w:val="24"/>
        </w:rPr>
      </w:pPr>
    </w:p>
    <w:p w14:paraId="0EA683BF" w14:textId="77777777" w:rsidR="00A763CF" w:rsidRDefault="00A763CF" w:rsidP="006827A6">
      <w:pPr>
        <w:jc w:val="center"/>
        <w:rPr>
          <w:rFonts w:ascii="Arial" w:hAnsi="Arial" w:cs="Arial"/>
          <w:b/>
          <w:sz w:val="24"/>
          <w:szCs w:val="24"/>
        </w:rPr>
      </w:pPr>
    </w:p>
    <w:p w14:paraId="2518DD34" w14:textId="77777777" w:rsidR="00A763CF" w:rsidRDefault="00A763CF" w:rsidP="006827A6">
      <w:pPr>
        <w:jc w:val="center"/>
        <w:rPr>
          <w:rFonts w:ascii="Arial" w:hAnsi="Arial" w:cs="Arial"/>
          <w:b/>
          <w:sz w:val="24"/>
          <w:szCs w:val="24"/>
        </w:rPr>
      </w:pPr>
    </w:p>
    <w:p w14:paraId="45EACAD0" w14:textId="77777777" w:rsidR="00A763CF" w:rsidRDefault="00A763CF" w:rsidP="006827A6">
      <w:pPr>
        <w:jc w:val="center"/>
        <w:rPr>
          <w:rFonts w:ascii="Arial" w:hAnsi="Arial" w:cs="Arial"/>
          <w:b/>
          <w:sz w:val="24"/>
          <w:szCs w:val="24"/>
        </w:rPr>
      </w:pPr>
    </w:p>
    <w:p w14:paraId="5B736CDF" w14:textId="77777777" w:rsidR="00A763CF" w:rsidRDefault="00A763CF" w:rsidP="006827A6">
      <w:pPr>
        <w:jc w:val="center"/>
        <w:rPr>
          <w:rFonts w:ascii="Arial" w:hAnsi="Arial" w:cs="Arial"/>
          <w:b/>
          <w:sz w:val="24"/>
          <w:szCs w:val="24"/>
        </w:rPr>
      </w:pPr>
    </w:p>
    <w:p w14:paraId="762482A5" w14:textId="77777777" w:rsidR="00A763CF" w:rsidRDefault="00A763CF" w:rsidP="006827A6">
      <w:pPr>
        <w:jc w:val="center"/>
        <w:rPr>
          <w:rFonts w:ascii="Arial" w:hAnsi="Arial" w:cs="Arial"/>
          <w:b/>
          <w:sz w:val="24"/>
          <w:szCs w:val="24"/>
        </w:rPr>
      </w:pPr>
    </w:p>
    <w:p w14:paraId="71B4F9C3" w14:textId="77777777" w:rsidR="00A763CF" w:rsidRDefault="00A763CF" w:rsidP="006827A6">
      <w:pPr>
        <w:jc w:val="center"/>
        <w:rPr>
          <w:rFonts w:ascii="Arial" w:hAnsi="Arial" w:cs="Arial"/>
          <w:b/>
          <w:sz w:val="24"/>
          <w:szCs w:val="24"/>
        </w:rPr>
      </w:pPr>
    </w:p>
    <w:p w14:paraId="46DE9790" w14:textId="77777777" w:rsidR="00A763CF" w:rsidRDefault="00A763CF" w:rsidP="006827A6">
      <w:pPr>
        <w:jc w:val="center"/>
        <w:rPr>
          <w:rFonts w:ascii="Arial" w:hAnsi="Arial" w:cs="Arial"/>
          <w:b/>
          <w:sz w:val="24"/>
          <w:szCs w:val="24"/>
        </w:rPr>
      </w:pPr>
    </w:p>
    <w:p w14:paraId="6469548A" w14:textId="77777777" w:rsidR="00A763CF" w:rsidRDefault="00A763CF" w:rsidP="006827A6">
      <w:pPr>
        <w:jc w:val="center"/>
        <w:rPr>
          <w:rFonts w:ascii="Arial" w:hAnsi="Arial" w:cs="Arial"/>
          <w:b/>
          <w:sz w:val="24"/>
          <w:szCs w:val="24"/>
        </w:rPr>
      </w:pPr>
    </w:p>
    <w:p w14:paraId="37DD1B2F" w14:textId="77777777" w:rsidR="00A763CF" w:rsidRDefault="00A763CF" w:rsidP="006827A6">
      <w:pPr>
        <w:jc w:val="center"/>
        <w:rPr>
          <w:rFonts w:ascii="Arial" w:hAnsi="Arial" w:cs="Arial"/>
          <w:b/>
          <w:sz w:val="24"/>
          <w:szCs w:val="24"/>
        </w:rPr>
      </w:pPr>
    </w:p>
    <w:p w14:paraId="3868A6E0" w14:textId="77777777" w:rsidR="00A763CF" w:rsidRDefault="00A763CF" w:rsidP="006827A6">
      <w:pPr>
        <w:jc w:val="center"/>
        <w:rPr>
          <w:rFonts w:ascii="Arial" w:hAnsi="Arial" w:cs="Arial"/>
          <w:b/>
          <w:sz w:val="24"/>
          <w:szCs w:val="24"/>
        </w:rPr>
      </w:pPr>
    </w:p>
    <w:p w14:paraId="469798A0" w14:textId="77777777" w:rsidR="00E61C4D" w:rsidRDefault="002C2BEC" w:rsidP="00E61C4D">
      <w:pPr>
        <w:pStyle w:val="Estilo2proy"/>
        <w:numPr>
          <w:ilvl w:val="1"/>
          <w:numId w:val="8"/>
        </w:numPr>
      </w:pPr>
      <w:bookmarkStart w:id="11" w:name="_Toc530981100"/>
      <w:bookmarkStart w:id="12" w:name="_Toc40597003"/>
      <w:r w:rsidRPr="00196A51">
        <w:lastRenderedPageBreak/>
        <w:t>Misión</w:t>
      </w:r>
      <w:bookmarkEnd w:id="11"/>
      <w:bookmarkEnd w:id="12"/>
    </w:p>
    <w:p w14:paraId="40C70BE4" w14:textId="77777777" w:rsidR="00E61C4D" w:rsidRPr="00A60F3D" w:rsidRDefault="00E61C4D" w:rsidP="004E05DC">
      <w:pPr>
        <w:ind w:left="720"/>
        <w:jc w:val="both"/>
        <w:rPr>
          <w:rFonts w:ascii="Arial" w:hAnsi="Arial" w:cs="Arial"/>
          <w:sz w:val="24"/>
        </w:rPr>
      </w:pPr>
      <w:r w:rsidRPr="00A60F3D">
        <w:rPr>
          <w:rFonts w:ascii="Arial" w:hAnsi="Arial" w:cs="Arial"/>
          <w:sz w:val="24"/>
        </w:rPr>
        <w:t xml:space="preserve">La Institución Educativa Privada “INFO ELITE 21 S.A.C.” se encarga de brindar un servicio educativo a niños y jóvenes con el propósito de formar personas de bien con principios y valores insertándolos en la sociedad de manera correcta para que tengan una mejor calidad de vida y desarrollo personal. </w:t>
      </w:r>
    </w:p>
    <w:p w14:paraId="2F1FF488" w14:textId="77777777" w:rsidR="00E61C4D" w:rsidRPr="00A60F3D" w:rsidRDefault="00E61C4D" w:rsidP="004E05DC">
      <w:pPr>
        <w:jc w:val="both"/>
      </w:pPr>
    </w:p>
    <w:p w14:paraId="77F4E2EA" w14:textId="77777777" w:rsidR="002C2BEC" w:rsidRDefault="002C2BEC" w:rsidP="004E05DC">
      <w:pPr>
        <w:pStyle w:val="Estilo2proy"/>
        <w:numPr>
          <w:ilvl w:val="1"/>
          <w:numId w:val="8"/>
        </w:numPr>
        <w:jc w:val="both"/>
      </w:pPr>
      <w:bookmarkStart w:id="13" w:name="_Toc40597004"/>
      <w:r>
        <w:t>Visión</w:t>
      </w:r>
      <w:bookmarkEnd w:id="13"/>
    </w:p>
    <w:p w14:paraId="08B21F3A" w14:textId="77777777" w:rsidR="002C2BEC" w:rsidRPr="00A60F3D" w:rsidRDefault="002C2BEC" w:rsidP="004E05DC">
      <w:pPr>
        <w:pStyle w:val="Prrafodelista"/>
        <w:jc w:val="both"/>
        <w:rPr>
          <w:rFonts w:ascii="Arial" w:hAnsi="Arial" w:cs="Arial"/>
          <w:sz w:val="24"/>
          <w:szCs w:val="24"/>
        </w:rPr>
      </w:pPr>
      <w:r w:rsidRPr="00A60F3D">
        <w:rPr>
          <w:rFonts w:ascii="Arial" w:hAnsi="Arial" w:cs="Arial"/>
          <w:sz w:val="24"/>
          <w:szCs w:val="24"/>
        </w:rPr>
        <w:t>Ser una institución más reconocida a nivel regional, proyectándose así a colocar otras sedes en distintas partes de Lima garantizando una formación académica de excelente calidad.</w:t>
      </w:r>
    </w:p>
    <w:p w14:paraId="34649D0F" w14:textId="77777777" w:rsidR="002C2BEC" w:rsidRPr="00A60F3D" w:rsidRDefault="002C2BEC" w:rsidP="004E05DC">
      <w:pPr>
        <w:pStyle w:val="Estilo2proy"/>
        <w:ind w:left="720"/>
        <w:jc w:val="both"/>
      </w:pPr>
    </w:p>
    <w:p w14:paraId="12EA09A4" w14:textId="77777777" w:rsidR="002C2BEC" w:rsidRDefault="002C2BEC" w:rsidP="004E05DC">
      <w:pPr>
        <w:pStyle w:val="Estilo2proy"/>
        <w:numPr>
          <w:ilvl w:val="1"/>
          <w:numId w:val="8"/>
        </w:numPr>
        <w:jc w:val="both"/>
      </w:pPr>
      <w:bookmarkStart w:id="14" w:name="_Toc40597005"/>
      <w:r>
        <w:t>Planteamiento y Justificación del tema</w:t>
      </w:r>
      <w:bookmarkEnd w:id="14"/>
    </w:p>
    <w:p w14:paraId="37808D1B" w14:textId="77777777" w:rsidR="00512A6E" w:rsidRDefault="00512A6E" w:rsidP="000C1678">
      <w:pPr>
        <w:pStyle w:val="Estilo2proy"/>
        <w:numPr>
          <w:ilvl w:val="2"/>
          <w:numId w:val="8"/>
        </w:numPr>
        <w:ind w:left="1440"/>
        <w:jc w:val="both"/>
      </w:pPr>
      <w:bookmarkStart w:id="15" w:name="_Toc40597006"/>
      <w:r>
        <w:t>Situación Actual</w:t>
      </w:r>
      <w:bookmarkEnd w:id="15"/>
    </w:p>
    <w:p w14:paraId="59B204F2" w14:textId="77777777" w:rsidR="00512A6E" w:rsidRPr="00A60F3D" w:rsidRDefault="00512A6E" w:rsidP="000C1678">
      <w:pPr>
        <w:pStyle w:val="Prrafodelista"/>
        <w:ind w:left="1440"/>
        <w:jc w:val="both"/>
        <w:rPr>
          <w:rFonts w:ascii="Arial" w:hAnsi="Arial" w:cs="Arial"/>
          <w:sz w:val="24"/>
          <w:szCs w:val="24"/>
        </w:rPr>
      </w:pPr>
      <w:r w:rsidRPr="00A60F3D">
        <w:rPr>
          <w:rFonts w:ascii="Arial" w:hAnsi="Arial" w:cs="Arial"/>
          <w:sz w:val="24"/>
          <w:szCs w:val="24"/>
        </w:rPr>
        <w:t>El proceso operativo más importante de la Institución Educativa Info Elite 21 S.A.C consiste en registrar la matrícula y pagos de los alumnos. No cuentan con un plan de calidad de software, lo cual hace que el software creado, tenga errores e incidencias en el código fuente y por tanto no cumple con los requerimientos sugeridos.</w:t>
      </w:r>
    </w:p>
    <w:p w14:paraId="1D74A456" w14:textId="77777777" w:rsidR="00512A6E" w:rsidRPr="00A60F3D" w:rsidRDefault="00512A6E" w:rsidP="000C1678">
      <w:pPr>
        <w:pStyle w:val="Estilo2proy"/>
        <w:ind w:left="1440"/>
        <w:jc w:val="both"/>
      </w:pPr>
    </w:p>
    <w:p w14:paraId="1ED14AB7" w14:textId="77777777" w:rsidR="0061660D" w:rsidRDefault="002C2BEC" w:rsidP="000C1678">
      <w:pPr>
        <w:pStyle w:val="Estilo2proy"/>
        <w:numPr>
          <w:ilvl w:val="2"/>
          <w:numId w:val="8"/>
        </w:numPr>
        <w:ind w:left="1440"/>
        <w:jc w:val="both"/>
      </w:pPr>
      <w:bookmarkStart w:id="16" w:name="_Toc40597007"/>
      <w:r>
        <w:t>Problemas</w:t>
      </w:r>
      <w:bookmarkEnd w:id="16"/>
    </w:p>
    <w:p w14:paraId="5E2C0F4B" w14:textId="77777777" w:rsidR="0061660D" w:rsidRPr="0061660D" w:rsidRDefault="0061660D" w:rsidP="000C1678">
      <w:pPr>
        <w:pStyle w:val="Prrafodelista"/>
        <w:ind w:left="1440"/>
        <w:jc w:val="both"/>
        <w:rPr>
          <w:rFonts w:ascii="Arial" w:hAnsi="Arial" w:cs="Arial"/>
          <w:sz w:val="24"/>
          <w:szCs w:val="24"/>
        </w:rPr>
      </w:pPr>
      <w:r w:rsidRPr="00A60F3D">
        <w:rPr>
          <w:rFonts w:ascii="Arial" w:hAnsi="Arial" w:cs="Arial"/>
          <w:sz w:val="24"/>
          <w:szCs w:val="24"/>
        </w:rPr>
        <w:t xml:space="preserve">La Institución desea un plan de calidad de software para no tener márgenes de error e interpretación. </w:t>
      </w:r>
      <w:r w:rsidRPr="0061660D">
        <w:rPr>
          <w:rFonts w:ascii="Arial" w:hAnsi="Arial" w:cs="Arial"/>
          <w:sz w:val="24"/>
          <w:szCs w:val="24"/>
        </w:rPr>
        <w:t>Tenemos los siguientes problemas:</w:t>
      </w:r>
    </w:p>
    <w:p w14:paraId="5B538EA8" w14:textId="77777777" w:rsidR="0061660D" w:rsidRPr="0061660D" w:rsidRDefault="0061660D" w:rsidP="000C1678">
      <w:pPr>
        <w:pStyle w:val="Prrafodelista"/>
        <w:ind w:left="1440"/>
        <w:jc w:val="both"/>
        <w:rPr>
          <w:rFonts w:ascii="Arial" w:hAnsi="Arial" w:cs="Arial"/>
          <w:sz w:val="24"/>
          <w:szCs w:val="24"/>
        </w:rPr>
      </w:pPr>
      <w:r w:rsidRPr="0061660D">
        <w:rPr>
          <w:rFonts w:ascii="Arial" w:hAnsi="Arial" w:cs="Arial"/>
          <w:sz w:val="24"/>
          <w:szCs w:val="24"/>
        </w:rPr>
        <w:tab/>
      </w:r>
      <w:r w:rsidRPr="0061660D">
        <w:rPr>
          <w:rFonts w:ascii="Arial" w:hAnsi="Arial" w:cs="Arial"/>
          <w:sz w:val="24"/>
          <w:szCs w:val="24"/>
        </w:rPr>
        <w:tab/>
      </w:r>
      <w:r w:rsidRPr="0061660D">
        <w:rPr>
          <w:rFonts w:ascii="Arial" w:hAnsi="Arial" w:cs="Arial"/>
          <w:sz w:val="24"/>
          <w:szCs w:val="24"/>
        </w:rPr>
        <w:tab/>
      </w:r>
    </w:p>
    <w:p w14:paraId="2F9497C7" w14:textId="77777777" w:rsidR="0061660D" w:rsidRPr="00A60F3D" w:rsidRDefault="0061660D" w:rsidP="000C1678">
      <w:pPr>
        <w:pStyle w:val="Prrafodelista"/>
        <w:numPr>
          <w:ilvl w:val="0"/>
          <w:numId w:val="35"/>
        </w:numPr>
        <w:ind w:left="2160"/>
        <w:jc w:val="both"/>
        <w:rPr>
          <w:rFonts w:ascii="Arial" w:hAnsi="Arial" w:cs="Arial"/>
          <w:sz w:val="24"/>
          <w:szCs w:val="24"/>
        </w:rPr>
      </w:pPr>
      <w:r w:rsidRPr="00A60F3D">
        <w:rPr>
          <w:rFonts w:ascii="Arial" w:hAnsi="Arial" w:cs="Arial"/>
          <w:sz w:val="24"/>
          <w:szCs w:val="24"/>
        </w:rPr>
        <w:t>Utiliza malas prácticas de desarrollo de software</w:t>
      </w:r>
    </w:p>
    <w:p w14:paraId="728F717A" w14:textId="73BDCAE2" w:rsidR="0061660D" w:rsidRPr="00A60F3D" w:rsidRDefault="0061660D" w:rsidP="000C1678">
      <w:pPr>
        <w:pStyle w:val="Prrafodelista"/>
        <w:numPr>
          <w:ilvl w:val="0"/>
          <w:numId w:val="35"/>
        </w:numPr>
        <w:ind w:left="2160"/>
        <w:jc w:val="both"/>
        <w:rPr>
          <w:rFonts w:ascii="Arial" w:hAnsi="Arial" w:cs="Arial"/>
          <w:sz w:val="24"/>
          <w:szCs w:val="24"/>
        </w:rPr>
      </w:pPr>
      <w:r w:rsidRPr="00A60F3D">
        <w:rPr>
          <w:rFonts w:ascii="Arial" w:hAnsi="Arial" w:cs="Arial"/>
          <w:sz w:val="24"/>
          <w:szCs w:val="24"/>
        </w:rPr>
        <w:t>No implementar ingeniería de software que implica el cambio</w:t>
      </w:r>
      <w:r w:rsidR="000C1678">
        <w:rPr>
          <w:rFonts w:ascii="Arial" w:hAnsi="Arial" w:cs="Arial"/>
          <w:sz w:val="24"/>
          <w:szCs w:val="24"/>
        </w:rPr>
        <w:t xml:space="preserve"> y</w:t>
      </w:r>
      <w:r w:rsidRPr="00A60F3D">
        <w:rPr>
          <w:rFonts w:ascii="Arial" w:hAnsi="Arial" w:cs="Arial"/>
          <w:sz w:val="24"/>
          <w:szCs w:val="24"/>
        </w:rPr>
        <w:t xml:space="preserve"> la mejora de código fuente.</w:t>
      </w:r>
    </w:p>
    <w:p w14:paraId="04013A67" w14:textId="77777777" w:rsidR="002C2BEC" w:rsidRDefault="002C2BEC" w:rsidP="000C1678">
      <w:pPr>
        <w:pStyle w:val="Estilo2proy"/>
        <w:numPr>
          <w:ilvl w:val="2"/>
          <w:numId w:val="8"/>
        </w:numPr>
        <w:ind w:left="1440"/>
        <w:jc w:val="both"/>
      </w:pPr>
      <w:bookmarkStart w:id="17" w:name="_Toc40597008"/>
      <w:r>
        <w:t>Justificación</w:t>
      </w:r>
      <w:bookmarkEnd w:id="17"/>
    </w:p>
    <w:p w14:paraId="3E2A363E" w14:textId="51F04DBC" w:rsidR="0061660D" w:rsidRPr="00A60F3D" w:rsidRDefault="0061660D" w:rsidP="000C1678">
      <w:pPr>
        <w:pStyle w:val="Prrafodelista"/>
        <w:ind w:left="1440"/>
        <w:jc w:val="both"/>
        <w:rPr>
          <w:rFonts w:ascii="Arial" w:hAnsi="Arial" w:cs="Arial"/>
          <w:sz w:val="24"/>
          <w:szCs w:val="24"/>
        </w:rPr>
      </w:pPr>
      <w:r w:rsidRPr="00A60F3D">
        <w:rPr>
          <w:rFonts w:ascii="Arial" w:hAnsi="Arial" w:cs="Arial"/>
          <w:sz w:val="24"/>
          <w:szCs w:val="24"/>
        </w:rPr>
        <w:t>La Institución posee la tecnología necesaria para las áreas de</w:t>
      </w:r>
      <w:r w:rsidR="000C1678">
        <w:rPr>
          <w:rFonts w:ascii="Arial" w:hAnsi="Arial" w:cs="Arial"/>
          <w:sz w:val="24"/>
          <w:szCs w:val="24"/>
        </w:rPr>
        <w:t xml:space="preserve"> TI y todo el equipo de trabajo: red de internet y </w:t>
      </w:r>
      <w:r w:rsidRPr="00A60F3D">
        <w:rPr>
          <w:rFonts w:ascii="Arial" w:hAnsi="Arial" w:cs="Arial"/>
          <w:sz w:val="24"/>
          <w:szCs w:val="24"/>
        </w:rPr>
        <w:t xml:space="preserve">computadoras para el desarrollo de la evaluación del software </w:t>
      </w:r>
      <w:r w:rsidR="000C1678">
        <w:rPr>
          <w:rFonts w:ascii="Arial" w:hAnsi="Arial" w:cs="Arial"/>
          <w:sz w:val="24"/>
          <w:szCs w:val="24"/>
        </w:rPr>
        <w:t>logrando así</w:t>
      </w:r>
      <w:r w:rsidRPr="00A60F3D">
        <w:rPr>
          <w:rFonts w:ascii="Arial" w:hAnsi="Arial" w:cs="Arial"/>
          <w:sz w:val="24"/>
          <w:szCs w:val="24"/>
        </w:rPr>
        <w:t xml:space="preserve"> recopilar las incidencias del software y realizar el manten</w:t>
      </w:r>
      <w:r w:rsidR="000C1678">
        <w:rPr>
          <w:rFonts w:ascii="Arial" w:hAnsi="Arial" w:cs="Arial"/>
          <w:sz w:val="24"/>
          <w:szCs w:val="24"/>
        </w:rPr>
        <w:t>imiento y mejora de este, cumpliendo</w:t>
      </w:r>
      <w:r w:rsidRPr="00A60F3D">
        <w:rPr>
          <w:rFonts w:ascii="Arial" w:hAnsi="Arial" w:cs="Arial"/>
          <w:sz w:val="24"/>
          <w:szCs w:val="24"/>
        </w:rPr>
        <w:t xml:space="preserve"> co</w:t>
      </w:r>
      <w:r w:rsidR="000C1678">
        <w:rPr>
          <w:rFonts w:ascii="Arial" w:hAnsi="Arial" w:cs="Arial"/>
          <w:sz w:val="24"/>
          <w:szCs w:val="24"/>
        </w:rPr>
        <w:t>n los requisitos que proporciona</w:t>
      </w:r>
      <w:r w:rsidRPr="00A60F3D">
        <w:rPr>
          <w:rFonts w:ascii="Arial" w:hAnsi="Arial" w:cs="Arial"/>
          <w:sz w:val="24"/>
          <w:szCs w:val="24"/>
        </w:rPr>
        <w:t xml:space="preserve"> el cliente.</w:t>
      </w:r>
    </w:p>
    <w:p w14:paraId="746FC488" w14:textId="77777777" w:rsidR="004E05DC" w:rsidRDefault="004E05DC" w:rsidP="000C1678">
      <w:pPr>
        <w:pStyle w:val="Prrafodelista"/>
        <w:ind w:left="1440"/>
        <w:jc w:val="both"/>
        <w:rPr>
          <w:rFonts w:ascii="Arial" w:hAnsi="Arial" w:cs="Arial"/>
          <w:sz w:val="24"/>
          <w:szCs w:val="24"/>
        </w:rPr>
      </w:pPr>
    </w:p>
    <w:p w14:paraId="35EDB1BA" w14:textId="77777777" w:rsidR="000C1678" w:rsidRPr="00A60F3D" w:rsidRDefault="000C1678" w:rsidP="000C1678">
      <w:pPr>
        <w:pStyle w:val="Prrafodelista"/>
        <w:ind w:left="1440"/>
        <w:jc w:val="both"/>
        <w:rPr>
          <w:rFonts w:ascii="Arial" w:hAnsi="Arial" w:cs="Arial"/>
          <w:sz w:val="24"/>
          <w:szCs w:val="24"/>
        </w:rPr>
      </w:pPr>
    </w:p>
    <w:p w14:paraId="7ED397B4" w14:textId="77777777" w:rsidR="002C2BEC" w:rsidRDefault="002C2BEC" w:rsidP="000C1678">
      <w:pPr>
        <w:pStyle w:val="Estilo2proy"/>
        <w:numPr>
          <w:ilvl w:val="2"/>
          <w:numId w:val="8"/>
        </w:numPr>
        <w:ind w:left="1440"/>
        <w:jc w:val="both"/>
      </w:pPr>
      <w:bookmarkStart w:id="18" w:name="_Toc40597009"/>
      <w:r>
        <w:lastRenderedPageBreak/>
        <w:t>Objetivos de la investigación</w:t>
      </w:r>
      <w:bookmarkEnd w:id="18"/>
    </w:p>
    <w:p w14:paraId="166FCFCD" w14:textId="77777777" w:rsidR="002C2BEC" w:rsidRDefault="002C2BEC" w:rsidP="000C1678">
      <w:pPr>
        <w:pStyle w:val="Estilo2proy"/>
        <w:numPr>
          <w:ilvl w:val="3"/>
          <w:numId w:val="8"/>
        </w:numPr>
        <w:ind w:left="2520"/>
        <w:jc w:val="both"/>
      </w:pPr>
      <w:bookmarkStart w:id="19" w:name="_Toc40597010"/>
      <w:r>
        <w:t>Objetivo General</w:t>
      </w:r>
      <w:bookmarkEnd w:id="19"/>
    </w:p>
    <w:p w14:paraId="5A83A53E" w14:textId="0ED00DCA" w:rsidR="0061660D" w:rsidRPr="00A60F3D" w:rsidRDefault="0061660D" w:rsidP="000C1678">
      <w:pPr>
        <w:pStyle w:val="Prrafodelista"/>
        <w:ind w:left="2520"/>
        <w:jc w:val="both"/>
        <w:rPr>
          <w:rFonts w:ascii="Arial" w:hAnsi="Arial" w:cs="Arial"/>
          <w:sz w:val="24"/>
          <w:szCs w:val="26"/>
        </w:rPr>
      </w:pPr>
      <w:r w:rsidRPr="00A60F3D">
        <w:rPr>
          <w:rFonts w:ascii="Arial" w:hAnsi="Arial" w:cs="Arial"/>
          <w:sz w:val="24"/>
          <w:szCs w:val="26"/>
        </w:rPr>
        <w:t>Implementar un plan de calidad de software</w:t>
      </w:r>
      <w:r w:rsidR="003B1899">
        <w:rPr>
          <w:rFonts w:ascii="Arial" w:hAnsi="Arial" w:cs="Arial"/>
          <w:sz w:val="24"/>
          <w:szCs w:val="26"/>
        </w:rPr>
        <w:t xml:space="preserve"> a nivel de proceso y producto</w:t>
      </w:r>
      <w:r w:rsidRPr="00A60F3D">
        <w:rPr>
          <w:rFonts w:ascii="Arial" w:hAnsi="Arial" w:cs="Arial"/>
          <w:sz w:val="24"/>
          <w:szCs w:val="26"/>
        </w:rPr>
        <w:t xml:space="preserve"> para </w:t>
      </w:r>
      <w:r w:rsidR="000C1678">
        <w:rPr>
          <w:rFonts w:ascii="Arial" w:hAnsi="Arial" w:cs="Arial"/>
          <w:sz w:val="24"/>
          <w:szCs w:val="26"/>
        </w:rPr>
        <w:t xml:space="preserve">el sistema de matrícula y pagos de </w:t>
      </w:r>
      <w:r w:rsidRPr="00A60F3D">
        <w:rPr>
          <w:rFonts w:ascii="Arial" w:hAnsi="Arial" w:cs="Arial"/>
          <w:sz w:val="24"/>
          <w:szCs w:val="26"/>
        </w:rPr>
        <w:t>la I.E.P INFO ELITE 21 S.A.C</w:t>
      </w:r>
      <w:r w:rsidR="000C1678">
        <w:rPr>
          <w:rFonts w:ascii="Arial" w:hAnsi="Arial" w:cs="Arial"/>
          <w:sz w:val="24"/>
          <w:szCs w:val="26"/>
        </w:rPr>
        <w:t>,</w:t>
      </w:r>
      <w:r w:rsidRPr="00A60F3D">
        <w:rPr>
          <w:rFonts w:ascii="Arial" w:hAnsi="Arial" w:cs="Arial"/>
          <w:sz w:val="24"/>
          <w:szCs w:val="26"/>
        </w:rPr>
        <w:t xml:space="preserve"> la cual </w:t>
      </w:r>
      <w:r w:rsidR="000C1678">
        <w:rPr>
          <w:rFonts w:ascii="Arial" w:hAnsi="Arial" w:cs="Arial"/>
          <w:sz w:val="24"/>
          <w:szCs w:val="26"/>
        </w:rPr>
        <w:t>ayuda a mejorar el control de procesos y reduce la cantidad de incidentes del software.</w:t>
      </w:r>
    </w:p>
    <w:p w14:paraId="07671717" w14:textId="77777777" w:rsidR="0061660D" w:rsidRPr="00A60F3D" w:rsidRDefault="0061660D" w:rsidP="000C1678">
      <w:pPr>
        <w:pStyle w:val="Estilo2proy"/>
        <w:ind w:left="2520"/>
        <w:jc w:val="both"/>
      </w:pPr>
    </w:p>
    <w:p w14:paraId="321C92AD" w14:textId="6D7229FF" w:rsidR="000C1678" w:rsidRDefault="002C2BEC" w:rsidP="000C1678">
      <w:pPr>
        <w:pStyle w:val="Estilo2proy"/>
        <w:numPr>
          <w:ilvl w:val="3"/>
          <w:numId w:val="8"/>
        </w:numPr>
        <w:ind w:left="2520"/>
        <w:jc w:val="both"/>
      </w:pPr>
      <w:bookmarkStart w:id="20" w:name="_Toc40597011"/>
      <w:r>
        <w:t>Objetivos Específicos</w:t>
      </w:r>
      <w:bookmarkEnd w:id="20"/>
    </w:p>
    <w:p w14:paraId="5EADB17B" w14:textId="72DCD5B5" w:rsidR="003B1899" w:rsidRDefault="003B1899" w:rsidP="003B1899">
      <w:pPr>
        <w:pStyle w:val="Prrafodelista"/>
        <w:numPr>
          <w:ilvl w:val="0"/>
          <w:numId w:val="36"/>
        </w:numPr>
        <w:ind w:left="3240"/>
        <w:jc w:val="both"/>
        <w:rPr>
          <w:rFonts w:ascii="Arial" w:hAnsi="Arial" w:cs="Arial"/>
          <w:sz w:val="24"/>
          <w:szCs w:val="24"/>
        </w:rPr>
      </w:pPr>
      <w:r>
        <w:rPr>
          <w:rFonts w:ascii="Arial" w:hAnsi="Arial" w:cs="Arial"/>
          <w:sz w:val="24"/>
          <w:szCs w:val="24"/>
        </w:rPr>
        <w:t>Identificar nuevos requerimientos para un mejor funcionamiento del sistema</w:t>
      </w:r>
    </w:p>
    <w:p w14:paraId="7C257087" w14:textId="00759E3E" w:rsidR="003B1899" w:rsidRDefault="003B1899" w:rsidP="003B1899">
      <w:pPr>
        <w:pStyle w:val="Prrafodelista"/>
        <w:numPr>
          <w:ilvl w:val="0"/>
          <w:numId w:val="36"/>
        </w:numPr>
        <w:ind w:left="3240"/>
        <w:jc w:val="both"/>
        <w:rPr>
          <w:rFonts w:ascii="Arial" w:hAnsi="Arial" w:cs="Arial"/>
          <w:sz w:val="24"/>
          <w:szCs w:val="24"/>
        </w:rPr>
      </w:pPr>
      <w:r>
        <w:rPr>
          <w:rFonts w:ascii="Arial" w:hAnsi="Arial" w:cs="Arial"/>
          <w:sz w:val="24"/>
          <w:szCs w:val="24"/>
        </w:rPr>
        <w:t>Identificar los puntos que no cumplan con los estándares establecidos</w:t>
      </w:r>
    </w:p>
    <w:p w14:paraId="7AD3ECBC" w14:textId="29C65665" w:rsidR="003B1899" w:rsidRDefault="003B1899" w:rsidP="003B1899">
      <w:pPr>
        <w:pStyle w:val="Prrafodelista"/>
        <w:numPr>
          <w:ilvl w:val="0"/>
          <w:numId w:val="36"/>
        </w:numPr>
        <w:ind w:left="3240"/>
        <w:jc w:val="both"/>
        <w:rPr>
          <w:rFonts w:ascii="Arial" w:hAnsi="Arial" w:cs="Arial"/>
          <w:sz w:val="24"/>
          <w:szCs w:val="24"/>
        </w:rPr>
      </w:pPr>
      <w:r>
        <w:rPr>
          <w:rFonts w:ascii="Arial" w:hAnsi="Arial" w:cs="Arial"/>
          <w:sz w:val="24"/>
          <w:szCs w:val="24"/>
        </w:rPr>
        <w:t>Mejorar el control de procesos</w:t>
      </w:r>
    </w:p>
    <w:p w14:paraId="6A6DF1E1" w14:textId="090E92BE" w:rsidR="0061660D" w:rsidRDefault="003B1899" w:rsidP="003B1899">
      <w:pPr>
        <w:pStyle w:val="Prrafodelista"/>
        <w:numPr>
          <w:ilvl w:val="0"/>
          <w:numId w:val="36"/>
        </w:numPr>
        <w:ind w:left="3240"/>
        <w:jc w:val="both"/>
        <w:rPr>
          <w:rFonts w:ascii="Arial" w:hAnsi="Arial" w:cs="Arial"/>
          <w:sz w:val="24"/>
          <w:szCs w:val="24"/>
        </w:rPr>
      </w:pPr>
      <w:r>
        <w:rPr>
          <w:rFonts w:ascii="Arial" w:hAnsi="Arial" w:cs="Arial"/>
          <w:sz w:val="24"/>
          <w:szCs w:val="24"/>
        </w:rPr>
        <w:t>Reducir la cantidad de defectos, fallas y errores del software</w:t>
      </w:r>
    </w:p>
    <w:p w14:paraId="787F1E7F" w14:textId="3FC1D5FD" w:rsidR="000C1678" w:rsidRPr="00A60F3D" w:rsidRDefault="000C1678" w:rsidP="000C1678">
      <w:pPr>
        <w:pStyle w:val="Prrafodelista"/>
        <w:numPr>
          <w:ilvl w:val="0"/>
          <w:numId w:val="36"/>
        </w:numPr>
        <w:ind w:left="3240"/>
        <w:jc w:val="both"/>
        <w:rPr>
          <w:rFonts w:ascii="Arial" w:hAnsi="Arial" w:cs="Arial"/>
          <w:sz w:val="24"/>
          <w:szCs w:val="24"/>
        </w:rPr>
      </w:pPr>
      <w:r>
        <w:rPr>
          <w:rFonts w:ascii="Arial" w:hAnsi="Arial" w:cs="Arial"/>
          <w:sz w:val="24"/>
          <w:szCs w:val="24"/>
        </w:rPr>
        <w:t>Reducir los costos del desarrollo</w:t>
      </w:r>
    </w:p>
    <w:p w14:paraId="16E52A45" w14:textId="77777777" w:rsidR="0061660D" w:rsidRPr="00A60F3D" w:rsidRDefault="0061660D" w:rsidP="000C1678">
      <w:pPr>
        <w:pStyle w:val="Estilo2proy"/>
        <w:ind w:left="1800"/>
        <w:jc w:val="both"/>
      </w:pPr>
    </w:p>
    <w:p w14:paraId="70935143" w14:textId="77777777" w:rsidR="0061660D" w:rsidRDefault="002C2BEC" w:rsidP="000C1678">
      <w:pPr>
        <w:pStyle w:val="Estilo2proy"/>
        <w:numPr>
          <w:ilvl w:val="2"/>
          <w:numId w:val="8"/>
        </w:numPr>
        <w:ind w:left="1440"/>
        <w:jc w:val="both"/>
      </w:pPr>
      <w:bookmarkStart w:id="21" w:name="_Toc40597012"/>
      <w:r>
        <w:t>Metodología de la Investigación</w:t>
      </w:r>
      <w:bookmarkEnd w:id="21"/>
    </w:p>
    <w:p w14:paraId="5EA15A05" w14:textId="77777777" w:rsidR="0061660D" w:rsidRPr="00A60F3D" w:rsidRDefault="0061660D" w:rsidP="000C1678">
      <w:pPr>
        <w:pStyle w:val="Prrafodelista"/>
        <w:numPr>
          <w:ilvl w:val="0"/>
          <w:numId w:val="41"/>
        </w:numPr>
        <w:ind w:left="1800"/>
        <w:jc w:val="both"/>
        <w:rPr>
          <w:rFonts w:ascii="Arial" w:hAnsi="Arial" w:cs="Arial"/>
          <w:sz w:val="24"/>
          <w:szCs w:val="24"/>
        </w:rPr>
      </w:pPr>
      <w:r w:rsidRPr="00A60F3D">
        <w:rPr>
          <w:rFonts w:ascii="Arial" w:hAnsi="Arial" w:cs="Arial"/>
          <w:sz w:val="24"/>
          <w:szCs w:val="24"/>
        </w:rPr>
        <w:t>Identificamos la institución en el cual queremos realizar un plan de calidad para el mejoramiento de calidad del software.</w:t>
      </w:r>
    </w:p>
    <w:p w14:paraId="6F075432" w14:textId="77777777" w:rsidR="0061660D" w:rsidRPr="00A60F3D" w:rsidRDefault="0061660D" w:rsidP="000C1678">
      <w:pPr>
        <w:pStyle w:val="Prrafodelista"/>
        <w:numPr>
          <w:ilvl w:val="0"/>
          <w:numId w:val="41"/>
        </w:numPr>
        <w:ind w:left="1800"/>
        <w:jc w:val="both"/>
        <w:rPr>
          <w:rFonts w:ascii="Arial" w:hAnsi="Arial" w:cs="Arial"/>
          <w:sz w:val="24"/>
          <w:szCs w:val="24"/>
        </w:rPr>
      </w:pPr>
      <w:r w:rsidRPr="00A60F3D">
        <w:rPr>
          <w:rFonts w:ascii="Arial" w:hAnsi="Arial" w:cs="Arial"/>
          <w:sz w:val="24"/>
          <w:szCs w:val="24"/>
        </w:rPr>
        <w:t>Realizamos el planteamiento junto con la justificación del tema de investigación.</w:t>
      </w:r>
    </w:p>
    <w:p w14:paraId="0735EEF7" w14:textId="77777777" w:rsidR="0061660D" w:rsidRPr="00A60F3D" w:rsidRDefault="0061660D" w:rsidP="000C1678">
      <w:pPr>
        <w:pStyle w:val="Prrafodelista"/>
        <w:numPr>
          <w:ilvl w:val="0"/>
          <w:numId w:val="41"/>
        </w:numPr>
        <w:ind w:left="1800"/>
        <w:jc w:val="both"/>
        <w:rPr>
          <w:rFonts w:ascii="Arial" w:hAnsi="Arial" w:cs="Arial"/>
          <w:sz w:val="24"/>
          <w:szCs w:val="24"/>
        </w:rPr>
      </w:pPr>
      <w:r w:rsidRPr="00A60F3D">
        <w:rPr>
          <w:rFonts w:ascii="Arial" w:hAnsi="Arial" w:cs="Arial"/>
          <w:sz w:val="24"/>
          <w:szCs w:val="24"/>
        </w:rPr>
        <w:t>Planteamos los objetivos de la investigación, como: el objetivo general y los objetivos específicos.</w:t>
      </w:r>
    </w:p>
    <w:p w14:paraId="3B1D2351" w14:textId="77777777" w:rsidR="0061660D" w:rsidRPr="00A60F3D" w:rsidRDefault="0061660D" w:rsidP="000C1678">
      <w:pPr>
        <w:pStyle w:val="Prrafodelista"/>
        <w:numPr>
          <w:ilvl w:val="0"/>
          <w:numId w:val="41"/>
        </w:numPr>
        <w:ind w:left="1800"/>
        <w:jc w:val="both"/>
        <w:rPr>
          <w:rFonts w:ascii="Arial" w:hAnsi="Arial" w:cs="Arial"/>
          <w:sz w:val="24"/>
          <w:szCs w:val="24"/>
        </w:rPr>
      </w:pPr>
      <w:r w:rsidRPr="00A60F3D">
        <w:rPr>
          <w:rFonts w:ascii="Arial" w:hAnsi="Arial" w:cs="Arial"/>
          <w:sz w:val="24"/>
          <w:szCs w:val="24"/>
        </w:rPr>
        <w:t>Realizamos una breve y clara descripción junto con el organigrama de la institución.</w:t>
      </w:r>
    </w:p>
    <w:p w14:paraId="67E0ACFF" w14:textId="296348D6" w:rsidR="0061660D" w:rsidRPr="00A60F3D" w:rsidRDefault="0061660D" w:rsidP="000C1678">
      <w:pPr>
        <w:pStyle w:val="Prrafodelista"/>
        <w:numPr>
          <w:ilvl w:val="0"/>
          <w:numId w:val="41"/>
        </w:numPr>
        <w:ind w:left="1800"/>
        <w:jc w:val="both"/>
        <w:rPr>
          <w:rFonts w:ascii="Arial" w:hAnsi="Arial" w:cs="Arial"/>
          <w:sz w:val="24"/>
          <w:szCs w:val="24"/>
        </w:rPr>
      </w:pPr>
      <w:r w:rsidRPr="00A60F3D">
        <w:rPr>
          <w:rFonts w:ascii="Arial" w:hAnsi="Arial" w:cs="Arial"/>
          <w:sz w:val="24"/>
          <w:szCs w:val="24"/>
        </w:rPr>
        <w:t xml:space="preserve">Realizamos una descripción global del software, </w:t>
      </w:r>
      <w:r w:rsidR="003D75E6">
        <w:rPr>
          <w:rFonts w:ascii="Arial" w:hAnsi="Arial" w:cs="Arial"/>
          <w:sz w:val="24"/>
          <w:szCs w:val="24"/>
        </w:rPr>
        <w:t>se especifican las historias de usuario, el modelo incremental y el modelo de entidad relación</w:t>
      </w:r>
    </w:p>
    <w:p w14:paraId="315992EC" w14:textId="77777777" w:rsidR="0061660D" w:rsidRPr="00A60F3D" w:rsidRDefault="0061660D" w:rsidP="000C1678">
      <w:pPr>
        <w:pStyle w:val="Prrafodelista"/>
        <w:numPr>
          <w:ilvl w:val="0"/>
          <w:numId w:val="41"/>
        </w:numPr>
        <w:ind w:left="1800"/>
        <w:jc w:val="both"/>
        <w:rPr>
          <w:rFonts w:ascii="Arial" w:hAnsi="Arial" w:cs="Arial"/>
          <w:sz w:val="24"/>
          <w:szCs w:val="24"/>
        </w:rPr>
      </w:pPr>
      <w:r w:rsidRPr="00A60F3D">
        <w:rPr>
          <w:rFonts w:ascii="Arial" w:hAnsi="Arial" w:cs="Arial"/>
          <w:sz w:val="24"/>
          <w:szCs w:val="24"/>
        </w:rPr>
        <w:t>Creamos el diseño de la Interfaz gráfica del software.</w:t>
      </w:r>
    </w:p>
    <w:p w14:paraId="54662ADF" w14:textId="5BA1DB65" w:rsidR="0061660D" w:rsidRPr="00A60F3D" w:rsidRDefault="0061660D" w:rsidP="000C1678">
      <w:pPr>
        <w:pStyle w:val="Prrafodelista"/>
        <w:numPr>
          <w:ilvl w:val="0"/>
          <w:numId w:val="41"/>
        </w:numPr>
        <w:ind w:left="1800"/>
        <w:jc w:val="both"/>
        <w:rPr>
          <w:rFonts w:ascii="Arial" w:hAnsi="Arial" w:cs="Arial"/>
          <w:sz w:val="24"/>
          <w:szCs w:val="24"/>
        </w:rPr>
      </w:pPr>
      <w:r w:rsidRPr="00A60F3D">
        <w:rPr>
          <w:rFonts w:ascii="Arial" w:hAnsi="Arial" w:cs="Arial"/>
          <w:sz w:val="24"/>
          <w:szCs w:val="24"/>
        </w:rPr>
        <w:t xml:space="preserve">Desarrollamos la etapa de planificación: </w:t>
      </w:r>
      <w:r w:rsidR="003D75E6">
        <w:rPr>
          <w:rFonts w:ascii="Arial" w:hAnsi="Arial" w:cs="Arial"/>
          <w:sz w:val="24"/>
          <w:szCs w:val="24"/>
        </w:rPr>
        <w:t>elaboración del modelo de calidad del proceso y producto en hojas de comprobación.</w:t>
      </w:r>
    </w:p>
    <w:p w14:paraId="6E877D42" w14:textId="77777777" w:rsidR="0061660D" w:rsidRPr="00A60F3D" w:rsidRDefault="0061660D" w:rsidP="000C1678">
      <w:pPr>
        <w:pStyle w:val="Prrafodelista"/>
        <w:numPr>
          <w:ilvl w:val="0"/>
          <w:numId w:val="41"/>
        </w:numPr>
        <w:ind w:left="1800"/>
        <w:jc w:val="both"/>
        <w:rPr>
          <w:rFonts w:ascii="Arial" w:hAnsi="Arial" w:cs="Arial"/>
          <w:sz w:val="24"/>
          <w:szCs w:val="24"/>
        </w:rPr>
      </w:pPr>
      <w:r w:rsidRPr="00A60F3D">
        <w:rPr>
          <w:rFonts w:ascii="Arial" w:hAnsi="Arial" w:cs="Arial"/>
          <w:sz w:val="24"/>
          <w:szCs w:val="24"/>
        </w:rPr>
        <w:t>Realizamos la evaluación de calidad del proceso, evaluación de calidad del producto, desarrollo de pruebas de software y las revisiones correspondientes de los entregables.</w:t>
      </w:r>
    </w:p>
    <w:p w14:paraId="5EDD3B6B" w14:textId="77777777" w:rsidR="0061660D" w:rsidRPr="00A60F3D" w:rsidRDefault="0061660D" w:rsidP="000C1678">
      <w:pPr>
        <w:pStyle w:val="Prrafodelista"/>
        <w:numPr>
          <w:ilvl w:val="0"/>
          <w:numId w:val="41"/>
        </w:numPr>
        <w:ind w:left="1800"/>
        <w:jc w:val="both"/>
        <w:rPr>
          <w:rFonts w:ascii="Arial" w:hAnsi="Arial" w:cs="Arial"/>
          <w:sz w:val="24"/>
          <w:szCs w:val="24"/>
        </w:rPr>
      </w:pPr>
      <w:r w:rsidRPr="00A60F3D">
        <w:rPr>
          <w:rFonts w:ascii="Arial" w:hAnsi="Arial" w:cs="Arial"/>
          <w:sz w:val="24"/>
          <w:szCs w:val="24"/>
        </w:rPr>
        <w:t>Realizamos el seguimiento a la calidad de entregables.</w:t>
      </w:r>
    </w:p>
    <w:p w14:paraId="683D6E2E" w14:textId="77777777" w:rsidR="004E05DC" w:rsidRPr="00A60F3D" w:rsidRDefault="004E05DC" w:rsidP="000C1678">
      <w:pPr>
        <w:pStyle w:val="Prrafodelista"/>
        <w:ind w:left="1908"/>
        <w:jc w:val="both"/>
        <w:rPr>
          <w:rFonts w:ascii="Arial" w:hAnsi="Arial" w:cs="Arial"/>
          <w:sz w:val="24"/>
          <w:szCs w:val="24"/>
        </w:rPr>
      </w:pPr>
    </w:p>
    <w:p w14:paraId="17B8D3A6" w14:textId="77777777" w:rsidR="002C2BEC" w:rsidRDefault="002C2BEC" w:rsidP="000C1678">
      <w:pPr>
        <w:pStyle w:val="Estilo2proy"/>
        <w:numPr>
          <w:ilvl w:val="2"/>
          <w:numId w:val="8"/>
        </w:numPr>
        <w:ind w:left="1440"/>
        <w:jc w:val="both"/>
      </w:pPr>
      <w:bookmarkStart w:id="22" w:name="_Toc40597013"/>
      <w:r>
        <w:lastRenderedPageBreak/>
        <w:t>Limitaciones</w:t>
      </w:r>
      <w:bookmarkEnd w:id="22"/>
    </w:p>
    <w:p w14:paraId="289C413A" w14:textId="1DCA96A8" w:rsidR="0061660D" w:rsidRDefault="003D75E6" w:rsidP="000C1678">
      <w:pPr>
        <w:pStyle w:val="Prrafodelista"/>
        <w:ind w:left="1440"/>
        <w:jc w:val="both"/>
        <w:rPr>
          <w:rFonts w:ascii="Arial" w:hAnsi="Arial" w:cs="Arial"/>
          <w:sz w:val="24"/>
          <w:szCs w:val="24"/>
        </w:rPr>
      </w:pPr>
      <w:r>
        <w:rPr>
          <w:rFonts w:ascii="Arial" w:hAnsi="Arial" w:cs="Arial"/>
          <w:sz w:val="24"/>
          <w:szCs w:val="24"/>
        </w:rPr>
        <w:t>La institución no cuenta con la documentación de los casos de uso, diagramas de casos de uso. Tampoco se cuenta con el informe acerca de la arquitectura del software o hardware</w:t>
      </w:r>
    </w:p>
    <w:p w14:paraId="7AB99517" w14:textId="77777777" w:rsidR="000C1678" w:rsidRPr="00A60F3D" w:rsidRDefault="000C1678" w:rsidP="000C1678">
      <w:pPr>
        <w:pStyle w:val="Prrafodelista"/>
        <w:ind w:left="1440"/>
        <w:jc w:val="both"/>
        <w:rPr>
          <w:rFonts w:ascii="Arial" w:hAnsi="Arial" w:cs="Arial"/>
          <w:sz w:val="24"/>
          <w:szCs w:val="24"/>
        </w:rPr>
      </w:pPr>
    </w:p>
    <w:p w14:paraId="0D7F1136" w14:textId="77777777" w:rsidR="002C2BEC" w:rsidRPr="003D75E6" w:rsidRDefault="002C2BEC" w:rsidP="000C1678">
      <w:pPr>
        <w:pStyle w:val="Estilo2proy"/>
        <w:numPr>
          <w:ilvl w:val="2"/>
          <w:numId w:val="8"/>
        </w:numPr>
        <w:ind w:left="1440"/>
        <w:jc w:val="both"/>
      </w:pPr>
      <w:bookmarkStart w:id="23" w:name="_Toc40597014"/>
      <w:r w:rsidRPr="003D75E6">
        <w:t>Alcance de la investigación</w:t>
      </w:r>
      <w:bookmarkEnd w:id="23"/>
    </w:p>
    <w:p w14:paraId="5EC3EE80" w14:textId="10E4063B" w:rsidR="0061660D" w:rsidRPr="00A60F3D" w:rsidRDefault="0061660D" w:rsidP="000C1678">
      <w:pPr>
        <w:pStyle w:val="Prrafodelista"/>
        <w:ind w:left="1440"/>
        <w:jc w:val="both"/>
        <w:rPr>
          <w:rFonts w:ascii="Arial" w:hAnsi="Arial" w:cs="Arial"/>
          <w:sz w:val="24"/>
          <w:szCs w:val="24"/>
        </w:rPr>
      </w:pPr>
      <w:r w:rsidRPr="00A60F3D">
        <w:rPr>
          <w:rFonts w:ascii="Arial" w:hAnsi="Arial" w:cs="Arial"/>
          <w:sz w:val="24"/>
          <w:szCs w:val="24"/>
        </w:rPr>
        <w:t xml:space="preserve">Cumplir con todos los estándares de </w:t>
      </w:r>
      <w:r w:rsidR="007E3EAC">
        <w:rPr>
          <w:rFonts w:ascii="Arial" w:hAnsi="Arial" w:cs="Arial"/>
          <w:sz w:val="24"/>
          <w:szCs w:val="24"/>
        </w:rPr>
        <w:t xml:space="preserve">calidad exigidos en cada una de </w:t>
      </w:r>
      <w:r w:rsidRPr="00A60F3D">
        <w:rPr>
          <w:rFonts w:ascii="Arial" w:hAnsi="Arial" w:cs="Arial"/>
          <w:sz w:val="24"/>
          <w:szCs w:val="24"/>
        </w:rPr>
        <w:t xml:space="preserve">las etapas del ciclo de vida del </w:t>
      </w:r>
      <w:r w:rsidR="007E3EAC">
        <w:rPr>
          <w:rFonts w:ascii="Arial" w:hAnsi="Arial" w:cs="Arial"/>
          <w:sz w:val="24"/>
          <w:szCs w:val="24"/>
        </w:rPr>
        <w:t>software</w:t>
      </w:r>
      <w:r w:rsidRPr="00A60F3D">
        <w:rPr>
          <w:rFonts w:ascii="Arial" w:hAnsi="Arial" w:cs="Arial"/>
          <w:sz w:val="24"/>
          <w:szCs w:val="24"/>
        </w:rPr>
        <w:t xml:space="preserve"> y mejorar los procesos realizando la planeación, implementación de pruebas. Las métricas de calidad de software nos pe</w:t>
      </w:r>
      <w:r w:rsidR="007E3EAC">
        <w:rPr>
          <w:rFonts w:ascii="Arial" w:hAnsi="Arial" w:cs="Arial"/>
          <w:sz w:val="24"/>
          <w:szCs w:val="24"/>
        </w:rPr>
        <w:t>rmitirán monitorizar el sistema</w:t>
      </w:r>
      <w:r w:rsidRPr="00A60F3D">
        <w:rPr>
          <w:rFonts w:ascii="Arial" w:hAnsi="Arial" w:cs="Arial"/>
          <w:sz w:val="24"/>
          <w:szCs w:val="24"/>
        </w:rPr>
        <w:t xml:space="preserve"> para determinar el nivel de calidad para el mejoramiento del software y así permitir que los equipos de trabajo puedan tomar decisiones y acciones acerca de ellas inmediatamente. </w:t>
      </w:r>
    </w:p>
    <w:p w14:paraId="1DA192F2" w14:textId="77777777" w:rsidR="00252D3D" w:rsidRPr="00A60F3D" w:rsidRDefault="00252D3D" w:rsidP="004E05DC">
      <w:pPr>
        <w:jc w:val="both"/>
        <w:rPr>
          <w:rFonts w:ascii="Arial" w:hAnsi="Arial" w:cs="Arial"/>
          <w:b/>
          <w:sz w:val="24"/>
          <w:szCs w:val="24"/>
        </w:rPr>
      </w:pPr>
    </w:p>
    <w:p w14:paraId="5A8F1DB6" w14:textId="77777777" w:rsidR="00A763CF" w:rsidRPr="00A60F3D" w:rsidRDefault="00A763CF" w:rsidP="006827A6">
      <w:pPr>
        <w:jc w:val="center"/>
        <w:rPr>
          <w:rFonts w:ascii="Arial" w:hAnsi="Arial" w:cs="Arial"/>
          <w:b/>
          <w:sz w:val="24"/>
          <w:szCs w:val="24"/>
        </w:rPr>
      </w:pPr>
    </w:p>
    <w:p w14:paraId="3F73BA1D" w14:textId="77777777" w:rsidR="00A763CF" w:rsidRPr="00A60F3D" w:rsidRDefault="00A763CF" w:rsidP="006827A6">
      <w:pPr>
        <w:jc w:val="center"/>
        <w:rPr>
          <w:rFonts w:ascii="Arial" w:hAnsi="Arial" w:cs="Arial"/>
          <w:b/>
          <w:sz w:val="24"/>
          <w:szCs w:val="24"/>
        </w:rPr>
      </w:pPr>
    </w:p>
    <w:p w14:paraId="55B7D30F" w14:textId="77777777" w:rsidR="00A763CF" w:rsidRPr="00A60F3D" w:rsidRDefault="00A763CF" w:rsidP="006827A6">
      <w:pPr>
        <w:jc w:val="center"/>
        <w:rPr>
          <w:rFonts w:ascii="Arial" w:hAnsi="Arial" w:cs="Arial"/>
          <w:b/>
          <w:sz w:val="24"/>
          <w:szCs w:val="24"/>
        </w:rPr>
      </w:pPr>
    </w:p>
    <w:p w14:paraId="0828CF34" w14:textId="77777777" w:rsidR="00A763CF" w:rsidRPr="00A60F3D" w:rsidRDefault="00A763CF" w:rsidP="006827A6">
      <w:pPr>
        <w:jc w:val="center"/>
        <w:rPr>
          <w:rFonts w:ascii="Arial" w:hAnsi="Arial" w:cs="Arial"/>
          <w:b/>
          <w:sz w:val="24"/>
          <w:szCs w:val="24"/>
        </w:rPr>
      </w:pPr>
    </w:p>
    <w:p w14:paraId="20A1AED2" w14:textId="77777777" w:rsidR="00A763CF" w:rsidRPr="00A60F3D" w:rsidRDefault="00A763CF" w:rsidP="006827A6">
      <w:pPr>
        <w:jc w:val="center"/>
        <w:rPr>
          <w:rFonts w:ascii="Arial" w:hAnsi="Arial" w:cs="Arial"/>
          <w:b/>
          <w:sz w:val="24"/>
          <w:szCs w:val="24"/>
        </w:rPr>
      </w:pPr>
    </w:p>
    <w:p w14:paraId="75BC7937" w14:textId="77777777" w:rsidR="00A763CF" w:rsidRPr="00A60F3D" w:rsidRDefault="00A763CF" w:rsidP="006827A6">
      <w:pPr>
        <w:jc w:val="center"/>
        <w:rPr>
          <w:rFonts w:ascii="Arial" w:hAnsi="Arial" w:cs="Arial"/>
          <w:b/>
          <w:sz w:val="24"/>
          <w:szCs w:val="24"/>
        </w:rPr>
      </w:pPr>
    </w:p>
    <w:p w14:paraId="5A832565" w14:textId="77777777" w:rsidR="00A763CF" w:rsidRPr="00A60F3D" w:rsidRDefault="00A763CF" w:rsidP="006827A6">
      <w:pPr>
        <w:jc w:val="center"/>
        <w:rPr>
          <w:rFonts w:ascii="Arial" w:hAnsi="Arial" w:cs="Arial"/>
          <w:b/>
          <w:sz w:val="24"/>
          <w:szCs w:val="24"/>
        </w:rPr>
      </w:pPr>
    </w:p>
    <w:p w14:paraId="743E7B9D" w14:textId="77777777" w:rsidR="00A763CF" w:rsidRPr="00A60F3D" w:rsidRDefault="00A763CF" w:rsidP="006827A6">
      <w:pPr>
        <w:jc w:val="center"/>
        <w:rPr>
          <w:rFonts w:ascii="Arial" w:hAnsi="Arial" w:cs="Arial"/>
          <w:b/>
          <w:sz w:val="24"/>
          <w:szCs w:val="24"/>
        </w:rPr>
      </w:pPr>
    </w:p>
    <w:p w14:paraId="1C1933C4" w14:textId="77777777" w:rsidR="00A763CF" w:rsidRPr="00A60F3D" w:rsidRDefault="00A763CF" w:rsidP="006827A6">
      <w:pPr>
        <w:jc w:val="center"/>
        <w:rPr>
          <w:rFonts w:ascii="Arial" w:hAnsi="Arial" w:cs="Arial"/>
          <w:b/>
          <w:sz w:val="24"/>
          <w:szCs w:val="24"/>
        </w:rPr>
      </w:pPr>
    </w:p>
    <w:p w14:paraId="0DE3B841" w14:textId="77777777" w:rsidR="00A763CF" w:rsidRPr="00A60F3D" w:rsidRDefault="00A763CF" w:rsidP="006827A6">
      <w:pPr>
        <w:jc w:val="center"/>
        <w:rPr>
          <w:rFonts w:ascii="Arial" w:hAnsi="Arial" w:cs="Arial"/>
          <w:b/>
          <w:sz w:val="24"/>
          <w:szCs w:val="24"/>
        </w:rPr>
      </w:pPr>
    </w:p>
    <w:p w14:paraId="7420451D" w14:textId="77777777" w:rsidR="00A763CF" w:rsidRPr="00A60F3D" w:rsidRDefault="00A763CF" w:rsidP="006827A6">
      <w:pPr>
        <w:jc w:val="center"/>
        <w:rPr>
          <w:rFonts w:ascii="Arial" w:hAnsi="Arial" w:cs="Arial"/>
          <w:b/>
          <w:sz w:val="24"/>
          <w:szCs w:val="24"/>
        </w:rPr>
      </w:pPr>
    </w:p>
    <w:p w14:paraId="15086FE2" w14:textId="77777777" w:rsidR="00A763CF" w:rsidRPr="00A60F3D" w:rsidRDefault="00A763CF" w:rsidP="006827A6">
      <w:pPr>
        <w:jc w:val="center"/>
        <w:rPr>
          <w:rFonts w:ascii="Arial" w:hAnsi="Arial" w:cs="Arial"/>
          <w:b/>
          <w:sz w:val="24"/>
          <w:szCs w:val="24"/>
        </w:rPr>
      </w:pPr>
    </w:p>
    <w:p w14:paraId="7FB8FECC" w14:textId="77777777" w:rsidR="00A763CF" w:rsidRPr="00A60F3D" w:rsidRDefault="00A763CF" w:rsidP="006827A6">
      <w:pPr>
        <w:jc w:val="center"/>
        <w:rPr>
          <w:rFonts w:ascii="Arial" w:hAnsi="Arial" w:cs="Arial"/>
          <w:b/>
          <w:sz w:val="24"/>
          <w:szCs w:val="24"/>
        </w:rPr>
      </w:pPr>
    </w:p>
    <w:p w14:paraId="7713E62C" w14:textId="77777777" w:rsidR="002C2BEC" w:rsidRPr="00A60F3D" w:rsidRDefault="002C2BEC" w:rsidP="006827A6">
      <w:pPr>
        <w:jc w:val="center"/>
        <w:rPr>
          <w:rFonts w:ascii="Arial" w:hAnsi="Arial" w:cs="Arial"/>
          <w:b/>
          <w:sz w:val="24"/>
          <w:szCs w:val="24"/>
        </w:rPr>
      </w:pPr>
    </w:p>
    <w:p w14:paraId="51720ECF" w14:textId="77777777" w:rsidR="002C2BEC" w:rsidRPr="00A60F3D" w:rsidRDefault="002C2BEC" w:rsidP="006827A6">
      <w:pPr>
        <w:jc w:val="center"/>
        <w:rPr>
          <w:rFonts w:ascii="Arial" w:hAnsi="Arial" w:cs="Arial"/>
          <w:b/>
          <w:sz w:val="24"/>
          <w:szCs w:val="24"/>
        </w:rPr>
      </w:pPr>
    </w:p>
    <w:p w14:paraId="1FAEF989" w14:textId="77777777" w:rsidR="002C2BEC" w:rsidRPr="00A60F3D" w:rsidRDefault="002C2BEC" w:rsidP="006827A6">
      <w:pPr>
        <w:jc w:val="center"/>
        <w:rPr>
          <w:rFonts w:ascii="Arial" w:hAnsi="Arial" w:cs="Arial"/>
          <w:b/>
          <w:sz w:val="24"/>
          <w:szCs w:val="24"/>
        </w:rPr>
      </w:pPr>
    </w:p>
    <w:p w14:paraId="16A7CA8C" w14:textId="77777777" w:rsidR="002C2BEC" w:rsidRPr="00A60F3D" w:rsidRDefault="002C2BEC" w:rsidP="006827A6">
      <w:pPr>
        <w:jc w:val="center"/>
        <w:rPr>
          <w:rFonts w:ascii="Arial" w:hAnsi="Arial" w:cs="Arial"/>
          <w:b/>
          <w:sz w:val="24"/>
          <w:szCs w:val="24"/>
        </w:rPr>
      </w:pPr>
    </w:p>
    <w:p w14:paraId="3E12252A" w14:textId="77777777" w:rsidR="002C2BEC" w:rsidRPr="00A60F3D" w:rsidRDefault="002C2BEC" w:rsidP="006827A6">
      <w:pPr>
        <w:jc w:val="center"/>
        <w:rPr>
          <w:rFonts w:ascii="Arial" w:hAnsi="Arial" w:cs="Arial"/>
          <w:b/>
          <w:sz w:val="24"/>
          <w:szCs w:val="24"/>
        </w:rPr>
      </w:pPr>
    </w:p>
    <w:p w14:paraId="5928A0F6" w14:textId="77777777" w:rsidR="002C2BEC" w:rsidRPr="00A60F3D" w:rsidRDefault="002C2BEC" w:rsidP="006827A6">
      <w:pPr>
        <w:jc w:val="center"/>
        <w:rPr>
          <w:rFonts w:ascii="Arial" w:hAnsi="Arial" w:cs="Arial"/>
          <w:b/>
          <w:sz w:val="24"/>
          <w:szCs w:val="24"/>
        </w:rPr>
      </w:pPr>
    </w:p>
    <w:p w14:paraId="06B3DC01" w14:textId="77777777" w:rsidR="002C2BEC" w:rsidRPr="00A60F3D" w:rsidRDefault="002C2BEC" w:rsidP="006827A6">
      <w:pPr>
        <w:jc w:val="center"/>
        <w:rPr>
          <w:rFonts w:ascii="Arial" w:hAnsi="Arial" w:cs="Arial"/>
          <w:b/>
          <w:sz w:val="24"/>
          <w:szCs w:val="24"/>
        </w:rPr>
      </w:pPr>
    </w:p>
    <w:p w14:paraId="3D0BD5A6" w14:textId="77777777" w:rsidR="002C2BEC" w:rsidRPr="00A60F3D" w:rsidRDefault="002C2BEC" w:rsidP="006827A6">
      <w:pPr>
        <w:jc w:val="center"/>
        <w:rPr>
          <w:rFonts w:ascii="Arial" w:hAnsi="Arial" w:cs="Arial"/>
          <w:b/>
          <w:sz w:val="24"/>
          <w:szCs w:val="24"/>
        </w:rPr>
      </w:pPr>
    </w:p>
    <w:p w14:paraId="0A101F7E" w14:textId="77777777" w:rsidR="002C2BEC" w:rsidRPr="00A60F3D" w:rsidRDefault="002C2BEC" w:rsidP="006827A6">
      <w:pPr>
        <w:jc w:val="center"/>
        <w:rPr>
          <w:rFonts w:ascii="Arial" w:hAnsi="Arial" w:cs="Arial"/>
          <w:b/>
          <w:sz w:val="24"/>
          <w:szCs w:val="24"/>
        </w:rPr>
      </w:pPr>
    </w:p>
    <w:p w14:paraId="2794E49D" w14:textId="77777777" w:rsidR="002C2BEC" w:rsidRPr="00A60F3D" w:rsidRDefault="002C2BEC" w:rsidP="006827A6">
      <w:pPr>
        <w:jc w:val="center"/>
        <w:rPr>
          <w:rFonts w:ascii="Arial" w:hAnsi="Arial" w:cs="Arial"/>
          <w:b/>
          <w:sz w:val="24"/>
          <w:szCs w:val="24"/>
        </w:rPr>
      </w:pPr>
    </w:p>
    <w:p w14:paraId="16132B96" w14:textId="77777777" w:rsidR="002C2BEC" w:rsidRPr="00A60F3D" w:rsidRDefault="002C2BEC" w:rsidP="006827A6">
      <w:pPr>
        <w:jc w:val="center"/>
        <w:rPr>
          <w:rFonts w:ascii="Arial" w:hAnsi="Arial" w:cs="Arial"/>
          <w:b/>
          <w:sz w:val="24"/>
          <w:szCs w:val="24"/>
        </w:rPr>
      </w:pPr>
    </w:p>
    <w:p w14:paraId="787BD715" w14:textId="77777777" w:rsidR="002C2BEC" w:rsidRPr="00A60F3D" w:rsidRDefault="002C2BEC" w:rsidP="006827A6">
      <w:pPr>
        <w:jc w:val="center"/>
        <w:rPr>
          <w:rFonts w:ascii="Arial" w:hAnsi="Arial" w:cs="Arial"/>
          <w:b/>
          <w:sz w:val="24"/>
          <w:szCs w:val="24"/>
        </w:rPr>
      </w:pPr>
    </w:p>
    <w:p w14:paraId="41F7264F" w14:textId="77777777" w:rsidR="002C2BEC" w:rsidRPr="00A60F3D" w:rsidRDefault="002C2BEC" w:rsidP="006827A6">
      <w:pPr>
        <w:jc w:val="center"/>
        <w:rPr>
          <w:rFonts w:ascii="Arial" w:hAnsi="Arial" w:cs="Arial"/>
          <w:b/>
          <w:sz w:val="24"/>
          <w:szCs w:val="24"/>
        </w:rPr>
      </w:pPr>
    </w:p>
    <w:p w14:paraId="41856AE8" w14:textId="77777777" w:rsidR="002C2BEC" w:rsidRPr="00A60F3D" w:rsidRDefault="002C2BEC" w:rsidP="006827A6">
      <w:pPr>
        <w:jc w:val="center"/>
        <w:rPr>
          <w:rFonts w:ascii="Arial" w:hAnsi="Arial" w:cs="Arial"/>
          <w:b/>
          <w:sz w:val="24"/>
          <w:szCs w:val="24"/>
        </w:rPr>
      </w:pPr>
    </w:p>
    <w:p w14:paraId="366327B0" w14:textId="77777777" w:rsidR="002C2BEC" w:rsidRPr="00A60F3D" w:rsidRDefault="002C2BEC" w:rsidP="006827A6">
      <w:pPr>
        <w:jc w:val="center"/>
        <w:rPr>
          <w:rFonts w:ascii="Arial" w:hAnsi="Arial" w:cs="Arial"/>
          <w:b/>
          <w:sz w:val="24"/>
          <w:szCs w:val="24"/>
        </w:rPr>
      </w:pPr>
    </w:p>
    <w:p w14:paraId="14F669E0" w14:textId="77777777" w:rsidR="002C2BEC" w:rsidRPr="00A60F3D" w:rsidRDefault="002C2BEC" w:rsidP="006827A6">
      <w:pPr>
        <w:jc w:val="center"/>
        <w:rPr>
          <w:rFonts w:ascii="Arial" w:hAnsi="Arial" w:cs="Arial"/>
          <w:b/>
          <w:sz w:val="24"/>
          <w:szCs w:val="24"/>
        </w:rPr>
      </w:pPr>
    </w:p>
    <w:p w14:paraId="4C486F2C" w14:textId="77777777" w:rsidR="002C2BEC" w:rsidRPr="00A60F3D" w:rsidRDefault="002C2BEC" w:rsidP="006827A6">
      <w:pPr>
        <w:jc w:val="center"/>
        <w:rPr>
          <w:rFonts w:ascii="Arial" w:hAnsi="Arial" w:cs="Arial"/>
          <w:b/>
          <w:sz w:val="24"/>
          <w:szCs w:val="24"/>
        </w:rPr>
      </w:pPr>
    </w:p>
    <w:p w14:paraId="11DDB8B0" w14:textId="77777777" w:rsidR="002C2BEC" w:rsidRPr="00A60F3D" w:rsidRDefault="002C2BEC" w:rsidP="006827A6">
      <w:pPr>
        <w:jc w:val="center"/>
        <w:rPr>
          <w:rFonts w:ascii="Arial" w:hAnsi="Arial" w:cs="Arial"/>
          <w:b/>
          <w:sz w:val="24"/>
          <w:szCs w:val="24"/>
        </w:rPr>
      </w:pPr>
    </w:p>
    <w:p w14:paraId="0202F947" w14:textId="77777777" w:rsidR="002C2BEC" w:rsidRPr="00A60F3D" w:rsidRDefault="002C2BEC" w:rsidP="006827A6">
      <w:pPr>
        <w:jc w:val="center"/>
        <w:rPr>
          <w:rFonts w:ascii="Arial" w:hAnsi="Arial" w:cs="Arial"/>
          <w:b/>
          <w:sz w:val="24"/>
          <w:szCs w:val="24"/>
        </w:rPr>
      </w:pPr>
    </w:p>
    <w:p w14:paraId="4721DB41" w14:textId="77777777" w:rsidR="002C2BEC" w:rsidRPr="00A60F3D" w:rsidRDefault="002C2BEC" w:rsidP="006827A6">
      <w:pPr>
        <w:jc w:val="center"/>
        <w:rPr>
          <w:rFonts w:ascii="Arial" w:hAnsi="Arial" w:cs="Arial"/>
          <w:b/>
          <w:sz w:val="24"/>
          <w:szCs w:val="24"/>
        </w:rPr>
      </w:pPr>
    </w:p>
    <w:p w14:paraId="5B551443" w14:textId="77777777" w:rsidR="00E61C4D" w:rsidRPr="00A60F3D" w:rsidRDefault="00E61C4D" w:rsidP="00201890">
      <w:pPr>
        <w:rPr>
          <w:rFonts w:ascii="Arial" w:hAnsi="Arial" w:cs="Arial"/>
          <w:b/>
          <w:sz w:val="24"/>
          <w:szCs w:val="24"/>
        </w:rPr>
      </w:pPr>
    </w:p>
    <w:p w14:paraId="69F7306B" w14:textId="77777777" w:rsidR="002C2BEC" w:rsidRPr="00A60F3D" w:rsidRDefault="002C2BEC" w:rsidP="006827A6">
      <w:pPr>
        <w:jc w:val="center"/>
        <w:rPr>
          <w:rFonts w:ascii="Arial" w:hAnsi="Arial" w:cs="Arial"/>
          <w:b/>
          <w:sz w:val="24"/>
          <w:szCs w:val="24"/>
        </w:rPr>
      </w:pPr>
    </w:p>
    <w:p w14:paraId="4B097028" w14:textId="77777777" w:rsidR="002C2BEC" w:rsidRPr="00A60F3D" w:rsidRDefault="00E61C4D" w:rsidP="00E61C4D">
      <w:pPr>
        <w:pStyle w:val="Estilo1proy"/>
        <w:rPr>
          <w:rFonts w:cs="Arial"/>
          <w:sz w:val="24"/>
          <w:szCs w:val="24"/>
        </w:rPr>
      </w:pPr>
      <w:bookmarkStart w:id="24" w:name="_Toc40597015"/>
      <w:r w:rsidRPr="00A60F3D">
        <w:t>CAPÍTULO II – MARCO TEÓRICO Y CONCEPTUAL</w:t>
      </w:r>
      <w:bookmarkEnd w:id="24"/>
    </w:p>
    <w:p w14:paraId="44208EF7" w14:textId="77777777" w:rsidR="002C2BEC" w:rsidRPr="00A60F3D" w:rsidRDefault="002C2BEC" w:rsidP="006827A6">
      <w:pPr>
        <w:jc w:val="center"/>
        <w:rPr>
          <w:rFonts w:ascii="Arial" w:hAnsi="Arial" w:cs="Arial"/>
          <w:b/>
          <w:sz w:val="24"/>
          <w:szCs w:val="24"/>
        </w:rPr>
      </w:pPr>
    </w:p>
    <w:p w14:paraId="30196ACE" w14:textId="77777777" w:rsidR="002C2BEC" w:rsidRPr="00A60F3D" w:rsidRDefault="002C2BEC" w:rsidP="006827A6">
      <w:pPr>
        <w:jc w:val="center"/>
        <w:rPr>
          <w:rFonts w:ascii="Arial" w:hAnsi="Arial" w:cs="Arial"/>
          <w:b/>
          <w:sz w:val="24"/>
          <w:szCs w:val="24"/>
        </w:rPr>
      </w:pPr>
    </w:p>
    <w:p w14:paraId="5A2328D7" w14:textId="77777777" w:rsidR="002C2BEC" w:rsidRPr="00A60F3D" w:rsidRDefault="002C2BEC" w:rsidP="006827A6">
      <w:pPr>
        <w:jc w:val="center"/>
        <w:rPr>
          <w:rFonts w:ascii="Arial" w:hAnsi="Arial" w:cs="Arial"/>
          <w:b/>
          <w:sz w:val="24"/>
          <w:szCs w:val="24"/>
        </w:rPr>
      </w:pPr>
    </w:p>
    <w:p w14:paraId="11E2AF4D" w14:textId="77777777" w:rsidR="002C2BEC" w:rsidRPr="00A60F3D" w:rsidRDefault="002C2BEC" w:rsidP="006827A6">
      <w:pPr>
        <w:jc w:val="center"/>
        <w:rPr>
          <w:rFonts w:ascii="Arial" w:hAnsi="Arial" w:cs="Arial"/>
          <w:b/>
          <w:sz w:val="24"/>
          <w:szCs w:val="24"/>
        </w:rPr>
      </w:pPr>
    </w:p>
    <w:p w14:paraId="406BE5BA" w14:textId="77777777" w:rsidR="002C2BEC" w:rsidRPr="00A60F3D" w:rsidRDefault="002C2BEC" w:rsidP="006827A6">
      <w:pPr>
        <w:jc w:val="center"/>
        <w:rPr>
          <w:rFonts w:ascii="Arial" w:hAnsi="Arial" w:cs="Arial"/>
          <w:b/>
          <w:sz w:val="24"/>
          <w:szCs w:val="24"/>
        </w:rPr>
      </w:pPr>
    </w:p>
    <w:p w14:paraId="0658F8B9" w14:textId="77777777" w:rsidR="002C2BEC" w:rsidRPr="00A60F3D" w:rsidRDefault="002C2BEC" w:rsidP="006827A6">
      <w:pPr>
        <w:jc w:val="center"/>
        <w:rPr>
          <w:rFonts w:ascii="Arial" w:hAnsi="Arial" w:cs="Arial"/>
          <w:b/>
          <w:sz w:val="24"/>
          <w:szCs w:val="24"/>
        </w:rPr>
      </w:pPr>
    </w:p>
    <w:p w14:paraId="1E4A971E" w14:textId="77777777" w:rsidR="002C2BEC" w:rsidRPr="00A60F3D" w:rsidRDefault="002C2BEC" w:rsidP="006827A6">
      <w:pPr>
        <w:jc w:val="center"/>
        <w:rPr>
          <w:rFonts w:ascii="Arial" w:hAnsi="Arial" w:cs="Arial"/>
          <w:b/>
          <w:sz w:val="24"/>
          <w:szCs w:val="24"/>
        </w:rPr>
      </w:pPr>
    </w:p>
    <w:p w14:paraId="2E941F6F" w14:textId="77777777" w:rsidR="002C2BEC" w:rsidRPr="00A60F3D" w:rsidRDefault="002C2BEC" w:rsidP="006827A6">
      <w:pPr>
        <w:jc w:val="center"/>
        <w:rPr>
          <w:rFonts w:ascii="Arial" w:hAnsi="Arial" w:cs="Arial"/>
          <w:b/>
          <w:sz w:val="24"/>
          <w:szCs w:val="24"/>
        </w:rPr>
      </w:pPr>
    </w:p>
    <w:p w14:paraId="0386AE62" w14:textId="77777777" w:rsidR="002C2BEC" w:rsidRDefault="002C2BEC" w:rsidP="006827A6">
      <w:pPr>
        <w:jc w:val="center"/>
        <w:rPr>
          <w:rFonts w:ascii="Arial" w:hAnsi="Arial" w:cs="Arial"/>
          <w:b/>
          <w:sz w:val="24"/>
          <w:szCs w:val="24"/>
        </w:rPr>
      </w:pPr>
    </w:p>
    <w:p w14:paraId="31E3DB94" w14:textId="77777777" w:rsidR="008221AD" w:rsidRDefault="008221AD" w:rsidP="006827A6">
      <w:pPr>
        <w:jc w:val="center"/>
        <w:rPr>
          <w:rFonts w:ascii="Arial" w:hAnsi="Arial" w:cs="Arial"/>
          <w:b/>
          <w:sz w:val="24"/>
          <w:szCs w:val="24"/>
        </w:rPr>
      </w:pPr>
    </w:p>
    <w:p w14:paraId="0D6B982E" w14:textId="77777777" w:rsidR="008221AD" w:rsidRPr="00A60F3D" w:rsidRDefault="008221AD" w:rsidP="006827A6">
      <w:pPr>
        <w:jc w:val="center"/>
        <w:rPr>
          <w:rFonts w:ascii="Arial" w:hAnsi="Arial" w:cs="Arial"/>
          <w:b/>
          <w:sz w:val="24"/>
          <w:szCs w:val="24"/>
        </w:rPr>
      </w:pPr>
    </w:p>
    <w:p w14:paraId="60DC9CE6" w14:textId="77777777" w:rsidR="002C2BEC" w:rsidRPr="00A60F3D" w:rsidRDefault="002C2BEC" w:rsidP="006827A6">
      <w:pPr>
        <w:jc w:val="center"/>
        <w:rPr>
          <w:rFonts w:ascii="Arial" w:hAnsi="Arial" w:cs="Arial"/>
          <w:b/>
          <w:sz w:val="24"/>
          <w:szCs w:val="24"/>
        </w:rPr>
      </w:pPr>
    </w:p>
    <w:p w14:paraId="15F7B0C0" w14:textId="77777777" w:rsidR="00252D3D" w:rsidRPr="00A60F3D" w:rsidRDefault="00252D3D" w:rsidP="00E15D1B">
      <w:pPr>
        <w:rPr>
          <w:rFonts w:ascii="Arial" w:hAnsi="Arial" w:cs="Arial"/>
          <w:b/>
          <w:sz w:val="24"/>
          <w:szCs w:val="24"/>
        </w:rPr>
      </w:pPr>
    </w:p>
    <w:p w14:paraId="0EC46BA3" w14:textId="77777777" w:rsidR="00EC4430" w:rsidRPr="00A60F3D" w:rsidRDefault="00EC4430" w:rsidP="00EC4430">
      <w:pPr>
        <w:pStyle w:val="Estilo2proy"/>
        <w:numPr>
          <w:ilvl w:val="0"/>
          <w:numId w:val="17"/>
        </w:numPr>
        <w:ind w:hanging="720"/>
      </w:pPr>
      <w:bookmarkStart w:id="25" w:name="_Toc40597016"/>
      <w:r w:rsidRPr="00A60F3D">
        <w:lastRenderedPageBreak/>
        <w:t>FUNDAMENTOS DE LA CALIDAD DEL SOFTWARE</w:t>
      </w:r>
      <w:bookmarkEnd w:id="25"/>
    </w:p>
    <w:p w14:paraId="20620EFA" w14:textId="77777777" w:rsidR="00EC4430" w:rsidRPr="00A60F3D" w:rsidRDefault="00EC4430" w:rsidP="00EC4430">
      <w:pPr>
        <w:ind w:left="720"/>
        <w:jc w:val="both"/>
        <w:rPr>
          <w:rFonts w:ascii="Arial" w:hAnsi="Arial" w:cs="Arial"/>
          <w:sz w:val="24"/>
          <w:szCs w:val="24"/>
        </w:rPr>
      </w:pPr>
      <w:r w:rsidRPr="00A60F3D">
        <w:rPr>
          <w:rFonts w:ascii="Arial" w:hAnsi="Arial" w:cs="Arial"/>
          <w:sz w:val="24"/>
          <w:szCs w:val="24"/>
        </w:rPr>
        <w:t>Es la calidad que engloba a todo el proceso, y está determinada por factores ya sean directos o indirectos. La calidad del software tiene un papel fundamental ya que tiene impactos en los costeos finales de la organización. Las vistas de la calidad pueden ser trascendentales, la excelencia innata, basada en el usuario, significa que se adecuará al propósito. Basada en fabricante, es la conformidad con requisitos. En productos, la economía y finalmente está basada en el valor. La actividad económica que está relacionada con la industria del software, cada vez está tomando mayor importancia a nivel mundial.</w:t>
      </w:r>
    </w:p>
    <w:p w14:paraId="6CE56096" w14:textId="77777777" w:rsidR="00EC4430" w:rsidRPr="00A60F3D" w:rsidRDefault="00EC4430" w:rsidP="00EC4430">
      <w:pPr>
        <w:ind w:left="720"/>
        <w:jc w:val="both"/>
        <w:rPr>
          <w:rFonts w:ascii="Arial" w:hAnsi="Arial" w:cs="Arial"/>
          <w:sz w:val="24"/>
          <w:szCs w:val="24"/>
        </w:rPr>
      </w:pPr>
      <w:r w:rsidRPr="00A60F3D">
        <w:rPr>
          <w:rFonts w:ascii="Arial" w:hAnsi="Arial" w:cs="Arial"/>
          <w:sz w:val="24"/>
          <w:szCs w:val="24"/>
        </w:rPr>
        <w:t>La cantidad de organizaciones que están dedicadas al desarrollo del software está experimentando un fuerte crecimiento, en línea con los incrementos de la demanda de los productos del sector. En estos tipos de empresas la calidad del software tiene un papel fundamental, ya que tiene una repercusión en los costos finales, como un elemento diferenciador de la competencia y de imagen antes cada uno de sus clientes. Más aún si siendo conscientes de las pérdidas que los problemas de calidad pueden llegar a causar. La misión de una empresa de software es desarrollar productos innovadores de calidad alta con servicios a un precio competitivo en el mercado para cada cliente y hacerlo por delante de sus competidores.</w:t>
      </w:r>
    </w:p>
    <w:p w14:paraId="36B75D8B" w14:textId="447B29A1" w:rsidR="00EC4430" w:rsidRDefault="00EC4430" w:rsidP="00EC4430">
      <w:pPr>
        <w:ind w:left="720"/>
        <w:jc w:val="both"/>
        <w:rPr>
          <w:rFonts w:ascii="Arial" w:hAnsi="Arial" w:cs="Arial"/>
          <w:sz w:val="24"/>
        </w:rPr>
      </w:pPr>
      <w:r w:rsidRPr="00A60F3D">
        <w:rPr>
          <w:rFonts w:ascii="Arial" w:hAnsi="Arial" w:cs="Arial"/>
          <w:sz w:val="24"/>
          <w:szCs w:val="24"/>
        </w:rPr>
        <w:t>Esto requiere de una visión detalla y clara del negocio, el énfasis en la calidad, el conocimiento detallado del negocio y una sólida estrategia de desarrollo de productos. Los clientes en la actualidad tienen expectativas muy altas con respecto a la calidad y se espera que los productos de software de alta calidad sean entregados de manera consistente a tiempo. El enfoque en la calidad requiere que la organización defina una infraestructura de desarrollo de software para permitir que el software de calidad sea producido constantemente, el punto de vista trascendental menciona que la calidad es algo que se reconoce de manera inmediata, sin embargo, que no es posible definir explícitamente</w:t>
      </w:r>
      <w:r w:rsidRPr="00A60F3D">
        <w:rPr>
          <w:rFonts w:ascii="Arial" w:hAnsi="Arial" w:cs="Arial"/>
          <w:sz w:val="24"/>
        </w:rPr>
        <w:t xml:space="preserve">. </w:t>
      </w:r>
      <w:r w:rsidR="00FC0805">
        <w:rPr>
          <w:rFonts w:ascii="Arial" w:hAnsi="Arial" w:cs="Arial"/>
          <w:sz w:val="24"/>
        </w:rPr>
        <w:fldChar w:fldCharType="begin" w:fldLock="1"/>
      </w:r>
      <w:r w:rsidR="00DA40FA">
        <w:rPr>
          <w:rFonts w:ascii="Arial" w:hAnsi="Arial" w:cs="Arial"/>
          <w:sz w:val="24"/>
        </w:rPr>
        <w:instrText>ADDIN CSL_CITATION {"citationItems":[{"id":"ITEM-1","itemData":{"author":[{"dropping-particle":"","family":"Universidad Abierta y a Distancia de México UnADM","given":"","non-dropping-particle":"","parse-names":false,"suffix":""}],"id":"ITEM-1","issued":{"date-parts":[["0"]]},"page":"1-40","title":"Modelos de calidad de software","type":"article-journal"},"uris":["http://www.mendeley.com/documents/?uuid=658fd391-9941-410c-9a1c-3758d5c6e9c4"]}],"mendeley":{"formattedCitation":"(Universidad Abierta y a Distancia de México UnADM, n.d.)","plainTextFormattedCitation":"(Universidad Abierta y a Distancia de México UnADM, n.d.)","previouslyFormattedCitation":"(Universidad Abierta y a Distancia de México UnADM, n.d.)"},"properties":{"noteIndex":0},"schema":"https://github.com/citation-style-language/schema/raw/master/csl-citation.json"}</w:instrText>
      </w:r>
      <w:r w:rsidR="00FC0805">
        <w:rPr>
          <w:rFonts w:ascii="Arial" w:hAnsi="Arial" w:cs="Arial"/>
          <w:sz w:val="24"/>
        </w:rPr>
        <w:fldChar w:fldCharType="separate"/>
      </w:r>
      <w:r w:rsidR="00DA40FA" w:rsidRPr="00DA40FA">
        <w:rPr>
          <w:rFonts w:ascii="Arial" w:hAnsi="Arial" w:cs="Arial"/>
          <w:noProof/>
          <w:sz w:val="24"/>
        </w:rPr>
        <w:t>(Universidad Abierta y a Distancia de México UnADM, n.d.)</w:t>
      </w:r>
      <w:r w:rsidR="00FC0805">
        <w:rPr>
          <w:rFonts w:ascii="Arial" w:hAnsi="Arial" w:cs="Arial"/>
          <w:sz w:val="24"/>
        </w:rPr>
        <w:fldChar w:fldCharType="end"/>
      </w:r>
    </w:p>
    <w:p w14:paraId="1995DF5C" w14:textId="77777777" w:rsidR="00AD04D5" w:rsidRPr="00A60F3D" w:rsidRDefault="00AD04D5" w:rsidP="00EC4430">
      <w:pPr>
        <w:ind w:left="720"/>
        <w:jc w:val="both"/>
        <w:rPr>
          <w:rFonts w:ascii="Arial" w:hAnsi="Arial" w:cs="Arial"/>
          <w:sz w:val="24"/>
        </w:rPr>
      </w:pPr>
    </w:p>
    <w:p w14:paraId="338C6B7F" w14:textId="77777777" w:rsidR="00EC4430" w:rsidRDefault="00EC4430" w:rsidP="00EC4430">
      <w:pPr>
        <w:pStyle w:val="Estilo2proy"/>
        <w:numPr>
          <w:ilvl w:val="0"/>
          <w:numId w:val="17"/>
        </w:numPr>
        <w:ind w:hanging="720"/>
      </w:pPr>
      <w:bookmarkStart w:id="26" w:name="_Toc40597017"/>
      <w:r>
        <w:t>ERROR, FALLA Y DEFECTO</w:t>
      </w:r>
      <w:bookmarkEnd w:id="26"/>
    </w:p>
    <w:p w14:paraId="2D04C459" w14:textId="77777777" w:rsidR="00EC4430" w:rsidRPr="00A60F3D" w:rsidRDefault="00EC4430" w:rsidP="00EC4430">
      <w:pPr>
        <w:ind w:left="720"/>
        <w:jc w:val="both"/>
        <w:rPr>
          <w:rFonts w:ascii="Arial" w:hAnsi="Arial" w:cs="Arial"/>
          <w:sz w:val="24"/>
          <w:szCs w:val="24"/>
        </w:rPr>
      </w:pPr>
      <w:r w:rsidRPr="00A60F3D">
        <w:rPr>
          <w:rFonts w:ascii="Arial" w:hAnsi="Arial" w:cs="Arial"/>
          <w:sz w:val="24"/>
        </w:rPr>
        <w:t xml:space="preserve">Error: </w:t>
      </w:r>
      <w:r w:rsidRPr="00A60F3D">
        <w:rPr>
          <w:rFonts w:ascii="Arial" w:hAnsi="Arial" w:cs="Arial"/>
          <w:sz w:val="24"/>
          <w:szCs w:val="24"/>
        </w:rPr>
        <w:t xml:space="preserve">Es una acción humana que provoca que un software contenga una falla. Un error puede significar la existencia de una falta en el programa lo cual hace que el sistema falle. Algunos ejemplos que se consideran como errores son: un error de digitación, una mal interpretación de algún requerimiento funcional o de la funcionalidad de algún método con una estructura que no corresponde a la codificación. Estos errores suelen ocurrir cuando un aspecto de un producto de software está incompleto, inconsistente o incorrecto. Las tres grandes clases de clasificaciones de errores del software son los: requerimientos del diseño de la implementación. En los errores de diseño se introducen por las fallas al interpretar los requerimientos en las estructuras de </w:t>
      </w:r>
      <w:r w:rsidRPr="00A60F3D">
        <w:rPr>
          <w:rFonts w:ascii="Arial" w:hAnsi="Arial" w:cs="Arial"/>
          <w:sz w:val="24"/>
          <w:szCs w:val="24"/>
        </w:rPr>
        <w:lastRenderedPageBreak/>
        <w:t>la solución correcta y completa, por las inconsistencias que se encuentran dentro de las especificaciones del diseño y de los requerimientos.</w:t>
      </w:r>
    </w:p>
    <w:p w14:paraId="2AED62AD" w14:textId="77777777" w:rsidR="00EC4430" w:rsidRPr="00A60F3D" w:rsidRDefault="00EC4430" w:rsidP="00EC4430">
      <w:pPr>
        <w:ind w:left="720"/>
        <w:jc w:val="both"/>
        <w:rPr>
          <w:rFonts w:ascii="Arial" w:hAnsi="Arial" w:cs="Arial"/>
          <w:sz w:val="24"/>
        </w:rPr>
      </w:pPr>
      <w:r w:rsidRPr="00A60F3D">
        <w:rPr>
          <w:rFonts w:ascii="Arial" w:hAnsi="Arial" w:cs="Arial"/>
          <w:sz w:val="24"/>
          <w:szCs w:val="24"/>
        </w:rPr>
        <w:t>Los errores de instrumentación, son cometidos por no interpretar las especiaciones de diseño en el código fuente. Estos tipos de errores suelen ocurrir por malas declaraciones de datos, en las referencias a los datos, en la lógica del flujo de control. Las interfaces entre subprogramas y en las operaciones de entrada y salida</w:t>
      </w:r>
      <w:r w:rsidRPr="00A60F3D">
        <w:rPr>
          <w:rFonts w:ascii="Arial" w:hAnsi="Arial" w:cs="Arial"/>
          <w:sz w:val="24"/>
        </w:rPr>
        <w:t>.</w:t>
      </w:r>
    </w:p>
    <w:p w14:paraId="6FEF403D" w14:textId="77777777" w:rsidR="00EC4430" w:rsidRPr="00A60F3D" w:rsidRDefault="00EC4430" w:rsidP="00EC4430">
      <w:pPr>
        <w:ind w:left="720"/>
        <w:jc w:val="both"/>
        <w:rPr>
          <w:rFonts w:ascii="Arial" w:hAnsi="Arial" w:cs="Arial"/>
          <w:sz w:val="24"/>
        </w:rPr>
      </w:pPr>
      <w:r w:rsidRPr="00A60F3D">
        <w:rPr>
          <w:rFonts w:ascii="Arial" w:hAnsi="Arial" w:cs="Arial"/>
          <w:sz w:val="24"/>
        </w:rPr>
        <w:t xml:space="preserve">Falla: </w:t>
      </w:r>
      <w:r w:rsidRPr="00A60F3D">
        <w:rPr>
          <w:rFonts w:ascii="Arial" w:hAnsi="Arial" w:cs="Arial"/>
          <w:sz w:val="24"/>
          <w:szCs w:val="24"/>
        </w:rPr>
        <w:t>Una falla es la discrepancia visible que se produce al ejecutar un programa o software con un defecto, el cual es incapaz de funcionar correctamente, esto quiere decir que no sigue su curso de manera normal. Una falla ocurre cuando un programa no se comporta de manera adecuada. La falla es una propiedad estática de un sistema en ejecución</w:t>
      </w:r>
    </w:p>
    <w:p w14:paraId="4880699B" w14:textId="10654864" w:rsidR="00EC4430" w:rsidRDefault="00EC4430" w:rsidP="00EC4430">
      <w:pPr>
        <w:ind w:left="720"/>
        <w:jc w:val="both"/>
        <w:rPr>
          <w:rFonts w:ascii="Arial" w:hAnsi="Arial" w:cs="Arial"/>
          <w:sz w:val="24"/>
        </w:rPr>
      </w:pPr>
      <w:r w:rsidRPr="00A60F3D">
        <w:rPr>
          <w:rFonts w:ascii="Arial" w:hAnsi="Arial" w:cs="Arial"/>
          <w:sz w:val="24"/>
        </w:rPr>
        <w:t xml:space="preserve">Defecto: </w:t>
      </w:r>
      <w:r w:rsidRPr="00A60F3D">
        <w:rPr>
          <w:rFonts w:ascii="Arial" w:hAnsi="Arial" w:cs="Arial"/>
          <w:sz w:val="24"/>
          <w:szCs w:val="24"/>
        </w:rPr>
        <w:t>Un defecto de software es más conocido como un bicho, este es el resultado de un fallo o deficiencia durante el proceso de creación de programas de ordenador o la computadora (Software). Dicho fallo puede presentarse en cualquiera de las etapas del ciclo de vida del software, aunque los más evidentes se dan en la etapa de desarrollo y programación. Los errores pueden suceder en cualquier etapa de la creación de software. Los defectos son una variable relevante que sirve para medir la calidad del software. Existe un concepto de defecto tradicional que se asocia a la desviación respecto a especificaciones o los requerimientos funcionales y a los bugs (bichos). Es muy frecuente encontrarnos con varios equipos de personas que son especialistas en testing, ellos reciben un plan de pruebas y lo ejecutan junto a una serie de pruebas que son catalogadas para realizar de forma genérica en las aplicaciones móviles o web. En el momento que la detección de los defectos, ellos se dejan en las manos de un plan de pruebas</w:t>
      </w:r>
      <w:r w:rsidRPr="00A60F3D">
        <w:rPr>
          <w:rFonts w:ascii="Arial" w:hAnsi="Arial" w:cs="Arial"/>
          <w:sz w:val="24"/>
        </w:rPr>
        <w:t>.</w:t>
      </w:r>
      <w:r w:rsidR="00FC0805">
        <w:rPr>
          <w:rFonts w:ascii="Arial" w:hAnsi="Arial" w:cs="Arial"/>
          <w:sz w:val="24"/>
        </w:rPr>
        <w:t xml:space="preserve"> </w:t>
      </w:r>
      <w:r w:rsidR="00FC0805">
        <w:rPr>
          <w:rFonts w:ascii="Arial" w:hAnsi="Arial" w:cs="Arial"/>
          <w:sz w:val="24"/>
        </w:rPr>
        <w:fldChar w:fldCharType="begin" w:fldLock="1"/>
      </w:r>
      <w:r w:rsidR="00DA40FA">
        <w:rPr>
          <w:rFonts w:ascii="Arial" w:hAnsi="Arial" w:cs="Arial"/>
          <w:sz w:val="24"/>
        </w:rPr>
        <w:instrText>ADDIN CSL_CITATION {"citationItems":[{"id":"ITEM-1","itemData":{"DOI":"10.4067/S0718-09342010000100002","author":[{"dropping-particle":"","family":"Ortega","given":"José","non-dropping-particle":"","parse-names":false,"suffix":""}],"id":"ITEM-1","issued":{"date-parts":[["2011"]]},"page":"1-100","title":"Desarrollo de proyectos de software libre","type":"article-journal"},"uris":["http://www.mendeley.com/documents/?uuid=350baf27-554a-44bf-879e-692e2dfa4b76"]}],"mendeley":{"formattedCitation":"(Ortega, 2011)","plainTextFormattedCitation":"(Ortega, 2011)","previouslyFormattedCitation":"(Ortega, 2011)"},"properties":{"noteIndex":0},"schema":"https://github.com/citation-style-language/schema/raw/master/csl-citation.json"}</w:instrText>
      </w:r>
      <w:r w:rsidR="00FC0805">
        <w:rPr>
          <w:rFonts w:ascii="Arial" w:hAnsi="Arial" w:cs="Arial"/>
          <w:sz w:val="24"/>
        </w:rPr>
        <w:fldChar w:fldCharType="separate"/>
      </w:r>
      <w:r w:rsidR="00DA40FA" w:rsidRPr="00DA40FA">
        <w:rPr>
          <w:rFonts w:ascii="Arial" w:hAnsi="Arial" w:cs="Arial"/>
          <w:noProof/>
          <w:sz w:val="24"/>
        </w:rPr>
        <w:t>(Ortega, 2011)</w:t>
      </w:r>
      <w:r w:rsidR="00FC0805">
        <w:rPr>
          <w:rFonts w:ascii="Arial" w:hAnsi="Arial" w:cs="Arial"/>
          <w:sz w:val="24"/>
        </w:rPr>
        <w:fldChar w:fldCharType="end"/>
      </w:r>
    </w:p>
    <w:p w14:paraId="25A68B5D" w14:textId="77777777" w:rsidR="00AD04D5" w:rsidRPr="00A60F3D" w:rsidRDefault="00AD04D5" w:rsidP="00EC4430">
      <w:pPr>
        <w:ind w:left="720"/>
        <w:jc w:val="both"/>
        <w:rPr>
          <w:rFonts w:ascii="Arial" w:hAnsi="Arial" w:cs="Arial"/>
          <w:sz w:val="24"/>
        </w:rPr>
      </w:pPr>
    </w:p>
    <w:p w14:paraId="01604C7C" w14:textId="77777777" w:rsidR="00EC4430" w:rsidRDefault="00EC4430" w:rsidP="00EC4430">
      <w:pPr>
        <w:pStyle w:val="Estilo2proy"/>
        <w:numPr>
          <w:ilvl w:val="0"/>
          <w:numId w:val="17"/>
        </w:numPr>
        <w:ind w:hanging="720"/>
      </w:pPr>
      <w:bookmarkStart w:id="27" w:name="_Toc40597018"/>
      <w:r>
        <w:t>PRODUCTO Y PROCESO</w:t>
      </w:r>
      <w:bookmarkEnd w:id="27"/>
    </w:p>
    <w:p w14:paraId="6662D71C" w14:textId="7D413218" w:rsidR="00EC4430" w:rsidRDefault="00EC4430" w:rsidP="00EC4430">
      <w:pPr>
        <w:ind w:left="720"/>
        <w:jc w:val="both"/>
        <w:rPr>
          <w:rFonts w:ascii="Arial" w:hAnsi="Arial" w:cs="Arial"/>
          <w:sz w:val="24"/>
        </w:rPr>
      </w:pPr>
      <w:r w:rsidRPr="00A60F3D">
        <w:rPr>
          <w:rFonts w:ascii="Arial" w:hAnsi="Arial" w:cs="Arial"/>
          <w:sz w:val="24"/>
        </w:rPr>
        <w:t>El producto sostiene certificados de calidad son preferidos por los compradores porque transmiten seguridad y confianza, constituyen un atributo de valor para las estrategias de comercialización en el exterior. Un producto es una útil entrega contenido, funciones y características que el usuario final desea. El proceso eficaz de software se aplica de manera que crea un producto útil la cual proporcione un valor medible a quienes realizan la producción y a quienes lo emplean.</w:t>
      </w:r>
      <w:r w:rsidR="00FC0805">
        <w:rPr>
          <w:rFonts w:ascii="Arial" w:hAnsi="Arial" w:cs="Arial"/>
          <w:sz w:val="24"/>
        </w:rPr>
        <w:t xml:space="preserve"> </w:t>
      </w:r>
      <w:r w:rsidR="003E0026">
        <w:rPr>
          <w:rFonts w:ascii="Arial" w:hAnsi="Arial" w:cs="Arial"/>
          <w:sz w:val="24"/>
        </w:rPr>
        <w:fldChar w:fldCharType="begin" w:fldLock="1"/>
      </w:r>
      <w:r w:rsidR="003E0026">
        <w:rPr>
          <w:rFonts w:ascii="Arial" w:hAnsi="Arial" w:cs="Arial"/>
          <w:sz w:val="24"/>
        </w:rPr>
        <w:instrText>ADDIN CSL_CITATION {"citationItems":[{"id":"ITEM-1","itemData":{"ISBN":"9786071503145","abstract":"applicability for this approach.","author":[{"dropping-particle":"","family":"Pressman","given":"R.","non-dropping-particle":"","parse-names":false,"suffix":""}],"id":"ITEM-1","issued":{"date-parts":[["2002"]]},"title":"Ingeniería del Software. Un enfoque práctico.","type":"book"},"uris":["http://www.mendeley.com/documents/?uuid=45ca3c78-fe54-4828-aeda-c6efe2620fd2"]}],"mendeley":{"formattedCitation":"(Pressman, 2002)","plainTextFormattedCitation":"(Pressman, 2002)","previouslyFormattedCitation":"(Pressman, 2002)"},"properties":{"noteIndex":0},"schema":"https://github.com/citation-style-language/schema/raw/master/csl-citation.json"}</w:instrText>
      </w:r>
      <w:r w:rsidR="003E0026">
        <w:rPr>
          <w:rFonts w:ascii="Arial" w:hAnsi="Arial" w:cs="Arial"/>
          <w:sz w:val="24"/>
        </w:rPr>
        <w:fldChar w:fldCharType="separate"/>
      </w:r>
      <w:r w:rsidR="003E0026" w:rsidRPr="003E0026">
        <w:rPr>
          <w:rFonts w:ascii="Arial" w:hAnsi="Arial" w:cs="Arial"/>
          <w:noProof/>
          <w:sz w:val="24"/>
        </w:rPr>
        <w:t>(Pressman, 2002)</w:t>
      </w:r>
      <w:r w:rsidR="003E0026">
        <w:rPr>
          <w:rFonts w:ascii="Arial" w:hAnsi="Arial" w:cs="Arial"/>
          <w:sz w:val="24"/>
        </w:rPr>
        <w:fldChar w:fldCharType="end"/>
      </w:r>
    </w:p>
    <w:p w14:paraId="51875A1E" w14:textId="77777777" w:rsidR="00AD04D5" w:rsidRPr="00A60F3D" w:rsidRDefault="00AD04D5" w:rsidP="00EC4430">
      <w:pPr>
        <w:ind w:left="720"/>
        <w:jc w:val="both"/>
        <w:rPr>
          <w:rFonts w:ascii="Arial" w:hAnsi="Arial" w:cs="Arial"/>
          <w:sz w:val="24"/>
        </w:rPr>
      </w:pPr>
    </w:p>
    <w:p w14:paraId="78E33180" w14:textId="77777777" w:rsidR="00EC4430" w:rsidRDefault="00EC4430" w:rsidP="00EC4430">
      <w:pPr>
        <w:pStyle w:val="Estilo2proy"/>
        <w:numPr>
          <w:ilvl w:val="0"/>
          <w:numId w:val="17"/>
        </w:numPr>
        <w:ind w:hanging="720"/>
      </w:pPr>
      <w:bookmarkStart w:id="28" w:name="_Toc40597019"/>
      <w:r>
        <w:t>CÓDIGO DE ÉTICA</w:t>
      </w:r>
      <w:bookmarkEnd w:id="28"/>
    </w:p>
    <w:p w14:paraId="3EEEE91F" w14:textId="03DB0C8E" w:rsidR="00EC4430" w:rsidRDefault="00EC4430" w:rsidP="00EC4430">
      <w:pPr>
        <w:ind w:left="720"/>
        <w:jc w:val="both"/>
        <w:rPr>
          <w:rFonts w:ascii="Arial" w:hAnsi="Arial" w:cs="Arial"/>
          <w:sz w:val="24"/>
        </w:rPr>
      </w:pPr>
      <w:r w:rsidRPr="00A60F3D">
        <w:rPr>
          <w:rFonts w:ascii="Arial" w:hAnsi="Arial" w:cs="Arial"/>
          <w:sz w:val="24"/>
          <w:szCs w:val="24"/>
        </w:rPr>
        <w:t xml:space="preserve">Es un fundamento ético de la cual, los individuos de un equipo o simplemente el mismo equipo pueden acudir, esta también ayuda a definir aquellas preguntas que pueden ser anti ético de solicitar a un ingeniero de software o al equipo de calidad de software. Este código de ética se encuentra vinculada con la moral, los ingenieros de software deberán obligarse a hacer del análisis, </w:t>
      </w:r>
      <w:r w:rsidRPr="00A60F3D">
        <w:rPr>
          <w:rFonts w:ascii="Arial" w:hAnsi="Arial" w:cs="Arial"/>
          <w:sz w:val="24"/>
          <w:szCs w:val="24"/>
        </w:rPr>
        <w:lastRenderedPageBreak/>
        <w:t>especificación, diseño, desarrollo, pruebas y mantenimiento del software una profesión respetada y beneficiosa. En concordancia con la obligación con el bienestar, salud y seguridad de la sociedad, los ingenieros del software debieran adherirse a los Ocho Principios siguientes, tales como: la sociedad en donde los ingenieros de software actúan de manera coherente con el interés social, el cliente y empresario, que los ingenieros de software actúan de manera en la que produzca el mejor resultado para el cliente y el empresario. El producto, los ingenieros de software garantizan que sus productos y sus modificaciones son correspondientes a los que cumplen los mayores estándares profesionales que se puedan. La valoración, el equipo de calidad deben mantener su integridad e independencia en las valoraciones y éticamente profesionales. En la gestión, los líderes y los ingenieros promueven un enfoque ético en la gestión del desarrollo, implementación y mantenimiento del producto. La profesión, ellos avanzan en la integridad y reputación de su profesión como ingenieros. El equipo de software y el equipo de calidad de software deben estar juntos y apoyarse entre compañeros de trabajo y el personal participa en el aprendizaje constante correspondiente de la profesión, de una manera consistente con el interés social</w:t>
      </w:r>
      <w:r w:rsidRPr="00A60F3D">
        <w:rPr>
          <w:rFonts w:ascii="Arial" w:hAnsi="Arial" w:cs="Arial"/>
          <w:sz w:val="24"/>
        </w:rPr>
        <w:t>.</w:t>
      </w:r>
      <w:r w:rsidR="00FC0805">
        <w:rPr>
          <w:rFonts w:ascii="Arial" w:hAnsi="Arial" w:cs="Arial"/>
          <w:sz w:val="24"/>
        </w:rPr>
        <w:t xml:space="preserve"> </w:t>
      </w:r>
      <w:r w:rsidR="00FC0805">
        <w:rPr>
          <w:rFonts w:ascii="Arial" w:hAnsi="Arial" w:cs="Arial"/>
          <w:sz w:val="24"/>
        </w:rPr>
        <w:fldChar w:fldCharType="begin" w:fldLock="1"/>
      </w:r>
      <w:r w:rsidR="00DA40FA">
        <w:rPr>
          <w:rFonts w:ascii="Arial" w:hAnsi="Arial" w:cs="Arial"/>
          <w:sz w:val="24"/>
        </w:rPr>
        <w:instrText>ADDIN CSL_CITATION {"citationItems":[{"id":"ITEM-1","itemData":{"author":[{"dropping-particle":"","family":"Institute of Electrical and Electronics Engineers","given":"","non-dropping-particle":"","parse-names":false,"suffix":""}],"id":"ITEM-1","issued":{"date-parts":[["2016"]]},"page":"1-6","title":"Código de Ética y Práctica Profesional","type":"article-journal"},"uris":["http://www.mendeley.com/documents/?uuid=abb34feb-22bf-4b13-8de8-48973196da9f"]}],"mendeley":{"formattedCitation":"(Institute of Electrical and Electronics Engineers, 2016)","plainTextFormattedCitation":"(Institute of Electrical and Electronics Engineers, 2016)","previouslyFormattedCitation":"(Institute of Electrical and Electronics Engineers, 2016)"},"properties":{"noteIndex":0},"schema":"https://github.com/citation-style-language/schema/raw/master/csl-citation.json"}</w:instrText>
      </w:r>
      <w:r w:rsidR="00FC0805">
        <w:rPr>
          <w:rFonts w:ascii="Arial" w:hAnsi="Arial" w:cs="Arial"/>
          <w:sz w:val="24"/>
        </w:rPr>
        <w:fldChar w:fldCharType="separate"/>
      </w:r>
      <w:r w:rsidR="00DA40FA" w:rsidRPr="00DA40FA">
        <w:rPr>
          <w:rFonts w:ascii="Arial" w:hAnsi="Arial" w:cs="Arial"/>
          <w:noProof/>
          <w:sz w:val="24"/>
        </w:rPr>
        <w:t>(Institute of Electrical and Electronics Engineers, 2016)</w:t>
      </w:r>
      <w:r w:rsidR="00FC0805">
        <w:rPr>
          <w:rFonts w:ascii="Arial" w:hAnsi="Arial" w:cs="Arial"/>
          <w:sz w:val="24"/>
        </w:rPr>
        <w:fldChar w:fldCharType="end"/>
      </w:r>
    </w:p>
    <w:p w14:paraId="0A1C4BA0" w14:textId="77777777" w:rsidR="00AD04D5" w:rsidRPr="00A60F3D" w:rsidRDefault="00AD04D5" w:rsidP="00EC4430">
      <w:pPr>
        <w:ind w:left="720"/>
        <w:jc w:val="both"/>
        <w:rPr>
          <w:rFonts w:ascii="Arial" w:hAnsi="Arial" w:cs="Arial"/>
          <w:sz w:val="24"/>
        </w:rPr>
      </w:pPr>
    </w:p>
    <w:p w14:paraId="6E721A35" w14:textId="77777777" w:rsidR="00EC4430" w:rsidRPr="00AD04D5" w:rsidRDefault="00EC4430" w:rsidP="00EC4430">
      <w:pPr>
        <w:pStyle w:val="Estilo2proy"/>
        <w:numPr>
          <w:ilvl w:val="0"/>
          <w:numId w:val="17"/>
        </w:numPr>
        <w:ind w:hanging="720"/>
      </w:pPr>
      <w:bookmarkStart w:id="29" w:name="_Toc40597020"/>
      <w:r w:rsidRPr="00AD04D5">
        <w:t>SICOLOGIA DE PRUEBAS DEL SOFTWARE</w:t>
      </w:r>
      <w:bookmarkEnd w:id="29"/>
    </w:p>
    <w:p w14:paraId="2A645C31" w14:textId="20374966" w:rsidR="00EC4430" w:rsidRDefault="00EC4430" w:rsidP="00EC4430">
      <w:pPr>
        <w:ind w:left="720"/>
        <w:jc w:val="both"/>
        <w:rPr>
          <w:rFonts w:ascii="Arial" w:hAnsi="Arial" w:cs="Arial"/>
          <w:sz w:val="24"/>
        </w:rPr>
      </w:pPr>
      <w:r w:rsidRPr="00A60F3D">
        <w:rPr>
          <w:rFonts w:ascii="Arial" w:hAnsi="Arial" w:cs="Arial"/>
          <w:sz w:val="24"/>
          <w:szCs w:val="24"/>
        </w:rPr>
        <w:t>Es la búsqueda de los defectos de un software o un sistema del cual se requiere que un tester, tenga lo siguiente: Curiosidad, pensamiento crítico, atención a los detalles, conocimiento del negocio, procesos del usuario final, comprensión del sistema y de la programación, amplia experiencia como evaluador o tester, tener buenas relaciones humanas y de comunicación, para atender y ser atendido. Esto permite una evaluación imparcial e independientemente del desarrollo, por tal motivo tiene una limitada interferencia entre los contradictorios objetivos de la prueba y el diseño del software o sistema. Los tester suele señalar cada uno de los problemas que tiene el software, ellos son considerados como portadores de malas noticias. Los fallos durante las pruebas suelen ser percibidas como una crítica contra el software y en contra del autor, por tal razón los desarrolladores tienen a pensar que su código es impecable, ellos tienen un afecto emocional en donde los desarrolladores no quieren encontrar defectos en su codificación. Los testers son considerados como los mayores culpables de retrasar el proyecto buscando fallas en el sistema. Por tales motivos se recomienda a los equipos de software que deben aceptar y esperar a los errores y que deben realizar un plan para ellos y aprender de los errores para mejorar el producto</w:t>
      </w:r>
      <w:r w:rsidRPr="00A60F3D">
        <w:rPr>
          <w:rFonts w:ascii="Arial" w:hAnsi="Arial" w:cs="Arial"/>
          <w:sz w:val="24"/>
        </w:rPr>
        <w:t>.</w:t>
      </w:r>
      <w:r w:rsidR="00FC0805">
        <w:rPr>
          <w:rFonts w:ascii="Arial" w:hAnsi="Arial" w:cs="Arial"/>
          <w:sz w:val="24"/>
        </w:rPr>
        <w:t xml:space="preserve"> </w:t>
      </w:r>
      <w:r w:rsidR="003E0026">
        <w:rPr>
          <w:rFonts w:ascii="Arial" w:hAnsi="Arial" w:cs="Arial"/>
          <w:sz w:val="24"/>
        </w:rPr>
        <w:fldChar w:fldCharType="begin" w:fldLock="1"/>
      </w:r>
      <w:r w:rsidR="003E0026">
        <w:rPr>
          <w:rFonts w:ascii="Arial" w:hAnsi="Arial" w:cs="Arial"/>
          <w:sz w:val="24"/>
        </w:rPr>
        <w:instrText>ADDIN CSL_CITATION {"citationItems":[{"id":"ITEM-1","itemData":{"author":[{"dropping-particle":"","family":"Domes","given":"Bernard","non-dropping-particle":"","parse-names":false,"suffix":""}],"id":"ITEM-1","issued":{"date-parts":[["2012"]]},"publisher":"ISTE Ltd &amp; John Wiley &amp; Sons, Inc.","title":"Fundamentals of software testing","type":"book"},"uris":["http://www.mendeley.com/documents/?uuid=4e0e6132-464a-4766-bbc8-15ccc4653fcf"]}],"mendeley":{"formattedCitation":"(Domes, 2012)","plainTextFormattedCitation":"(Domes, 2012)","previouslyFormattedCitation":"(Domes, 2012)"},"properties":{"noteIndex":0},"schema":"https://github.com/citation-style-language/schema/raw/master/csl-citation.json"}</w:instrText>
      </w:r>
      <w:r w:rsidR="003E0026">
        <w:rPr>
          <w:rFonts w:ascii="Arial" w:hAnsi="Arial" w:cs="Arial"/>
          <w:sz w:val="24"/>
        </w:rPr>
        <w:fldChar w:fldCharType="separate"/>
      </w:r>
      <w:r w:rsidR="003E0026" w:rsidRPr="003E0026">
        <w:rPr>
          <w:rFonts w:ascii="Arial" w:hAnsi="Arial" w:cs="Arial"/>
          <w:noProof/>
          <w:sz w:val="24"/>
        </w:rPr>
        <w:t>(Domes, 2012)</w:t>
      </w:r>
      <w:r w:rsidR="003E0026">
        <w:rPr>
          <w:rFonts w:ascii="Arial" w:hAnsi="Arial" w:cs="Arial"/>
          <w:sz w:val="24"/>
        </w:rPr>
        <w:fldChar w:fldCharType="end"/>
      </w:r>
    </w:p>
    <w:p w14:paraId="3C513088" w14:textId="77777777" w:rsidR="003E0026" w:rsidRDefault="003E0026" w:rsidP="00EC4430">
      <w:pPr>
        <w:ind w:left="720"/>
        <w:jc w:val="both"/>
        <w:rPr>
          <w:rFonts w:ascii="Arial" w:hAnsi="Arial" w:cs="Arial"/>
          <w:sz w:val="24"/>
        </w:rPr>
      </w:pPr>
    </w:p>
    <w:p w14:paraId="67317DDE" w14:textId="77777777" w:rsidR="00EC4430" w:rsidRDefault="00EC4430" w:rsidP="00EC4430">
      <w:pPr>
        <w:pStyle w:val="Estilo2proy"/>
        <w:numPr>
          <w:ilvl w:val="0"/>
          <w:numId w:val="17"/>
        </w:numPr>
        <w:ind w:hanging="720"/>
      </w:pPr>
      <w:bookmarkStart w:id="30" w:name="_Toc40597021"/>
      <w:r>
        <w:lastRenderedPageBreak/>
        <w:t>PRINCIPIOS DE PRUEBAS</w:t>
      </w:r>
      <w:bookmarkEnd w:id="30"/>
    </w:p>
    <w:p w14:paraId="70B6A515" w14:textId="600A8282" w:rsidR="00EC4430" w:rsidRDefault="00EC4430" w:rsidP="00EC4430">
      <w:pPr>
        <w:ind w:left="720"/>
        <w:jc w:val="both"/>
        <w:rPr>
          <w:rFonts w:ascii="Arial" w:hAnsi="Arial" w:cs="Arial"/>
          <w:sz w:val="24"/>
        </w:rPr>
      </w:pPr>
      <w:r w:rsidRPr="00A60F3D">
        <w:rPr>
          <w:rFonts w:ascii="Arial" w:hAnsi="Arial" w:cs="Arial"/>
          <w:sz w:val="24"/>
          <w:szCs w:val="24"/>
        </w:rPr>
        <w:t>Estas demuestran la presencia de los defectos y errores, no su ausencia. Nunca podremos decir que nuestro software está libre de cualquier defecto o error, por eso las pruebas reducen la mayoría de probabilidades de que se establezcan defectos ocultos en el software. El primer principio es: Las pruebas demuestran la presencia de los defectos, no su ausencia: Nuestro producto está libre de defectos, el segundo principio: Las pruebas exhaustivas no existen: Prueban todo con todas las combinaciones de entradas y con las precondiciones que no son factibles, excepto en los casos que son triviales. El tercer principio son las pruebas tempranas ahorran tiempo y dinero: Para poder detectar los defectos de forma temprana, como las actividades de pruebas estáticas como dinámico, estas deben iniciarse lo más antes posible en el ciclo de vida de desarrollo de software. En el principio 4, encontramos la agrupación de defectos, estas se descubren durante las pruebas previas. El principio número 5, es tener cuidado con la paradoja del pesticida, esto quiere decir que, si repetimos las mismas pruebas eventualmente, estas pruebas ya no detectarían ningún nuevo defecto. El principio 6: Las pruebas dependen del contexto, quiere decir que las pruebas dependen del contexto, las pruebas se implementan de diferente manera en distintos contextos. Finalmente en el principio 7: Falacia de ausencia de errores: Esperar a encontrar el error y solucionarlo</w:t>
      </w:r>
      <w:r w:rsidRPr="00A60F3D">
        <w:rPr>
          <w:rFonts w:ascii="Arial" w:hAnsi="Arial" w:cs="Arial"/>
          <w:sz w:val="24"/>
        </w:rPr>
        <w:t>.</w:t>
      </w:r>
      <w:r w:rsidR="00FC0805">
        <w:rPr>
          <w:rFonts w:ascii="Arial" w:hAnsi="Arial" w:cs="Arial"/>
          <w:sz w:val="24"/>
        </w:rPr>
        <w:t xml:space="preserve"> </w:t>
      </w:r>
      <w:r w:rsidR="00FC0805">
        <w:rPr>
          <w:rFonts w:ascii="Arial" w:hAnsi="Arial" w:cs="Arial"/>
          <w:sz w:val="24"/>
        </w:rPr>
        <w:fldChar w:fldCharType="begin" w:fldLock="1"/>
      </w:r>
      <w:r w:rsidR="00DA40FA">
        <w:rPr>
          <w:rFonts w:ascii="Arial" w:hAnsi="Arial" w:cs="Arial"/>
          <w:sz w:val="24"/>
        </w:rPr>
        <w:instrText>ADDIN CSL_CITATION {"citationItems":[{"id":"ITEM-1","itemData":{"ISBN":"9788467628111","abstract":"Evalua-ción de las pruebas en su conjunto. 2. Evaluación aislada de la prueba. 3. Ejemplificación.4.Valoración. III. Principio de Comr¡nidad de la Prueba. l. Origen del principio de comunidad.2. Apropiación de la actiüdad probato-ria 3. ¿A quién beneficia las pruebas? IV Principio de contradicción de la Prueba. l. ¿Cómo surge la contradicción? 2.t-atareadel principio de contra-dicción.3. El principio de contradicción como garanda.4. Ejemplos norma-üvos.V Principio de Ineficacia de la Prueba Ilfcita l. Fundamento del prin-cipio. 2. Prueba prohibida por ley. 3. Modos de obtención de la prueba. 4. Consecuencia de la producción de pruebas ilfcitas. tfi. Principio de Inme-diación de la Prueba-l Objeto de la Inmediación.2. Beneficios logrados por la inmediación. 3. Su relación con otro principio. VII. Principio del \"favor probationes\". l. Oportunidad de aplicación.2. Importancia.3. Casos en los que se aplicarfa. VIII. Principio de la Oralidad. l. Importancia. 2. Ventajas e inconvenientes de Ia oralidad. DL Principio de la Originalidad de la Prueba l. Función del principio de la originalidad. 2. Bases normaüvas y jurispru-denciales.3. Efectos de su inobservancia. X Conclusiones. XI. Bibliograffa I. Introducción. Los Principios Generales de la Prueba Judi-cial, al igual que todo principio, consütuye el cimiento de todo procedimiento; si ellos no son bien conocidos, la acüvidad desarrollada ca¡e-cerfa de todo sustento y serfa el resr¡ltado de una mecánica basada en la prácüca tribunalicia, sin conocimiento alguno de lo que lleva a ese re-sultado, que si bien se encuentra plasmado en el derecho posiüvo vigente, el mismo tiene sus fundamentos en éstos principios. En éste trabajo se tratará de ahondar sobre los principios básicos del procedimiento","author":[{"dropping-particle":"","family":"Ramírez Salinas","given":"Liza","non-dropping-particle":"","parse-names":false,"suffix":""},{"dropping-particle":"","family":"Torres Fonseca","given":"Francisco Jesús.","non-dropping-particle":"","parse-names":false,"suffix":""}],"id":"ITEM-1","issue":"1","issued":{"date-parts":[["2003"]]},"page":"1028-1039","title":"Principios generales que rigen la actividad probatoria","type":"article-journal"},"uris":["http://www.mendeley.com/documents/?uuid=782f7b49-7336-4fc0-8511-24af0558f60a"]}],"mendeley":{"formattedCitation":"(Ramírez Salinas &amp; Torres Fonseca, 2003)","plainTextFormattedCitation":"(Ramírez Salinas &amp; Torres Fonseca, 2003)","previouslyFormattedCitation":"(Ramírez Salinas &amp; Torres Fonseca, 2003)"},"properties":{"noteIndex":0},"schema":"https://github.com/citation-style-language/schema/raw/master/csl-citation.json"}</w:instrText>
      </w:r>
      <w:r w:rsidR="00FC0805">
        <w:rPr>
          <w:rFonts w:ascii="Arial" w:hAnsi="Arial" w:cs="Arial"/>
          <w:sz w:val="24"/>
        </w:rPr>
        <w:fldChar w:fldCharType="separate"/>
      </w:r>
      <w:r w:rsidR="00DA40FA" w:rsidRPr="00DA40FA">
        <w:rPr>
          <w:rFonts w:ascii="Arial" w:hAnsi="Arial" w:cs="Arial"/>
          <w:noProof/>
          <w:sz w:val="24"/>
        </w:rPr>
        <w:t>(Ramírez Salinas &amp; Torres Fonseca, 2003)</w:t>
      </w:r>
      <w:r w:rsidR="00FC0805">
        <w:rPr>
          <w:rFonts w:ascii="Arial" w:hAnsi="Arial" w:cs="Arial"/>
          <w:sz w:val="24"/>
        </w:rPr>
        <w:fldChar w:fldCharType="end"/>
      </w:r>
    </w:p>
    <w:p w14:paraId="02F5D9A8" w14:textId="77777777" w:rsidR="00AD04D5" w:rsidRPr="00A60F3D" w:rsidRDefault="00AD04D5" w:rsidP="00EC4430">
      <w:pPr>
        <w:ind w:left="720"/>
        <w:jc w:val="both"/>
        <w:rPr>
          <w:rFonts w:ascii="Arial" w:hAnsi="Arial" w:cs="Arial"/>
          <w:sz w:val="24"/>
        </w:rPr>
      </w:pPr>
    </w:p>
    <w:p w14:paraId="29E80500" w14:textId="77777777" w:rsidR="00EC4430" w:rsidRPr="00FC0805" w:rsidRDefault="00EC4430" w:rsidP="00EC4430">
      <w:pPr>
        <w:pStyle w:val="Estilo2proy"/>
        <w:numPr>
          <w:ilvl w:val="0"/>
          <w:numId w:val="17"/>
        </w:numPr>
        <w:ind w:hanging="720"/>
      </w:pPr>
      <w:bookmarkStart w:id="31" w:name="_Toc40597022"/>
      <w:r w:rsidRPr="00FC0805">
        <w:t>MAPA DE PROCESOS</w:t>
      </w:r>
      <w:bookmarkEnd w:id="31"/>
    </w:p>
    <w:p w14:paraId="451499E8" w14:textId="29DC99A0" w:rsidR="00EC4430" w:rsidRDefault="00EC4430" w:rsidP="00EC4430">
      <w:pPr>
        <w:ind w:left="720"/>
        <w:jc w:val="both"/>
        <w:rPr>
          <w:rFonts w:ascii="Arial" w:hAnsi="Arial" w:cs="Arial"/>
          <w:sz w:val="24"/>
        </w:rPr>
      </w:pPr>
      <w:r w:rsidRPr="00A60F3D">
        <w:rPr>
          <w:rFonts w:ascii="Arial" w:hAnsi="Arial" w:cs="Arial"/>
          <w:sz w:val="24"/>
          <w:szCs w:val="24"/>
        </w:rPr>
        <w:t>Es un diagrama de valor, esta representa a un inventario gráfico de los procesos de estrategia, operativa y de apoyo de una organización de manera interrelacionada. Realiza una recopilación de los procesos que realiza la organización. Esta implementa como diagramas de valor, se combina la perspectiva global de la organización con las perspectivas locales, Este mapa está dividido en 3 procesos: Proceso Estratégica, en la cual esta conformado por misión y visión de la empresa, el Proceso Operativo, se encuentra el proceso principal y los flujos de trabajo, finalmente tenemos el Proceso De apoyo, estos sirven de soporte a los procesos claves y a los procesos estratégicos</w:t>
      </w:r>
      <w:r w:rsidRPr="00A60F3D">
        <w:rPr>
          <w:rFonts w:ascii="Arial" w:hAnsi="Arial" w:cs="Arial"/>
          <w:sz w:val="24"/>
        </w:rPr>
        <w:t>.</w:t>
      </w:r>
      <w:r w:rsidR="00FC0805">
        <w:rPr>
          <w:rFonts w:ascii="Arial" w:hAnsi="Arial" w:cs="Arial"/>
          <w:sz w:val="24"/>
        </w:rPr>
        <w:t xml:space="preserve"> </w:t>
      </w:r>
      <w:r w:rsidR="00FC0805">
        <w:rPr>
          <w:rFonts w:ascii="Arial" w:hAnsi="Arial" w:cs="Arial"/>
          <w:sz w:val="24"/>
        </w:rPr>
        <w:fldChar w:fldCharType="begin" w:fldLock="1"/>
      </w:r>
      <w:r w:rsidR="00DA40FA">
        <w:rPr>
          <w:rFonts w:ascii="Arial" w:hAnsi="Arial" w:cs="Arial"/>
          <w:sz w:val="24"/>
        </w:rPr>
        <w:instrText>ADDIN CSL_CITATION {"citationItems":[{"id":"ITEM-1","itemData":{"ISBN":"9788481437966","author":[{"dropping-particle":"","family":"Pardo","given":"José","non-dropping-particle":"","parse-names":false,"suffix":""}],"id":"ITEM-1","issued":{"date-parts":[["2012"]]},"title":"Configuración y usos de un mapa de procesos","type":"article-journal"},"uris":["http://www.mendeley.com/documents/?uuid=68128d60-44c0-4eeb-8d8d-c4c8cf04952b"]}],"mendeley":{"formattedCitation":"(Pardo, 2012)","plainTextFormattedCitation":"(Pardo, 2012)","previouslyFormattedCitation":"(Pardo, 2012)"},"properties":{"noteIndex":0},"schema":"https://github.com/citation-style-language/schema/raw/master/csl-citation.json"}</w:instrText>
      </w:r>
      <w:r w:rsidR="00FC0805">
        <w:rPr>
          <w:rFonts w:ascii="Arial" w:hAnsi="Arial" w:cs="Arial"/>
          <w:sz w:val="24"/>
        </w:rPr>
        <w:fldChar w:fldCharType="separate"/>
      </w:r>
      <w:r w:rsidR="00DA40FA" w:rsidRPr="00DA40FA">
        <w:rPr>
          <w:rFonts w:ascii="Arial" w:hAnsi="Arial" w:cs="Arial"/>
          <w:noProof/>
          <w:sz w:val="24"/>
        </w:rPr>
        <w:t>(Pardo, 2012)</w:t>
      </w:r>
      <w:r w:rsidR="00FC0805">
        <w:rPr>
          <w:rFonts w:ascii="Arial" w:hAnsi="Arial" w:cs="Arial"/>
          <w:sz w:val="24"/>
        </w:rPr>
        <w:fldChar w:fldCharType="end"/>
      </w:r>
    </w:p>
    <w:p w14:paraId="01DA9E95" w14:textId="77777777" w:rsidR="00AD04D5" w:rsidRPr="00A60F3D" w:rsidRDefault="00AD04D5" w:rsidP="00EC4430">
      <w:pPr>
        <w:ind w:left="720"/>
        <w:jc w:val="both"/>
        <w:rPr>
          <w:rFonts w:ascii="Arial" w:hAnsi="Arial" w:cs="Arial"/>
          <w:sz w:val="24"/>
        </w:rPr>
      </w:pPr>
    </w:p>
    <w:p w14:paraId="42612901" w14:textId="77777777" w:rsidR="00EC4430" w:rsidRPr="00A60F3D" w:rsidRDefault="00EC4430" w:rsidP="00EC4430">
      <w:pPr>
        <w:pStyle w:val="Estilo2proy"/>
        <w:numPr>
          <w:ilvl w:val="0"/>
          <w:numId w:val="17"/>
        </w:numPr>
        <w:ind w:hanging="720"/>
      </w:pPr>
      <w:bookmarkStart w:id="32" w:name="_Toc40597023"/>
      <w:r w:rsidRPr="00A60F3D">
        <w:t>PLAN DE CALIDAD: HOJA DE COMPROBACIÓN</w:t>
      </w:r>
      <w:bookmarkEnd w:id="32"/>
    </w:p>
    <w:p w14:paraId="246EEF65" w14:textId="32CC93DF" w:rsidR="00EC4430" w:rsidRDefault="00EC4430" w:rsidP="00EC4430">
      <w:pPr>
        <w:ind w:left="720"/>
        <w:jc w:val="both"/>
        <w:rPr>
          <w:rFonts w:ascii="Arial" w:hAnsi="Arial" w:cs="Arial"/>
          <w:sz w:val="24"/>
        </w:rPr>
      </w:pPr>
      <w:r w:rsidRPr="00A60F3D">
        <w:rPr>
          <w:rFonts w:ascii="Arial" w:hAnsi="Arial" w:cs="Arial"/>
          <w:sz w:val="24"/>
          <w:szCs w:val="24"/>
        </w:rPr>
        <w:t xml:space="preserve">Es considerada como una de las herramientas de calidad más simple, esta representa como una manera de organizar, ordenar y mostrar datos en forma de un cuadro, tabla u hoja de cálculo, facilitando la recopilación de los análisis de los datos. Las hojas de comprobación se centran en la atención de los hechos. Los tipos de formatos de hojas de comprobación también pueden ser muy diversos, de modo que existen un ajuste al problema, la ventaja que nos da; nos facilita el registro de datos de forma fácil y comprensible; supone poca interferencia con la actividad habitual de quien es que realiza el registro. Esta </w:t>
      </w:r>
      <w:r w:rsidRPr="00A60F3D">
        <w:rPr>
          <w:rFonts w:ascii="Arial" w:hAnsi="Arial" w:cs="Arial"/>
          <w:sz w:val="24"/>
          <w:szCs w:val="24"/>
        </w:rPr>
        <w:lastRenderedPageBreak/>
        <w:t>también permite que los patrones de comportamiento de errores que se visualicen rápidamente</w:t>
      </w:r>
      <w:r w:rsidRPr="00A60F3D">
        <w:rPr>
          <w:rFonts w:ascii="Arial" w:hAnsi="Arial" w:cs="Arial"/>
          <w:sz w:val="24"/>
        </w:rPr>
        <w:t>.</w:t>
      </w:r>
      <w:r w:rsidR="00FC0805">
        <w:rPr>
          <w:rFonts w:ascii="Arial" w:hAnsi="Arial" w:cs="Arial"/>
          <w:sz w:val="24"/>
        </w:rPr>
        <w:t xml:space="preserve"> </w:t>
      </w:r>
      <w:r w:rsidR="00FC0805">
        <w:rPr>
          <w:rFonts w:ascii="Arial" w:hAnsi="Arial" w:cs="Arial"/>
          <w:sz w:val="24"/>
        </w:rPr>
        <w:fldChar w:fldCharType="begin" w:fldLock="1"/>
      </w:r>
      <w:r w:rsidR="00DA40FA">
        <w:rPr>
          <w:rFonts w:ascii="Arial" w:hAnsi="Arial" w:cs="Arial"/>
          <w:sz w:val="24"/>
        </w:rPr>
        <w:instrText>ADDIN CSL_CITATION {"citationItems":[{"id":"ITEM-1","itemData":{"author":[{"dropping-particle":"","family":"Redondo","given":"Manuel","non-dropping-particle":"","parse-names":false,"suffix":""}],"id":"ITEM-1","issued":{"date-parts":[["2016"]]},"page":"576","title":"Manual de Calidad y Procedimientos para la Gestión del Sistema de Calidad de una Empresa de Desarrollo de Software","type":"article-journal"},"uris":["http://www.mendeley.com/documents/?uuid=b6b2e196-2640-41e5-8d94-0a7fcbb0f148"]}],"mendeley":{"formattedCitation":"(Redondo, 2016)","plainTextFormattedCitation":"(Redondo, 2016)","previouslyFormattedCitation":"(Redondo, 2016)"},"properties":{"noteIndex":0},"schema":"https://github.com/citation-style-language/schema/raw/master/csl-citation.json"}</w:instrText>
      </w:r>
      <w:r w:rsidR="00FC0805">
        <w:rPr>
          <w:rFonts w:ascii="Arial" w:hAnsi="Arial" w:cs="Arial"/>
          <w:sz w:val="24"/>
        </w:rPr>
        <w:fldChar w:fldCharType="separate"/>
      </w:r>
      <w:r w:rsidR="00DA40FA" w:rsidRPr="00DA40FA">
        <w:rPr>
          <w:rFonts w:ascii="Arial" w:hAnsi="Arial" w:cs="Arial"/>
          <w:noProof/>
          <w:sz w:val="24"/>
        </w:rPr>
        <w:t>(Redondo, 2016)</w:t>
      </w:r>
      <w:r w:rsidR="00FC0805">
        <w:rPr>
          <w:rFonts w:ascii="Arial" w:hAnsi="Arial" w:cs="Arial"/>
          <w:sz w:val="24"/>
        </w:rPr>
        <w:fldChar w:fldCharType="end"/>
      </w:r>
    </w:p>
    <w:p w14:paraId="299AA3E4" w14:textId="77777777" w:rsidR="00AD04D5" w:rsidRPr="00A60F3D" w:rsidRDefault="00AD04D5" w:rsidP="00EC4430">
      <w:pPr>
        <w:ind w:left="720"/>
        <w:jc w:val="both"/>
        <w:rPr>
          <w:rFonts w:ascii="Arial" w:hAnsi="Arial" w:cs="Arial"/>
          <w:sz w:val="24"/>
        </w:rPr>
      </w:pPr>
    </w:p>
    <w:p w14:paraId="4EE2BBF9" w14:textId="77777777" w:rsidR="00EC4430" w:rsidRPr="00FC0805" w:rsidRDefault="00EC4430" w:rsidP="00EC4430">
      <w:pPr>
        <w:pStyle w:val="Estilo2proy"/>
        <w:numPr>
          <w:ilvl w:val="0"/>
          <w:numId w:val="17"/>
        </w:numPr>
        <w:ind w:hanging="720"/>
      </w:pPr>
      <w:bookmarkStart w:id="33" w:name="_Toc40597024"/>
      <w:r w:rsidRPr="00FC0805">
        <w:t>GQM</w:t>
      </w:r>
      <w:bookmarkEnd w:id="33"/>
    </w:p>
    <w:p w14:paraId="6B5227D4" w14:textId="551BF8FE" w:rsidR="00EC4430" w:rsidRDefault="00EC4430" w:rsidP="00EC4430">
      <w:pPr>
        <w:ind w:left="720"/>
        <w:jc w:val="both"/>
        <w:rPr>
          <w:rFonts w:ascii="Arial" w:hAnsi="Arial" w:cs="Arial"/>
          <w:sz w:val="24"/>
        </w:rPr>
      </w:pPr>
      <w:r w:rsidRPr="00A60F3D">
        <w:rPr>
          <w:rFonts w:ascii="Arial" w:hAnsi="Arial" w:cs="Arial"/>
          <w:sz w:val="24"/>
        </w:rPr>
        <w:t>Es una estructura jerárquica, la cual empieza con un objetivo que especifica la el propósito de la medición, el problema a medir y el punto de vista de donde se toma la medida. Su objetivo se basa en refinar el producto por medio de varias preguntas, tales como la división del problema de sus componentes principales.</w:t>
      </w:r>
      <w:r w:rsidR="00FC0805">
        <w:rPr>
          <w:rFonts w:ascii="Arial" w:hAnsi="Arial" w:cs="Arial"/>
          <w:sz w:val="24"/>
        </w:rPr>
        <w:t xml:space="preserve"> </w:t>
      </w:r>
      <w:r w:rsidR="00FC0805">
        <w:rPr>
          <w:rFonts w:ascii="Arial" w:hAnsi="Arial" w:cs="Arial"/>
          <w:sz w:val="24"/>
        </w:rPr>
        <w:fldChar w:fldCharType="begin" w:fldLock="1"/>
      </w:r>
      <w:r w:rsidR="00DA40FA">
        <w:rPr>
          <w:rFonts w:ascii="Arial" w:hAnsi="Arial" w:cs="Arial"/>
          <w:sz w:val="24"/>
        </w:rPr>
        <w:instrText>ADDIN CSL_CITATION {"citationItems":[{"id":"ITEM-1","itemData":{"DOI":"10.1.1.104.8626","ISBN":"9780471377375","ISSN":"&lt;null&gt;","abstract":"As with any engineering discipline, software development requires a measurement mechanism for feedback and evaluation. Measurement is a mechanism for creating a corporate memory and an aid in answering a variety of questions associated with the enactment of any software process. It helps support project planning (e.g., How much will a new project cost?); it allows us to determine the strengths and weaknesses of the current processes and products (e.g., What is the frequency of certain types of errors?); it provides a rationale for adopting/refining techniques (e.g., What is the impact of the technique XX on the productivity of the projects?); it allows us to evaluate the quality of specific processes and products (e.g., What is the defect density in a specific system after deployment?). Measurement also helps, during the course of a project, to assess its progress, to take corrective action based on this assessment, and to evaluate the impact of such action.","author":[{"dropping-particle":"","family":"Basili","given":"Victor R","non-dropping-particle":"","parse-names":false,"suffix":""},{"dropping-particle":"","family":"Caldiera","given":"Gianluigi","non-dropping-particle":"","parse-names":false,"suffix":""},{"dropping-particle":"","family":"Rombach","given":"H Dieter","non-dropping-particle":"","parse-names":false,"suffix":""}],"container-title":"Encyclopedia of Software Engineering","id":"ITEM-1","issued":{"date-parts":[["1994"]]},"page":"528-532","title":"The goal question metric approach","type":"article-journal","volume":"2"},"uris":["http://www.mendeley.com/documents/?uuid=5863d1f4-b4dd-47e7-a893-e1ec9f764fb2"]}],"mendeley":{"formattedCitation":"(Basili, Caldiera, &amp; Rombach, 1994)","plainTextFormattedCitation":"(Basili, Caldiera, &amp; Rombach, 1994)","previouslyFormattedCitation":"(Basili, Caldiera, &amp; Rombach, 1994)"},"properties":{"noteIndex":0},"schema":"https://github.com/citation-style-language/schema/raw/master/csl-citation.json"}</w:instrText>
      </w:r>
      <w:r w:rsidR="00FC0805">
        <w:rPr>
          <w:rFonts w:ascii="Arial" w:hAnsi="Arial" w:cs="Arial"/>
          <w:sz w:val="24"/>
        </w:rPr>
        <w:fldChar w:fldCharType="separate"/>
      </w:r>
      <w:r w:rsidR="00DA40FA" w:rsidRPr="00DA40FA">
        <w:rPr>
          <w:rFonts w:ascii="Arial" w:hAnsi="Arial" w:cs="Arial"/>
          <w:noProof/>
          <w:sz w:val="24"/>
        </w:rPr>
        <w:t>(Basili, Caldiera, &amp; Rombach, 1994)</w:t>
      </w:r>
      <w:r w:rsidR="00FC0805">
        <w:rPr>
          <w:rFonts w:ascii="Arial" w:hAnsi="Arial" w:cs="Arial"/>
          <w:sz w:val="24"/>
        </w:rPr>
        <w:fldChar w:fldCharType="end"/>
      </w:r>
    </w:p>
    <w:p w14:paraId="4ABD06E2" w14:textId="77777777" w:rsidR="00AD04D5" w:rsidRPr="00A60F3D" w:rsidRDefault="00AD04D5" w:rsidP="00EC4430">
      <w:pPr>
        <w:ind w:left="720"/>
        <w:jc w:val="both"/>
        <w:rPr>
          <w:rFonts w:ascii="Arial" w:hAnsi="Arial" w:cs="Arial"/>
          <w:sz w:val="24"/>
        </w:rPr>
      </w:pPr>
    </w:p>
    <w:p w14:paraId="49CEF131" w14:textId="77777777" w:rsidR="00EC4430" w:rsidRDefault="00EC4430" w:rsidP="00EC4430">
      <w:pPr>
        <w:pStyle w:val="Estilo2proy"/>
        <w:numPr>
          <w:ilvl w:val="0"/>
          <w:numId w:val="17"/>
        </w:numPr>
        <w:ind w:hanging="720"/>
      </w:pPr>
      <w:bookmarkStart w:id="34" w:name="_Toc40597025"/>
      <w:r>
        <w:t>GITHUB</w:t>
      </w:r>
      <w:bookmarkEnd w:id="34"/>
    </w:p>
    <w:p w14:paraId="2307C456" w14:textId="6E11C1F4" w:rsidR="00EC4430" w:rsidRPr="00A60F3D" w:rsidRDefault="00EC4430" w:rsidP="00EC4430">
      <w:pPr>
        <w:ind w:left="720"/>
        <w:jc w:val="both"/>
        <w:rPr>
          <w:rFonts w:ascii="Arial" w:hAnsi="Arial" w:cs="Arial"/>
          <w:sz w:val="24"/>
        </w:rPr>
      </w:pPr>
      <w:r w:rsidRPr="00A60F3D">
        <w:rPr>
          <w:rFonts w:ascii="Arial" w:hAnsi="Arial" w:cs="Arial"/>
          <w:sz w:val="24"/>
        </w:rPr>
        <w:t>GitHub alberga tu repositorio de código y ofrece herramientas apropiadas para el trabajo en equipo, en el proceso un proyecto. Para poder alcanzar esta meta, GitHub proporciona funcionalidades para hacer un fork y solicitar pulls. Realizar un fork es simplemente clonar un repositorio ajeno, para eliminar algún bug o modificar cosas del repositorio. Se puede analizar los cambios que se realizó fácilmente, y si considera interesante su contribución, adjuntarlo con el repositorio original. Hoy en día vemos que GitHub es mucho más que un servicio en donde se puede alojar el código fuente. Es un visor de ramas donde se pueden comparar los progresos realizados en las distintas ramas de nuestro repositorio</w:t>
      </w:r>
      <w:r w:rsidR="00FC0805">
        <w:rPr>
          <w:rFonts w:ascii="Arial" w:hAnsi="Arial" w:cs="Arial"/>
          <w:sz w:val="24"/>
        </w:rPr>
        <w:t xml:space="preserve">. </w:t>
      </w:r>
      <w:r w:rsidR="00FC0805">
        <w:rPr>
          <w:rFonts w:ascii="Arial" w:hAnsi="Arial" w:cs="Arial"/>
          <w:sz w:val="24"/>
        </w:rPr>
        <w:fldChar w:fldCharType="begin" w:fldLock="1"/>
      </w:r>
      <w:r w:rsidR="00DA40FA">
        <w:rPr>
          <w:rFonts w:ascii="Arial" w:hAnsi="Arial" w:cs="Arial"/>
          <w:sz w:val="24"/>
        </w:rPr>
        <w:instrText>ADDIN CSL_CITATION {"citationItems":[{"id":"ITEM-1","itemData":{"DOI":"10.14201/eks20151648196","ISSN":"1138-9737","author":[{"dropping-particle":"","family":"López","given":"Carlos","non-dropping-particle":"","parse-names":false,"suffix":""},{"dropping-particle":"","family":"Alonso","given":"Jesús M.","non-dropping-particle":"","parse-names":false,"suffix":""},{"dropping-particle":"","family":"Marticorena","given":"Raúl","non-dropping-particle":"","parse-names":false,"suffix":""},{"dropping-particle":"","family":"Maudes","given":"Jesús M.","non-dropping-particle":"","parse-names":false,"suffix":""}],"container-title":"Education in the Knowledge Society (EKS)","id":"ITEM-1","issue":"4","issued":{"date-parts":[["2015"]]},"page":"81","title":"Uso de GitHub en el diseño de e-actividades para la refactorización del software","type":"article-journal","volume":"16"},"uris":["http://www.mendeley.com/documents/?uuid=6f94e860-1fe6-46cf-ab74-0a7ea2df427c"]}],"mendeley":{"formattedCitation":"(López, Alonso, Marticorena, &amp; Maudes, 2015)","plainTextFormattedCitation":"(López, Alonso, Marticorena, &amp; Maudes, 2015)","previouslyFormattedCitation":"(López, Alonso, Marticorena, &amp; Maudes, 2015)"},"properties":{"noteIndex":0},"schema":"https://github.com/citation-style-language/schema/raw/master/csl-citation.json"}</w:instrText>
      </w:r>
      <w:r w:rsidR="00FC0805">
        <w:rPr>
          <w:rFonts w:ascii="Arial" w:hAnsi="Arial" w:cs="Arial"/>
          <w:sz w:val="24"/>
        </w:rPr>
        <w:fldChar w:fldCharType="separate"/>
      </w:r>
      <w:r w:rsidR="00DA40FA" w:rsidRPr="00DA40FA">
        <w:rPr>
          <w:rFonts w:ascii="Arial" w:hAnsi="Arial" w:cs="Arial"/>
          <w:noProof/>
          <w:sz w:val="24"/>
        </w:rPr>
        <w:t>(López, Alonso, Marticorena, &amp; Maudes, 2015)</w:t>
      </w:r>
      <w:r w:rsidR="00FC0805">
        <w:rPr>
          <w:rFonts w:ascii="Arial" w:hAnsi="Arial" w:cs="Arial"/>
          <w:sz w:val="24"/>
        </w:rPr>
        <w:fldChar w:fldCharType="end"/>
      </w:r>
    </w:p>
    <w:p w14:paraId="667301C1" w14:textId="77777777" w:rsidR="002C2BEC" w:rsidRPr="00A60F3D" w:rsidRDefault="002C2BEC" w:rsidP="006827A6">
      <w:pPr>
        <w:jc w:val="center"/>
        <w:rPr>
          <w:rFonts w:ascii="Arial" w:hAnsi="Arial" w:cs="Arial"/>
          <w:b/>
          <w:sz w:val="24"/>
          <w:szCs w:val="24"/>
        </w:rPr>
      </w:pPr>
    </w:p>
    <w:p w14:paraId="651746D7" w14:textId="77777777" w:rsidR="002C2BEC" w:rsidRPr="00A60F3D" w:rsidRDefault="002C2BEC" w:rsidP="006827A6">
      <w:pPr>
        <w:jc w:val="center"/>
        <w:rPr>
          <w:rFonts w:ascii="Arial" w:hAnsi="Arial" w:cs="Arial"/>
          <w:b/>
          <w:sz w:val="24"/>
          <w:szCs w:val="24"/>
        </w:rPr>
      </w:pPr>
    </w:p>
    <w:p w14:paraId="49059E5D" w14:textId="77777777" w:rsidR="002C2BEC" w:rsidRPr="00A60F3D" w:rsidRDefault="002C2BEC" w:rsidP="006827A6">
      <w:pPr>
        <w:jc w:val="center"/>
        <w:rPr>
          <w:rFonts w:ascii="Arial" w:hAnsi="Arial" w:cs="Arial"/>
          <w:b/>
          <w:sz w:val="24"/>
          <w:szCs w:val="24"/>
        </w:rPr>
      </w:pPr>
    </w:p>
    <w:p w14:paraId="77994414" w14:textId="77777777" w:rsidR="002C2BEC" w:rsidRPr="00A60F3D" w:rsidRDefault="002C2BEC" w:rsidP="006827A6">
      <w:pPr>
        <w:jc w:val="center"/>
        <w:rPr>
          <w:rFonts w:ascii="Arial" w:hAnsi="Arial" w:cs="Arial"/>
          <w:b/>
          <w:sz w:val="24"/>
          <w:szCs w:val="24"/>
        </w:rPr>
      </w:pPr>
    </w:p>
    <w:p w14:paraId="4DD59B7E" w14:textId="77777777" w:rsidR="002C2BEC" w:rsidRPr="00A60F3D" w:rsidRDefault="002C2BEC" w:rsidP="006827A6">
      <w:pPr>
        <w:jc w:val="center"/>
        <w:rPr>
          <w:rFonts w:ascii="Arial" w:hAnsi="Arial" w:cs="Arial"/>
          <w:b/>
          <w:sz w:val="24"/>
          <w:szCs w:val="24"/>
        </w:rPr>
      </w:pPr>
    </w:p>
    <w:p w14:paraId="16BAFDBA" w14:textId="77777777" w:rsidR="002C2BEC" w:rsidRPr="00A60F3D" w:rsidRDefault="002C2BEC" w:rsidP="006827A6">
      <w:pPr>
        <w:jc w:val="center"/>
        <w:rPr>
          <w:rFonts w:ascii="Arial" w:hAnsi="Arial" w:cs="Arial"/>
          <w:b/>
          <w:sz w:val="24"/>
          <w:szCs w:val="24"/>
        </w:rPr>
      </w:pPr>
    </w:p>
    <w:p w14:paraId="1EA490F4" w14:textId="77777777" w:rsidR="002C2BEC" w:rsidRPr="00A60F3D" w:rsidRDefault="002C2BEC" w:rsidP="006827A6">
      <w:pPr>
        <w:jc w:val="center"/>
        <w:rPr>
          <w:rFonts w:ascii="Arial" w:hAnsi="Arial" w:cs="Arial"/>
          <w:b/>
          <w:sz w:val="24"/>
          <w:szCs w:val="24"/>
        </w:rPr>
      </w:pPr>
    </w:p>
    <w:p w14:paraId="2A59A5F3" w14:textId="77777777" w:rsidR="002C2BEC" w:rsidRPr="00A60F3D" w:rsidRDefault="002C2BEC" w:rsidP="006827A6">
      <w:pPr>
        <w:jc w:val="center"/>
        <w:rPr>
          <w:rFonts w:ascii="Arial" w:hAnsi="Arial" w:cs="Arial"/>
          <w:b/>
          <w:sz w:val="24"/>
          <w:szCs w:val="24"/>
        </w:rPr>
      </w:pPr>
    </w:p>
    <w:p w14:paraId="4C4035CA" w14:textId="77777777" w:rsidR="002C2BEC" w:rsidRPr="00A60F3D" w:rsidRDefault="002C2BEC" w:rsidP="006827A6">
      <w:pPr>
        <w:jc w:val="center"/>
        <w:rPr>
          <w:rFonts w:ascii="Arial" w:hAnsi="Arial" w:cs="Arial"/>
          <w:b/>
          <w:sz w:val="24"/>
          <w:szCs w:val="24"/>
        </w:rPr>
      </w:pPr>
    </w:p>
    <w:p w14:paraId="565C7068" w14:textId="77777777" w:rsidR="002C2BEC" w:rsidRPr="00A60F3D" w:rsidRDefault="002C2BEC" w:rsidP="00D45113">
      <w:pPr>
        <w:rPr>
          <w:rFonts w:ascii="Arial" w:hAnsi="Arial" w:cs="Arial"/>
          <w:b/>
          <w:sz w:val="24"/>
          <w:szCs w:val="24"/>
        </w:rPr>
      </w:pPr>
    </w:p>
    <w:p w14:paraId="33512072" w14:textId="77777777" w:rsidR="002C2BEC" w:rsidRPr="00A60F3D" w:rsidRDefault="002C2BEC" w:rsidP="006827A6">
      <w:pPr>
        <w:jc w:val="center"/>
        <w:rPr>
          <w:rFonts w:ascii="Arial" w:hAnsi="Arial" w:cs="Arial"/>
          <w:b/>
          <w:sz w:val="24"/>
          <w:szCs w:val="24"/>
        </w:rPr>
      </w:pPr>
    </w:p>
    <w:p w14:paraId="4A568703" w14:textId="77777777" w:rsidR="002C2BEC" w:rsidRPr="00A60F3D" w:rsidRDefault="002C2BEC" w:rsidP="006827A6">
      <w:pPr>
        <w:jc w:val="center"/>
        <w:rPr>
          <w:rFonts w:ascii="Arial" w:hAnsi="Arial" w:cs="Arial"/>
          <w:b/>
          <w:sz w:val="24"/>
          <w:szCs w:val="24"/>
        </w:rPr>
      </w:pPr>
    </w:p>
    <w:p w14:paraId="74865082" w14:textId="77777777" w:rsidR="002C2BEC" w:rsidRPr="00A60F3D" w:rsidRDefault="002C2BEC" w:rsidP="006827A6">
      <w:pPr>
        <w:jc w:val="center"/>
        <w:rPr>
          <w:rFonts w:ascii="Arial" w:hAnsi="Arial" w:cs="Arial"/>
          <w:b/>
          <w:sz w:val="24"/>
          <w:szCs w:val="24"/>
        </w:rPr>
      </w:pPr>
    </w:p>
    <w:p w14:paraId="5FCB83EF" w14:textId="77777777" w:rsidR="002C2BEC" w:rsidRPr="00A60F3D" w:rsidRDefault="002C2BEC" w:rsidP="006827A6">
      <w:pPr>
        <w:jc w:val="center"/>
        <w:rPr>
          <w:rFonts w:ascii="Arial" w:hAnsi="Arial" w:cs="Arial"/>
          <w:b/>
          <w:sz w:val="24"/>
          <w:szCs w:val="24"/>
        </w:rPr>
      </w:pPr>
    </w:p>
    <w:p w14:paraId="1D9159A5" w14:textId="77777777" w:rsidR="002C2BEC" w:rsidRPr="00A60F3D" w:rsidRDefault="002C2BEC" w:rsidP="006827A6">
      <w:pPr>
        <w:jc w:val="center"/>
        <w:rPr>
          <w:rFonts w:ascii="Arial" w:hAnsi="Arial" w:cs="Arial"/>
          <w:b/>
          <w:sz w:val="24"/>
          <w:szCs w:val="24"/>
        </w:rPr>
      </w:pPr>
    </w:p>
    <w:p w14:paraId="6C28BF0B" w14:textId="77777777" w:rsidR="002C2BEC" w:rsidRPr="00A60F3D" w:rsidRDefault="002C2BEC" w:rsidP="006827A6">
      <w:pPr>
        <w:jc w:val="center"/>
        <w:rPr>
          <w:rFonts w:ascii="Arial" w:hAnsi="Arial" w:cs="Arial"/>
          <w:b/>
          <w:sz w:val="24"/>
          <w:szCs w:val="24"/>
        </w:rPr>
      </w:pPr>
    </w:p>
    <w:p w14:paraId="7C03E16B" w14:textId="77777777" w:rsidR="00EC4430" w:rsidRPr="00A60F3D" w:rsidRDefault="00EC4430" w:rsidP="006827A6">
      <w:pPr>
        <w:jc w:val="center"/>
        <w:rPr>
          <w:rFonts w:ascii="Arial" w:hAnsi="Arial" w:cs="Arial"/>
          <w:b/>
          <w:sz w:val="24"/>
          <w:szCs w:val="24"/>
        </w:rPr>
      </w:pPr>
    </w:p>
    <w:p w14:paraId="3BEBBF55" w14:textId="77777777" w:rsidR="00EC4430" w:rsidRPr="00A60F3D" w:rsidRDefault="00EC4430" w:rsidP="006827A6">
      <w:pPr>
        <w:jc w:val="center"/>
        <w:rPr>
          <w:rFonts w:ascii="Arial" w:hAnsi="Arial" w:cs="Arial"/>
          <w:b/>
          <w:sz w:val="24"/>
          <w:szCs w:val="24"/>
        </w:rPr>
      </w:pPr>
    </w:p>
    <w:p w14:paraId="5E17E449" w14:textId="77777777" w:rsidR="00EC4430" w:rsidRPr="00A60F3D" w:rsidRDefault="00EC4430" w:rsidP="006827A6">
      <w:pPr>
        <w:jc w:val="center"/>
        <w:rPr>
          <w:rFonts w:ascii="Arial" w:hAnsi="Arial" w:cs="Arial"/>
          <w:b/>
          <w:sz w:val="24"/>
          <w:szCs w:val="24"/>
        </w:rPr>
      </w:pPr>
    </w:p>
    <w:p w14:paraId="559DBE80" w14:textId="77777777" w:rsidR="00EC4430" w:rsidRPr="00A60F3D" w:rsidRDefault="00EC4430" w:rsidP="006827A6">
      <w:pPr>
        <w:jc w:val="center"/>
        <w:rPr>
          <w:rFonts w:ascii="Arial" w:hAnsi="Arial" w:cs="Arial"/>
          <w:b/>
          <w:sz w:val="24"/>
          <w:szCs w:val="24"/>
        </w:rPr>
      </w:pPr>
    </w:p>
    <w:p w14:paraId="1FA2299D" w14:textId="77777777" w:rsidR="00EC4430" w:rsidRPr="00A60F3D" w:rsidRDefault="00EC4430" w:rsidP="006827A6">
      <w:pPr>
        <w:jc w:val="center"/>
        <w:rPr>
          <w:rFonts w:ascii="Arial" w:hAnsi="Arial" w:cs="Arial"/>
          <w:b/>
          <w:sz w:val="24"/>
          <w:szCs w:val="24"/>
        </w:rPr>
      </w:pPr>
    </w:p>
    <w:p w14:paraId="2B234234" w14:textId="77777777" w:rsidR="00EC4430" w:rsidRPr="00A60F3D" w:rsidRDefault="00EC4430" w:rsidP="006827A6">
      <w:pPr>
        <w:jc w:val="center"/>
        <w:rPr>
          <w:rFonts w:ascii="Arial" w:hAnsi="Arial" w:cs="Arial"/>
          <w:b/>
          <w:sz w:val="24"/>
          <w:szCs w:val="24"/>
        </w:rPr>
      </w:pPr>
    </w:p>
    <w:p w14:paraId="02AF9A63" w14:textId="77777777" w:rsidR="00EC4430" w:rsidRPr="00A60F3D" w:rsidRDefault="00EC4430" w:rsidP="006827A6">
      <w:pPr>
        <w:jc w:val="center"/>
        <w:rPr>
          <w:rFonts w:ascii="Arial" w:hAnsi="Arial" w:cs="Arial"/>
          <w:b/>
          <w:sz w:val="24"/>
          <w:szCs w:val="24"/>
        </w:rPr>
      </w:pPr>
    </w:p>
    <w:p w14:paraId="25C2851C" w14:textId="77777777" w:rsidR="00EC4430" w:rsidRPr="00A60F3D" w:rsidRDefault="00EC4430" w:rsidP="006827A6">
      <w:pPr>
        <w:jc w:val="center"/>
        <w:rPr>
          <w:rFonts w:ascii="Arial" w:hAnsi="Arial" w:cs="Arial"/>
          <w:b/>
          <w:sz w:val="24"/>
          <w:szCs w:val="24"/>
        </w:rPr>
      </w:pPr>
    </w:p>
    <w:p w14:paraId="32793F0B" w14:textId="77777777" w:rsidR="00EC4430" w:rsidRPr="00A60F3D" w:rsidRDefault="00EC4430" w:rsidP="006827A6">
      <w:pPr>
        <w:jc w:val="center"/>
        <w:rPr>
          <w:rFonts w:ascii="Arial" w:hAnsi="Arial" w:cs="Arial"/>
          <w:b/>
          <w:sz w:val="24"/>
          <w:szCs w:val="24"/>
        </w:rPr>
      </w:pPr>
    </w:p>
    <w:p w14:paraId="7074587E" w14:textId="77777777" w:rsidR="00EC4430" w:rsidRPr="00A60F3D" w:rsidRDefault="00EC4430" w:rsidP="006827A6">
      <w:pPr>
        <w:jc w:val="center"/>
        <w:rPr>
          <w:rFonts w:ascii="Arial" w:hAnsi="Arial" w:cs="Arial"/>
          <w:b/>
          <w:sz w:val="24"/>
          <w:szCs w:val="24"/>
        </w:rPr>
      </w:pPr>
    </w:p>
    <w:p w14:paraId="3A73CF43" w14:textId="77777777" w:rsidR="00EC4430" w:rsidRPr="00A60F3D" w:rsidRDefault="00EC4430" w:rsidP="006827A6">
      <w:pPr>
        <w:jc w:val="center"/>
        <w:rPr>
          <w:rFonts w:ascii="Arial" w:hAnsi="Arial" w:cs="Arial"/>
          <w:b/>
          <w:sz w:val="24"/>
          <w:szCs w:val="24"/>
        </w:rPr>
      </w:pPr>
    </w:p>
    <w:p w14:paraId="07E30FFD" w14:textId="77777777" w:rsidR="00EC4430" w:rsidRDefault="00EC4430" w:rsidP="006827A6">
      <w:pPr>
        <w:jc w:val="center"/>
        <w:rPr>
          <w:rFonts w:ascii="Arial" w:hAnsi="Arial" w:cs="Arial"/>
          <w:b/>
          <w:sz w:val="24"/>
          <w:szCs w:val="24"/>
        </w:rPr>
      </w:pPr>
    </w:p>
    <w:p w14:paraId="2CE91DCD" w14:textId="77777777" w:rsidR="00EC4430" w:rsidRPr="00A60F3D" w:rsidRDefault="00EC4430" w:rsidP="006827A6">
      <w:pPr>
        <w:jc w:val="center"/>
        <w:rPr>
          <w:rFonts w:ascii="Arial" w:hAnsi="Arial" w:cs="Arial"/>
          <w:b/>
          <w:sz w:val="24"/>
          <w:szCs w:val="24"/>
        </w:rPr>
      </w:pPr>
    </w:p>
    <w:p w14:paraId="78A66682" w14:textId="77777777" w:rsidR="00233EE8" w:rsidRPr="00A60F3D" w:rsidRDefault="00233EE8" w:rsidP="00233EE8">
      <w:pPr>
        <w:pStyle w:val="Estilo1proy"/>
        <w:rPr>
          <w:rFonts w:cs="Arial"/>
          <w:sz w:val="24"/>
          <w:szCs w:val="24"/>
        </w:rPr>
      </w:pPr>
      <w:bookmarkStart w:id="35" w:name="_Toc40597026"/>
      <w:r w:rsidRPr="00A60F3D">
        <w:t>CAPÍTULO III – INGENIERÍA DEL PRODUCTO O DE DESARROLLO DE LA INVESTIGACIÓN</w:t>
      </w:r>
      <w:bookmarkEnd w:id="35"/>
    </w:p>
    <w:p w14:paraId="22B78336" w14:textId="77777777" w:rsidR="002C2BEC" w:rsidRPr="00A60F3D" w:rsidRDefault="002C2BEC" w:rsidP="006827A6">
      <w:pPr>
        <w:jc w:val="center"/>
        <w:rPr>
          <w:rFonts w:ascii="Arial" w:hAnsi="Arial" w:cs="Arial"/>
          <w:b/>
          <w:sz w:val="24"/>
          <w:szCs w:val="24"/>
        </w:rPr>
      </w:pPr>
    </w:p>
    <w:p w14:paraId="75317D5D" w14:textId="77777777" w:rsidR="002C2BEC" w:rsidRPr="00A60F3D" w:rsidRDefault="002C2BEC" w:rsidP="006827A6">
      <w:pPr>
        <w:jc w:val="center"/>
        <w:rPr>
          <w:rFonts w:ascii="Arial" w:hAnsi="Arial" w:cs="Arial"/>
          <w:b/>
          <w:sz w:val="24"/>
          <w:szCs w:val="24"/>
        </w:rPr>
      </w:pPr>
    </w:p>
    <w:p w14:paraId="06A35552" w14:textId="77777777" w:rsidR="002C2BEC" w:rsidRPr="00A60F3D" w:rsidRDefault="002C2BEC" w:rsidP="006827A6">
      <w:pPr>
        <w:jc w:val="center"/>
        <w:rPr>
          <w:rFonts w:ascii="Arial" w:hAnsi="Arial" w:cs="Arial"/>
          <w:b/>
          <w:sz w:val="24"/>
          <w:szCs w:val="24"/>
        </w:rPr>
      </w:pPr>
    </w:p>
    <w:p w14:paraId="430CDA12" w14:textId="77777777" w:rsidR="002C2BEC" w:rsidRPr="00A60F3D" w:rsidRDefault="002C2BEC" w:rsidP="006827A6">
      <w:pPr>
        <w:jc w:val="center"/>
        <w:rPr>
          <w:rFonts w:ascii="Arial" w:hAnsi="Arial" w:cs="Arial"/>
          <w:b/>
          <w:sz w:val="24"/>
          <w:szCs w:val="24"/>
        </w:rPr>
      </w:pPr>
    </w:p>
    <w:p w14:paraId="5F16AF9E" w14:textId="77777777" w:rsidR="002C2BEC" w:rsidRPr="00A60F3D" w:rsidRDefault="002C2BEC" w:rsidP="006827A6">
      <w:pPr>
        <w:jc w:val="center"/>
        <w:rPr>
          <w:rFonts w:ascii="Arial" w:hAnsi="Arial" w:cs="Arial"/>
          <w:b/>
          <w:sz w:val="24"/>
          <w:szCs w:val="24"/>
        </w:rPr>
      </w:pPr>
    </w:p>
    <w:p w14:paraId="150C6842" w14:textId="77777777" w:rsidR="00233EE8" w:rsidRDefault="00233EE8" w:rsidP="00F37397">
      <w:pPr>
        <w:rPr>
          <w:b/>
          <w:sz w:val="28"/>
        </w:rPr>
      </w:pPr>
    </w:p>
    <w:p w14:paraId="6921F1B8" w14:textId="77777777" w:rsidR="00F37397" w:rsidRDefault="00F37397" w:rsidP="00F37397">
      <w:pPr>
        <w:rPr>
          <w:b/>
          <w:sz w:val="28"/>
        </w:rPr>
      </w:pPr>
    </w:p>
    <w:p w14:paraId="56431302" w14:textId="77777777" w:rsidR="00F37397" w:rsidRDefault="00F37397" w:rsidP="00F37397">
      <w:pPr>
        <w:rPr>
          <w:b/>
          <w:sz w:val="28"/>
        </w:rPr>
      </w:pPr>
    </w:p>
    <w:p w14:paraId="663D1488" w14:textId="77777777" w:rsidR="00F37397" w:rsidRDefault="00F37397" w:rsidP="00F37397">
      <w:pPr>
        <w:rPr>
          <w:b/>
          <w:sz w:val="28"/>
        </w:rPr>
      </w:pPr>
    </w:p>
    <w:p w14:paraId="50499952" w14:textId="77777777" w:rsidR="00F37397" w:rsidRDefault="00F37397" w:rsidP="00F37397">
      <w:pPr>
        <w:rPr>
          <w:b/>
          <w:sz w:val="28"/>
        </w:rPr>
      </w:pPr>
    </w:p>
    <w:p w14:paraId="328BB88E" w14:textId="77777777" w:rsidR="00F37397" w:rsidRPr="00A60F3D" w:rsidRDefault="00F37397" w:rsidP="00F37397">
      <w:pPr>
        <w:rPr>
          <w:b/>
          <w:sz w:val="28"/>
        </w:rPr>
      </w:pPr>
    </w:p>
    <w:p w14:paraId="143CF713" w14:textId="77777777" w:rsidR="00233EE8" w:rsidRDefault="00233EE8" w:rsidP="00233EE8">
      <w:pPr>
        <w:pStyle w:val="Estilo2proy"/>
        <w:numPr>
          <w:ilvl w:val="0"/>
          <w:numId w:val="19"/>
        </w:numPr>
        <w:ind w:hanging="720"/>
      </w:pPr>
      <w:bookmarkStart w:id="36" w:name="_Toc40597027"/>
      <w:r w:rsidRPr="00233EE8">
        <w:lastRenderedPageBreak/>
        <w:t>ETAPA DE INICIO</w:t>
      </w:r>
      <w:bookmarkEnd w:id="36"/>
    </w:p>
    <w:p w14:paraId="01DF4F2D" w14:textId="77777777" w:rsidR="008719FE" w:rsidRDefault="00955674" w:rsidP="008719FE">
      <w:pPr>
        <w:pStyle w:val="Estilo2proy"/>
        <w:spacing w:after="240"/>
        <w:ind w:left="720"/>
      </w:pPr>
      <w:bookmarkStart w:id="37" w:name="_Toc40597028"/>
      <w:r>
        <w:t>3.1.1 Descripción de la empresa</w:t>
      </w:r>
      <w:bookmarkEnd w:id="37"/>
    </w:p>
    <w:p w14:paraId="6EED1875" w14:textId="77777777" w:rsidR="008719FE" w:rsidRPr="00A60F3D" w:rsidRDefault="008719FE" w:rsidP="00955674">
      <w:pPr>
        <w:pStyle w:val="Prrafodelista"/>
        <w:numPr>
          <w:ilvl w:val="0"/>
          <w:numId w:val="7"/>
        </w:numPr>
        <w:ind w:left="1800"/>
        <w:jc w:val="both"/>
        <w:rPr>
          <w:rFonts w:ascii="Arial" w:hAnsi="Arial" w:cs="Arial"/>
          <w:sz w:val="24"/>
          <w:szCs w:val="24"/>
        </w:rPr>
      </w:pPr>
      <w:r w:rsidRPr="00A60F3D">
        <w:rPr>
          <w:rFonts w:ascii="Arial" w:hAnsi="Arial" w:cs="Arial"/>
          <w:sz w:val="24"/>
          <w:szCs w:val="24"/>
        </w:rPr>
        <w:t xml:space="preserve">Antecedentes: La institución educativa dio inicio a sus clases por primera vez el 10 de Junio del 2010, contando en la actualidad con 10 años de antigüedad, </w:t>
      </w:r>
    </w:p>
    <w:p w14:paraId="18D039AB" w14:textId="77777777" w:rsidR="00955674" w:rsidRPr="00196A51" w:rsidRDefault="00955674" w:rsidP="00955674">
      <w:pPr>
        <w:pStyle w:val="Prrafodelista"/>
        <w:numPr>
          <w:ilvl w:val="0"/>
          <w:numId w:val="7"/>
        </w:numPr>
        <w:ind w:left="1800"/>
        <w:jc w:val="both"/>
        <w:rPr>
          <w:rFonts w:ascii="Arial" w:hAnsi="Arial" w:cs="Arial"/>
          <w:sz w:val="24"/>
          <w:szCs w:val="24"/>
        </w:rPr>
      </w:pPr>
      <w:r w:rsidRPr="00956A7E">
        <w:rPr>
          <w:rFonts w:ascii="Arial" w:hAnsi="Arial" w:cs="Arial"/>
          <w:sz w:val="24"/>
          <w:szCs w:val="24"/>
        </w:rPr>
        <w:t xml:space="preserve">Dirección: Av. Túpac Amaru N°345 – Urb. </w:t>
      </w:r>
      <w:r w:rsidRPr="00196A51">
        <w:rPr>
          <w:rFonts w:ascii="Arial" w:hAnsi="Arial" w:cs="Arial"/>
          <w:sz w:val="24"/>
          <w:szCs w:val="24"/>
        </w:rPr>
        <w:t>Santa Isabel – Carabayllo</w:t>
      </w:r>
    </w:p>
    <w:p w14:paraId="07411497" w14:textId="77777777" w:rsidR="00955674" w:rsidRDefault="00955674" w:rsidP="00955674">
      <w:pPr>
        <w:pStyle w:val="Prrafodelista"/>
        <w:numPr>
          <w:ilvl w:val="0"/>
          <w:numId w:val="7"/>
        </w:numPr>
        <w:ind w:left="1800"/>
        <w:jc w:val="both"/>
        <w:rPr>
          <w:rFonts w:ascii="Arial" w:hAnsi="Arial" w:cs="Arial"/>
          <w:sz w:val="24"/>
          <w:szCs w:val="24"/>
        </w:rPr>
      </w:pPr>
      <w:r w:rsidRPr="00196A51">
        <w:rPr>
          <w:rFonts w:ascii="Arial" w:hAnsi="Arial" w:cs="Arial"/>
          <w:sz w:val="24"/>
          <w:szCs w:val="24"/>
        </w:rPr>
        <w:t>RUC: 20536169840</w:t>
      </w:r>
    </w:p>
    <w:p w14:paraId="66BF928F" w14:textId="77777777" w:rsidR="00955674" w:rsidRPr="00A60F3D" w:rsidRDefault="00955674" w:rsidP="00955674">
      <w:pPr>
        <w:pStyle w:val="Prrafodelista"/>
        <w:numPr>
          <w:ilvl w:val="0"/>
          <w:numId w:val="7"/>
        </w:numPr>
        <w:ind w:left="1800"/>
        <w:jc w:val="both"/>
        <w:rPr>
          <w:rFonts w:ascii="Arial" w:hAnsi="Arial" w:cs="Arial"/>
          <w:sz w:val="24"/>
          <w:szCs w:val="24"/>
        </w:rPr>
      </w:pPr>
      <w:r w:rsidRPr="00A60F3D">
        <w:rPr>
          <w:rFonts w:ascii="Arial" w:hAnsi="Arial" w:cs="Arial"/>
          <w:sz w:val="24"/>
          <w:szCs w:val="24"/>
        </w:rPr>
        <w:t xml:space="preserve">Apoderado principal: Armenio Bastidas </w:t>
      </w:r>
      <w:r w:rsidR="008719FE" w:rsidRPr="00A60F3D">
        <w:rPr>
          <w:rFonts w:ascii="Arial" w:hAnsi="Arial" w:cs="Arial"/>
          <w:sz w:val="24"/>
          <w:szCs w:val="24"/>
        </w:rPr>
        <w:t xml:space="preserve">Ponte </w:t>
      </w:r>
      <w:r w:rsidRPr="00A60F3D">
        <w:rPr>
          <w:rFonts w:ascii="Arial" w:hAnsi="Arial" w:cs="Arial"/>
          <w:sz w:val="24"/>
          <w:szCs w:val="24"/>
        </w:rPr>
        <w:t>(</w:t>
      </w:r>
      <w:r w:rsidR="008719FE" w:rsidRPr="00A60F3D">
        <w:rPr>
          <w:rFonts w:ascii="Arial" w:hAnsi="Arial" w:cs="Arial"/>
          <w:sz w:val="24"/>
          <w:szCs w:val="24"/>
        </w:rPr>
        <w:t>Gerente General</w:t>
      </w:r>
      <w:r w:rsidRPr="00A60F3D">
        <w:rPr>
          <w:rFonts w:ascii="Arial" w:hAnsi="Arial" w:cs="Arial"/>
          <w:sz w:val="24"/>
          <w:szCs w:val="24"/>
        </w:rPr>
        <w:t xml:space="preserve">) </w:t>
      </w:r>
    </w:p>
    <w:p w14:paraId="5E667082" w14:textId="77777777" w:rsidR="00233EE8" w:rsidRDefault="008719FE" w:rsidP="007058B8">
      <w:pPr>
        <w:pStyle w:val="Prrafodelista"/>
        <w:numPr>
          <w:ilvl w:val="0"/>
          <w:numId w:val="7"/>
        </w:numPr>
        <w:ind w:left="1800"/>
        <w:jc w:val="both"/>
        <w:rPr>
          <w:rFonts w:ascii="Arial" w:hAnsi="Arial" w:cs="Arial"/>
          <w:sz w:val="24"/>
          <w:szCs w:val="24"/>
        </w:rPr>
      </w:pPr>
      <w:r>
        <w:rPr>
          <w:rFonts w:ascii="Arial" w:hAnsi="Arial" w:cs="Arial"/>
          <w:sz w:val="24"/>
          <w:szCs w:val="24"/>
        </w:rPr>
        <w:t>Organigrama:</w:t>
      </w:r>
    </w:p>
    <w:p w14:paraId="1AF70F09" w14:textId="77777777" w:rsidR="007058B8" w:rsidRDefault="007058B8" w:rsidP="007058B8">
      <w:pPr>
        <w:jc w:val="both"/>
        <w:rPr>
          <w:rFonts w:ascii="Arial" w:hAnsi="Arial" w:cs="Arial"/>
          <w:sz w:val="24"/>
          <w:szCs w:val="24"/>
        </w:rPr>
      </w:pPr>
      <w:r>
        <w:rPr>
          <w:noProof/>
          <w:lang w:eastAsia="es-PE"/>
        </w:rPr>
        <w:drawing>
          <wp:anchor distT="0" distB="0" distL="114300" distR="114300" simplePos="0" relativeHeight="251661312" behindDoc="0" locked="0" layoutInCell="1" allowOverlap="1" wp14:anchorId="4F1EE525" wp14:editId="6F49A198">
            <wp:simplePos x="0" y="0"/>
            <wp:positionH relativeFrom="column">
              <wp:posOffset>977698</wp:posOffset>
            </wp:positionH>
            <wp:positionV relativeFrom="paragraph">
              <wp:posOffset>190530</wp:posOffset>
            </wp:positionV>
            <wp:extent cx="3188970" cy="3188970"/>
            <wp:effectExtent l="0" t="57150" r="0" b="68580"/>
            <wp:wrapSquare wrapText="bothSides"/>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14:sizeRelH relativeFrom="page">
              <wp14:pctWidth>0</wp14:pctWidth>
            </wp14:sizeRelH>
            <wp14:sizeRelV relativeFrom="page">
              <wp14:pctHeight>0</wp14:pctHeight>
            </wp14:sizeRelV>
          </wp:anchor>
        </w:drawing>
      </w:r>
    </w:p>
    <w:p w14:paraId="13087DA6" w14:textId="77777777" w:rsidR="007058B8" w:rsidRDefault="007058B8" w:rsidP="007058B8">
      <w:pPr>
        <w:jc w:val="both"/>
        <w:rPr>
          <w:rFonts w:ascii="Arial" w:hAnsi="Arial" w:cs="Arial"/>
          <w:sz w:val="24"/>
          <w:szCs w:val="24"/>
        </w:rPr>
      </w:pPr>
    </w:p>
    <w:p w14:paraId="47C917AE" w14:textId="77777777" w:rsidR="007058B8" w:rsidRDefault="007058B8" w:rsidP="007058B8">
      <w:pPr>
        <w:jc w:val="both"/>
        <w:rPr>
          <w:rFonts w:ascii="Arial" w:hAnsi="Arial" w:cs="Arial"/>
          <w:sz w:val="24"/>
          <w:szCs w:val="24"/>
        </w:rPr>
      </w:pPr>
    </w:p>
    <w:p w14:paraId="089E47E7" w14:textId="77777777" w:rsidR="007058B8" w:rsidRDefault="007058B8" w:rsidP="007058B8">
      <w:pPr>
        <w:jc w:val="both"/>
        <w:rPr>
          <w:rFonts w:ascii="Arial" w:hAnsi="Arial" w:cs="Arial"/>
          <w:sz w:val="24"/>
          <w:szCs w:val="24"/>
        </w:rPr>
      </w:pPr>
    </w:p>
    <w:p w14:paraId="3B392CA7" w14:textId="77777777" w:rsidR="007058B8" w:rsidRDefault="007058B8" w:rsidP="007058B8">
      <w:pPr>
        <w:jc w:val="both"/>
        <w:rPr>
          <w:rFonts w:ascii="Arial" w:hAnsi="Arial" w:cs="Arial"/>
          <w:sz w:val="24"/>
          <w:szCs w:val="24"/>
        </w:rPr>
      </w:pPr>
    </w:p>
    <w:p w14:paraId="1B72E44D" w14:textId="77777777" w:rsidR="007058B8" w:rsidRDefault="007058B8" w:rsidP="007058B8">
      <w:pPr>
        <w:jc w:val="both"/>
        <w:rPr>
          <w:rFonts w:ascii="Arial" w:hAnsi="Arial" w:cs="Arial"/>
          <w:sz w:val="24"/>
          <w:szCs w:val="24"/>
        </w:rPr>
      </w:pPr>
    </w:p>
    <w:p w14:paraId="21AD2B73" w14:textId="77777777" w:rsidR="007058B8" w:rsidRPr="007058B8" w:rsidRDefault="007058B8" w:rsidP="007058B8">
      <w:pPr>
        <w:jc w:val="both"/>
        <w:rPr>
          <w:rFonts w:ascii="Arial" w:hAnsi="Arial" w:cs="Arial"/>
          <w:sz w:val="24"/>
          <w:szCs w:val="24"/>
        </w:rPr>
      </w:pPr>
    </w:p>
    <w:p w14:paraId="0B68AD94" w14:textId="77777777" w:rsidR="00233EE8" w:rsidRDefault="00233EE8" w:rsidP="006F64B8">
      <w:pPr>
        <w:jc w:val="center"/>
        <w:rPr>
          <w:b/>
          <w:sz w:val="28"/>
        </w:rPr>
      </w:pPr>
    </w:p>
    <w:p w14:paraId="49D7AF3A" w14:textId="77777777" w:rsidR="007058B8" w:rsidRDefault="007058B8" w:rsidP="006F64B8">
      <w:pPr>
        <w:jc w:val="center"/>
        <w:rPr>
          <w:b/>
          <w:sz w:val="28"/>
        </w:rPr>
      </w:pPr>
    </w:p>
    <w:p w14:paraId="726A2134" w14:textId="77777777" w:rsidR="007058B8" w:rsidRDefault="007058B8" w:rsidP="006F64B8">
      <w:pPr>
        <w:jc w:val="center"/>
        <w:rPr>
          <w:b/>
          <w:sz w:val="28"/>
        </w:rPr>
      </w:pPr>
    </w:p>
    <w:p w14:paraId="6C88BFA0" w14:textId="4A4E35B7" w:rsidR="007058B8" w:rsidRDefault="007058B8" w:rsidP="006F64B8">
      <w:pPr>
        <w:jc w:val="center"/>
        <w:rPr>
          <w:b/>
          <w:sz w:val="28"/>
        </w:rPr>
      </w:pPr>
    </w:p>
    <w:p w14:paraId="356F7723" w14:textId="77777777" w:rsidR="00E10016" w:rsidRDefault="00E10016" w:rsidP="006F64B8">
      <w:pPr>
        <w:jc w:val="center"/>
        <w:rPr>
          <w:b/>
          <w:sz w:val="28"/>
        </w:rPr>
      </w:pPr>
    </w:p>
    <w:p w14:paraId="552C4127" w14:textId="2D10427C" w:rsidR="007058B8" w:rsidRPr="00A60F3D" w:rsidRDefault="00E10016" w:rsidP="00E10016">
      <w:pPr>
        <w:pStyle w:val="Descripcin"/>
        <w:rPr>
          <w:b/>
        </w:rPr>
      </w:pPr>
      <w:bookmarkStart w:id="38" w:name="_Toc40426506"/>
      <w:r w:rsidRPr="00A60F3D">
        <w:t xml:space="preserve">Ilustración </w:t>
      </w:r>
      <w:r w:rsidR="000069C9">
        <w:fldChar w:fldCharType="begin"/>
      </w:r>
      <w:r w:rsidR="000069C9" w:rsidRPr="00A60F3D">
        <w:instrText xml:space="preserve"> SEQ Ilustración \* ARABIC </w:instrText>
      </w:r>
      <w:r w:rsidR="000069C9">
        <w:fldChar w:fldCharType="separate"/>
      </w:r>
      <w:r w:rsidR="00945C3E">
        <w:rPr>
          <w:noProof/>
        </w:rPr>
        <w:t>1</w:t>
      </w:r>
      <w:r w:rsidR="000069C9">
        <w:rPr>
          <w:noProof/>
        </w:rPr>
        <w:fldChar w:fldCharType="end"/>
      </w:r>
      <w:r w:rsidRPr="00A60F3D">
        <w:t>.Organigrama de la I.E.P Info Elite 21 S.A.C</w:t>
      </w:r>
      <w:bookmarkEnd w:id="38"/>
    </w:p>
    <w:p w14:paraId="1E7FB728" w14:textId="77777777" w:rsidR="00E10016" w:rsidRPr="00A60F3D" w:rsidRDefault="00E10016" w:rsidP="006F64B8">
      <w:pPr>
        <w:jc w:val="center"/>
        <w:rPr>
          <w:b/>
          <w:sz w:val="28"/>
        </w:rPr>
      </w:pPr>
    </w:p>
    <w:p w14:paraId="1DCC61E4" w14:textId="77777777" w:rsidR="007058B8" w:rsidRPr="00A60F3D" w:rsidRDefault="007058B8" w:rsidP="007058B8">
      <w:pPr>
        <w:pStyle w:val="Estilo2proy"/>
        <w:ind w:left="720"/>
      </w:pPr>
      <w:bookmarkStart w:id="39" w:name="_Toc40597029"/>
      <w:r w:rsidRPr="00A60F3D">
        <w:t>3.1.2 Descripción global del software</w:t>
      </w:r>
      <w:bookmarkEnd w:id="39"/>
    </w:p>
    <w:p w14:paraId="44D430CF" w14:textId="77777777" w:rsidR="007058B8" w:rsidRPr="00A60F3D" w:rsidRDefault="007058B8" w:rsidP="007058B8">
      <w:pPr>
        <w:pStyle w:val="Estilo2proy"/>
        <w:tabs>
          <w:tab w:val="left" w:pos="810"/>
        </w:tabs>
        <w:spacing w:after="240"/>
        <w:ind w:left="1440"/>
      </w:pPr>
      <w:bookmarkStart w:id="40" w:name="_Toc40597030"/>
      <w:r w:rsidRPr="00A60F3D">
        <w:t>3.1.2.1 Historias de Usuario</w:t>
      </w:r>
      <w:bookmarkEnd w:id="40"/>
    </w:p>
    <w:p w14:paraId="1B614BE5" w14:textId="77777777" w:rsidR="007058B8" w:rsidRPr="00A60F3D" w:rsidRDefault="007058B8" w:rsidP="007058B8">
      <w:pPr>
        <w:pStyle w:val="Prrafodelista"/>
        <w:numPr>
          <w:ilvl w:val="0"/>
          <w:numId w:val="21"/>
        </w:numPr>
        <w:jc w:val="both"/>
        <w:rPr>
          <w:rFonts w:ascii="Arial" w:hAnsi="Arial" w:cs="Arial"/>
          <w:sz w:val="24"/>
        </w:rPr>
      </w:pPr>
      <w:r w:rsidRPr="00A60F3D">
        <w:rPr>
          <w:rFonts w:ascii="Arial" w:hAnsi="Arial" w:cs="Arial"/>
          <w:sz w:val="24"/>
        </w:rPr>
        <w:t xml:space="preserve">Como secretaria necesito ingresar el usuario y contraseña para acceder al sistema de matrícula. </w:t>
      </w:r>
    </w:p>
    <w:p w14:paraId="7EA949BC" w14:textId="77777777" w:rsidR="007058B8" w:rsidRPr="00A60F3D" w:rsidRDefault="007058B8" w:rsidP="007058B8">
      <w:pPr>
        <w:pStyle w:val="Prrafodelista"/>
        <w:numPr>
          <w:ilvl w:val="0"/>
          <w:numId w:val="21"/>
        </w:numPr>
        <w:jc w:val="both"/>
        <w:rPr>
          <w:rFonts w:ascii="Arial" w:hAnsi="Arial" w:cs="Arial"/>
          <w:sz w:val="24"/>
        </w:rPr>
      </w:pPr>
      <w:r w:rsidRPr="00A60F3D">
        <w:rPr>
          <w:rFonts w:ascii="Arial" w:hAnsi="Arial" w:cs="Arial"/>
          <w:sz w:val="24"/>
        </w:rPr>
        <w:t>Como secretaria necesito registrar la matrícula para obtener la información personal del alumno.</w:t>
      </w:r>
    </w:p>
    <w:p w14:paraId="3F7E9E51" w14:textId="77777777" w:rsidR="007058B8" w:rsidRPr="00A60F3D" w:rsidRDefault="007058B8" w:rsidP="007058B8">
      <w:pPr>
        <w:pStyle w:val="Prrafodelista"/>
        <w:numPr>
          <w:ilvl w:val="0"/>
          <w:numId w:val="21"/>
        </w:numPr>
        <w:jc w:val="both"/>
        <w:rPr>
          <w:rFonts w:ascii="Arial" w:hAnsi="Arial" w:cs="Arial"/>
          <w:sz w:val="24"/>
        </w:rPr>
      </w:pPr>
      <w:r w:rsidRPr="00A60F3D">
        <w:rPr>
          <w:rFonts w:ascii="Arial" w:hAnsi="Arial" w:cs="Arial"/>
          <w:sz w:val="24"/>
        </w:rPr>
        <w:t>Como secretaria necesito buscar al alumno mediante sus datos personales para modificar la matrícula.</w:t>
      </w:r>
    </w:p>
    <w:p w14:paraId="778C6E5A" w14:textId="77777777" w:rsidR="007058B8" w:rsidRPr="00A60F3D" w:rsidRDefault="007058B8" w:rsidP="007058B8">
      <w:pPr>
        <w:pStyle w:val="Prrafodelista"/>
        <w:numPr>
          <w:ilvl w:val="0"/>
          <w:numId w:val="21"/>
        </w:numPr>
        <w:jc w:val="both"/>
        <w:rPr>
          <w:rFonts w:ascii="Arial" w:hAnsi="Arial" w:cs="Arial"/>
          <w:sz w:val="24"/>
        </w:rPr>
      </w:pPr>
      <w:r w:rsidRPr="00A60F3D">
        <w:rPr>
          <w:rFonts w:ascii="Arial" w:hAnsi="Arial" w:cs="Arial"/>
          <w:sz w:val="24"/>
        </w:rPr>
        <w:t>Como secretaria necesito modificar la matrícula para actualizar la información personal del alumno.</w:t>
      </w:r>
    </w:p>
    <w:p w14:paraId="6172663C" w14:textId="77777777" w:rsidR="007058B8" w:rsidRPr="00A60F3D" w:rsidRDefault="007058B8" w:rsidP="007058B8">
      <w:pPr>
        <w:pStyle w:val="Prrafodelista"/>
        <w:numPr>
          <w:ilvl w:val="0"/>
          <w:numId w:val="21"/>
        </w:numPr>
        <w:jc w:val="both"/>
        <w:rPr>
          <w:rFonts w:ascii="Arial" w:hAnsi="Arial" w:cs="Arial"/>
          <w:sz w:val="24"/>
        </w:rPr>
      </w:pPr>
      <w:r w:rsidRPr="00A60F3D">
        <w:rPr>
          <w:rFonts w:ascii="Arial" w:hAnsi="Arial" w:cs="Arial"/>
          <w:sz w:val="24"/>
        </w:rPr>
        <w:lastRenderedPageBreak/>
        <w:t>Como secretaria necesito eliminar la matrícula para deshacer su registro del sistema.</w:t>
      </w:r>
    </w:p>
    <w:p w14:paraId="7CC8E93B" w14:textId="77777777" w:rsidR="007058B8" w:rsidRPr="00A60F3D" w:rsidRDefault="007058B8" w:rsidP="007058B8">
      <w:pPr>
        <w:pStyle w:val="Prrafodelista"/>
        <w:numPr>
          <w:ilvl w:val="0"/>
          <w:numId w:val="21"/>
        </w:numPr>
        <w:jc w:val="both"/>
        <w:rPr>
          <w:rFonts w:ascii="Arial" w:hAnsi="Arial" w:cs="Arial"/>
          <w:sz w:val="24"/>
        </w:rPr>
      </w:pPr>
      <w:r w:rsidRPr="00A60F3D">
        <w:rPr>
          <w:rFonts w:ascii="Arial" w:hAnsi="Arial" w:cs="Arial"/>
          <w:sz w:val="24"/>
        </w:rPr>
        <w:t>Como secretaria necesito eliminar los pagos para deshacer su registro del sistema.</w:t>
      </w:r>
    </w:p>
    <w:p w14:paraId="42A869AE" w14:textId="77777777" w:rsidR="007058B8" w:rsidRPr="00A60F3D" w:rsidRDefault="007058B8" w:rsidP="007058B8">
      <w:pPr>
        <w:pStyle w:val="Prrafodelista"/>
        <w:numPr>
          <w:ilvl w:val="0"/>
          <w:numId w:val="21"/>
        </w:numPr>
        <w:jc w:val="both"/>
        <w:rPr>
          <w:rFonts w:ascii="Arial" w:hAnsi="Arial" w:cs="Arial"/>
          <w:sz w:val="24"/>
        </w:rPr>
      </w:pPr>
      <w:r w:rsidRPr="00A60F3D">
        <w:rPr>
          <w:rFonts w:ascii="Arial" w:hAnsi="Arial" w:cs="Arial"/>
          <w:sz w:val="24"/>
        </w:rPr>
        <w:t>Como secretaria necesito buscar al alumno mediante sus datos personales para mostrar el formulario de pagos.</w:t>
      </w:r>
    </w:p>
    <w:p w14:paraId="51EB0BC1" w14:textId="5D0B3915" w:rsidR="007058B8" w:rsidRPr="00A60F3D" w:rsidRDefault="007058B8" w:rsidP="007058B8">
      <w:pPr>
        <w:pStyle w:val="Prrafodelista"/>
        <w:numPr>
          <w:ilvl w:val="0"/>
          <w:numId w:val="21"/>
        </w:numPr>
        <w:jc w:val="both"/>
        <w:rPr>
          <w:rFonts w:ascii="Arial" w:hAnsi="Arial" w:cs="Arial"/>
          <w:sz w:val="24"/>
        </w:rPr>
      </w:pPr>
      <w:r w:rsidRPr="00A60F3D">
        <w:rPr>
          <w:rFonts w:ascii="Arial" w:hAnsi="Arial" w:cs="Arial"/>
          <w:sz w:val="24"/>
        </w:rPr>
        <w:t xml:space="preserve">Como secretaria necesito </w:t>
      </w:r>
      <w:r w:rsidR="009778F1" w:rsidRPr="00A60F3D">
        <w:rPr>
          <w:rFonts w:ascii="Arial" w:hAnsi="Arial" w:cs="Arial"/>
          <w:sz w:val="24"/>
        </w:rPr>
        <w:t>registrar el</w:t>
      </w:r>
      <w:r w:rsidRPr="00A60F3D">
        <w:rPr>
          <w:rFonts w:ascii="Arial" w:hAnsi="Arial" w:cs="Arial"/>
          <w:sz w:val="24"/>
        </w:rPr>
        <w:t xml:space="preserve"> pago de matrícula para que el alumno pueda ser calificado en clases.</w:t>
      </w:r>
    </w:p>
    <w:p w14:paraId="412ED942" w14:textId="2F849C0F" w:rsidR="007058B8" w:rsidRPr="00A60F3D" w:rsidRDefault="007058B8" w:rsidP="007058B8">
      <w:pPr>
        <w:pStyle w:val="Prrafodelista"/>
        <w:numPr>
          <w:ilvl w:val="0"/>
          <w:numId w:val="21"/>
        </w:numPr>
        <w:jc w:val="both"/>
        <w:rPr>
          <w:rFonts w:ascii="Arial" w:hAnsi="Arial" w:cs="Arial"/>
          <w:sz w:val="24"/>
        </w:rPr>
      </w:pPr>
      <w:r w:rsidRPr="00A60F3D">
        <w:rPr>
          <w:rFonts w:ascii="Arial" w:hAnsi="Arial" w:cs="Arial"/>
          <w:sz w:val="24"/>
        </w:rPr>
        <w:t xml:space="preserve">Como secretaria necesito </w:t>
      </w:r>
      <w:r w:rsidR="009778F1" w:rsidRPr="00A60F3D">
        <w:rPr>
          <w:rFonts w:ascii="Arial" w:hAnsi="Arial" w:cs="Arial"/>
          <w:sz w:val="24"/>
        </w:rPr>
        <w:t>modificar el</w:t>
      </w:r>
      <w:r w:rsidRPr="00A60F3D">
        <w:rPr>
          <w:rFonts w:ascii="Arial" w:hAnsi="Arial" w:cs="Arial"/>
          <w:sz w:val="24"/>
        </w:rPr>
        <w:t xml:space="preserve"> pago de matrícula para actualizar el monto a deber.</w:t>
      </w:r>
    </w:p>
    <w:p w14:paraId="3D519344" w14:textId="77777777" w:rsidR="007058B8" w:rsidRPr="00A60F3D" w:rsidRDefault="007058B8" w:rsidP="007058B8">
      <w:pPr>
        <w:pStyle w:val="Prrafodelista"/>
        <w:numPr>
          <w:ilvl w:val="0"/>
          <w:numId w:val="21"/>
        </w:numPr>
        <w:jc w:val="both"/>
        <w:rPr>
          <w:rFonts w:ascii="Arial" w:hAnsi="Arial" w:cs="Arial"/>
          <w:sz w:val="24"/>
        </w:rPr>
      </w:pPr>
      <w:r w:rsidRPr="00A60F3D">
        <w:rPr>
          <w:rFonts w:ascii="Arial" w:hAnsi="Arial" w:cs="Arial"/>
          <w:sz w:val="24"/>
        </w:rPr>
        <w:t>Como secretaria necesito registrar el pago de la pensión para solventar los gastos de la institución.</w:t>
      </w:r>
    </w:p>
    <w:p w14:paraId="7D8B6CD1" w14:textId="64078762" w:rsidR="007058B8" w:rsidRPr="00A60F3D" w:rsidRDefault="007058B8" w:rsidP="007058B8">
      <w:pPr>
        <w:pStyle w:val="Prrafodelista"/>
        <w:numPr>
          <w:ilvl w:val="0"/>
          <w:numId w:val="21"/>
        </w:numPr>
        <w:jc w:val="both"/>
        <w:rPr>
          <w:rFonts w:ascii="Arial" w:hAnsi="Arial" w:cs="Arial"/>
          <w:sz w:val="24"/>
        </w:rPr>
      </w:pPr>
      <w:r w:rsidRPr="00A60F3D">
        <w:rPr>
          <w:rFonts w:ascii="Arial" w:hAnsi="Arial" w:cs="Arial"/>
          <w:sz w:val="24"/>
        </w:rPr>
        <w:t xml:space="preserve">Como secretaria necesito modificar el pago de la pensión </w:t>
      </w:r>
      <w:r w:rsidR="009778F1" w:rsidRPr="00A60F3D">
        <w:rPr>
          <w:rFonts w:ascii="Arial" w:hAnsi="Arial" w:cs="Arial"/>
          <w:sz w:val="24"/>
        </w:rPr>
        <w:t>para actualizar</w:t>
      </w:r>
      <w:r w:rsidRPr="00A60F3D">
        <w:rPr>
          <w:rFonts w:ascii="Arial" w:hAnsi="Arial" w:cs="Arial"/>
          <w:sz w:val="24"/>
        </w:rPr>
        <w:t xml:space="preserve"> el monto a deber.</w:t>
      </w:r>
    </w:p>
    <w:p w14:paraId="68DA9B50" w14:textId="77777777" w:rsidR="007058B8" w:rsidRPr="00A60F3D" w:rsidRDefault="007058B8" w:rsidP="007058B8">
      <w:pPr>
        <w:pStyle w:val="Prrafodelista"/>
        <w:numPr>
          <w:ilvl w:val="0"/>
          <w:numId w:val="21"/>
        </w:numPr>
        <w:jc w:val="both"/>
        <w:rPr>
          <w:rFonts w:ascii="Arial" w:hAnsi="Arial" w:cs="Arial"/>
          <w:sz w:val="24"/>
        </w:rPr>
      </w:pPr>
      <w:r w:rsidRPr="00A60F3D">
        <w:rPr>
          <w:rFonts w:ascii="Arial" w:hAnsi="Arial" w:cs="Arial"/>
          <w:sz w:val="24"/>
        </w:rPr>
        <w:t>Como secretaria necesito registrar los pagos únicos durante el año para que el alumno pueda tener acceso a los materiales de clase y saldar las cuentas de las actividades cívicas.</w:t>
      </w:r>
    </w:p>
    <w:p w14:paraId="258542FA" w14:textId="77777777" w:rsidR="007058B8" w:rsidRPr="00A60F3D" w:rsidRDefault="007058B8" w:rsidP="007058B8">
      <w:pPr>
        <w:pStyle w:val="Prrafodelista"/>
        <w:numPr>
          <w:ilvl w:val="0"/>
          <w:numId w:val="21"/>
        </w:numPr>
        <w:jc w:val="both"/>
        <w:rPr>
          <w:rFonts w:ascii="Arial" w:hAnsi="Arial" w:cs="Arial"/>
          <w:sz w:val="24"/>
        </w:rPr>
      </w:pPr>
      <w:r w:rsidRPr="00A60F3D">
        <w:rPr>
          <w:rFonts w:ascii="Arial" w:hAnsi="Arial" w:cs="Arial"/>
          <w:sz w:val="24"/>
        </w:rPr>
        <w:t xml:space="preserve">Como secretaria necesito modificar los pagos únicos durante el año para actualizar el monto a deber. </w:t>
      </w:r>
    </w:p>
    <w:p w14:paraId="04672E6A" w14:textId="77777777" w:rsidR="007058B8" w:rsidRPr="00A60F3D" w:rsidRDefault="007058B8" w:rsidP="007058B8">
      <w:pPr>
        <w:pStyle w:val="Prrafodelista"/>
        <w:numPr>
          <w:ilvl w:val="0"/>
          <w:numId w:val="21"/>
        </w:numPr>
        <w:jc w:val="both"/>
        <w:rPr>
          <w:rFonts w:ascii="Arial" w:hAnsi="Arial" w:cs="Arial"/>
          <w:sz w:val="24"/>
        </w:rPr>
      </w:pPr>
      <w:r w:rsidRPr="00A60F3D">
        <w:rPr>
          <w:rFonts w:ascii="Arial" w:hAnsi="Arial" w:cs="Arial"/>
          <w:sz w:val="24"/>
        </w:rPr>
        <w:t>Como secretaria necesito registrar las secciones por grado para un mejor orden y control de los salones de clase.</w:t>
      </w:r>
    </w:p>
    <w:p w14:paraId="056C57D3" w14:textId="77777777" w:rsidR="007058B8" w:rsidRPr="00A60F3D" w:rsidRDefault="007058B8" w:rsidP="007058B8">
      <w:pPr>
        <w:pStyle w:val="Prrafodelista"/>
        <w:numPr>
          <w:ilvl w:val="0"/>
          <w:numId w:val="21"/>
        </w:numPr>
        <w:jc w:val="both"/>
        <w:rPr>
          <w:rFonts w:ascii="Arial" w:hAnsi="Arial" w:cs="Arial"/>
          <w:sz w:val="24"/>
        </w:rPr>
      </w:pPr>
      <w:r w:rsidRPr="00A60F3D">
        <w:rPr>
          <w:rFonts w:ascii="Arial" w:hAnsi="Arial" w:cs="Arial"/>
          <w:sz w:val="24"/>
        </w:rPr>
        <w:t>Como secretaria necesito modificar las secciones por grado para actualizar la información de las aulas.</w:t>
      </w:r>
    </w:p>
    <w:p w14:paraId="2871FFC9" w14:textId="77777777" w:rsidR="007058B8" w:rsidRPr="00A60F3D" w:rsidRDefault="007058B8" w:rsidP="007058B8">
      <w:pPr>
        <w:pStyle w:val="Prrafodelista"/>
        <w:numPr>
          <w:ilvl w:val="0"/>
          <w:numId w:val="21"/>
        </w:numPr>
        <w:jc w:val="both"/>
        <w:rPr>
          <w:rFonts w:ascii="Arial" w:hAnsi="Arial" w:cs="Arial"/>
          <w:sz w:val="24"/>
        </w:rPr>
      </w:pPr>
      <w:r w:rsidRPr="00A60F3D">
        <w:rPr>
          <w:rFonts w:ascii="Arial" w:hAnsi="Arial" w:cs="Arial"/>
          <w:sz w:val="24"/>
        </w:rPr>
        <w:t>Como secretaria necesito eliminar las secciones por grado para deshacer su registro del sistema.</w:t>
      </w:r>
    </w:p>
    <w:p w14:paraId="386E9C75" w14:textId="77777777" w:rsidR="007058B8" w:rsidRPr="00A60F3D" w:rsidRDefault="007058B8" w:rsidP="007058B8">
      <w:pPr>
        <w:pStyle w:val="Prrafodelista"/>
        <w:numPr>
          <w:ilvl w:val="0"/>
          <w:numId w:val="21"/>
        </w:numPr>
        <w:jc w:val="both"/>
        <w:rPr>
          <w:rFonts w:ascii="Arial" w:hAnsi="Arial" w:cs="Arial"/>
          <w:sz w:val="24"/>
        </w:rPr>
      </w:pPr>
      <w:r w:rsidRPr="00A60F3D">
        <w:rPr>
          <w:rFonts w:ascii="Arial" w:hAnsi="Arial" w:cs="Arial"/>
          <w:sz w:val="24"/>
        </w:rPr>
        <w:t>Como secretaria necesito consultar la lista de alumnos matriculados para poder asignarlos en sus respectivas aulas.</w:t>
      </w:r>
    </w:p>
    <w:p w14:paraId="06751790" w14:textId="77777777" w:rsidR="007058B8" w:rsidRPr="00A60F3D" w:rsidRDefault="007058B8" w:rsidP="007058B8">
      <w:pPr>
        <w:pStyle w:val="Estilo2proy"/>
        <w:ind w:left="720"/>
        <w:rPr>
          <w:sz w:val="32"/>
        </w:rPr>
      </w:pPr>
    </w:p>
    <w:p w14:paraId="5515A7BC" w14:textId="77777777" w:rsidR="007058B8" w:rsidRPr="00A60F3D" w:rsidRDefault="007058B8" w:rsidP="007058B8">
      <w:pPr>
        <w:pStyle w:val="Estilo2proy"/>
        <w:spacing w:after="240"/>
        <w:ind w:left="1440"/>
      </w:pPr>
      <w:bookmarkStart w:id="41" w:name="_Toc40597031"/>
      <w:r w:rsidRPr="00A60F3D">
        <w:t>3.1.2.2 Modelo Incremental</w:t>
      </w:r>
      <w:bookmarkEnd w:id="41"/>
    </w:p>
    <w:p w14:paraId="3AD0A885" w14:textId="77777777" w:rsidR="007058B8" w:rsidRPr="00A60F3D" w:rsidRDefault="007058B8" w:rsidP="007058B8">
      <w:pPr>
        <w:ind w:left="1440"/>
        <w:jc w:val="both"/>
        <w:rPr>
          <w:rFonts w:ascii="Arial" w:hAnsi="Arial" w:cs="Arial"/>
          <w:sz w:val="24"/>
        </w:rPr>
      </w:pPr>
      <w:r w:rsidRPr="00A60F3D">
        <w:rPr>
          <w:rFonts w:ascii="Arial" w:hAnsi="Arial" w:cs="Arial"/>
          <w:b/>
          <w:sz w:val="24"/>
        </w:rPr>
        <w:t>INCREMENTO #1:</w:t>
      </w:r>
      <w:r w:rsidRPr="00A60F3D">
        <w:rPr>
          <w:rFonts w:ascii="Arial" w:hAnsi="Arial" w:cs="Arial"/>
          <w:sz w:val="24"/>
        </w:rPr>
        <w:t xml:space="preserve"> PROCESO DE REGISTRO DE MATRÍCULA Y PAGOS</w:t>
      </w:r>
    </w:p>
    <w:p w14:paraId="71DDCC42" w14:textId="77777777" w:rsidR="007058B8" w:rsidRPr="00A60F3D" w:rsidRDefault="007058B8" w:rsidP="007058B8">
      <w:pPr>
        <w:pStyle w:val="Prrafodelista"/>
        <w:numPr>
          <w:ilvl w:val="0"/>
          <w:numId w:val="26"/>
        </w:numPr>
        <w:jc w:val="both"/>
        <w:rPr>
          <w:rFonts w:ascii="Arial" w:hAnsi="Arial" w:cs="Arial"/>
          <w:sz w:val="24"/>
        </w:rPr>
      </w:pPr>
      <w:r w:rsidRPr="00A60F3D">
        <w:rPr>
          <w:rFonts w:ascii="Arial" w:hAnsi="Arial" w:cs="Arial"/>
          <w:sz w:val="24"/>
        </w:rPr>
        <w:t xml:space="preserve">Como secretaria necesito ingresar el usuario y contraseña para acceder al sistema de matrícula. </w:t>
      </w:r>
    </w:p>
    <w:p w14:paraId="64F1E6ED" w14:textId="77777777" w:rsidR="007058B8" w:rsidRPr="00A60F3D" w:rsidRDefault="007058B8" w:rsidP="007058B8">
      <w:pPr>
        <w:pStyle w:val="Prrafodelista"/>
        <w:numPr>
          <w:ilvl w:val="0"/>
          <w:numId w:val="26"/>
        </w:numPr>
        <w:jc w:val="both"/>
        <w:rPr>
          <w:rFonts w:ascii="Arial" w:hAnsi="Arial" w:cs="Arial"/>
          <w:sz w:val="24"/>
        </w:rPr>
      </w:pPr>
      <w:r w:rsidRPr="00A60F3D">
        <w:rPr>
          <w:rFonts w:ascii="Arial" w:hAnsi="Arial" w:cs="Arial"/>
          <w:sz w:val="24"/>
        </w:rPr>
        <w:t xml:space="preserve">Como secretaria necesito registrar la matrícula para obtener la información personal del alumno. </w:t>
      </w:r>
    </w:p>
    <w:p w14:paraId="2F35021E" w14:textId="77777777" w:rsidR="007058B8" w:rsidRPr="00A60F3D" w:rsidRDefault="007058B8" w:rsidP="007058B8">
      <w:pPr>
        <w:pStyle w:val="Prrafodelista"/>
        <w:numPr>
          <w:ilvl w:val="0"/>
          <w:numId w:val="26"/>
        </w:numPr>
        <w:jc w:val="both"/>
        <w:rPr>
          <w:rFonts w:ascii="Arial" w:hAnsi="Arial" w:cs="Arial"/>
          <w:sz w:val="24"/>
        </w:rPr>
      </w:pPr>
      <w:r w:rsidRPr="00A60F3D">
        <w:rPr>
          <w:rFonts w:ascii="Arial" w:hAnsi="Arial" w:cs="Arial"/>
          <w:sz w:val="24"/>
        </w:rPr>
        <w:t>Como secretaria necesito buscar al alumno mediante sus datos personales para mostrar el formulario de pagos.</w:t>
      </w:r>
    </w:p>
    <w:p w14:paraId="1F9F0195" w14:textId="0B82A19B" w:rsidR="007058B8" w:rsidRPr="00A60F3D" w:rsidRDefault="007058B8" w:rsidP="007058B8">
      <w:pPr>
        <w:pStyle w:val="Prrafodelista"/>
        <w:numPr>
          <w:ilvl w:val="0"/>
          <w:numId w:val="26"/>
        </w:numPr>
        <w:jc w:val="both"/>
        <w:rPr>
          <w:rFonts w:ascii="Arial" w:hAnsi="Arial" w:cs="Arial"/>
          <w:sz w:val="24"/>
        </w:rPr>
      </w:pPr>
      <w:r w:rsidRPr="00A60F3D">
        <w:rPr>
          <w:rFonts w:ascii="Arial" w:hAnsi="Arial" w:cs="Arial"/>
          <w:sz w:val="24"/>
        </w:rPr>
        <w:t xml:space="preserve">Como secretaria necesito </w:t>
      </w:r>
      <w:r w:rsidR="009778F1" w:rsidRPr="00A60F3D">
        <w:rPr>
          <w:rFonts w:ascii="Arial" w:hAnsi="Arial" w:cs="Arial"/>
          <w:sz w:val="24"/>
        </w:rPr>
        <w:t>registrar el</w:t>
      </w:r>
      <w:r w:rsidRPr="00A60F3D">
        <w:rPr>
          <w:rFonts w:ascii="Arial" w:hAnsi="Arial" w:cs="Arial"/>
          <w:sz w:val="24"/>
        </w:rPr>
        <w:t xml:space="preserve"> pago de matrícula para que el alumno pueda ser calificado en clases.</w:t>
      </w:r>
    </w:p>
    <w:p w14:paraId="320C6BF3" w14:textId="77777777" w:rsidR="007058B8" w:rsidRPr="00A60F3D" w:rsidRDefault="007058B8" w:rsidP="007058B8">
      <w:pPr>
        <w:pStyle w:val="Prrafodelista"/>
        <w:numPr>
          <w:ilvl w:val="0"/>
          <w:numId w:val="26"/>
        </w:numPr>
        <w:jc w:val="both"/>
        <w:rPr>
          <w:rFonts w:ascii="Arial" w:hAnsi="Arial" w:cs="Arial"/>
          <w:sz w:val="24"/>
        </w:rPr>
      </w:pPr>
      <w:r w:rsidRPr="00A60F3D">
        <w:rPr>
          <w:rFonts w:ascii="Arial" w:hAnsi="Arial" w:cs="Arial"/>
          <w:sz w:val="24"/>
        </w:rPr>
        <w:t>Como secretaria necesito registrar el pago de la pensión para solventar los gastos de la institución.</w:t>
      </w:r>
    </w:p>
    <w:p w14:paraId="2196134F" w14:textId="77777777" w:rsidR="007058B8" w:rsidRPr="00A60F3D" w:rsidRDefault="007058B8" w:rsidP="00885633">
      <w:pPr>
        <w:pStyle w:val="Prrafodelista"/>
        <w:numPr>
          <w:ilvl w:val="0"/>
          <w:numId w:val="26"/>
        </w:numPr>
        <w:jc w:val="both"/>
        <w:rPr>
          <w:rFonts w:ascii="Arial" w:hAnsi="Arial" w:cs="Arial"/>
          <w:sz w:val="24"/>
        </w:rPr>
      </w:pPr>
      <w:r w:rsidRPr="00A60F3D">
        <w:rPr>
          <w:rFonts w:ascii="Arial" w:hAnsi="Arial" w:cs="Arial"/>
          <w:sz w:val="24"/>
        </w:rPr>
        <w:lastRenderedPageBreak/>
        <w:t xml:space="preserve">Como secretaria necesito registrar los pagos únicos durante el año para que el alumno pueda tener acceso a los materiales de clase y saldar las cuentas de las actividades cívicas. </w:t>
      </w:r>
    </w:p>
    <w:p w14:paraId="156F82DC" w14:textId="77777777" w:rsidR="003B4C8F" w:rsidRPr="00A60F3D" w:rsidRDefault="003B4C8F" w:rsidP="003B4C8F">
      <w:pPr>
        <w:pStyle w:val="Prrafodelista"/>
        <w:ind w:left="2160"/>
        <w:jc w:val="both"/>
        <w:rPr>
          <w:rFonts w:ascii="Arial" w:hAnsi="Arial" w:cs="Arial"/>
          <w:sz w:val="24"/>
        </w:rPr>
      </w:pPr>
    </w:p>
    <w:p w14:paraId="71FBFE7F" w14:textId="77777777" w:rsidR="005E4817" w:rsidRPr="005E4817" w:rsidRDefault="007058B8" w:rsidP="005E4817">
      <w:pPr>
        <w:ind w:left="1440"/>
        <w:jc w:val="both"/>
        <w:rPr>
          <w:rFonts w:ascii="Arial" w:hAnsi="Arial" w:cs="Arial"/>
          <w:sz w:val="24"/>
        </w:rPr>
      </w:pPr>
      <w:r w:rsidRPr="003B4C8F">
        <w:rPr>
          <w:rFonts w:ascii="Arial" w:hAnsi="Arial" w:cs="Arial"/>
          <w:b/>
          <w:sz w:val="24"/>
        </w:rPr>
        <w:t>INCREMENTO #2:</w:t>
      </w:r>
      <w:r w:rsidRPr="003B4C8F">
        <w:rPr>
          <w:rFonts w:ascii="Arial" w:hAnsi="Arial" w:cs="Arial"/>
          <w:sz w:val="24"/>
        </w:rPr>
        <w:t xml:space="preserve"> GESTIONAR DATOS </w:t>
      </w:r>
    </w:p>
    <w:p w14:paraId="6B5F4066" w14:textId="77777777" w:rsidR="007058B8" w:rsidRPr="00A60F3D" w:rsidRDefault="007058B8" w:rsidP="005E4817">
      <w:pPr>
        <w:pStyle w:val="Prrafodelista"/>
        <w:numPr>
          <w:ilvl w:val="0"/>
          <w:numId w:val="27"/>
        </w:numPr>
        <w:tabs>
          <w:tab w:val="left" w:pos="1530"/>
        </w:tabs>
        <w:ind w:left="1800"/>
        <w:jc w:val="both"/>
        <w:rPr>
          <w:rFonts w:ascii="Arial" w:hAnsi="Arial" w:cs="Arial"/>
          <w:sz w:val="24"/>
        </w:rPr>
      </w:pPr>
      <w:r w:rsidRPr="00A60F3D">
        <w:rPr>
          <w:rFonts w:ascii="Arial" w:hAnsi="Arial" w:cs="Arial"/>
          <w:sz w:val="24"/>
        </w:rPr>
        <w:t>Como secretaria necesito buscar al alumno mediante sus datos personales para modificar la matrícula.</w:t>
      </w:r>
    </w:p>
    <w:p w14:paraId="40368968" w14:textId="77777777" w:rsidR="007058B8" w:rsidRPr="00A60F3D" w:rsidRDefault="007058B8" w:rsidP="005E4817">
      <w:pPr>
        <w:pStyle w:val="Prrafodelista"/>
        <w:numPr>
          <w:ilvl w:val="0"/>
          <w:numId w:val="27"/>
        </w:numPr>
        <w:ind w:left="1800"/>
        <w:jc w:val="both"/>
        <w:rPr>
          <w:rFonts w:ascii="Arial" w:hAnsi="Arial" w:cs="Arial"/>
          <w:sz w:val="24"/>
        </w:rPr>
      </w:pPr>
      <w:r w:rsidRPr="00A60F3D">
        <w:rPr>
          <w:rFonts w:ascii="Arial" w:hAnsi="Arial" w:cs="Arial"/>
          <w:sz w:val="24"/>
        </w:rPr>
        <w:t>Como secretaria necesito modificar matrícula para actualizar la información personal del alumno.</w:t>
      </w:r>
    </w:p>
    <w:p w14:paraId="07423A78" w14:textId="43F6E333" w:rsidR="007058B8" w:rsidRPr="00A60F3D" w:rsidRDefault="007058B8" w:rsidP="005E4817">
      <w:pPr>
        <w:pStyle w:val="Prrafodelista"/>
        <w:numPr>
          <w:ilvl w:val="0"/>
          <w:numId w:val="27"/>
        </w:numPr>
        <w:ind w:left="1800"/>
        <w:jc w:val="both"/>
        <w:rPr>
          <w:rFonts w:ascii="Arial" w:hAnsi="Arial" w:cs="Arial"/>
          <w:sz w:val="24"/>
        </w:rPr>
      </w:pPr>
      <w:r w:rsidRPr="00A60F3D">
        <w:rPr>
          <w:rFonts w:ascii="Arial" w:hAnsi="Arial" w:cs="Arial"/>
          <w:sz w:val="24"/>
        </w:rPr>
        <w:t xml:space="preserve">Como secretaria necesito </w:t>
      </w:r>
      <w:r w:rsidR="009778F1" w:rsidRPr="00A60F3D">
        <w:rPr>
          <w:rFonts w:ascii="Arial" w:hAnsi="Arial" w:cs="Arial"/>
          <w:sz w:val="24"/>
        </w:rPr>
        <w:t>modificar el</w:t>
      </w:r>
      <w:r w:rsidRPr="00A60F3D">
        <w:rPr>
          <w:rFonts w:ascii="Arial" w:hAnsi="Arial" w:cs="Arial"/>
          <w:sz w:val="24"/>
        </w:rPr>
        <w:t xml:space="preserve"> pago de matrícula para actualizar el monto a deber.</w:t>
      </w:r>
    </w:p>
    <w:p w14:paraId="12C9BF59" w14:textId="794304C0" w:rsidR="007058B8" w:rsidRPr="00A60F3D" w:rsidRDefault="007058B8" w:rsidP="005E4817">
      <w:pPr>
        <w:pStyle w:val="Prrafodelista"/>
        <w:numPr>
          <w:ilvl w:val="0"/>
          <w:numId w:val="27"/>
        </w:numPr>
        <w:ind w:left="1800"/>
        <w:jc w:val="both"/>
        <w:rPr>
          <w:rFonts w:ascii="Arial" w:hAnsi="Arial" w:cs="Arial"/>
          <w:sz w:val="24"/>
        </w:rPr>
      </w:pPr>
      <w:r w:rsidRPr="00A60F3D">
        <w:rPr>
          <w:rFonts w:ascii="Arial" w:hAnsi="Arial" w:cs="Arial"/>
          <w:sz w:val="24"/>
        </w:rPr>
        <w:t xml:space="preserve">Como secretaria necesito modificar el pago de la pensión </w:t>
      </w:r>
      <w:r w:rsidR="009778F1" w:rsidRPr="00A60F3D">
        <w:rPr>
          <w:rFonts w:ascii="Arial" w:hAnsi="Arial" w:cs="Arial"/>
          <w:sz w:val="24"/>
        </w:rPr>
        <w:t>para actualizar</w:t>
      </w:r>
      <w:r w:rsidRPr="00A60F3D">
        <w:rPr>
          <w:rFonts w:ascii="Arial" w:hAnsi="Arial" w:cs="Arial"/>
          <w:sz w:val="24"/>
        </w:rPr>
        <w:t xml:space="preserve"> el monto a deber.</w:t>
      </w:r>
    </w:p>
    <w:p w14:paraId="60BE842F" w14:textId="77777777" w:rsidR="007058B8" w:rsidRPr="00A60F3D" w:rsidRDefault="007058B8" w:rsidP="005E4817">
      <w:pPr>
        <w:pStyle w:val="Prrafodelista"/>
        <w:numPr>
          <w:ilvl w:val="0"/>
          <w:numId w:val="27"/>
        </w:numPr>
        <w:ind w:left="1800"/>
        <w:jc w:val="both"/>
        <w:rPr>
          <w:rFonts w:ascii="Arial" w:hAnsi="Arial" w:cs="Arial"/>
          <w:sz w:val="24"/>
        </w:rPr>
      </w:pPr>
      <w:r w:rsidRPr="00A60F3D">
        <w:rPr>
          <w:rFonts w:ascii="Arial" w:hAnsi="Arial" w:cs="Arial"/>
          <w:sz w:val="24"/>
        </w:rPr>
        <w:t>Como secretaria necesito modificar los pagos únicos durante el año para actualizar el monto a deber</w:t>
      </w:r>
    </w:p>
    <w:p w14:paraId="07E1EA86" w14:textId="77777777" w:rsidR="007058B8" w:rsidRPr="00A60F3D" w:rsidRDefault="007058B8" w:rsidP="00885633">
      <w:pPr>
        <w:pStyle w:val="Prrafodelista"/>
        <w:ind w:left="1440"/>
        <w:jc w:val="both"/>
        <w:rPr>
          <w:rFonts w:ascii="Arial" w:hAnsi="Arial" w:cs="Arial"/>
          <w:sz w:val="24"/>
        </w:rPr>
      </w:pPr>
    </w:p>
    <w:p w14:paraId="00EEDC4B" w14:textId="77777777" w:rsidR="007058B8" w:rsidRPr="003B4C8F" w:rsidRDefault="007058B8" w:rsidP="00885633">
      <w:pPr>
        <w:ind w:left="1440"/>
        <w:jc w:val="both"/>
        <w:rPr>
          <w:rFonts w:ascii="Arial" w:hAnsi="Arial" w:cs="Arial"/>
          <w:sz w:val="24"/>
        </w:rPr>
      </w:pPr>
      <w:r w:rsidRPr="003B4C8F">
        <w:rPr>
          <w:rFonts w:ascii="Arial" w:hAnsi="Arial" w:cs="Arial"/>
          <w:b/>
          <w:sz w:val="24"/>
        </w:rPr>
        <w:t>INCREMENTO #3:</w:t>
      </w:r>
      <w:r w:rsidRPr="003B4C8F">
        <w:rPr>
          <w:rFonts w:ascii="Arial" w:hAnsi="Arial" w:cs="Arial"/>
          <w:sz w:val="24"/>
        </w:rPr>
        <w:t xml:space="preserve"> ELIMINACIÓN DE DATOS</w:t>
      </w:r>
    </w:p>
    <w:p w14:paraId="6685D2E7" w14:textId="77777777" w:rsidR="007058B8" w:rsidRPr="00A60F3D" w:rsidRDefault="007058B8" w:rsidP="005E4817">
      <w:pPr>
        <w:pStyle w:val="Prrafodelista"/>
        <w:numPr>
          <w:ilvl w:val="0"/>
          <w:numId w:val="28"/>
        </w:numPr>
        <w:ind w:left="1800"/>
        <w:jc w:val="both"/>
        <w:rPr>
          <w:rFonts w:ascii="Arial" w:hAnsi="Arial" w:cs="Arial"/>
          <w:sz w:val="24"/>
        </w:rPr>
      </w:pPr>
      <w:r w:rsidRPr="00A60F3D">
        <w:rPr>
          <w:rFonts w:ascii="Arial" w:hAnsi="Arial" w:cs="Arial"/>
          <w:sz w:val="24"/>
        </w:rPr>
        <w:t>Como secretaria necesito eliminar la matrícula para deshacer su registro del sistema.</w:t>
      </w:r>
    </w:p>
    <w:p w14:paraId="36F8E7D3" w14:textId="77777777" w:rsidR="007058B8" w:rsidRPr="00A60F3D" w:rsidRDefault="007058B8" w:rsidP="005E4817">
      <w:pPr>
        <w:pStyle w:val="Prrafodelista"/>
        <w:numPr>
          <w:ilvl w:val="0"/>
          <w:numId w:val="28"/>
        </w:numPr>
        <w:ind w:left="1800"/>
        <w:jc w:val="both"/>
        <w:rPr>
          <w:rFonts w:ascii="Arial" w:hAnsi="Arial" w:cs="Arial"/>
          <w:sz w:val="24"/>
        </w:rPr>
      </w:pPr>
      <w:r w:rsidRPr="00A60F3D">
        <w:rPr>
          <w:rFonts w:ascii="Arial" w:hAnsi="Arial" w:cs="Arial"/>
          <w:sz w:val="24"/>
        </w:rPr>
        <w:t>Como secretaria necesito eliminar los pagos para deshacer su registro del sistema.</w:t>
      </w:r>
    </w:p>
    <w:p w14:paraId="05E24AEB" w14:textId="77777777" w:rsidR="007058B8" w:rsidRPr="00A60F3D" w:rsidRDefault="007058B8" w:rsidP="00885633">
      <w:pPr>
        <w:pStyle w:val="Prrafodelista"/>
        <w:ind w:left="1440"/>
        <w:jc w:val="both"/>
        <w:rPr>
          <w:rFonts w:ascii="Arial" w:hAnsi="Arial" w:cs="Arial"/>
          <w:sz w:val="24"/>
        </w:rPr>
      </w:pPr>
    </w:p>
    <w:p w14:paraId="5560D4DD" w14:textId="77777777" w:rsidR="007058B8" w:rsidRPr="003B4C8F" w:rsidRDefault="007058B8" w:rsidP="00885633">
      <w:pPr>
        <w:ind w:left="1440"/>
        <w:jc w:val="both"/>
        <w:rPr>
          <w:rFonts w:ascii="Arial" w:hAnsi="Arial" w:cs="Arial"/>
          <w:sz w:val="24"/>
        </w:rPr>
      </w:pPr>
      <w:r w:rsidRPr="003B4C8F">
        <w:rPr>
          <w:rFonts w:ascii="Arial" w:hAnsi="Arial" w:cs="Arial"/>
          <w:b/>
          <w:sz w:val="24"/>
        </w:rPr>
        <w:t>INCREMENTO #4:</w:t>
      </w:r>
      <w:r w:rsidRPr="003B4C8F">
        <w:rPr>
          <w:rFonts w:ascii="Arial" w:hAnsi="Arial" w:cs="Arial"/>
          <w:sz w:val="24"/>
        </w:rPr>
        <w:t xml:space="preserve"> GESTIONAR SECCIONES</w:t>
      </w:r>
    </w:p>
    <w:p w14:paraId="7ED304AA" w14:textId="77777777" w:rsidR="007058B8" w:rsidRPr="00A60F3D" w:rsidRDefault="007058B8" w:rsidP="005E4817">
      <w:pPr>
        <w:pStyle w:val="Prrafodelista"/>
        <w:numPr>
          <w:ilvl w:val="0"/>
          <w:numId w:val="29"/>
        </w:numPr>
        <w:ind w:left="1800"/>
        <w:jc w:val="both"/>
        <w:rPr>
          <w:rFonts w:ascii="Arial" w:hAnsi="Arial" w:cs="Arial"/>
          <w:sz w:val="24"/>
        </w:rPr>
      </w:pPr>
      <w:r w:rsidRPr="00A60F3D">
        <w:rPr>
          <w:rFonts w:ascii="Arial" w:hAnsi="Arial" w:cs="Arial"/>
          <w:sz w:val="24"/>
        </w:rPr>
        <w:t>Como secretaria necesito registrar las secciones por grado para un mejor orden y control de los salones de clase.</w:t>
      </w:r>
    </w:p>
    <w:p w14:paraId="0066DA8F" w14:textId="77777777" w:rsidR="007058B8" w:rsidRPr="00A60F3D" w:rsidRDefault="007058B8" w:rsidP="005E4817">
      <w:pPr>
        <w:pStyle w:val="Prrafodelista"/>
        <w:numPr>
          <w:ilvl w:val="0"/>
          <w:numId w:val="29"/>
        </w:numPr>
        <w:ind w:left="1800"/>
        <w:jc w:val="both"/>
        <w:rPr>
          <w:rFonts w:ascii="Arial" w:hAnsi="Arial" w:cs="Arial"/>
          <w:sz w:val="24"/>
        </w:rPr>
      </w:pPr>
      <w:r w:rsidRPr="00A60F3D">
        <w:rPr>
          <w:rFonts w:ascii="Arial" w:hAnsi="Arial" w:cs="Arial"/>
          <w:sz w:val="24"/>
        </w:rPr>
        <w:t>Como secretaria necesito modificar las secciones por grado para actualizar la información de las aulas.</w:t>
      </w:r>
    </w:p>
    <w:p w14:paraId="04DB498A" w14:textId="77777777" w:rsidR="007058B8" w:rsidRPr="00A60F3D" w:rsidRDefault="007058B8" w:rsidP="005E4817">
      <w:pPr>
        <w:pStyle w:val="Prrafodelista"/>
        <w:numPr>
          <w:ilvl w:val="0"/>
          <w:numId w:val="29"/>
        </w:numPr>
        <w:ind w:left="1800"/>
        <w:jc w:val="both"/>
        <w:rPr>
          <w:rFonts w:ascii="Arial" w:hAnsi="Arial" w:cs="Arial"/>
          <w:sz w:val="24"/>
        </w:rPr>
      </w:pPr>
      <w:r w:rsidRPr="00A60F3D">
        <w:rPr>
          <w:rFonts w:ascii="Arial" w:hAnsi="Arial" w:cs="Arial"/>
          <w:sz w:val="24"/>
        </w:rPr>
        <w:t>Como secretaria necesito eliminar las secciones por grado para deshacer su registro del sistema.</w:t>
      </w:r>
    </w:p>
    <w:p w14:paraId="6BA0DF57" w14:textId="77777777" w:rsidR="007058B8" w:rsidRPr="00A60F3D" w:rsidRDefault="007058B8" w:rsidP="005E4817">
      <w:pPr>
        <w:pStyle w:val="Prrafodelista"/>
        <w:numPr>
          <w:ilvl w:val="0"/>
          <w:numId w:val="29"/>
        </w:numPr>
        <w:ind w:left="1800"/>
        <w:jc w:val="both"/>
        <w:rPr>
          <w:rFonts w:ascii="Arial" w:hAnsi="Arial" w:cs="Arial"/>
          <w:sz w:val="24"/>
        </w:rPr>
      </w:pPr>
      <w:r w:rsidRPr="00A60F3D">
        <w:rPr>
          <w:rFonts w:ascii="Arial" w:hAnsi="Arial" w:cs="Arial"/>
          <w:sz w:val="24"/>
        </w:rPr>
        <w:t>Como secretaria necesito consultar la lista de alumnos matriculados por grado para poder distribuirlos en sus respectivas aulas.</w:t>
      </w:r>
    </w:p>
    <w:p w14:paraId="15A4FB43" w14:textId="77777777" w:rsidR="006668F7" w:rsidRPr="00A60F3D" w:rsidRDefault="006668F7">
      <w:pPr>
        <w:rPr>
          <w:b/>
          <w:sz w:val="32"/>
        </w:rPr>
      </w:pPr>
    </w:p>
    <w:p w14:paraId="75480730" w14:textId="77777777" w:rsidR="006668F7" w:rsidRPr="00A60F3D" w:rsidRDefault="00AC7FC0" w:rsidP="006668F7">
      <w:pPr>
        <w:pStyle w:val="Estilo2proy"/>
        <w:ind w:left="1440"/>
      </w:pPr>
      <w:bookmarkStart w:id="42" w:name="_Toc40597032"/>
      <w:r w:rsidRPr="00A60F3D">
        <w:lastRenderedPageBreak/>
        <w:t>3.1.2.</w:t>
      </w:r>
      <w:r w:rsidR="006668F7" w:rsidRPr="00A60F3D">
        <w:t>4</w:t>
      </w:r>
      <w:r w:rsidRPr="00A60F3D">
        <w:t xml:space="preserve"> Modelo de Entidad Relación</w:t>
      </w:r>
      <w:bookmarkEnd w:id="42"/>
    </w:p>
    <w:p w14:paraId="6748B213" w14:textId="77777777" w:rsidR="007058B8" w:rsidRPr="00A60F3D" w:rsidRDefault="006668F7">
      <w:pPr>
        <w:rPr>
          <w:b/>
          <w:sz w:val="28"/>
        </w:rPr>
      </w:pPr>
      <w:r>
        <w:rPr>
          <w:noProof/>
          <w:lang w:eastAsia="es-PE"/>
        </w:rPr>
        <w:drawing>
          <wp:anchor distT="0" distB="0" distL="114300" distR="114300" simplePos="0" relativeHeight="251662336" behindDoc="0" locked="0" layoutInCell="1" allowOverlap="1" wp14:anchorId="76C9264C" wp14:editId="1DCF28F9">
            <wp:simplePos x="0" y="0"/>
            <wp:positionH relativeFrom="margin">
              <wp:posOffset>-635</wp:posOffset>
            </wp:positionH>
            <wp:positionV relativeFrom="paragraph">
              <wp:posOffset>320943</wp:posOffset>
            </wp:positionV>
            <wp:extent cx="5765800" cy="3518535"/>
            <wp:effectExtent l="0" t="0" r="6350" b="5715"/>
            <wp:wrapSquare wrapText="bothSides"/>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9">
                      <a:extLst>
                        <a:ext uri="{28A0092B-C50C-407E-A947-70E740481C1C}">
                          <a14:useLocalDpi xmlns:a14="http://schemas.microsoft.com/office/drawing/2010/main" val="0"/>
                        </a:ext>
                      </a:extLst>
                    </a:blip>
                    <a:srcRect l="3857" r="6318"/>
                    <a:stretch/>
                  </pic:blipFill>
                  <pic:spPr bwMode="auto">
                    <a:xfrm>
                      <a:off x="0" y="0"/>
                      <a:ext cx="5765800" cy="35185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AE463A2" w14:textId="77777777" w:rsidR="006668F7" w:rsidRPr="00A60F3D" w:rsidRDefault="006668F7">
      <w:pPr>
        <w:rPr>
          <w:b/>
          <w:sz w:val="28"/>
        </w:rPr>
      </w:pPr>
    </w:p>
    <w:p w14:paraId="56CF2ACC" w14:textId="7D275F38" w:rsidR="006668F7" w:rsidRPr="00A60F3D" w:rsidRDefault="001B7148" w:rsidP="001B7148">
      <w:pPr>
        <w:pStyle w:val="Descripcin"/>
        <w:rPr>
          <w:b/>
        </w:rPr>
      </w:pPr>
      <w:bookmarkStart w:id="43" w:name="_Toc40426507"/>
      <w:r w:rsidRPr="00A60F3D">
        <w:t xml:space="preserve">Ilustración </w:t>
      </w:r>
      <w:r w:rsidR="000069C9">
        <w:fldChar w:fldCharType="begin"/>
      </w:r>
      <w:r w:rsidR="000069C9" w:rsidRPr="00A60F3D">
        <w:instrText xml:space="preserve"> SEQ Ilustración \* ARABIC </w:instrText>
      </w:r>
      <w:r w:rsidR="000069C9">
        <w:fldChar w:fldCharType="separate"/>
      </w:r>
      <w:r w:rsidR="00945C3E">
        <w:rPr>
          <w:noProof/>
        </w:rPr>
        <w:t>2</w:t>
      </w:r>
      <w:r w:rsidR="000069C9">
        <w:rPr>
          <w:noProof/>
        </w:rPr>
        <w:fldChar w:fldCharType="end"/>
      </w:r>
      <w:r w:rsidRPr="00A60F3D">
        <w:t>. Modelo Entidad Relación del Sistema de Matrícula</w:t>
      </w:r>
      <w:r w:rsidRPr="00A60F3D">
        <w:rPr>
          <w:noProof/>
        </w:rPr>
        <w:t xml:space="preserve"> y Pagos de Info Elite 21 S.A.C</w:t>
      </w:r>
      <w:bookmarkEnd w:id="43"/>
    </w:p>
    <w:p w14:paraId="64A9B224" w14:textId="77777777" w:rsidR="006668F7" w:rsidRPr="00A60F3D" w:rsidRDefault="006668F7">
      <w:pPr>
        <w:rPr>
          <w:b/>
          <w:sz w:val="28"/>
        </w:rPr>
      </w:pPr>
    </w:p>
    <w:p w14:paraId="5D240DB5" w14:textId="77777777" w:rsidR="006668F7" w:rsidRPr="00A60F3D" w:rsidRDefault="006668F7" w:rsidP="006668F7">
      <w:pPr>
        <w:pStyle w:val="Estilo2proy"/>
        <w:spacing w:after="240"/>
        <w:ind w:left="1440"/>
      </w:pPr>
      <w:bookmarkStart w:id="44" w:name="_Toc40597033"/>
      <w:r w:rsidRPr="00A60F3D">
        <w:t>3.1.2.5 Prototipos</w:t>
      </w:r>
      <w:bookmarkEnd w:id="44"/>
    </w:p>
    <w:p w14:paraId="4B2EB18B" w14:textId="77777777" w:rsidR="006668F7" w:rsidRPr="00A60F3D" w:rsidRDefault="006668F7" w:rsidP="006668F7">
      <w:pPr>
        <w:ind w:left="1440"/>
        <w:jc w:val="both"/>
        <w:rPr>
          <w:rFonts w:ascii="Arial" w:hAnsi="Arial" w:cs="Arial"/>
          <w:b/>
          <w:u w:val="single"/>
        </w:rPr>
      </w:pPr>
      <w:r w:rsidRPr="00A60F3D">
        <w:rPr>
          <w:rFonts w:ascii="Arial" w:hAnsi="Arial" w:cs="Arial"/>
          <w:b/>
          <w:u w:val="single"/>
        </w:rPr>
        <w:t>PROTOTIPO INCREMENTO #1:</w:t>
      </w:r>
    </w:p>
    <w:p w14:paraId="595E04B3" w14:textId="77777777" w:rsidR="007058B8" w:rsidRPr="00A60F3D" w:rsidRDefault="006668F7">
      <w:pPr>
        <w:rPr>
          <w:b/>
          <w:sz w:val="28"/>
        </w:rPr>
      </w:pPr>
      <w:r w:rsidRPr="00723CC0">
        <w:rPr>
          <w:b/>
          <w:noProof/>
          <w:u w:val="single"/>
          <w:lang w:eastAsia="es-PE"/>
        </w:rPr>
        <w:drawing>
          <wp:anchor distT="0" distB="0" distL="114300" distR="114300" simplePos="0" relativeHeight="251664384" behindDoc="0" locked="0" layoutInCell="1" allowOverlap="1" wp14:anchorId="2F639992" wp14:editId="41D9D4E3">
            <wp:simplePos x="0" y="0"/>
            <wp:positionH relativeFrom="margin">
              <wp:align>center</wp:align>
            </wp:positionH>
            <wp:positionV relativeFrom="paragraph">
              <wp:posOffset>213360</wp:posOffset>
            </wp:positionV>
            <wp:extent cx="2746375" cy="1586230"/>
            <wp:effectExtent l="0" t="0" r="0" b="0"/>
            <wp:wrapSquare wrapText="bothSides"/>
            <wp:docPr id="37" name="Imagen 37" descr="E:\Prototipo\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totipo\Login.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46375" cy="15862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E733C1" w14:textId="3B72E9E0" w:rsidR="007058B8" w:rsidRPr="00A60F3D" w:rsidRDefault="007058B8">
      <w:pPr>
        <w:rPr>
          <w:b/>
          <w:sz w:val="28"/>
        </w:rPr>
      </w:pPr>
    </w:p>
    <w:p w14:paraId="4282FBC2" w14:textId="360122F6" w:rsidR="007E6E08" w:rsidRPr="00A60F3D" w:rsidRDefault="007E6E08">
      <w:pPr>
        <w:rPr>
          <w:b/>
          <w:sz w:val="28"/>
        </w:rPr>
      </w:pPr>
    </w:p>
    <w:p w14:paraId="64A6F6E8" w14:textId="745AFD51" w:rsidR="007E6E08" w:rsidRPr="00A60F3D" w:rsidRDefault="007E6E08">
      <w:pPr>
        <w:rPr>
          <w:b/>
          <w:sz w:val="28"/>
        </w:rPr>
      </w:pPr>
    </w:p>
    <w:p w14:paraId="61B500DD" w14:textId="77EF029C" w:rsidR="007E6E08" w:rsidRPr="00A60F3D" w:rsidRDefault="007E6E08">
      <w:pPr>
        <w:rPr>
          <w:b/>
          <w:sz w:val="28"/>
        </w:rPr>
      </w:pPr>
    </w:p>
    <w:p w14:paraId="27442331" w14:textId="7C06E6D7" w:rsidR="007E6E08" w:rsidRPr="00A60F3D" w:rsidRDefault="007E6E08">
      <w:pPr>
        <w:rPr>
          <w:b/>
          <w:sz w:val="28"/>
        </w:rPr>
      </w:pPr>
    </w:p>
    <w:p w14:paraId="2FD2B05B" w14:textId="562D8B39" w:rsidR="007E6E08" w:rsidRPr="00A60F3D" w:rsidRDefault="007E6E08" w:rsidP="007E6E08">
      <w:pPr>
        <w:pStyle w:val="Descripcin"/>
        <w:rPr>
          <w:b/>
          <w:sz w:val="28"/>
        </w:rPr>
      </w:pPr>
      <w:bookmarkStart w:id="45" w:name="_Toc40426508"/>
      <w:r w:rsidRPr="00A60F3D">
        <w:t xml:space="preserve">Ilustración </w:t>
      </w:r>
      <w:r w:rsidR="000069C9">
        <w:fldChar w:fldCharType="begin"/>
      </w:r>
      <w:r w:rsidR="000069C9" w:rsidRPr="00A60F3D">
        <w:instrText xml:space="preserve"> SEQ Ilustración \* ARABIC </w:instrText>
      </w:r>
      <w:r w:rsidR="000069C9">
        <w:fldChar w:fldCharType="separate"/>
      </w:r>
      <w:r w:rsidR="00945C3E">
        <w:rPr>
          <w:noProof/>
        </w:rPr>
        <w:t>3</w:t>
      </w:r>
      <w:r w:rsidR="000069C9">
        <w:rPr>
          <w:noProof/>
        </w:rPr>
        <w:fldChar w:fldCharType="end"/>
      </w:r>
      <w:r w:rsidRPr="00A60F3D">
        <w:t>.Login_Prototipo</w:t>
      </w:r>
      <w:bookmarkEnd w:id="45"/>
    </w:p>
    <w:p w14:paraId="6EB915BA" w14:textId="77777777" w:rsidR="007058B8" w:rsidRPr="00A60F3D" w:rsidRDefault="007058B8">
      <w:pPr>
        <w:rPr>
          <w:b/>
          <w:sz w:val="28"/>
        </w:rPr>
      </w:pPr>
      <w:r w:rsidRPr="00A60F3D">
        <w:rPr>
          <w:b/>
          <w:sz w:val="28"/>
        </w:rPr>
        <w:br w:type="page"/>
      </w:r>
    </w:p>
    <w:p w14:paraId="4D837DA0" w14:textId="77777777" w:rsidR="007058B8" w:rsidRPr="00A60F3D" w:rsidRDefault="006668F7">
      <w:pPr>
        <w:rPr>
          <w:b/>
          <w:sz w:val="28"/>
        </w:rPr>
      </w:pPr>
      <w:r w:rsidRPr="006738B3">
        <w:rPr>
          <w:b/>
          <w:noProof/>
          <w:lang w:eastAsia="es-PE"/>
        </w:rPr>
        <w:lastRenderedPageBreak/>
        <w:drawing>
          <wp:anchor distT="0" distB="0" distL="114300" distR="114300" simplePos="0" relativeHeight="251666432" behindDoc="0" locked="0" layoutInCell="1" allowOverlap="1" wp14:anchorId="01AD26A2" wp14:editId="1B0108DB">
            <wp:simplePos x="0" y="0"/>
            <wp:positionH relativeFrom="margin">
              <wp:align>center</wp:align>
            </wp:positionH>
            <wp:positionV relativeFrom="paragraph">
              <wp:posOffset>45</wp:posOffset>
            </wp:positionV>
            <wp:extent cx="2783205" cy="1777365"/>
            <wp:effectExtent l="0" t="0" r="0" b="0"/>
            <wp:wrapSquare wrapText="bothSides"/>
            <wp:docPr id="58" name="Imagen 58" descr="F:\Colegio vista\1 incremento\Matric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Colegio vista\1 incremento\Matricula.PNG"/>
                    <pic:cNvPicPr>
                      <a:picLocks noChangeAspect="1" noChangeArrowheads="1"/>
                    </pic:cNvPicPr>
                  </pic:nvPicPr>
                  <pic:blipFill rotWithShape="1">
                    <a:blip r:embed="rId71">
                      <a:extLst>
                        <a:ext uri="{28A0092B-C50C-407E-A947-70E740481C1C}">
                          <a14:useLocalDpi xmlns:a14="http://schemas.microsoft.com/office/drawing/2010/main" val="0"/>
                        </a:ext>
                      </a:extLst>
                    </a:blip>
                    <a:srcRect t="252" b="419"/>
                    <a:stretch/>
                  </pic:blipFill>
                  <pic:spPr bwMode="auto">
                    <a:xfrm>
                      <a:off x="0" y="0"/>
                      <a:ext cx="2783205" cy="17773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244157" w14:textId="77777777" w:rsidR="0097324A" w:rsidRPr="00A60F3D" w:rsidRDefault="0097324A">
      <w:pPr>
        <w:rPr>
          <w:b/>
          <w:sz w:val="28"/>
        </w:rPr>
      </w:pPr>
    </w:p>
    <w:p w14:paraId="348996AE" w14:textId="77777777" w:rsidR="0097324A" w:rsidRPr="00A60F3D" w:rsidRDefault="0097324A">
      <w:pPr>
        <w:rPr>
          <w:b/>
          <w:sz w:val="28"/>
        </w:rPr>
      </w:pPr>
    </w:p>
    <w:p w14:paraId="4877431C" w14:textId="22B2DA1E" w:rsidR="007058B8" w:rsidRPr="00A60F3D" w:rsidRDefault="001E5C15">
      <w:pPr>
        <w:rPr>
          <w:b/>
          <w:sz w:val="28"/>
        </w:rPr>
      </w:pPr>
      <w:r>
        <w:rPr>
          <w:noProof/>
          <w:lang w:eastAsia="es-PE"/>
        </w:rPr>
        <mc:AlternateContent>
          <mc:Choice Requires="wps">
            <w:drawing>
              <wp:anchor distT="0" distB="0" distL="114300" distR="114300" simplePos="0" relativeHeight="251767808" behindDoc="0" locked="0" layoutInCell="1" allowOverlap="1" wp14:anchorId="42666E7D" wp14:editId="6F13C390">
                <wp:simplePos x="0" y="0"/>
                <wp:positionH relativeFrom="margin">
                  <wp:align>left</wp:align>
                </wp:positionH>
                <wp:positionV relativeFrom="paragraph">
                  <wp:posOffset>7582535</wp:posOffset>
                </wp:positionV>
                <wp:extent cx="1908810" cy="635"/>
                <wp:effectExtent l="0" t="0" r="0" b="0"/>
                <wp:wrapNone/>
                <wp:docPr id="70" name="Cuadro de texto 70"/>
                <wp:cNvGraphicFramePr/>
                <a:graphic xmlns:a="http://schemas.openxmlformats.org/drawingml/2006/main">
                  <a:graphicData uri="http://schemas.microsoft.com/office/word/2010/wordprocessingShape">
                    <wps:wsp>
                      <wps:cNvSpPr txBox="1"/>
                      <wps:spPr>
                        <a:xfrm>
                          <a:off x="0" y="0"/>
                          <a:ext cx="1908810" cy="635"/>
                        </a:xfrm>
                        <a:prstGeom prst="rect">
                          <a:avLst/>
                        </a:prstGeom>
                        <a:solidFill>
                          <a:prstClr val="white"/>
                        </a:solidFill>
                        <a:ln>
                          <a:noFill/>
                        </a:ln>
                      </wps:spPr>
                      <wps:txbx>
                        <w:txbxContent>
                          <w:p w14:paraId="283EFDC6" w14:textId="598AA21D" w:rsidR="007C404F" w:rsidRPr="00E7523C" w:rsidRDefault="007C404F" w:rsidP="001E5C15">
                            <w:pPr>
                              <w:pStyle w:val="Descripcin"/>
                              <w:rPr>
                                <w:noProof/>
                              </w:rPr>
                            </w:pPr>
                            <w:r>
                              <w:t>Ilustración 6. Lista pag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2666E7D" id="_x0000_t202" coordsize="21600,21600" o:spt="202" path="m,l,21600r21600,l21600,xe">
                <v:stroke joinstyle="miter"/>
                <v:path gradientshapeok="t" o:connecttype="rect"/>
              </v:shapetype>
              <v:shape id="Cuadro de texto 70" o:spid="_x0000_s1026" type="#_x0000_t202" style="position:absolute;margin-left:0;margin-top:597.05pt;width:150.3pt;height:.05pt;z-index:2517678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" stroked="f">
                <v:textbox style="mso-fit-shape-to-text:t" inset="0,0,0,0">
                  <w:txbxContent>
                    <w:p w14:paraId="283EFDC6" w14:textId="598AA21D" w:rsidR="007C404F" w:rsidRPr="00E7523C" w:rsidRDefault="007C404F" w:rsidP="001E5C15">
                      <w:pPr>
                        <w:pStyle w:val="Descripcin"/>
                        <w:rPr>
                          <w:noProof/>
                        </w:rPr>
                      </w:pPr>
                      <w:r>
                        <w:t>Ilustración 6. Lista pagos</w:t>
                      </w:r>
                    </w:p>
                  </w:txbxContent>
                </v:textbox>
                <w10:wrap anchorx="margin"/>
              </v:shape>
            </w:pict>
          </mc:Fallback>
        </mc:AlternateContent>
      </w:r>
      <w:r>
        <w:rPr>
          <w:noProof/>
          <w:lang w:eastAsia="es-PE"/>
        </w:rPr>
        <mc:AlternateContent>
          <mc:Choice Requires="wps">
            <w:drawing>
              <wp:anchor distT="0" distB="0" distL="114300" distR="114300" simplePos="0" relativeHeight="251765760" behindDoc="0" locked="0" layoutInCell="1" allowOverlap="1" wp14:anchorId="1F87C5E1" wp14:editId="6CAAEC5A">
                <wp:simplePos x="0" y="0"/>
                <wp:positionH relativeFrom="column">
                  <wp:posOffset>14630</wp:posOffset>
                </wp:positionH>
                <wp:positionV relativeFrom="paragraph">
                  <wp:posOffset>7521778</wp:posOffset>
                </wp:positionV>
                <wp:extent cx="1909268" cy="270663"/>
                <wp:effectExtent l="0" t="0" r="0" b="0"/>
                <wp:wrapNone/>
                <wp:docPr id="69" name="Cuadro de texto 69"/>
                <wp:cNvGraphicFramePr/>
                <a:graphic xmlns:a="http://schemas.openxmlformats.org/drawingml/2006/main">
                  <a:graphicData uri="http://schemas.microsoft.com/office/word/2010/wordprocessingShape">
                    <wps:wsp>
                      <wps:cNvSpPr txBox="1"/>
                      <wps:spPr>
                        <a:xfrm>
                          <a:off x="0" y="0"/>
                          <a:ext cx="1909268" cy="270663"/>
                        </a:xfrm>
                        <a:prstGeom prst="rect">
                          <a:avLst/>
                        </a:prstGeom>
                        <a:noFill/>
                        <a:ln w="6350">
                          <a:noFill/>
                        </a:ln>
                      </wps:spPr>
                      <wps:txbx>
                        <w:txbxContent>
                          <w:p w14:paraId="5C3DDB32" w14:textId="77777777" w:rsidR="007C404F" w:rsidRDefault="007C40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F87C5E1" id="Cuadro de texto 69" o:spid="_x0000_s1027" type="#_x0000_t202" style="position:absolute;margin-left:1.15pt;margin-top:592.25pt;width:150.35pt;height:21.3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" filled="f" stroked="f" strokeweight=".5pt">
                <v:textbox>
                  <w:txbxContent>
                    <w:p w14:paraId="5C3DDB32" w14:textId="77777777" w:rsidR="007C404F" w:rsidRDefault="007C404F"/>
                  </w:txbxContent>
                </v:textbox>
              </v:shape>
            </w:pict>
          </mc:Fallback>
        </mc:AlternateContent>
      </w:r>
      <w:r w:rsidR="00D01F30">
        <w:rPr>
          <w:noProof/>
          <w:lang w:eastAsia="es-PE"/>
        </w:rPr>
        <mc:AlternateContent>
          <mc:Choice Requires="wps">
            <w:drawing>
              <wp:anchor distT="0" distB="0" distL="114300" distR="114300" simplePos="0" relativeHeight="251764736" behindDoc="0" locked="0" layoutInCell="1" allowOverlap="1" wp14:anchorId="040A9C73" wp14:editId="02C9CAFE">
                <wp:simplePos x="0" y="0"/>
                <wp:positionH relativeFrom="column">
                  <wp:posOffset>263347</wp:posOffset>
                </wp:positionH>
                <wp:positionV relativeFrom="paragraph">
                  <wp:posOffset>7660767</wp:posOffset>
                </wp:positionV>
                <wp:extent cx="2121408" cy="277978"/>
                <wp:effectExtent l="0" t="0" r="0" b="0"/>
                <wp:wrapNone/>
                <wp:docPr id="68" name="Cuadro de texto 68"/>
                <wp:cNvGraphicFramePr/>
                <a:graphic xmlns:a="http://schemas.openxmlformats.org/drawingml/2006/main">
                  <a:graphicData uri="http://schemas.microsoft.com/office/word/2010/wordprocessingShape">
                    <wps:wsp>
                      <wps:cNvSpPr txBox="1"/>
                      <wps:spPr>
                        <a:xfrm>
                          <a:off x="0" y="0"/>
                          <a:ext cx="2121408" cy="277978"/>
                        </a:xfrm>
                        <a:prstGeom prst="rect">
                          <a:avLst/>
                        </a:prstGeom>
                        <a:noFill/>
                        <a:ln w="6350">
                          <a:noFill/>
                        </a:ln>
                      </wps:spPr>
                      <wps:txbx>
                        <w:txbxContent>
                          <w:p w14:paraId="3B3A8F4E" w14:textId="77777777" w:rsidR="007C404F" w:rsidRDefault="007C40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40A9C73" id="Cuadro de texto 68" o:spid="_x0000_s1028" type="#_x0000_t202" style="position:absolute;margin-left:20.75pt;margin-top:603.2pt;width:167.05pt;height:21.9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" filled="f" stroked="f" strokeweight=".5pt">
                <v:textbox>
                  <w:txbxContent>
                    <w:p w14:paraId="3B3A8F4E" w14:textId="77777777" w:rsidR="007C404F" w:rsidRDefault="007C404F"/>
                  </w:txbxContent>
                </v:textbox>
              </v:shape>
            </w:pict>
          </mc:Fallback>
        </mc:AlternateContent>
      </w:r>
      <w:r w:rsidR="00D01F30">
        <w:rPr>
          <w:noProof/>
          <w:lang w:eastAsia="es-PE"/>
        </w:rPr>
        <mc:AlternateContent>
          <mc:Choice Requires="wps">
            <w:drawing>
              <wp:anchor distT="0" distB="0" distL="114300" distR="114300" simplePos="0" relativeHeight="251763712" behindDoc="0" locked="0" layoutInCell="1" allowOverlap="1" wp14:anchorId="5A0110C4" wp14:editId="215E8904">
                <wp:simplePos x="0" y="0"/>
                <wp:positionH relativeFrom="margin">
                  <wp:align>left</wp:align>
                </wp:positionH>
                <wp:positionV relativeFrom="paragraph">
                  <wp:posOffset>4447337</wp:posOffset>
                </wp:positionV>
                <wp:extent cx="2019935" cy="635"/>
                <wp:effectExtent l="0" t="0" r="0" b="0"/>
                <wp:wrapNone/>
                <wp:docPr id="67" name="Cuadro de texto 67"/>
                <wp:cNvGraphicFramePr/>
                <a:graphic xmlns:a="http://schemas.openxmlformats.org/drawingml/2006/main">
                  <a:graphicData uri="http://schemas.microsoft.com/office/word/2010/wordprocessingShape">
                    <wps:wsp>
                      <wps:cNvSpPr txBox="1"/>
                      <wps:spPr>
                        <a:xfrm>
                          <a:off x="0" y="0"/>
                          <a:ext cx="2019935" cy="635"/>
                        </a:xfrm>
                        <a:prstGeom prst="rect">
                          <a:avLst/>
                        </a:prstGeom>
                        <a:solidFill>
                          <a:prstClr val="white"/>
                        </a:solidFill>
                        <a:ln>
                          <a:noFill/>
                        </a:ln>
                      </wps:spPr>
                      <wps:txbx>
                        <w:txbxContent>
                          <w:p w14:paraId="52FFE4FE" w14:textId="1F85E28E" w:rsidR="007C404F" w:rsidRPr="004E17CF" w:rsidRDefault="007C404F" w:rsidP="00D01F30">
                            <w:pPr>
                              <w:pStyle w:val="Descripcin"/>
                              <w:rPr>
                                <w:noProof/>
                              </w:rPr>
                            </w:pPr>
                            <w:r>
                              <w:t>Ilustración 5. Registra Pag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0110C4" id="Cuadro de texto 67" o:spid="_x0000_s1029" type="#_x0000_t202" style="position:absolute;margin-left:0;margin-top:350.2pt;width:159.05pt;height:.05pt;z-index:2517637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" stroked="f">
                <v:textbox style="mso-fit-shape-to-text:t" inset="0,0,0,0">
                  <w:txbxContent>
                    <w:p w14:paraId="52FFE4FE" w14:textId="1F85E28E" w:rsidR="007C404F" w:rsidRPr="004E17CF" w:rsidRDefault="007C404F" w:rsidP="00D01F30">
                      <w:pPr>
                        <w:pStyle w:val="Descripcin"/>
                        <w:rPr>
                          <w:noProof/>
                        </w:rPr>
                      </w:pPr>
                      <w:r>
                        <w:t>Ilustración 5. Registra Pagos</w:t>
                      </w:r>
                    </w:p>
                  </w:txbxContent>
                </v:textbox>
                <w10:wrap anchorx="margin"/>
              </v:shape>
            </w:pict>
          </mc:Fallback>
        </mc:AlternateContent>
      </w:r>
      <w:r w:rsidR="004A7387">
        <w:rPr>
          <w:noProof/>
          <w:lang w:eastAsia="es-PE"/>
        </w:rPr>
        <mc:AlternateContent>
          <mc:Choice Requires="wps">
            <w:drawing>
              <wp:anchor distT="0" distB="0" distL="114300" distR="114300" simplePos="0" relativeHeight="251761664" behindDoc="0" locked="0" layoutInCell="1" allowOverlap="1" wp14:anchorId="46BF5C10" wp14:editId="472E5A07">
                <wp:simplePos x="0" y="0"/>
                <wp:positionH relativeFrom="column">
                  <wp:posOffset>31425</wp:posOffset>
                </wp:positionH>
                <wp:positionV relativeFrom="paragraph">
                  <wp:posOffset>4382430</wp:posOffset>
                </wp:positionV>
                <wp:extent cx="2020186" cy="308344"/>
                <wp:effectExtent l="0" t="0" r="0" b="0"/>
                <wp:wrapNone/>
                <wp:docPr id="65" name="Cuadro de texto 65"/>
                <wp:cNvGraphicFramePr/>
                <a:graphic xmlns:a="http://schemas.openxmlformats.org/drawingml/2006/main">
                  <a:graphicData uri="http://schemas.microsoft.com/office/word/2010/wordprocessingShape">
                    <wps:wsp>
                      <wps:cNvSpPr txBox="1"/>
                      <wps:spPr>
                        <a:xfrm>
                          <a:off x="0" y="0"/>
                          <a:ext cx="2020186" cy="308344"/>
                        </a:xfrm>
                        <a:prstGeom prst="rect">
                          <a:avLst/>
                        </a:prstGeom>
                        <a:noFill/>
                        <a:ln w="6350">
                          <a:noFill/>
                        </a:ln>
                      </wps:spPr>
                      <wps:txbx>
                        <w:txbxContent>
                          <w:p w14:paraId="45852AD9" w14:textId="77777777" w:rsidR="007C404F" w:rsidRDefault="007C40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6BF5C10" id="Cuadro de texto 65" o:spid="_x0000_s1030" type="#_x0000_t202" style="position:absolute;margin-left:2.45pt;margin-top:345.05pt;width:159.05pt;height:24.3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" filled="f" stroked="f" strokeweight=".5pt">
                <v:textbox>
                  <w:txbxContent>
                    <w:p w14:paraId="45852AD9" w14:textId="77777777" w:rsidR="007C404F" w:rsidRDefault="007C404F"/>
                  </w:txbxContent>
                </v:textbox>
              </v:shape>
            </w:pict>
          </mc:Fallback>
        </mc:AlternateContent>
      </w:r>
      <w:r w:rsidR="004A7387">
        <w:rPr>
          <w:noProof/>
          <w:lang w:eastAsia="es-PE"/>
        </w:rPr>
        <mc:AlternateContent>
          <mc:Choice Requires="wps">
            <w:drawing>
              <wp:anchor distT="0" distB="0" distL="114300" distR="114300" simplePos="0" relativeHeight="251760640" behindDoc="0" locked="0" layoutInCell="1" allowOverlap="1" wp14:anchorId="58C0F5A3" wp14:editId="574BA3EB">
                <wp:simplePos x="0" y="0"/>
                <wp:positionH relativeFrom="margin">
                  <wp:align>left</wp:align>
                </wp:positionH>
                <wp:positionV relativeFrom="paragraph">
                  <wp:posOffset>1065589</wp:posOffset>
                </wp:positionV>
                <wp:extent cx="2402958" cy="635"/>
                <wp:effectExtent l="0" t="0" r="0" b="0"/>
                <wp:wrapNone/>
                <wp:docPr id="64" name="Cuadro de texto 64"/>
                <wp:cNvGraphicFramePr/>
                <a:graphic xmlns:a="http://schemas.openxmlformats.org/drawingml/2006/main">
                  <a:graphicData uri="http://schemas.microsoft.com/office/word/2010/wordprocessingShape">
                    <wps:wsp>
                      <wps:cNvSpPr txBox="1"/>
                      <wps:spPr>
                        <a:xfrm>
                          <a:off x="0" y="0"/>
                          <a:ext cx="2402958" cy="635"/>
                        </a:xfrm>
                        <a:prstGeom prst="rect">
                          <a:avLst/>
                        </a:prstGeom>
                        <a:solidFill>
                          <a:prstClr val="white"/>
                        </a:solidFill>
                        <a:ln>
                          <a:noFill/>
                        </a:ln>
                      </wps:spPr>
                      <wps:txbx>
                        <w:txbxContent>
                          <w:p w14:paraId="4B988EDA" w14:textId="1695681B" w:rsidR="007C404F" w:rsidRPr="00B43BB7" w:rsidRDefault="007C404F" w:rsidP="004A7387">
                            <w:pPr>
                              <w:pStyle w:val="Descripcin"/>
                              <w:rPr>
                                <w:b/>
                                <w:noProof/>
                              </w:rPr>
                            </w:pPr>
                            <w:r>
                              <w:t>Ilustración 4. Registro Matrícul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C0F5A3" id="Cuadro de texto 64" o:spid="_x0000_s1031" type="#_x0000_t202" style="position:absolute;margin-left:0;margin-top:83.9pt;width:189.2pt;height:.05pt;z-index:2517606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" stroked="f">
                <v:textbox style="mso-fit-shape-to-text:t" inset="0,0,0,0">
                  <w:txbxContent>
                    <w:p w14:paraId="4B988EDA" w14:textId="1695681B" w:rsidR="007C404F" w:rsidRPr="00B43BB7" w:rsidRDefault="007C404F" w:rsidP="004A7387">
                      <w:pPr>
                        <w:pStyle w:val="Descripcin"/>
                        <w:rPr>
                          <w:b/>
                          <w:noProof/>
                        </w:rPr>
                      </w:pPr>
                      <w:r>
                        <w:t>Ilustración 4. Registro Matrícula</w:t>
                      </w:r>
                    </w:p>
                  </w:txbxContent>
                </v:textbox>
                <w10:wrap anchorx="margin"/>
              </v:shape>
            </w:pict>
          </mc:Fallback>
        </mc:AlternateContent>
      </w:r>
      <w:r w:rsidR="004A7387">
        <w:rPr>
          <w:b/>
          <w:noProof/>
          <w:lang w:eastAsia="es-PE"/>
        </w:rPr>
        <mc:AlternateContent>
          <mc:Choice Requires="wps">
            <w:drawing>
              <wp:anchor distT="0" distB="0" distL="114300" distR="114300" simplePos="0" relativeHeight="251758592" behindDoc="0" locked="0" layoutInCell="1" allowOverlap="1" wp14:anchorId="0244B348" wp14:editId="7B20D482">
                <wp:simplePos x="0" y="0"/>
                <wp:positionH relativeFrom="margin">
                  <wp:align>left</wp:align>
                </wp:positionH>
                <wp:positionV relativeFrom="paragraph">
                  <wp:posOffset>916585</wp:posOffset>
                </wp:positionV>
                <wp:extent cx="2254103" cy="265814"/>
                <wp:effectExtent l="0" t="0" r="0" b="1270"/>
                <wp:wrapNone/>
                <wp:docPr id="1" name="Cuadro de texto 1"/>
                <wp:cNvGraphicFramePr/>
                <a:graphic xmlns:a="http://schemas.openxmlformats.org/drawingml/2006/main">
                  <a:graphicData uri="http://schemas.microsoft.com/office/word/2010/wordprocessingShape">
                    <wps:wsp>
                      <wps:cNvSpPr txBox="1"/>
                      <wps:spPr>
                        <a:xfrm>
                          <a:off x="0" y="0"/>
                          <a:ext cx="2254103" cy="265814"/>
                        </a:xfrm>
                        <a:prstGeom prst="rect">
                          <a:avLst/>
                        </a:prstGeom>
                        <a:noFill/>
                        <a:ln w="6350">
                          <a:noFill/>
                        </a:ln>
                      </wps:spPr>
                      <wps:txbx>
                        <w:txbxContent>
                          <w:p w14:paraId="75792F43" w14:textId="77777777" w:rsidR="007C404F" w:rsidRDefault="007C40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44B348" id="Cuadro de texto 1" o:spid="_x0000_s1032" type="#_x0000_t202" style="position:absolute;margin-left:0;margin-top:72.15pt;width:177.5pt;height:20.95pt;z-index:2517585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" filled="f" stroked="f" strokeweight=".5pt">
                <v:textbox>
                  <w:txbxContent>
                    <w:p w14:paraId="75792F43" w14:textId="77777777" w:rsidR="007C404F" w:rsidRDefault="007C404F"/>
                  </w:txbxContent>
                </v:textbox>
                <w10:wrap anchorx="margin"/>
              </v:shape>
            </w:pict>
          </mc:Fallback>
        </mc:AlternateContent>
      </w:r>
      <w:r w:rsidR="006668F7" w:rsidRPr="006738B3">
        <w:rPr>
          <w:b/>
          <w:noProof/>
          <w:lang w:eastAsia="es-PE"/>
        </w:rPr>
        <w:drawing>
          <wp:anchor distT="0" distB="0" distL="114300" distR="114300" simplePos="0" relativeHeight="251670528" behindDoc="0" locked="0" layoutInCell="1" allowOverlap="1" wp14:anchorId="719FD2FA" wp14:editId="1B6DAD3E">
            <wp:simplePos x="0" y="0"/>
            <wp:positionH relativeFrom="margin">
              <wp:align>center</wp:align>
            </wp:positionH>
            <wp:positionV relativeFrom="paragraph">
              <wp:posOffset>4968240</wp:posOffset>
            </wp:positionV>
            <wp:extent cx="4975225" cy="2510790"/>
            <wp:effectExtent l="0" t="0" r="0" b="3810"/>
            <wp:wrapSquare wrapText="bothSides"/>
            <wp:docPr id="59" name="Imagen 59" descr="F:\Colegio vista\1 incremento\pagosUn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Colegio vista\1 incremento\pagosUnicos.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975225" cy="2510790"/>
                    </a:xfrm>
                    <a:prstGeom prst="rect">
                      <a:avLst/>
                    </a:prstGeom>
                    <a:noFill/>
                    <a:ln>
                      <a:noFill/>
                    </a:ln>
                  </pic:spPr>
                </pic:pic>
              </a:graphicData>
            </a:graphic>
            <wp14:sizeRelH relativeFrom="page">
              <wp14:pctWidth>0</wp14:pctWidth>
            </wp14:sizeRelH>
            <wp14:sizeRelV relativeFrom="page">
              <wp14:pctHeight>0</wp14:pctHeight>
            </wp14:sizeRelV>
          </wp:anchor>
        </w:drawing>
      </w:r>
      <w:r w:rsidR="006668F7" w:rsidRPr="00FA2C55">
        <w:rPr>
          <w:b/>
          <w:noProof/>
          <w:lang w:eastAsia="es-PE"/>
        </w:rPr>
        <w:drawing>
          <wp:anchor distT="0" distB="0" distL="114300" distR="114300" simplePos="0" relativeHeight="251668480" behindDoc="0" locked="0" layoutInCell="1" allowOverlap="1" wp14:anchorId="599BF711" wp14:editId="4F623552">
            <wp:simplePos x="0" y="0"/>
            <wp:positionH relativeFrom="margin">
              <wp:align>center</wp:align>
            </wp:positionH>
            <wp:positionV relativeFrom="paragraph">
              <wp:posOffset>2034540</wp:posOffset>
            </wp:positionV>
            <wp:extent cx="3769360" cy="2269490"/>
            <wp:effectExtent l="0" t="0" r="2540" b="0"/>
            <wp:wrapSquare wrapText="bothSides"/>
            <wp:docPr id="66" name="Imagen 66" descr="F:\Colegio vista\1 incremento\pagosGener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Colegio vista\1 incremento\pagosGenerales.PNG"/>
                    <pic:cNvPicPr>
                      <a:picLocks noChangeAspect="1" noChangeArrowheads="1"/>
                    </pic:cNvPicPr>
                  </pic:nvPicPr>
                  <pic:blipFill rotWithShape="1">
                    <a:blip r:embed="rId73">
                      <a:extLst>
                        <a:ext uri="{28A0092B-C50C-407E-A947-70E740481C1C}">
                          <a14:useLocalDpi xmlns:a14="http://schemas.microsoft.com/office/drawing/2010/main" val="0"/>
                        </a:ext>
                      </a:extLst>
                    </a:blip>
                    <a:srcRect l="509"/>
                    <a:stretch/>
                  </pic:blipFill>
                  <pic:spPr bwMode="auto">
                    <a:xfrm>
                      <a:off x="0" y="0"/>
                      <a:ext cx="3769360" cy="22694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058B8" w:rsidRPr="00A60F3D">
        <w:rPr>
          <w:b/>
          <w:sz w:val="28"/>
        </w:rPr>
        <w:br w:type="page"/>
      </w:r>
    </w:p>
    <w:p w14:paraId="225656CD" w14:textId="77777777" w:rsidR="00BD53F1" w:rsidRPr="00A60F3D" w:rsidRDefault="00BD53F1" w:rsidP="00BD53F1">
      <w:pPr>
        <w:ind w:left="1440"/>
        <w:jc w:val="both"/>
        <w:rPr>
          <w:rFonts w:ascii="Arial" w:hAnsi="Arial" w:cs="Arial"/>
          <w:b/>
          <w:u w:val="single"/>
        </w:rPr>
      </w:pPr>
      <w:r w:rsidRPr="00A60F3D">
        <w:rPr>
          <w:rFonts w:ascii="Arial" w:hAnsi="Arial" w:cs="Arial"/>
          <w:b/>
          <w:u w:val="single"/>
        </w:rPr>
        <w:lastRenderedPageBreak/>
        <w:t>PROTOTIPO INCREMENTO #2:</w:t>
      </w:r>
      <w:r w:rsidRPr="00A60F3D">
        <w:rPr>
          <w:rFonts w:ascii="Arial" w:hAnsi="Arial" w:cs="Arial"/>
          <w:b/>
          <w:noProof/>
          <w:lang w:eastAsia="es-PE"/>
        </w:rPr>
        <w:t xml:space="preserve"> </w:t>
      </w:r>
    </w:p>
    <w:p w14:paraId="654CB0D7" w14:textId="77777777" w:rsidR="007058B8" w:rsidRPr="00A60F3D" w:rsidRDefault="00BD53F1">
      <w:pPr>
        <w:rPr>
          <w:b/>
          <w:sz w:val="28"/>
        </w:rPr>
      </w:pPr>
      <w:r w:rsidRPr="006738B3">
        <w:rPr>
          <w:b/>
          <w:noProof/>
          <w:lang w:eastAsia="es-PE"/>
        </w:rPr>
        <w:drawing>
          <wp:anchor distT="0" distB="0" distL="114300" distR="114300" simplePos="0" relativeHeight="251672576" behindDoc="0" locked="0" layoutInCell="1" allowOverlap="1" wp14:anchorId="05A46515" wp14:editId="62864B37">
            <wp:simplePos x="0" y="0"/>
            <wp:positionH relativeFrom="margin">
              <wp:align>center</wp:align>
            </wp:positionH>
            <wp:positionV relativeFrom="paragraph">
              <wp:posOffset>144270</wp:posOffset>
            </wp:positionV>
            <wp:extent cx="2735580" cy="1754505"/>
            <wp:effectExtent l="0" t="0" r="7620" b="0"/>
            <wp:wrapSquare wrapText="bothSides"/>
            <wp:docPr id="61" name="Imagen 61" descr="F:\Colegio vista\2 incremento\matric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Colegio vista\2 incremento\matricula.PNG"/>
                    <pic:cNvPicPr>
                      <a:picLocks noChangeAspect="1" noChangeArrowheads="1"/>
                    </pic:cNvPicPr>
                  </pic:nvPicPr>
                  <pic:blipFill rotWithShape="1">
                    <a:blip r:embed="rId74">
                      <a:extLst>
                        <a:ext uri="{28A0092B-C50C-407E-A947-70E740481C1C}">
                          <a14:useLocalDpi xmlns:a14="http://schemas.microsoft.com/office/drawing/2010/main" val="0"/>
                        </a:ext>
                      </a:extLst>
                    </a:blip>
                    <a:srcRect t="753" r="876"/>
                    <a:stretch/>
                  </pic:blipFill>
                  <pic:spPr bwMode="auto">
                    <a:xfrm>
                      <a:off x="0" y="0"/>
                      <a:ext cx="2735580" cy="17545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A29150D" w14:textId="5457DD11" w:rsidR="007058B8" w:rsidRPr="00A60F3D" w:rsidRDefault="006F2B66">
      <w:pPr>
        <w:rPr>
          <w:b/>
          <w:sz w:val="28"/>
        </w:rPr>
      </w:pPr>
      <w:r>
        <w:rPr>
          <w:noProof/>
          <w:lang w:eastAsia="es-PE"/>
        </w:rPr>
        <mc:AlternateContent>
          <mc:Choice Requires="wps">
            <w:drawing>
              <wp:anchor distT="0" distB="0" distL="114300" distR="114300" simplePos="0" relativeHeight="251776000" behindDoc="0" locked="0" layoutInCell="1" allowOverlap="1" wp14:anchorId="49C8A4D3" wp14:editId="02684CAE">
                <wp:simplePos x="0" y="0"/>
                <wp:positionH relativeFrom="column">
                  <wp:posOffset>204064</wp:posOffset>
                </wp:positionH>
                <wp:positionV relativeFrom="paragraph">
                  <wp:posOffset>7819161</wp:posOffset>
                </wp:positionV>
                <wp:extent cx="2289175" cy="635"/>
                <wp:effectExtent l="0" t="0" r="0" b="0"/>
                <wp:wrapNone/>
                <wp:docPr id="75" name="Cuadro de texto 75"/>
                <wp:cNvGraphicFramePr/>
                <a:graphic xmlns:a="http://schemas.openxmlformats.org/drawingml/2006/main">
                  <a:graphicData uri="http://schemas.microsoft.com/office/word/2010/wordprocessingShape">
                    <wps:wsp>
                      <wps:cNvSpPr txBox="1"/>
                      <wps:spPr>
                        <a:xfrm>
                          <a:off x="0" y="0"/>
                          <a:ext cx="2289175" cy="635"/>
                        </a:xfrm>
                        <a:prstGeom prst="rect">
                          <a:avLst/>
                        </a:prstGeom>
                        <a:solidFill>
                          <a:prstClr val="white"/>
                        </a:solidFill>
                        <a:ln>
                          <a:noFill/>
                        </a:ln>
                      </wps:spPr>
                      <wps:txbx>
                        <w:txbxContent>
                          <w:p w14:paraId="655B92EF" w14:textId="6D406F5D" w:rsidR="007C404F" w:rsidRPr="00237D87" w:rsidRDefault="007C404F" w:rsidP="006F2B66">
                            <w:pPr>
                              <w:pStyle w:val="Descripcin"/>
                              <w:rPr>
                                <w:noProof/>
                              </w:rPr>
                            </w:pPr>
                            <w:r>
                              <w:t>Ilustración 9. Modificar lista Pag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C8A4D3" id="Cuadro de texto 75" o:spid="_x0000_s1033" type="#_x0000_t202" style="position:absolute;margin-left:16.05pt;margin-top:615.7pt;width:180.25pt;height:.0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" stroked="f">
                <v:textbox style="mso-fit-shape-to-text:t" inset="0,0,0,0">
                  <w:txbxContent>
                    <w:p w14:paraId="655B92EF" w14:textId="6D406F5D" w:rsidR="007C404F" w:rsidRPr="00237D87" w:rsidRDefault="007C404F" w:rsidP="006F2B66">
                      <w:pPr>
                        <w:pStyle w:val="Descripcin"/>
                        <w:rPr>
                          <w:noProof/>
                        </w:rPr>
                      </w:pPr>
                      <w:r>
                        <w:t>Ilustración 9. Modificar lista Pagos</w:t>
                      </w:r>
                    </w:p>
                  </w:txbxContent>
                </v:textbox>
              </v:shape>
            </w:pict>
          </mc:Fallback>
        </mc:AlternateContent>
      </w:r>
      <w:r w:rsidR="00572166">
        <w:rPr>
          <w:noProof/>
          <w:lang w:eastAsia="es-PE"/>
        </w:rPr>
        <mc:AlternateContent>
          <mc:Choice Requires="wps">
            <w:drawing>
              <wp:anchor distT="0" distB="0" distL="114300" distR="114300" simplePos="0" relativeHeight="251773952" behindDoc="0" locked="0" layoutInCell="1" allowOverlap="1" wp14:anchorId="09987098" wp14:editId="020447CD">
                <wp:simplePos x="0" y="0"/>
                <wp:positionH relativeFrom="column">
                  <wp:posOffset>219024</wp:posOffset>
                </wp:positionH>
                <wp:positionV relativeFrom="paragraph">
                  <wp:posOffset>4719828</wp:posOffset>
                </wp:positionV>
                <wp:extent cx="2289175" cy="635"/>
                <wp:effectExtent l="0" t="0" r="0" b="0"/>
                <wp:wrapNone/>
                <wp:docPr id="74" name="Cuadro de texto 74"/>
                <wp:cNvGraphicFramePr/>
                <a:graphic xmlns:a="http://schemas.openxmlformats.org/drawingml/2006/main">
                  <a:graphicData uri="http://schemas.microsoft.com/office/word/2010/wordprocessingShape">
                    <wps:wsp>
                      <wps:cNvSpPr txBox="1"/>
                      <wps:spPr>
                        <a:xfrm>
                          <a:off x="0" y="0"/>
                          <a:ext cx="2289175" cy="635"/>
                        </a:xfrm>
                        <a:prstGeom prst="rect">
                          <a:avLst/>
                        </a:prstGeom>
                        <a:solidFill>
                          <a:prstClr val="white"/>
                        </a:solidFill>
                        <a:ln>
                          <a:noFill/>
                        </a:ln>
                      </wps:spPr>
                      <wps:txbx>
                        <w:txbxContent>
                          <w:p w14:paraId="5B6228C5" w14:textId="46EDECAC" w:rsidR="007C404F" w:rsidRPr="00237D87" w:rsidRDefault="007C404F" w:rsidP="00572166">
                            <w:pPr>
                              <w:pStyle w:val="Descripcin"/>
                              <w:rPr>
                                <w:noProof/>
                              </w:rPr>
                            </w:pPr>
                            <w:r>
                              <w:t>Ilustración 8. Modificar Pag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987098" id="Cuadro de texto 74" o:spid="_x0000_s1034" type="#_x0000_t202" style="position:absolute;margin-left:17.25pt;margin-top:371.65pt;width:180.2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" stroked="f">
                <v:textbox style="mso-fit-shape-to-text:t" inset="0,0,0,0">
                  <w:txbxContent>
                    <w:p w14:paraId="5B6228C5" w14:textId="46EDECAC" w:rsidR="007C404F" w:rsidRPr="00237D87" w:rsidRDefault="007C404F" w:rsidP="00572166">
                      <w:pPr>
                        <w:pStyle w:val="Descripcin"/>
                        <w:rPr>
                          <w:noProof/>
                        </w:rPr>
                      </w:pPr>
                      <w:r>
                        <w:t>Ilustración 8. Modificar Pagos</w:t>
                      </w:r>
                    </w:p>
                  </w:txbxContent>
                </v:textbox>
              </v:shape>
            </w:pict>
          </mc:Fallback>
        </mc:AlternateContent>
      </w:r>
      <w:r w:rsidR="00572166">
        <w:rPr>
          <w:noProof/>
          <w:lang w:eastAsia="es-PE"/>
        </w:rPr>
        <mc:AlternateContent>
          <mc:Choice Requires="wps">
            <w:drawing>
              <wp:anchor distT="0" distB="0" distL="114300" distR="114300" simplePos="0" relativeHeight="251771904" behindDoc="0" locked="0" layoutInCell="1" allowOverlap="1" wp14:anchorId="23A91CCE" wp14:editId="114CAA5D">
                <wp:simplePos x="0" y="0"/>
                <wp:positionH relativeFrom="column">
                  <wp:posOffset>248717</wp:posOffset>
                </wp:positionH>
                <wp:positionV relativeFrom="paragraph">
                  <wp:posOffset>4663389</wp:posOffset>
                </wp:positionV>
                <wp:extent cx="2289657" cy="256032"/>
                <wp:effectExtent l="0" t="0" r="0" b="0"/>
                <wp:wrapNone/>
                <wp:docPr id="73" name="Cuadro de texto 73"/>
                <wp:cNvGraphicFramePr/>
                <a:graphic xmlns:a="http://schemas.openxmlformats.org/drawingml/2006/main">
                  <a:graphicData uri="http://schemas.microsoft.com/office/word/2010/wordprocessingShape">
                    <wps:wsp>
                      <wps:cNvSpPr txBox="1"/>
                      <wps:spPr>
                        <a:xfrm>
                          <a:off x="0" y="0"/>
                          <a:ext cx="2289657" cy="256032"/>
                        </a:xfrm>
                        <a:prstGeom prst="rect">
                          <a:avLst/>
                        </a:prstGeom>
                        <a:noFill/>
                        <a:ln w="6350">
                          <a:noFill/>
                        </a:ln>
                      </wps:spPr>
                      <wps:txbx>
                        <w:txbxContent>
                          <w:p w14:paraId="58348AD4" w14:textId="77777777" w:rsidR="007C404F" w:rsidRDefault="007C40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A91CCE" id="Cuadro de texto 73" o:spid="_x0000_s1035" type="#_x0000_t202" style="position:absolute;margin-left:19.6pt;margin-top:367.2pt;width:180.3pt;height:20.15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" filled="f" stroked="f" strokeweight=".5pt">
                <v:textbox>
                  <w:txbxContent>
                    <w:p w14:paraId="58348AD4" w14:textId="77777777" w:rsidR="007C404F" w:rsidRDefault="007C404F"/>
                  </w:txbxContent>
                </v:textbox>
              </v:shape>
            </w:pict>
          </mc:Fallback>
        </mc:AlternateContent>
      </w:r>
      <w:r w:rsidR="00601352">
        <w:rPr>
          <w:noProof/>
          <w:lang w:eastAsia="es-PE"/>
        </w:rPr>
        <mc:AlternateContent>
          <mc:Choice Requires="wps">
            <w:drawing>
              <wp:anchor distT="0" distB="0" distL="114300" distR="114300" simplePos="0" relativeHeight="251770880" behindDoc="0" locked="0" layoutInCell="1" allowOverlap="1" wp14:anchorId="0DAACF3E" wp14:editId="48A165CE">
                <wp:simplePos x="0" y="0"/>
                <wp:positionH relativeFrom="column">
                  <wp:posOffset>343637</wp:posOffset>
                </wp:positionH>
                <wp:positionV relativeFrom="paragraph">
                  <wp:posOffset>1668780</wp:posOffset>
                </wp:positionV>
                <wp:extent cx="1872615" cy="635"/>
                <wp:effectExtent l="0" t="0" r="0" b="0"/>
                <wp:wrapNone/>
                <wp:docPr id="72" name="Cuadro de texto 72"/>
                <wp:cNvGraphicFramePr/>
                <a:graphic xmlns:a="http://schemas.openxmlformats.org/drawingml/2006/main">
                  <a:graphicData uri="http://schemas.microsoft.com/office/word/2010/wordprocessingShape">
                    <wps:wsp>
                      <wps:cNvSpPr txBox="1"/>
                      <wps:spPr>
                        <a:xfrm>
                          <a:off x="0" y="0"/>
                          <a:ext cx="1872615" cy="635"/>
                        </a:xfrm>
                        <a:prstGeom prst="rect">
                          <a:avLst/>
                        </a:prstGeom>
                        <a:solidFill>
                          <a:prstClr val="white"/>
                        </a:solidFill>
                        <a:ln>
                          <a:noFill/>
                        </a:ln>
                      </wps:spPr>
                      <wps:txbx>
                        <w:txbxContent>
                          <w:p w14:paraId="5345EC83" w14:textId="03F0C8F4" w:rsidR="007C404F" w:rsidRPr="00250D17" w:rsidRDefault="007C404F" w:rsidP="00601352">
                            <w:pPr>
                              <w:pStyle w:val="Descripcin"/>
                              <w:rPr>
                                <w:b/>
                                <w:noProof/>
                              </w:rPr>
                            </w:pPr>
                            <w:r>
                              <w:t>Ilustración 7. Modificar Matrícul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AACF3E" id="Cuadro de texto 72" o:spid="_x0000_s1036" type="#_x0000_t202" style="position:absolute;margin-left:27.05pt;margin-top:131.4pt;width:147.45pt;height:.05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" stroked="f">
                <v:textbox style="mso-fit-shape-to-text:t" inset="0,0,0,0">
                  <w:txbxContent>
                    <w:p w14:paraId="5345EC83" w14:textId="03F0C8F4" w:rsidR="007C404F" w:rsidRPr="00250D17" w:rsidRDefault="007C404F" w:rsidP="00601352">
                      <w:pPr>
                        <w:pStyle w:val="Descripcin"/>
                        <w:rPr>
                          <w:b/>
                          <w:noProof/>
                        </w:rPr>
                      </w:pPr>
                      <w:r>
                        <w:t>Ilustración 7. Modificar Matrícula</w:t>
                      </w:r>
                    </w:p>
                  </w:txbxContent>
                </v:textbox>
              </v:shape>
            </w:pict>
          </mc:Fallback>
        </mc:AlternateContent>
      </w:r>
      <w:r w:rsidR="00601352">
        <w:rPr>
          <w:b/>
          <w:noProof/>
          <w:lang w:eastAsia="es-PE"/>
        </w:rPr>
        <mc:AlternateContent>
          <mc:Choice Requires="wps">
            <w:drawing>
              <wp:anchor distT="0" distB="0" distL="114300" distR="114300" simplePos="0" relativeHeight="251768832" behindDoc="0" locked="0" layoutInCell="1" allowOverlap="1" wp14:anchorId="5777AF1B" wp14:editId="4E8E1261">
                <wp:simplePos x="0" y="0"/>
                <wp:positionH relativeFrom="column">
                  <wp:posOffset>468021</wp:posOffset>
                </wp:positionH>
                <wp:positionV relativeFrom="paragraph">
                  <wp:posOffset>1619733</wp:posOffset>
                </wp:positionV>
                <wp:extent cx="1872692" cy="175565"/>
                <wp:effectExtent l="0" t="0" r="0" b="0"/>
                <wp:wrapNone/>
                <wp:docPr id="71" name="Cuadro de texto 71"/>
                <wp:cNvGraphicFramePr/>
                <a:graphic xmlns:a="http://schemas.openxmlformats.org/drawingml/2006/main">
                  <a:graphicData uri="http://schemas.microsoft.com/office/word/2010/wordprocessingShape">
                    <wps:wsp>
                      <wps:cNvSpPr txBox="1"/>
                      <wps:spPr>
                        <a:xfrm>
                          <a:off x="0" y="0"/>
                          <a:ext cx="1872692" cy="175565"/>
                        </a:xfrm>
                        <a:prstGeom prst="rect">
                          <a:avLst/>
                        </a:prstGeom>
                        <a:noFill/>
                        <a:ln w="6350">
                          <a:noFill/>
                        </a:ln>
                      </wps:spPr>
                      <wps:txbx>
                        <w:txbxContent>
                          <w:p w14:paraId="61E39E74" w14:textId="77777777" w:rsidR="007C404F" w:rsidRDefault="007C40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77AF1B" id="Cuadro de texto 71" o:spid="_x0000_s1037" type="#_x0000_t202" style="position:absolute;margin-left:36.85pt;margin-top:127.55pt;width:147.45pt;height:13.8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" filled="f" stroked="f" strokeweight=".5pt">
                <v:textbox>
                  <w:txbxContent>
                    <w:p w14:paraId="61E39E74" w14:textId="77777777" w:rsidR="007C404F" w:rsidRDefault="007C404F"/>
                  </w:txbxContent>
                </v:textbox>
              </v:shape>
            </w:pict>
          </mc:Fallback>
        </mc:AlternateContent>
      </w:r>
      <w:r w:rsidR="00BD53F1" w:rsidRPr="006738B3">
        <w:rPr>
          <w:b/>
          <w:noProof/>
          <w:lang w:eastAsia="es-PE"/>
        </w:rPr>
        <w:drawing>
          <wp:anchor distT="0" distB="0" distL="114300" distR="114300" simplePos="0" relativeHeight="251676672" behindDoc="0" locked="0" layoutInCell="1" allowOverlap="1" wp14:anchorId="70F7E7A0" wp14:editId="717DDBF5">
            <wp:simplePos x="0" y="0"/>
            <wp:positionH relativeFrom="margin">
              <wp:align>center</wp:align>
            </wp:positionH>
            <wp:positionV relativeFrom="page">
              <wp:posOffset>6737985</wp:posOffset>
            </wp:positionV>
            <wp:extent cx="4189730" cy="2503170"/>
            <wp:effectExtent l="0" t="0" r="1270" b="0"/>
            <wp:wrapSquare wrapText="bothSides"/>
            <wp:docPr id="62" name="Imagen 62" descr="F:\Colegio vista\2 incremento\pagosGener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Colegio vista\2 incremento\pagosGenerales.PNG"/>
                    <pic:cNvPicPr>
                      <a:picLocks noChangeAspect="1" noChangeArrowheads="1"/>
                    </pic:cNvPicPr>
                  </pic:nvPicPr>
                  <pic:blipFill rotWithShape="1">
                    <a:blip r:embed="rId75">
                      <a:extLst>
                        <a:ext uri="{28A0092B-C50C-407E-A947-70E740481C1C}">
                          <a14:useLocalDpi xmlns:a14="http://schemas.microsoft.com/office/drawing/2010/main" val="0"/>
                        </a:ext>
                      </a:extLst>
                    </a:blip>
                    <a:srcRect t="626" b="-1"/>
                    <a:stretch/>
                  </pic:blipFill>
                  <pic:spPr bwMode="auto">
                    <a:xfrm>
                      <a:off x="0" y="0"/>
                      <a:ext cx="4189730" cy="25031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D53F1" w:rsidRPr="006738B3">
        <w:rPr>
          <w:b/>
          <w:noProof/>
          <w:lang w:eastAsia="es-PE"/>
        </w:rPr>
        <w:drawing>
          <wp:anchor distT="0" distB="0" distL="114300" distR="114300" simplePos="0" relativeHeight="251674624" behindDoc="0" locked="0" layoutInCell="1" allowOverlap="1" wp14:anchorId="046C4982" wp14:editId="0DAFD2AF">
            <wp:simplePos x="0" y="0"/>
            <wp:positionH relativeFrom="margin">
              <wp:align>center</wp:align>
            </wp:positionH>
            <wp:positionV relativeFrom="paragraph">
              <wp:posOffset>2079750</wp:posOffset>
            </wp:positionV>
            <wp:extent cx="4976495" cy="2534285"/>
            <wp:effectExtent l="0" t="0" r="0" b="0"/>
            <wp:wrapSquare wrapText="bothSides"/>
            <wp:docPr id="63" name="Imagen 63" descr="F:\Colegio vista\2 incremento\pagosUn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Colegio vista\2 incremento\pagosUnicos.PNG"/>
                    <pic:cNvPicPr>
                      <a:picLocks noChangeAspect="1" noChangeArrowheads="1"/>
                    </pic:cNvPicPr>
                  </pic:nvPicPr>
                  <pic:blipFill rotWithShape="1">
                    <a:blip r:embed="rId76">
                      <a:extLst>
                        <a:ext uri="{28A0092B-C50C-407E-A947-70E740481C1C}">
                          <a14:useLocalDpi xmlns:a14="http://schemas.microsoft.com/office/drawing/2010/main" val="0"/>
                        </a:ext>
                      </a:extLst>
                    </a:blip>
                    <a:srcRect r="480"/>
                    <a:stretch/>
                  </pic:blipFill>
                  <pic:spPr bwMode="auto">
                    <a:xfrm>
                      <a:off x="0" y="0"/>
                      <a:ext cx="4976495" cy="25342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058B8" w:rsidRPr="00A60F3D">
        <w:rPr>
          <w:b/>
          <w:sz w:val="28"/>
        </w:rPr>
        <w:br w:type="page"/>
      </w:r>
    </w:p>
    <w:p w14:paraId="2519719C" w14:textId="77777777" w:rsidR="00F52F34" w:rsidRPr="00A60F3D" w:rsidRDefault="00F52F34" w:rsidP="00F52F34">
      <w:pPr>
        <w:ind w:left="1440"/>
        <w:jc w:val="both"/>
        <w:rPr>
          <w:rFonts w:ascii="Arial" w:hAnsi="Arial" w:cs="Arial"/>
          <w:b/>
          <w:u w:val="single"/>
        </w:rPr>
      </w:pPr>
      <w:r w:rsidRPr="00A60F3D">
        <w:rPr>
          <w:rFonts w:ascii="Arial" w:hAnsi="Arial" w:cs="Arial"/>
          <w:b/>
          <w:u w:val="single"/>
        </w:rPr>
        <w:lastRenderedPageBreak/>
        <w:t>PROTOTIPO INCREMENTO #3:</w:t>
      </w:r>
      <w:r w:rsidRPr="00A60F3D">
        <w:rPr>
          <w:rFonts w:ascii="Arial" w:hAnsi="Arial" w:cs="Arial"/>
          <w:b/>
          <w:noProof/>
          <w:lang w:eastAsia="es-PE"/>
        </w:rPr>
        <w:t xml:space="preserve"> </w:t>
      </w:r>
    </w:p>
    <w:p w14:paraId="5C283800" w14:textId="77777777" w:rsidR="00F52F34" w:rsidRPr="00A60F3D" w:rsidRDefault="00F52F34" w:rsidP="00F52F34">
      <w:pPr>
        <w:rPr>
          <w:b/>
          <w:sz w:val="28"/>
        </w:rPr>
      </w:pPr>
      <w:r>
        <w:rPr>
          <w:noProof/>
          <w:lang w:eastAsia="es-PE"/>
        </w:rPr>
        <w:drawing>
          <wp:anchor distT="0" distB="0" distL="114300" distR="114300" simplePos="0" relativeHeight="251680768" behindDoc="0" locked="0" layoutInCell="1" allowOverlap="1" wp14:anchorId="1D54E08D" wp14:editId="5C373572">
            <wp:simplePos x="0" y="0"/>
            <wp:positionH relativeFrom="margin">
              <wp:align>center</wp:align>
            </wp:positionH>
            <wp:positionV relativeFrom="paragraph">
              <wp:posOffset>2273300</wp:posOffset>
            </wp:positionV>
            <wp:extent cx="4137025" cy="2683510"/>
            <wp:effectExtent l="0" t="0" r="0" b="2540"/>
            <wp:wrapSquare wrapText="bothSides"/>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extLst>
                        <a:ext uri="{28A0092B-C50C-407E-A947-70E740481C1C}">
                          <a14:useLocalDpi xmlns:a14="http://schemas.microsoft.com/office/drawing/2010/main" val="0"/>
                        </a:ext>
                      </a:extLst>
                    </a:blip>
                    <a:srcRect l="232" r="1"/>
                    <a:stretch/>
                  </pic:blipFill>
                  <pic:spPr bwMode="auto">
                    <a:xfrm>
                      <a:off x="0" y="0"/>
                      <a:ext cx="4137025" cy="26835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s-PE"/>
        </w:rPr>
        <w:drawing>
          <wp:anchor distT="0" distB="0" distL="114300" distR="114300" simplePos="0" relativeHeight="251678720" behindDoc="0" locked="0" layoutInCell="1" allowOverlap="1" wp14:anchorId="4D0A4768" wp14:editId="2A1647D5">
            <wp:simplePos x="0" y="0"/>
            <wp:positionH relativeFrom="margin">
              <wp:align>center</wp:align>
            </wp:positionH>
            <wp:positionV relativeFrom="paragraph">
              <wp:posOffset>122242</wp:posOffset>
            </wp:positionV>
            <wp:extent cx="2690495" cy="1755140"/>
            <wp:effectExtent l="0" t="0" r="0" b="0"/>
            <wp:wrapSquare wrapText="bothSides"/>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2690495" cy="1755140"/>
                    </a:xfrm>
                    <a:prstGeom prst="rect">
                      <a:avLst/>
                    </a:prstGeom>
                  </pic:spPr>
                </pic:pic>
              </a:graphicData>
            </a:graphic>
            <wp14:sizeRelH relativeFrom="page">
              <wp14:pctWidth>0</wp14:pctWidth>
            </wp14:sizeRelH>
            <wp14:sizeRelV relativeFrom="page">
              <wp14:pctHeight>0</wp14:pctHeight>
            </wp14:sizeRelV>
          </wp:anchor>
        </w:drawing>
      </w:r>
    </w:p>
    <w:p w14:paraId="0DF93909" w14:textId="77777777" w:rsidR="00F52F34" w:rsidRPr="00A60F3D" w:rsidRDefault="00F52F34" w:rsidP="00F52F34">
      <w:pPr>
        <w:rPr>
          <w:b/>
          <w:sz w:val="28"/>
        </w:rPr>
      </w:pPr>
    </w:p>
    <w:p w14:paraId="2D0DCA5D" w14:textId="77777777" w:rsidR="00F52F34" w:rsidRPr="00A60F3D" w:rsidRDefault="00F52F34" w:rsidP="00F52F34">
      <w:pPr>
        <w:rPr>
          <w:b/>
          <w:sz w:val="28"/>
        </w:rPr>
      </w:pPr>
    </w:p>
    <w:p w14:paraId="05191F31" w14:textId="77777777" w:rsidR="00F52F34" w:rsidRPr="00A60F3D" w:rsidRDefault="00F52F34" w:rsidP="00F52F34">
      <w:pPr>
        <w:rPr>
          <w:b/>
          <w:sz w:val="28"/>
        </w:rPr>
      </w:pPr>
    </w:p>
    <w:p w14:paraId="2FCE4044" w14:textId="77777777" w:rsidR="00F52F34" w:rsidRPr="00A60F3D" w:rsidRDefault="00F52F34" w:rsidP="00F52F34">
      <w:pPr>
        <w:rPr>
          <w:b/>
          <w:sz w:val="28"/>
        </w:rPr>
      </w:pPr>
    </w:p>
    <w:p w14:paraId="168443A7" w14:textId="5D94F475" w:rsidR="00F52F34" w:rsidRPr="00A60F3D" w:rsidRDefault="00053D72" w:rsidP="00F52F34">
      <w:pPr>
        <w:rPr>
          <w:b/>
          <w:sz w:val="28"/>
        </w:rPr>
      </w:pPr>
      <w:r>
        <w:rPr>
          <w:noProof/>
          <w:lang w:eastAsia="es-PE"/>
        </w:rPr>
        <mc:AlternateContent>
          <mc:Choice Requires="wps">
            <w:drawing>
              <wp:anchor distT="0" distB="0" distL="114300" distR="114300" simplePos="0" relativeHeight="251779072" behindDoc="0" locked="0" layoutInCell="1" allowOverlap="1" wp14:anchorId="474C8597" wp14:editId="7F1CB839">
                <wp:simplePos x="0" y="0"/>
                <wp:positionH relativeFrom="column">
                  <wp:posOffset>387350</wp:posOffset>
                </wp:positionH>
                <wp:positionV relativeFrom="paragraph">
                  <wp:posOffset>242367</wp:posOffset>
                </wp:positionV>
                <wp:extent cx="1777365" cy="635"/>
                <wp:effectExtent l="0" t="0" r="0" b="0"/>
                <wp:wrapNone/>
                <wp:docPr id="77" name="Cuadro de texto 77"/>
                <wp:cNvGraphicFramePr/>
                <a:graphic xmlns:a="http://schemas.openxmlformats.org/drawingml/2006/main">
                  <a:graphicData uri="http://schemas.microsoft.com/office/word/2010/wordprocessingShape">
                    <wps:wsp>
                      <wps:cNvSpPr txBox="1"/>
                      <wps:spPr>
                        <a:xfrm>
                          <a:off x="0" y="0"/>
                          <a:ext cx="1777365" cy="635"/>
                        </a:xfrm>
                        <a:prstGeom prst="rect">
                          <a:avLst/>
                        </a:prstGeom>
                        <a:solidFill>
                          <a:prstClr val="white"/>
                        </a:solidFill>
                        <a:ln>
                          <a:noFill/>
                        </a:ln>
                      </wps:spPr>
                      <wps:txbx>
                        <w:txbxContent>
                          <w:p w14:paraId="0BDE208B" w14:textId="4409177F" w:rsidR="007C404F" w:rsidRPr="007347D5" w:rsidRDefault="007C404F" w:rsidP="00053D72">
                            <w:pPr>
                              <w:pStyle w:val="Descripcin"/>
                              <w:rPr>
                                <w:b/>
                                <w:noProof/>
                                <w:sz w:val="28"/>
                              </w:rPr>
                            </w:pPr>
                            <w:r>
                              <w:t>Ilustración 10. Eliminar Matrícul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4C8597" id="Cuadro de texto 77" o:spid="_x0000_s1038" type="#_x0000_t202" style="position:absolute;margin-left:30.5pt;margin-top:19.1pt;width:139.95pt;height:.0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" stroked="f">
                <v:textbox style="mso-fit-shape-to-text:t" inset="0,0,0,0">
                  <w:txbxContent>
                    <w:p w14:paraId="0BDE208B" w14:textId="4409177F" w:rsidR="007C404F" w:rsidRPr="007347D5" w:rsidRDefault="007C404F" w:rsidP="00053D72">
                      <w:pPr>
                        <w:pStyle w:val="Descripcin"/>
                        <w:rPr>
                          <w:b/>
                          <w:noProof/>
                          <w:sz w:val="28"/>
                        </w:rPr>
                      </w:pPr>
                      <w:r>
                        <w:t>Ilustración 10. Eliminar Matrícula</w:t>
                      </w:r>
                    </w:p>
                  </w:txbxContent>
                </v:textbox>
              </v:shape>
            </w:pict>
          </mc:Fallback>
        </mc:AlternateContent>
      </w:r>
      <w:r>
        <w:rPr>
          <w:b/>
          <w:noProof/>
          <w:sz w:val="28"/>
          <w:lang w:eastAsia="es-PE"/>
        </w:rPr>
        <mc:AlternateContent>
          <mc:Choice Requires="wps">
            <w:drawing>
              <wp:anchor distT="0" distB="0" distL="114300" distR="114300" simplePos="0" relativeHeight="251777024" behindDoc="0" locked="0" layoutInCell="1" allowOverlap="1" wp14:anchorId="586F5A93" wp14:editId="1CE60163">
                <wp:simplePos x="0" y="0"/>
                <wp:positionH relativeFrom="column">
                  <wp:posOffset>570484</wp:posOffset>
                </wp:positionH>
                <wp:positionV relativeFrom="paragraph">
                  <wp:posOffset>269671</wp:posOffset>
                </wp:positionV>
                <wp:extent cx="1777593" cy="241402"/>
                <wp:effectExtent l="0" t="0" r="0" b="6350"/>
                <wp:wrapNone/>
                <wp:docPr id="76" name="Cuadro de texto 76"/>
                <wp:cNvGraphicFramePr/>
                <a:graphic xmlns:a="http://schemas.openxmlformats.org/drawingml/2006/main">
                  <a:graphicData uri="http://schemas.microsoft.com/office/word/2010/wordprocessingShape">
                    <wps:wsp>
                      <wps:cNvSpPr txBox="1"/>
                      <wps:spPr>
                        <a:xfrm>
                          <a:off x="0" y="0"/>
                          <a:ext cx="1777593" cy="241402"/>
                        </a:xfrm>
                        <a:prstGeom prst="rect">
                          <a:avLst/>
                        </a:prstGeom>
                        <a:noFill/>
                        <a:ln w="6350">
                          <a:noFill/>
                        </a:ln>
                      </wps:spPr>
                      <wps:txbx>
                        <w:txbxContent>
                          <w:p w14:paraId="70C0A8BD" w14:textId="77777777" w:rsidR="007C404F" w:rsidRDefault="007C40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86F5A93" id="Cuadro de texto 76" o:spid="_x0000_s1039" type="#_x0000_t202" style="position:absolute;margin-left:44.9pt;margin-top:21.25pt;width:139.95pt;height:19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" filled="f" stroked="f" strokeweight=".5pt">
                <v:textbox>
                  <w:txbxContent>
                    <w:p w14:paraId="70C0A8BD" w14:textId="77777777" w:rsidR="007C404F" w:rsidRDefault="007C404F"/>
                  </w:txbxContent>
                </v:textbox>
              </v:shape>
            </w:pict>
          </mc:Fallback>
        </mc:AlternateContent>
      </w:r>
    </w:p>
    <w:p w14:paraId="6B241410" w14:textId="3351A0DC" w:rsidR="00F52F34" w:rsidRPr="00A60F3D" w:rsidRDefault="00F52F34" w:rsidP="00F52F34">
      <w:pPr>
        <w:rPr>
          <w:b/>
          <w:sz w:val="28"/>
        </w:rPr>
      </w:pPr>
    </w:p>
    <w:p w14:paraId="6222A511" w14:textId="77777777" w:rsidR="00F52F34" w:rsidRPr="00A60F3D" w:rsidRDefault="00F52F34" w:rsidP="00F52F34">
      <w:pPr>
        <w:rPr>
          <w:b/>
          <w:sz w:val="28"/>
        </w:rPr>
      </w:pPr>
    </w:p>
    <w:p w14:paraId="662375BC" w14:textId="77777777" w:rsidR="00F52F34" w:rsidRPr="00A60F3D" w:rsidRDefault="00F52F34" w:rsidP="00F52F34">
      <w:pPr>
        <w:rPr>
          <w:b/>
          <w:sz w:val="28"/>
        </w:rPr>
      </w:pPr>
    </w:p>
    <w:p w14:paraId="79689119" w14:textId="77777777" w:rsidR="00F52F34" w:rsidRPr="00A60F3D" w:rsidRDefault="00F52F34" w:rsidP="00F52F34">
      <w:pPr>
        <w:rPr>
          <w:b/>
          <w:sz w:val="28"/>
        </w:rPr>
      </w:pPr>
    </w:p>
    <w:p w14:paraId="3B936A30" w14:textId="77777777" w:rsidR="00F52F34" w:rsidRPr="00A60F3D" w:rsidRDefault="00F52F34" w:rsidP="00F52F34">
      <w:pPr>
        <w:rPr>
          <w:b/>
          <w:sz w:val="28"/>
        </w:rPr>
      </w:pPr>
    </w:p>
    <w:p w14:paraId="215D81E4" w14:textId="77777777" w:rsidR="00F52F34" w:rsidRPr="00A60F3D" w:rsidRDefault="00F52F34" w:rsidP="00F52F34">
      <w:pPr>
        <w:rPr>
          <w:b/>
          <w:sz w:val="28"/>
        </w:rPr>
      </w:pPr>
    </w:p>
    <w:p w14:paraId="1B4CC220" w14:textId="77777777" w:rsidR="00F52F34" w:rsidRPr="00A60F3D" w:rsidRDefault="00F52F34" w:rsidP="00F52F34">
      <w:pPr>
        <w:rPr>
          <w:b/>
          <w:sz w:val="28"/>
        </w:rPr>
      </w:pPr>
    </w:p>
    <w:p w14:paraId="6AC0053D" w14:textId="77777777" w:rsidR="00F52F34" w:rsidRPr="00A60F3D" w:rsidRDefault="00F52F34" w:rsidP="00F52F34">
      <w:pPr>
        <w:rPr>
          <w:b/>
          <w:sz w:val="28"/>
        </w:rPr>
      </w:pPr>
    </w:p>
    <w:p w14:paraId="6395D72A" w14:textId="77777777" w:rsidR="00F52F34" w:rsidRPr="00A60F3D" w:rsidRDefault="00F52F34" w:rsidP="00F52F34">
      <w:pPr>
        <w:rPr>
          <w:b/>
          <w:sz w:val="28"/>
        </w:rPr>
      </w:pPr>
    </w:p>
    <w:p w14:paraId="066C5694" w14:textId="6E8A207C" w:rsidR="00F52F34" w:rsidRPr="00A60F3D" w:rsidRDefault="002550FD" w:rsidP="00F52F34">
      <w:pPr>
        <w:rPr>
          <w:b/>
          <w:sz w:val="28"/>
        </w:rPr>
      </w:pPr>
      <w:r>
        <w:rPr>
          <w:noProof/>
          <w:lang w:eastAsia="es-PE"/>
        </w:rPr>
        <mc:AlternateContent>
          <mc:Choice Requires="wps">
            <w:drawing>
              <wp:anchor distT="0" distB="0" distL="114300" distR="114300" simplePos="0" relativeHeight="251782144" behindDoc="0" locked="0" layoutInCell="1" allowOverlap="1" wp14:anchorId="440D1BC6" wp14:editId="2C31D6FD">
                <wp:simplePos x="0" y="0"/>
                <wp:positionH relativeFrom="column">
                  <wp:posOffset>459994</wp:posOffset>
                </wp:positionH>
                <wp:positionV relativeFrom="paragraph">
                  <wp:posOffset>165100</wp:posOffset>
                </wp:positionV>
                <wp:extent cx="1704340" cy="635"/>
                <wp:effectExtent l="0" t="0" r="0" b="0"/>
                <wp:wrapNone/>
                <wp:docPr id="82" name="Cuadro de texto 82"/>
                <wp:cNvGraphicFramePr/>
                <a:graphic xmlns:a="http://schemas.openxmlformats.org/drawingml/2006/main">
                  <a:graphicData uri="http://schemas.microsoft.com/office/word/2010/wordprocessingShape">
                    <wps:wsp>
                      <wps:cNvSpPr txBox="1"/>
                      <wps:spPr>
                        <a:xfrm>
                          <a:off x="0" y="0"/>
                          <a:ext cx="1704340" cy="635"/>
                        </a:xfrm>
                        <a:prstGeom prst="rect">
                          <a:avLst/>
                        </a:prstGeom>
                        <a:solidFill>
                          <a:prstClr val="white"/>
                        </a:solidFill>
                        <a:ln>
                          <a:noFill/>
                        </a:ln>
                      </wps:spPr>
                      <wps:txbx>
                        <w:txbxContent>
                          <w:p w14:paraId="4A212BD7" w14:textId="73781521" w:rsidR="007C404F" w:rsidRPr="00A45BD8" w:rsidRDefault="007C404F" w:rsidP="002550FD">
                            <w:pPr>
                              <w:pStyle w:val="Descripcin"/>
                              <w:rPr>
                                <w:b/>
                                <w:noProof/>
                                <w:sz w:val="28"/>
                              </w:rPr>
                            </w:pPr>
                            <w:r>
                              <w:t>Ilustración 11. Eliminar Pag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0D1BC6" id="Cuadro de texto 82" o:spid="_x0000_s1040" type="#_x0000_t202" style="position:absolute;margin-left:36.2pt;margin-top:13pt;width:134.2pt;height:.05pt;z-index:251782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" stroked="f">
                <v:textbox style="mso-fit-shape-to-text:t" inset="0,0,0,0">
                  <w:txbxContent>
                    <w:p w14:paraId="4A212BD7" w14:textId="73781521" w:rsidR="007C404F" w:rsidRPr="00A45BD8" w:rsidRDefault="007C404F" w:rsidP="002550FD">
                      <w:pPr>
                        <w:pStyle w:val="Descripcin"/>
                        <w:rPr>
                          <w:b/>
                          <w:noProof/>
                          <w:sz w:val="28"/>
                        </w:rPr>
                      </w:pPr>
                      <w:r>
                        <w:t>Ilustración 11. Eliminar Pagos</w:t>
                      </w:r>
                    </w:p>
                  </w:txbxContent>
                </v:textbox>
              </v:shape>
            </w:pict>
          </mc:Fallback>
        </mc:AlternateContent>
      </w:r>
      <w:r>
        <w:rPr>
          <w:b/>
          <w:noProof/>
          <w:sz w:val="28"/>
          <w:lang w:eastAsia="es-PE"/>
        </w:rPr>
        <mc:AlternateContent>
          <mc:Choice Requires="wps">
            <w:drawing>
              <wp:anchor distT="0" distB="0" distL="114300" distR="114300" simplePos="0" relativeHeight="251780096" behindDoc="0" locked="0" layoutInCell="1" allowOverlap="1" wp14:anchorId="641B7CBC" wp14:editId="02EF72E7">
                <wp:simplePos x="0" y="0"/>
                <wp:positionH relativeFrom="column">
                  <wp:posOffset>423951</wp:posOffset>
                </wp:positionH>
                <wp:positionV relativeFrom="paragraph">
                  <wp:posOffset>34925</wp:posOffset>
                </wp:positionV>
                <wp:extent cx="1704442" cy="256032"/>
                <wp:effectExtent l="0" t="0" r="0" b="0"/>
                <wp:wrapNone/>
                <wp:docPr id="80" name="Cuadro de texto 80"/>
                <wp:cNvGraphicFramePr/>
                <a:graphic xmlns:a="http://schemas.openxmlformats.org/drawingml/2006/main">
                  <a:graphicData uri="http://schemas.microsoft.com/office/word/2010/wordprocessingShape">
                    <wps:wsp>
                      <wps:cNvSpPr txBox="1"/>
                      <wps:spPr>
                        <a:xfrm>
                          <a:off x="0" y="0"/>
                          <a:ext cx="1704442" cy="256032"/>
                        </a:xfrm>
                        <a:prstGeom prst="rect">
                          <a:avLst/>
                        </a:prstGeom>
                        <a:noFill/>
                        <a:ln w="6350">
                          <a:noFill/>
                        </a:ln>
                      </wps:spPr>
                      <wps:txbx>
                        <w:txbxContent>
                          <w:p w14:paraId="4EC26275" w14:textId="77777777" w:rsidR="007C404F" w:rsidRDefault="007C40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41B7CBC" id="Cuadro de texto 80" o:spid="_x0000_s1041" type="#_x0000_t202" style="position:absolute;margin-left:33.4pt;margin-top:2.75pt;width:134.2pt;height:20.1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" filled="f" stroked="f" strokeweight=".5pt">
                <v:textbox>
                  <w:txbxContent>
                    <w:p w14:paraId="4EC26275" w14:textId="77777777" w:rsidR="007C404F" w:rsidRDefault="007C404F"/>
                  </w:txbxContent>
                </v:textbox>
              </v:shape>
            </w:pict>
          </mc:Fallback>
        </mc:AlternateContent>
      </w:r>
    </w:p>
    <w:p w14:paraId="054229F6" w14:textId="77777777" w:rsidR="00F52F34" w:rsidRPr="00A60F3D" w:rsidRDefault="00F52F34" w:rsidP="00F52F34">
      <w:pPr>
        <w:rPr>
          <w:b/>
          <w:sz w:val="28"/>
        </w:rPr>
      </w:pPr>
    </w:p>
    <w:p w14:paraId="56506CB3" w14:textId="77777777" w:rsidR="00F52F34" w:rsidRPr="00A60F3D" w:rsidRDefault="00F52F34" w:rsidP="00F52F34">
      <w:pPr>
        <w:tabs>
          <w:tab w:val="left" w:pos="540"/>
        </w:tabs>
        <w:ind w:left="1440"/>
        <w:rPr>
          <w:rFonts w:ascii="Arial" w:hAnsi="Arial" w:cs="Arial"/>
          <w:b/>
        </w:rPr>
      </w:pPr>
      <w:r w:rsidRPr="00A60F3D">
        <w:rPr>
          <w:rFonts w:ascii="Arial" w:hAnsi="Arial" w:cs="Arial"/>
          <w:b/>
          <w:u w:val="single"/>
        </w:rPr>
        <w:t>PROTOTIPO INCREMENTO #4:</w:t>
      </w:r>
      <w:r w:rsidRPr="00A60F3D">
        <w:rPr>
          <w:rFonts w:ascii="Arial" w:hAnsi="Arial" w:cs="Arial"/>
          <w:b/>
          <w:noProof/>
          <w:lang w:eastAsia="es-PE"/>
        </w:rPr>
        <w:t xml:space="preserve"> </w:t>
      </w:r>
    </w:p>
    <w:p w14:paraId="666700EB" w14:textId="77777777" w:rsidR="007058B8" w:rsidRPr="00A60F3D" w:rsidRDefault="00F52F34">
      <w:pPr>
        <w:rPr>
          <w:b/>
          <w:sz w:val="28"/>
        </w:rPr>
      </w:pPr>
      <w:r>
        <w:rPr>
          <w:noProof/>
          <w:lang w:eastAsia="es-PE"/>
        </w:rPr>
        <w:drawing>
          <wp:anchor distT="0" distB="0" distL="114300" distR="114300" simplePos="0" relativeHeight="251682816" behindDoc="0" locked="0" layoutInCell="1" allowOverlap="1" wp14:anchorId="38F13D20" wp14:editId="19C2C387">
            <wp:simplePos x="0" y="0"/>
            <wp:positionH relativeFrom="margin">
              <wp:align>center</wp:align>
            </wp:positionH>
            <wp:positionV relativeFrom="paragraph">
              <wp:posOffset>178800</wp:posOffset>
            </wp:positionV>
            <wp:extent cx="2654300" cy="2045970"/>
            <wp:effectExtent l="0" t="0" r="0" b="0"/>
            <wp:wrapSquare wrapText="bothSides"/>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2654300" cy="2045970"/>
                    </a:xfrm>
                    <a:prstGeom prst="rect">
                      <a:avLst/>
                    </a:prstGeom>
                  </pic:spPr>
                </pic:pic>
              </a:graphicData>
            </a:graphic>
            <wp14:sizeRelH relativeFrom="page">
              <wp14:pctWidth>0</wp14:pctWidth>
            </wp14:sizeRelH>
            <wp14:sizeRelV relativeFrom="page">
              <wp14:pctHeight>0</wp14:pctHeight>
            </wp14:sizeRelV>
          </wp:anchor>
        </w:drawing>
      </w:r>
    </w:p>
    <w:p w14:paraId="189B14CF" w14:textId="77777777" w:rsidR="007058B8" w:rsidRPr="00A60F3D" w:rsidRDefault="007058B8">
      <w:pPr>
        <w:rPr>
          <w:b/>
          <w:sz w:val="28"/>
        </w:rPr>
      </w:pPr>
    </w:p>
    <w:p w14:paraId="107A1016" w14:textId="4F7773AC" w:rsidR="007058B8" w:rsidRPr="00A60F3D" w:rsidRDefault="00710B5E">
      <w:pPr>
        <w:rPr>
          <w:b/>
          <w:sz w:val="28"/>
        </w:rPr>
      </w:pPr>
      <w:r>
        <w:rPr>
          <w:noProof/>
          <w:lang w:eastAsia="es-PE"/>
        </w:rPr>
        <mc:AlternateContent>
          <mc:Choice Requires="wps">
            <w:drawing>
              <wp:anchor distT="0" distB="0" distL="114300" distR="114300" simplePos="0" relativeHeight="251785216" behindDoc="0" locked="0" layoutInCell="1" allowOverlap="1" wp14:anchorId="349D69DF" wp14:editId="40D836F7">
                <wp:simplePos x="0" y="0"/>
                <wp:positionH relativeFrom="column">
                  <wp:posOffset>387706</wp:posOffset>
                </wp:positionH>
                <wp:positionV relativeFrom="paragraph">
                  <wp:posOffset>1921002</wp:posOffset>
                </wp:positionV>
                <wp:extent cx="2326005" cy="182880"/>
                <wp:effectExtent l="0" t="0" r="0" b="7620"/>
                <wp:wrapNone/>
                <wp:docPr id="84" name="Cuadro de texto 84"/>
                <wp:cNvGraphicFramePr/>
                <a:graphic xmlns:a="http://schemas.openxmlformats.org/drawingml/2006/main">
                  <a:graphicData uri="http://schemas.microsoft.com/office/word/2010/wordprocessingShape">
                    <wps:wsp>
                      <wps:cNvSpPr txBox="1"/>
                      <wps:spPr>
                        <a:xfrm>
                          <a:off x="0" y="0"/>
                          <a:ext cx="2326005" cy="182880"/>
                        </a:xfrm>
                        <a:prstGeom prst="rect">
                          <a:avLst/>
                        </a:prstGeom>
                        <a:solidFill>
                          <a:prstClr val="white"/>
                        </a:solidFill>
                        <a:ln>
                          <a:noFill/>
                        </a:ln>
                      </wps:spPr>
                      <wps:txbx>
                        <w:txbxContent>
                          <w:p w14:paraId="18970941" w14:textId="4F9D213B" w:rsidR="007C404F" w:rsidRPr="00F8653C" w:rsidRDefault="007C404F" w:rsidP="00710B5E">
                            <w:pPr>
                              <w:pStyle w:val="Descripcin"/>
                              <w:rPr>
                                <w:b/>
                                <w:noProof/>
                                <w:sz w:val="28"/>
                              </w:rPr>
                            </w:pPr>
                            <w:r>
                              <w:t>Ilustración 12. Registrar Sec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9D69DF" id="Cuadro de texto 84" o:spid="_x0000_s1042" type="#_x0000_t202" style="position:absolute;margin-left:30.55pt;margin-top:151.25pt;width:183.15pt;height:14.4pt;z-index:251785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" stroked="f">
                <v:textbox inset="0,0,0,0">
                  <w:txbxContent>
                    <w:p w14:paraId="18970941" w14:textId="4F9D213B" w:rsidR="007C404F" w:rsidRPr="00F8653C" w:rsidRDefault="007C404F" w:rsidP="00710B5E">
                      <w:pPr>
                        <w:pStyle w:val="Descripcin"/>
                        <w:rPr>
                          <w:b/>
                          <w:noProof/>
                          <w:sz w:val="28"/>
                        </w:rPr>
                      </w:pPr>
                      <w:r>
                        <w:t>Ilustración 12. Registrar Sección</w:t>
                      </w:r>
                    </w:p>
                  </w:txbxContent>
                </v:textbox>
              </v:shape>
            </w:pict>
          </mc:Fallback>
        </mc:AlternateContent>
      </w:r>
      <w:r>
        <w:rPr>
          <w:b/>
          <w:noProof/>
          <w:sz w:val="28"/>
          <w:lang w:eastAsia="es-PE"/>
        </w:rPr>
        <mc:AlternateContent>
          <mc:Choice Requires="wps">
            <w:drawing>
              <wp:anchor distT="0" distB="0" distL="114300" distR="114300" simplePos="0" relativeHeight="251783168" behindDoc="0" locked="0" layoutInCell="1" allowOverlap="1" wp14:anchorId="08DD0EB1" wp14:editId="573E3362">
                <wp:simplePos x="0" y="0"/>
                <wp:positionH relativeFrom="column">
                  <wp:posOffset>453542</wp:posOffset>
                </wp:positionH>
                <wp:positionV relativeFrom="paragraph">
                  <wp:posOffset>1818589</wp:posOffset>
                </wp:positionV>
                <wp:extent cx="2326234" cy="256032"/>
                <wp:effectExtent l="0" t="0" r="0" b="0"/>
                <wp:wrapNone/>
                <wp:docPr id="83" name="Cuadro de texto 83"/>
                <wp:cNvGraphicFramePr/>
                <a:graphic xmlns:a="http://schemas.openxmlformats.org/drawingml/2006/main">
                  <a:graphicData uri="http://schemas.microsoft.com/office/word/2010/wordprocessingShape">
                    <wps:wsp>
                      <wps:cNvSpPr txBox="1"/>
                      <wps:spPr>
                        <a:xfrm>
                          <a:off x="0" y="0"/>
                          <a:ext cx="2326234" cy="256032"/>
                        </a:xfrm>
                        <a:prstGeom prst="rect">
                          <a:avLst/>
                        </a:prstGeom>
                        <a:noFill/>
                        <a:ln w="6350">
                          <a:noFill/>
                        </a:ln>
                      </wps:spPr>
                      <wps:txbx>
                        <w:txbxContent>
                          <w:p w14:paraId="2F58D478" w14:textId="77777777" w:rsidR="007C404F" w:rsidRDefault="007C40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8DD0EB1" id="Cuadro de texto 83" o:spid="_x0000_s1043" type="#_x0000_t202" style="position:absolute;margin-left:35.7pt;margin-top:143.2pt;width:183.15pt;height:20.1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" filled="f" stroked="f" strokeweight=".5pt">
                <v:textbox>
                  <w:txbxContent>
                    <w:p w14:paraId="2F58D478" w14:textId="77777777" w:rsidR="007C404F" w:rsidRDefault="007C404F"/>
                  </w:txbxContent>
                </v:textbox>
              </v:shape>
            </w:pict>
          </mc:Fallback>
        </mc:AlternateContent>
      </w:r>
      <w:r w:rsidR="007058B8" w:rsidRPr="00A60F3D">
        <w:rPr>
          <w:b/>
          <w:sz w:val="28"/>
        </w:rPr>
        <w:br w:type="page"/>
      </w:r>
    </w:p>
    <w:p w14:paraId="35C7C906" w14:textId="77777777" w:rsidR="007058B8" w:rsidRPr="00A60F3D" w:rsidRDefault="00F52F34">
      <w:pPr>
        <w:rPr>
          <w:b/>
          <w:sz w:val="28"/>
        </w:rPr>
      </w:pPr>
      <w:r>
        <w:rPr>
          <w:noProof/>
          <w:lang w:eastAsia="es-PE"/>
        </w:rPr>
        <w:lastRenderedPageBreak/>
        <w:drawing>
          <wp:anchor distT="0" distB="0" distL="114300" distR="114300" simplePos="0" relativeHeight="251684864" behindDoc="0" locked="0" layoutInCell="1" allowOverlap="1" wp14:anchorId="5FD3CFC8" wp14:editId="5BD71F45">
            <wp:simplePos x="0" y="0"/>
            <wp:positionH relativeFrom="margin">
              <wp:align>center</wp:align>
            </wp:positionH>
            <wp:positionV relativeFrom="paragraph">
              <wp:posOffset>145</wp:posOffset>
            </wp:positionV>
            <wp:extent cx="3147695" cy="2541270"/>
            <wp:effectExtent l="0" t="0" r="0" b="0"/>
            <wp:wrapSquare wrapText="bothSides"/>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3147695" cy="2541270"/>
                    </a:xfrm>
                    <a:prstGeom prst="rect">
                      <a:avLst/>
                    </a:prstGeom>
                  </pic:spPr>
                </pic:pic>
              </a:graphicData>
            </a:graphic>
            <wp14:sizeRelH relativeFrom="page">
              <wp14:pctWidth>0</wp14:pctWidth>
            </wp14:sizeRelH>
            <wp14:sizeRelV relativeFrom="page">
              <wp14:pctHeight>0</wp14:pctHeight>
            </wp14:sizeRelV>
          </wp:anchor>
        </w:drawing>
      </w:r>
    </w:p>
    <w:p w14:paraId="4C77CB63" w14:textId="5C0DA48A" w:rsidR="0045257B" w:rsidRPr="00A60F3D" w:rsidRDefault="00AF77CC">
      <w:pPr>
        <w:rPr>
          <w:b/>
          <w:sz w:val="28"/>
        </w:rPr>
        <w:sectPr w:rsidR="0045257B" w:rsidRPr="00A60F3D" w:rsidSect="002C2BEC">
          <w:type w:val="continuous"/>
          <w:pgSz w:w="11906" w:h="16838" w:code="9"/>
          <w:pgMar w:top="1440" w:right="1440" w:bottom="1440" w:left="1440" w:header="720" w:footer="720" w:gutter="0"/>
          <w:cols w:space="360"/>
          <w:docGrid w:linePitch="360"/>
        </w:sectPr>
      </w:pPr>
      <w:r>
        <w:rPr>
          <w:noProof/>
          <w:lang w:eastAsia="es-PE"/>
        </w:rPr>
        <mc:AlternateContent>
          <mc:Choice Requires="wps">
            <w:drawing>
              <wp:anchor distT="0" distB="0" distL="114300" distR="114300" simplePos="0" relativeHeight="251788288" behindDoc="0" locked="0" layoutInCell="1" allowOverlap="1" wp14:anchorId="126E2A5C" wp14:editId="073CE675">
                <wp:simplePos x="0" y="0"/>
                <wp:positionH relativeFrom="column">
                  <wp:posOffset>380314</wp:posOffset>
                </wp:positionH>
                <wp:positionV relativeFrom="paragraph">
                  <wp:posOffset>2516606</wp:posOffset>
                </wp:positionV>
                <wp:extent cx="2428647" cy="635"/>
                <wp:effectExtent l="0" t="0" r="0" b="0"/>
                <wp:wrapNone/>
                <wp:docPr id="86" name="Cuadro de texto 86"/>
                <wp:cNvGraphicFramePr/>
                <a:graphic xmlns:a="http://schemas.openxmlformats.org/drawingml/2006/main">
                  <a:graphicData uri="http://schemas.microsoft.com/office/word/2010/wordprocessingShape">
                    <wps:wsp>
                      <wps:cNvSpPr txBox="1"/>
                      <wps:spPr>
                        <a:xfrm>
                          <a:off x="0" y="0"/>
                          <a:ext cx="2428647" cy="635"/>
                        </a:xfrm>
                        <a:prstGeom prst="rect">
                          <a:avLst/>
                        </a:prstGeom>
                        <a:solidFill>
                          <a:prstClr val="white"/>
                        </a:solidFill>
                        <a:ln>
                          <a:noFill/>
                        </a:ln>
                      </wps:spPr>
                      <wps:txbx>
                        <w:txbxContent>
                          <w:p w14:paraId="2F01A69E" w14:textId="3B7324AD" w:rsidR="007C404F" w:rsidRPr="009C4ADC" w:rsidRDefault="007C404F" w:rsidP="00AF77CC">
                            <w:pPr>
                              <w:pStyle w:val="Descripcin"/>
                              <w:rPr>
                                <w:b/>
                                <w:noProof/>
                                <w:sz w:val="28"/>
                              </w:rPr>
                            </w:pPr>
                            <w:r>
                              <w:t>Ilustración 13. Lista matriculados por grad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6E2A5C" id="Cuadro de texto 86" o:spid="_x0000_s1044" type="#_x0000_t202" style="position:absolute;margin-left:29.95pt;margin-top:198.15pt;width:191.25pt;height:.05pt;z-index:251788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" stroked="f">
                <v:textbox style="mso-fit-shape-to-text:t" inset="0,0,0,0">
                  <w:txbxContent>
                    <w:p w14:paraId="2F01A69E" w14:textId="3B7324AD" w:rsidR="007C404F" w:rsidRPr="009C4ADC" w:rsidRDefault="007C404F" w:rsidP="00AF77CC">
                      <w:pPr>
                        <w:pStyle w:val="Descripcin"/>
                        <w:rPr>
                          <w:b/>
                          <w:noProof/>
                          <w:sz w:val="28"/>
                        </w:rPr>
                      </w:pPr>
                      <w:r>
                        <w:t>Ilustración 13. Lista matriculados por grado</w:t>
                      </w:r>
                    </w:p>
                  </w:txbxContent>
                </v:textbox>
              </v:shape>
            </w:pict>
          </mc:Fallback>
        </mc:AlternateContent>
      </w:r>
      <w:r>
        <w:rPr>
          <w:b/>
          <w:noProof/>
          <w:sz w:val="28"/>
          <w:lang w:eastAsia="es-PE"/>
        </w:rPr>
        <mc:AlternateContent>
          <mc:Choice Requires="wps">
            <w:drawing>
              <wp:anchor distT="0" distB="0" distL="114300" distR="114300" simplePos="0" relativeHeight="251786240" behindDoc="0" locked="0" layoutInCell="1" allowOverlap="1" wp14:anchorId="3C5BDF7E" wp14:editId="4575ADD0">
                <wp:simplePos x="0" y="0"/>
                <wp:positionH relativeFrom="column">
                  <wp:posOffset>409651</wp:posOffset>
                </wp:positionH>
                <wp:positionV relativeFrom="paragraph">
                  <wp:posOffset>2282927</wp:posOffset>
                </wp:positionV>
                <wp:extent cx="1762963" cy="299923"/>
                <wp:effectExtent l="0" t="0" r="0" b="5080"/>
                <wp:wrapNone/>
                <wp:docPr id="85" name="Cuadro de texto 85"/>
                <wp:cNvGraphicFramePr/>
                <a:graphic xmlns:a="http://schemas.openxmlformats.org/drawingml/2006/main">
                  <a:graphicData uri="http://schemas.microsoft.com/office/word/2010/wordprocessingShape">
                    <wps:wsp>
                      <wps:cNvSpPr txBox="1"/>
                      <wps:spPr>
                        <a:xfrm>
                          <a:off x="0" y="0"/>
                          <a:ext cx="1762963" cy="299923"/>
                        </a:xfrm>
                        <a:prstGeom prst="rect">
                          <a:avLst/>
                        </a:prstGeom>
                        <a:noFill/>
                        <a:ln w="6350">
                          <a:noFill/>
                        </a:ln>
                      </wps:spPr>
                      <wps:txbx>
                        <w:txbxContent>
                          <w:p w14:paraId="615B058C" w14:textId="77777777" w:rsidR="007C404F" w:rsidRDefault="007C40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5BDF7E" id="Cuadro de texto 85" o:spid="_x0000_s1045" type="#_x0000_t202" style="position:absolute;margin-left:32.25pt;margin-top:179.75pt;width:138.8pt;height:23.6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" filled="f" stroked="f" strokeweight=".5pt">
                <v:textbox>
                  <w:txbxContent>
                    <w:p w14:paraId="615B058C" w14:textId="77777777" w:rsidR="007C404F" w:rsidRDefault="007C404F"/>
                  </w:txbxContent>
                </v:textbox>
              </v:shape>
            </w:pict>
          </mc:Fallback>
        </mc:AlternateContent>
      </w:r>
      <w:r w:rsidR="007058B8" w:rsidRPr="00A60F3D">
        <w:rPr>
          <w:b/>
          <w:sz w:val="28"/>
        </w:rPr>
        <w:br w:type="page"/>
      </w:r>
    </w:p>
    <w:p w14:paraId="2AC2777F" w14:textId="3036F360" w:rsidR="007058B8" w:rsidRPr="002D4D5E" w:rsidRDefault="0045257B" w:rsidP="002D4D5E">
      <w:pPr>
        <w:pStyle w:val="Estilo2proy"/>
        <w:numPr>
          <w:ilvl w:val="0"/>
          <w:numId w:val="19"/>
        </w:numPr>
        <w:ind w:hanging="720"/>
      </w:pPr>
      <w:bookmarkStart w:id="46" w:name="_Toc40597034"/>
      <w:r w:rsidRPr="002D4D5E">
        <w:lastRenderedPageBreak/>
        <w:t>ETAPA DE PLANIFICACIÓN</w:t>
      </w:r>
      <w:bookmarkEnd w:id="46"/>
    </w:p>
    <w:p w14:paraId="016F1783" w14:textId="77777777" w:rsidR="0045257B" w:rsidRPr="00A60F3D" w:rsidRDefault="0045257B" w:rsidP="0045257B">
      <w:pPr>
        <w:pStyle w:val="Estilo2proy"/>
        <w:spacing w:after="240"/>
        <w:ind w:left="450"/>
      </w:pPr>
      <w:bookmarkStart w:id="47" w:name="_Toc40597035"/>
      <w:r w:rsidRPr="00A60F3D">
        <w:t>3.2.1 Desarrollo de modelos de calidad del proceso: Proceso unificado – Hoja de comprobación planificada</w:t>
      </w:r>
      <w:bookmarkEnd w:id="47"/>
    </w:p>
    <w:tbl>
      <w:tblPr>
        <w:tblStyle w:val="Tablaconcuadrcula"/>
        <w:tblW w:w="5743" w:type="pct"/>
        <w:tblInd w:w="-995" w:type="dxa"/>
        <w:tblLayout w:type="fixed"/>
        <w:tblLook w:val="04A0" w:firstRow="1" w:lastRow="0" w:firstColumn="1" w:lastColumn="0" w:noHBand="0" w:noVBand="1"/>
      </w:tblPr>
      <w:tblGrid>
        <w:gridCol w:w="1795"/>
        <w:gridCol w:w="2076"/>
        <w:gridCol w:w="990"/>
        <w:gridCol w:w="721"/>
        <w:gridCol w:w="6927"/>
        <w:gridCol w:w="3512"/>
      </w:tblGrid>
      <w:tr w:rsidR="0045257B" w:rsidRPr="00056AAA" w14:paraId="0CE8AD26" w14:textId="77777777" w:rsidTr="0045257B">
        <w:tc>
          <w:tcPr>
            <w:tcW w:w="5000" w:type="pct"/>
            <w:gridSpan w:val="6"/>
            <w:shd w:val="clear" w:color="auto" w:fill="7F7F7F" w:themeFill="text1" w:themeFillTint="80"/>
            <w:vAlign w:val="center"/>
          </w:tcPr>
          <w:p w14:paraId="1DE59DEF" w14:textId="77777777" w:rsidR="0045257B" w:rsidRPr="00A60F3D" w:rsidRDefault="0045257B" w:rsidP="00FF7DE6">
            <w:pPr>
              <w:jc w:val="center"/>
              <w:rPr>
                <w:b/>
              </w:rPr>
            </w:pPr>
            <w:r w:rsidRPr="00A60F3D">
              <w:rPr>
                <w:b/>
                <w:color w:val="FFFFFF" w:themeColor="background1"/>
                <w:sz w:val="24"/>
              </w:rPr>
              <w:t>PLAN DE CALIDAD HOJA DE COMPROBACIÓN</w:t>
            </w:r>
          </w:p>
        </w:tc>
      </w:tr>
      <w:tr w:rsidR="0045257B" w:rsidRPr="00053CD0" w14:paraId="7D0EB1D3" w14:textId="77777777" w:rsidTr="006A4281">
        <w:tc>
          <w:tcPr>
            <w:tcW w:w="560" w:type="pct"/>
            <w:vAlign w:val="center"/>
          </w:tcPr>
          <w:p w14:paraId="5547492E" w14:textId="77777777" w:rsidR="0045257B" w:rsidRPr="00053CD0" w:rsidRDefault="0045257B" w:rsidP="0045257B">
            <w:pPr>
              <w:jc w:val="center"/>
              <w:rPr>
                <w:b/>
              </w:rPr>
            </w:pPr>
            <w:r w:rsidRPr="00053CD0">
              <w:rPr>
                <w:b/>
              </w:rPr>
              <w:t>DOMINIO</w:t>
            </w:r>
          </w:p>
        </w:tc>
        <w:tc>
          <w:tcPr>
            <w:tcW w:w="648" w:type="pct"/>
            <w:vAlign w:val="center"/>
          </w:tcPr>
          <w:p w14:paraId="2ACF5F03" w14:textId="77777777" w:rsidR="0045257B" w:rsidRPr="00A60F3D" w:rsidRDefault="0045257B" w:rsidP="0045257B">
            <w:pPr>
              <w:jc w:val="center"/>
              <w:rPr>
                <w:b/>
              </w:rPr>
            </w:pPr>
            <w:r w:rsidRPr="00A60F3D">
              <w:rPr>
                <w:b/>
              </w:rPr>
              <w:t>ETAPA DEL CICLO DE VIDA DEL SOFTWARE</w:t>
            </w:r>
          </w:p>
        </w:tc>
        <w:tc>
          <w:tcPr>
            <w:tcW w:w="309" w:type="pct"/>
            <w:vAlign w:val="center"/>
          </w:tcPr>
          <w:p w14:paraId="707CCA75" w14:textId="77777777" w:rsidR="0045257B" w:rsidRPr="00053CD0" w:rsidRDefault="0045257B" w:rsidP="0045257B">
            <w:pPr>
              <w:jc w:val="center"/>
              <w:rPr>
                <w:b/>
              </w:rPr>
            </w:pPr>
            <w:r w:rsidRPr="00053CD0">
              <w:rPr>
                <w:b/>
              </w:rPr>
              <w:t xml:space="preserve">ÍTEM GESTOR </w:t>
            </w:r>
          </w:p>
        </w:tc>
        <w:tc>
          <w:tcPr>
            <w:tcW w:w="225" w:type="pct"/>
            <w:vAlign w:val="center"/>
          </w:tcPr>
          <w:p w14:paraId="7E6FD892" w14:textId="77777777" w:rsidR="0045257B" w:rsidRPr="00053CD0" w:rsidRDefault="0045257B" w:rsidP="0045257B">
            <w:pPr>
              <w:jc w:val="center"/>
              <w:rPr>
                <w:b/>
              </w:rPr>
            </w:pPr>
            <w:r w:rsidRPr="00053CD0">
              <w:rPr>
                <w:b/>
              </w:rPr>
              <w:t>NRO ÍTEM</w:t>
            </w:r>
          </w:p>
        </w:tc>
        <w:tc>
          <w:tcPr>
            <w:tcW w:w="2162" w:type="pct"/>
            <w:vAlign w:val="center"/>
          </w:tcPr>
          <w:p w14:paraId="23D452CD" w14:textId="77777777" w:rsidR="0045257B" w:rsidRPr="00053CD0" w:rsidRDefault="0045257B" w:rsidP="0045257B">
            <w:pPr>
              <w:jc w:val="center"/>
              <w:rPr>
                <w:b/>
              </w:rPr>
            </w:pPr>
            <w:r w:rsidRPr="00053CD0">
              <w:rPr>
                <w:b/>
              </w:rPr>
              <w:t>PREGUNTA</w:t>
            </w:r>
          </w:p>
        </w:tc>
        <w:tc>
          <w:tcPr>
            <w:tcW w:w="1096" w:type="pct"/>
            <w:vAlign w:val="center"/>
          </w:tcPr>
          <w:p w14:paraId="23793C65" w14:textId="77777777" w:rsidR="0045257B" w:rsidRPr="00053CD0" w:rsidRDefault="0045257B" w:rsidP="0045257B">
            <w:pPr>
              <w:jc w:val="center"/>
              <w:rPr>
                <w:b/>
              </w:rPr>
            </w:pPr>
            <w:r w:rsidRPr="00053CD0">
              <w:rPr>
                <w:b/>
              </w:rPr>
              <w:t>EVIDENCIA O ARTEFACTO</w:t>
            </w:r>
          </w:p>
        </w:tc>
      </w:tr>
      <w:tr w:rsidR="0045257B" w:rsidRPr="0079110A" w14:paraId="61F2655E" w14:textId="77777777" w:rsidTr="006A4281">
        <w:tc>
          <w:tcPr>
            <w:tcW w:w="560" w:type="pct"/>
            <w:vMerge w:val="restart"/>
            <w:vAlign w:val="center"/>
          </w:tcPr>
          <w:p w14:paraId="37C8E244" w14:textId="77777777" w:rsidR="0045257B" w:rsidRPr="00053CD0" w:rsidRDefault="0045257B" w:rsidP="0045257B">
            <w:pPr>
              <w:rPr>
                <w:b/>
              </w:rPr>
            </w:pPr>
            <w:r w:rsidRPr="00053CD0">
              <w:rPr>
                <w:b/>
              </w:rPr>
              <w:t>CICLO DE VIDA SOFTWARE</w:t>
            </w:r>
          </w:p>
        </w:tc>
        <w:tc>
          <w:tcPr>
            <w:tcW w:w="648" w:type="pct"/>
            <w:vMerge w:val="restart"/>
            <w:vAlign w:val="center"/>
          </w:tcPr>
          <w:p w14:paraId="309D12DC" w14:textId="77777777" w:rsidR="0045257B" w:rsidRPr="00053CD0" w:rsidRDefault="0045257B" w:rsidP="0045257B">
            <w:pPr>
              <w:rPr>
                <w:b/>
              </w:rPr>
            </w:pPr>
            <w:r w:rsidRPr="00053CD0">
              <w:rPr>
                <w:b/>
              </w:rPr>
              <w:t>MODELADO DEL NEGOCIO</w:t>
            </w:r>
          </w:p>
          <w:p w14:paraId="14E958B1" w14:textId="77777777" w:rsidR="0045257B" w:rsidRPr="00053CD0" w:rsidRDefault="0045257B" w:rsidP="0045257B">
            <w:pPr>
              <w:rPr>
                <w:b/>
              </w:rPr>
            </w:pPr>
          </w:p>
        </w:tc>
        <w:tc>
          <w:tcPr>
            <w:tcW w:w="309" w:type="pct"/>
            <w:vAlign w:val="center"/>
          </w:tcPr>
          <w:p w14:paraId="56FC3ED0" w14:textId="77777777" w:rsidR="0045257B" w:rsidRDefault="0045257B" w:rsidP="0045257B">
            <w:pPr>
              <w:jc w:val="center"/>
              <w:rPr>
                <w:rFonts w:ascii="Calibri" w:hAnsi="Calibri" w:cs="Calibri"/>
                <w:color w:val="000000"/>
              </w:rPr>
            </w:pPr>
            <w:r>
              <w:rPr>
                <w:rFonts w:ascii="Calibri" w:hAnsi="Calibri" w:cs="Calibri"/>
                <w:color w:val="000000"/>
              </w:rPr>
              <w:t>1.1</w:t>
            </w:r>
          </w:p>
        </w:tc>
        <w:tc>
          <w:tcPr>
            <w:tcW w:w="225" w:type="pct"/>
            <w:vAlign w:val="center"/>
          </w:tcPr>
          <w:p w14:paraId="26029A77" w14:textId="77777777" w:rsidR="0045257B" w:rsidRPr="00053CD0" w:rsidRDefault="0045257B" w:rsidP="0045257B">
            <w:pPr>
              <w:jc w:val="center"/>
              <w:rPr>
                <w:rFonts w:ascii="Calibri" w:hAnsi="Calibri" w:cs="Calibri"/>
                <w:b/>
                <w:color w:val="000000"/>
              </w:rPr>
            </w:pPr>
            <w:r w:rsidRPr="00053CD0">
              <w:rPr>
                <w:rFonts w:ascii="Calibri" w:hAnsi="Calibri" w:cs="Calibri"/>
                <w:b/>
                <w:color w:val="000000"/>
              </w:rPr>
              <w:t>1</w:t>
            </w:r>
          </w:p>
        </w:tc>
        <w:tc>
          <w:tcPr>
            <w:tcW w:w="2162" w:type="pct"/>
          </w:tcPr>
          <w:p w14:paraId="4CEC8618" w14:textId="77777777" w:rsidR="0045257B" w:rsidRPr="00A60F3D" w:rsidRDefault="0045257B" w:rsidP="0045257B">
            <w:r w:rsidRPr="00A60F3D">
              <w:t>Contiene misión de la empresa?</w:t>
            </w:r>
          </w:p>
        </w:tc>
        <w:tc>
          <w:tcPr>
            <w:tcW w:w="1096" w:type="pct"/>
          </w:tcPr>
          <w:p w14:paraId="28E12FC5" w14:textId="77777777" w:rsidR="0045257B" w:rsidRPr="0079110A" w:rsidRDefault="0045257B" w:rsidP="0045257B">
            <w:r>
              <w:t>Misión de la empresa</w:t>
            </w:r>
          </w:p>
        </w:tc>
      </w:tr>
      <w:tr w:rsidR="0045257B" w:rsidRPr="0079110A" w14:paraId="0B7A1F52" w14:textId="77777777" w:rsidTr="006A4281">
        <w:tc>
          <w:tcPr>
            <w:tcW w:w="560" w:type="pct"/>
            <w:vMerge/>
          </w:tcPr>
          <w:p w14:paraId="2B27A7F5" w14:textId="77777777" w:rsidR="0045257B" w:rsidRPr="00053CD0" w:rsidRDefault="0045257B" w:rsidP="0045257B">
            <w:pPr>
              <w:rPr>
                <w:b/>
              </w:rPr>
            </w:pPr>
          </w:p>
        </w:tc>
        <w:tc>
          <w:tcPr>
            <w:tcW w:w="648" w:type="pct"/>
            <w:vMerge/>
          </w:tcPr>
          <w:p w14:paraId="2B632F8E" w14:textId="77777777" w:rsidR="0045257B" w:rsidRPr="00053CD0" w:rsidRDefault="0045257B" w:rsidP="0045257B">
            <w:pPr>
              <w:rPr>
                <w:b/>
              </w:rPr>
            </w:pPr>
          </w:p>
        </w:tc>
        <w:tc>
          <w:tcPr>
            <w:tcW w:w="309" w:type="pct"/>
            <w:vAlign w:val="center"/>
          </w:tcPr>
          <w:p w14:paraId="1724345A" w14:textId="77777777" w:rsidR="0045257B" w:rsidRPr="00762485" w:rsidRDefault="0045257B" w:rsidP="0045257B">
            <w:pPr>
              <w:jc w:val="center"/>
              <w:rPr>
                <w:rFonts w:ascii="Calibri" w:hAnsi="Calibri" w:cs="Calibri"/>
                <w:color w:val="000000"/>
              </w:rPr>
            </w:pPr>
            <w:r>
              <w:rPr>
                <w:rFonts w:ascii="Calibri" w:hAnsi="Calibri" w:cs="Calibri"/>
                <w:color w:val="000000"/>
              </w:rPr>
              <w:t>1.2</w:t>
            </w:r>
          </w:p>
        </w:tc>
        <w:tc>
          <w:tcPr>
            <w:tcW w:w="225" w:type="pct"/>
            <w:vAlign w:val="center"/>
          </w:tcPr>
          <w:p w14:paraId="62F92B66" w14:textId="77777777" w:rsidR="0045257B" w:rsidRPr="00053CD0" w:rsidRDefault="0045257B" w:rsidP="0045257B">
            <w:pPr>
              <w:jc w:val="center"/>
              <w:rPr>
                <w:rFonts w:ascii="Calibri" w:hAnsi="Calibri" w:cs="Calibri"/>
                <w:b/>
                <w:color w:val="000000"/>
              </w:rPr>
            </w:pPr>
            <w:r w:rsidRPr="00053CD0">
              <w:rPr>
                <w:rFonts w:ascii="Calibri" w:hAnsi="Calibri" w:cs="Calibri"/>
                <w:b/>
                <w:color w:val="000000"/>
              </w:rPr>
              <w:t>2</w:t>
            </w:r>
          </w:p>
        </w:tc>
        <w:tc>
          <w:tcPr>
            <w:tcW w:w="2162" w:type="pct"/>
          </w:tcPr>
          <w:p w14:paraId="0C02C592" w14:textId="77777777" w:rsidR="0045257B" w:rsidRPr="00A60F3D" w:rsidRDefault="0045257B" w:rsidP="0045257B">
            <w:r w:rsidRPr="00A60F3D">
              <w:t>Contiene visión de la empresa?</w:t>
            </w:r>
          </w:p>
        </w:tc>
        <w:tc>
          <w:tcPr>
            <w:tcW w:w="1096" w:type="pct"/>
          </w:tcPr>
          <w:p w14:paraId="61621986" w14:textId="77777777" w:rsidR="0045257B" w:rsidRPr="0079110A" w:rsidRDefault="0045257B" w:rsidP="0045257B">
            <w:r>
              <w:t>Visión de la empresa</w:t>
            </w:r>
          </w:p>
        </w:tc>
      </w:tr>
      <w:tr w:rsidR="0045257B" w:rsidRPr="00056AAA" w14:paraId="4C8C6CFD" w14:textId="77777777" w:rsidTr="006A4281">
        <w:tc>
          <w:tcPr>
            <w:tcW w:w="560" w:type="pct"/>
            <w:vMerge/>
          </w:tcPr>
          <w:p w14:paraId="67104702" w14:textId="77777777" w:rsidR="0045257B" w:rsidRPr="00053CD0" w:rsidRDefault="0045257B" w:rsidP="0045257B">
            <w:pPr>
              <w:rPr>
                <w:b/>
              </w:rPr>
            </w:pPr>
          </w:p>
        </w:tc>
        <w:tc>
          <w:tcPr>
            <w:tcW w:w="648" w:type="pct"/>
            <w:vMerge/>
          </w:tcPr>
          <w:p w14:paraId="7680F6BC" w14:textId="77777777" w:rsidR="0045257B" w:rsidRPr="00053CD0" w:rsidRDefault="0045257B" w:rsidP="0045257B">
            <w:pPr>
              <w:rPr>
                <w:b/>
              </w:rPr>
            </w:pPr>
          </w:p>
        </w:tc>
        <w:tc>
          <w:tcPr>
            <w:tcW w:w="309" w:type="pct"/>
            <w:vAlign w:val="center"/>
          </w:tcPr>
          <w:p w14:paraId="4C86706C" w14:textId="77777777" w:rsidR="0045257B" w:rsidRPr="00814B3C" w:rsidRDefault="0045257B" w:rsidP="0045257B">
            <w:pPr>
              <w:jc w:val="center"/>
              <w:rPr>
                <w:rFonts w:ascii="Calibri" w:hAnsi="Calibri" w:cs="Calibri"/>
                <w:color w:val="000000"/>
              </w:rPr>
            </w:pPr>
            <w:r>
              <w:rPr>
                <w:rFonts w:ascii="Calibri" w:hAnsi="Calibri" w:cs="Calibri"/>
                <w:color w:val="000000"/>
              </w:rPr>
              <w:t>1.3.3</w:t>
            </w:r>
          </w:p>
        </w:tc>
        <w:tc>
          <w:tcPr>
            <w:tcW w:w="225" w:type="pct"/>
            <w:vAlign w:val="center"/>
          </w:tcPr>
          <w:p w14:paraId="5C93CF40" w14:textId="77777777" w:rsidR="0045257B" w:rsidRPr="00053CD0" w:rsidRDefault="0045257B" w:rsidP="0045257B">
            <w:pPr>
              <w:jc w:val="center"/>
              <w:rPr>
                <w:rFonts w:ascii="Calibri" w:hAnsi="Calibri" w:cs="Calibri"/>
                <w:b/>
                <w:color w:val="000000"/>
              </w:rPr>
            </w:pPr>
            <w:r w:rsidRPr="00053CD0">
              <w:rPr>
                <w:rFonts w:ascii="Calibri" w:hAnsi="Calibri" w:cs="Calibri"/>
                <w:b/>
                <w:color w:val="000000"/>
              </w:rPr>
              <w:t>3</w:t>
            </w:r>
          </w:p>
        </w:tc>
        <w:tc>
          <w:tcPr>
            <w:tcW w:w="2162" w:type="pct"/>
          </w:tcPr>
          <w:p w14:paraId="2D82B94C" w14:textId="77777777" w:rsidR="0045257B" w:rsidRPr="00A60F3D" w:rsidRDefault="0045257B" w:rsidP="0045257B">
            <w:r w:rsidRPr="00A60F3D">
              <w:t>Contiene el problema de la empresa?</w:t>
            </w:r>
          </w:p>
        </w:tc>
        <w:tc>
          <w:tcPr>
            <w:tcW w:w="1096" w:type="pct"/>
          </w:tcPr>
          <w:p w14:paraId="0B0B536F" w14:textId="77777777" w:rsidR="0045257B" w:rsidRPr="00A60F3D" w:rsidRDefault="0045257B" w:rsidP="0045257B">
            <w:r w:rsidRPr="00A60F3D">
              <w:t>Descripción del problema de la empresa</w:t>
            </w:r>
          </w:p>
        </w:tc>
      </w:tr>
      <w:tr w:rsidR="0045257B" w:rsidRPr="0079110A" w14:paraId="598E2672" w14:textId="77777777" w:rsidTr="006A4281">
        <w:tc>
          <w:tcPr>
            <w:tcW w:w="560" w:type="pct"/>
            <w:vMerge/>
          </w:tcPr>
          <w:p w14:paraId="423E116F" w14:textId="77777777" w:rsidR="0045257B" w:rsidRPr="00A60F3D" w:rsidRDefault="0045257B" w:rsidP="0045257B">
            <w:pPr>
              <w:rPr>
                <w:b/>
              </w:rPr>
            </w:pPr>
          </w:p>
        </w:tc>
        <w:tc>
          <w:tcPr>
            <w:tcW w:w="648" w:type="pct"/>
            <w:vMerge/>
          </w:tcPr>
          <w:p w14:paraId="622F9BE6" w14:textId="77777777" w:rsidR="0045257B" w:rsidRPr="00A60F3D" w:rsidRDefault="0045257B" w:rsidP="0045257B">
            <w:pPr>
              <w:rPr>
                <w:b/>
              </w:rPr>
            </w:pPr>
          </w:p>
        </w:tc>
        <w:tc>
          <w:tcPr>
            <w:tcW w:w="309" w:type="pct"/>
            <w:vAlign w:val="center"/>
          </w:tcPr>
          <w:p w14:paraId="577CB8D2" w14:textId="77777777" w:rsidR="0045257B" w:rsidRPr="00814B3C" w:rsidRDefault="0045257B" w:rsidP="0045257B">
            <w:pPr>
              <w:jc w:val="center"/>
              <w:rPr>
                <w:rFonts w:ascii="Calibri" w:hAnsi="Calibri" w:cs="Calibri"/>
                <w:color w:val="000000"/>
              </w:rPr>
            </w:pPr>
            <w:r>
              <w:rPr>
                <w:rFonts w:ascii="Calibri" w:hAnsi="Calibri" w:cs="Calibri"/>
                <w:color w:val="000000"/>
              </w:rPr>
              <w:t>1.3.4</w:t>
            </w:r>
          </w:p>
        </w:tc>
        <w:tc>
          <w:tcPr>
            <w:tcW w:w="225" w:type="pct"/>
            <w:vAlign w:val="center"/>
          </w:tcPr>
          <w:p w14:paraId="66CB2A33" w14:textId="77777777" w:rsidR="0045257B" w:rsidRPr="00053CD0" w:rsidRDefault="0045257B" w:rsidP="0045257B">
            <w:pPr>
              <w:jc w:val="center"/>
              <w:rPr>
                <w:rFonts w:ascii="Calibri" w:hAnsi="Calibri" w:cs="Calibri"/>
                <w:b/>
                <w:color w:val="000000"/>
              </w:rPr>
            </w:pPr>
            <w:r w:rsidRPr="00053CD0">
              <w:rPr>
                <w:rFonts w:ascii="Calibri" w:hAnsi="Calibri" w:cs="Calibri"/>
                <w:b/>
                <w:color w:val="000000"/>
              </w:rPr>
              <w:t>4</w:t>
            </w:r>
          </w:p>
        </w:tc>
        <w:tc>
          <w:tcPr>
            <w:tcW w:w="2162" w:type="pct"/>
          </w:tcPr>
          <w:p w14:paraId="1B1EE589" w14:textId="77777777" w:rsidR="0045257B" w:rsidRPr="00A60F3D" w:rsidRDefault="0045257B" w:rsidP="0045257B">
            <w:r w:rsidRPr="00A60F3D">
              <w:t>Contiene la justificación de la investigación?</w:t>
            </w:r>
          </w:p>
        </w:tc>
        <w:tc>
          <w:tcPr>
            <w:tcW w:w="1096" w:type="pct"/>
          </w:tcPr>
          <w:p w14:paraId="0B5867AE" w14:textId="77777777" w:rsidR="0045257B" w:rsidRPr="0079110A" w:rsidRDefault="0045257B" w:rsidP="0045257B">
            <w:r>
              <w:t>Justificación de la investigación</w:t>
            </w:r>
          </w:p>
        </w:tc>
      </w:tr>
      <w:tr w:rsidR="0045257B" w:rsidRPr="0079110A" w14:paraId="0F06A846" w14:textId="77777777" w:rsidTr="006A4281">
        <w:tc>
          <w:tcPr>
            <w:tcW w:w="560" w:type="pct"/>
            <w:vMerge/>
          </w:tcPr>
          <w:p w14:paraId="3D65D202" w14:textId="77777777" w:rsidR="0045257B" w:rsidRPr="00053CD0" w:rsidRDefault="0045257B" w:rsidP="0045257B">
            <w:pPr>
              <w:rPr>
                <w:b/>
              </w:rPr>
            </w:pPr>
          </w:p>
        </w:tc>
        <w:tc>
          <w:tcPr>
            <w:tcW w:w="648" w:type="pct"/>
            <w:vMerge/>
          </w:tcPr>
          <w:p w14:paraId="06367477" w14:textId="77777777" w:rsidR="0045257B" w:rsidRPr="00053CD0" w:rsidRDefault="0045257B" w:rsidP="0045257B">
            <w:pPr>
              <w:rPr>
                <w:b/>
              </w:rPr>
            </w:pPr>
          </w:p>
        </w:tc>
        <w:tc>
          <w:tcPr>
            <w:tcW w:w="309" w:type="pct"/>
            <w:vAlign w:val="center"/>
          </w:tcPr>
          <w:p w14:paraId="721EB59F" w14:textId="77777777" w:rsidR="0045257B" w:rsidRPr="00814B3C" w:rsidRDefault="0045257B" w:rsidP="0045257B">
            <w:pPr>
              <w:jc w:val="center"/>
              <w:rPr>
                <w:rFonts w:ascii="Calibri" w:hAnsi="Calibri" w:cs="Calibri"/>
                <w:color w:val="000000"/>
              </w:rPr>
            </w:pPr>
            <w:r>
              <w:rPr>
                <w:rFonts w:ascii="Calibri" w:hAnsi="Calibri" w:cs="Calibri"/>
                <w:color w:val="000000"/>
              </w:rPr>
              <w:t>1.4.1</w:t>
            </w:r>
          </w:p>
        </w:tc>
        <w:tc>
          <w:tcPr>
            <w:tcW w:w="225" w:type="pct"/>
            <w:vAlign w:val="center"/>
          </w:tcPr>
          <w:p w14:paraId="1F2A7E0A" w14:textId="77777777" w:rsidR="0045257B" w:rsidRPr="00053CD0" w:rsidRDefault="0045257B" w:rsidP="0045257B">
            <w:pPr>
              <w:jc w:val="center"/>
              <w:rPr>
                <w:rFonts w:ascii="Calibri" w:hAnsi="Calibri" w:cs="Calibri"/>
                <w:b/>
                <w:color w:val="000000"/>
              </w:rPr>
            </w:pPr>
            <w:r w:rsidRPr="00053CD0">
              <w:rPr>
                <w:rFonts w:ascii="Calibri" w:hAnsi="Calibri" w:cs="Calibri"/>
                <w:b/>
                <w:color w:val="000000"/>
              </w:rPr>
              <w:t>5</w:t>
            </w:r>
          </w:p>
        </w:tc>
        <w:tc>
          <w:tcPr>
            <w:tcW w:w="2162" w:type="pct"/>
          </w:tcPr>
          <w:p w14:paraId="3C32010D" w14:textId="77777777" w:rsidR="0045257B" w:rsidRPr="00A60F3D" w:rsidRDefault="0045257B" w:rsidP="0045257B">
            <w:r w:rsidRPr="00A60F3D">
              <w:t>Existe objetivo general del proyecto?</w:t>
            </w:r>
          </w:p>
        </w:tc>
        <w:tc>
          <w:tcPr>
            <w:tcW w:w="1096" w:type="pct"/>
          </w:tcPr>
          <w:p w14:paraId="655F2B22" w14:textId="77777777" w:rsidR="0045257B" w:rsidRPr="0079110A" w:rsidRDefault="0045257B" w:rsidP="0045257B">
            <w:r>
              <w:t>Objetivo general del proyecto</w:t>
            </w:r>
          </w:p>
        </w:tc>
      </w:tr>
      <w:tr w:rsidR="0045257B" w:rsidRPr="0079110A" w14:paraId="5CA441BD" w14:textId="77777777" w:rsidTr="006A4281">
        <w:tc>
          <w:tcPr>
            <w:tcW w:w="560" w:type="pct"/>
            <w:vMerge/>
          </w:tcPr>
          <w:p w14:paraId="0D722EA5" w14:textId="77777777" w:rsidR="0045257B" w:rsidRPr="00053CD0" w:rsidRDefault="0045257B" w:rsidP="0045257B">
            <w:pPr>
              <w:rPr>
                <w:b/>
              </w:rPr>
            </w:pPr>
          </w:p>
        </w:tc>
        <w:tc>
          <w:tcPr>
            <w:tcW w:w="648" w:type="pct"/>
            <w:vMerge/>
          </w:tcPr>
          <w:p w14:paraId="70741FAB" w14:textId="77777777" w:rsidR="0045257B" w:rsidRPr="00053CD0" w:rsidRDefault="0045257B" w:rsidP="0045257B">
            <w:pPr>
              <w:rPr>
                <w:b/>
              </w:rPr>
            </w:pPr>
          </w:p>
        </w:tc>
        <w:tc>
          <w:tcPr>
            <w:tcW w:w="309" w:type="pct"/>
            <w:vAlign w:val="center"/>
          </w:tcPr>
          <w:p w14:paraId="31EFD803" w14:textId="77777777" w:rsidR="0045257B" w:rsidRPr="00814B3C" w:rsidRDefault="0045257B" w:rsidP="0045257B">
            <w:pPr>
              <w:jc w:val="center"/>
              <w:rPr>
                <w:rFonts w:ascii="Calibri" w:hAnsi="Calibri" w:cs="Calibri"/>
                <w:color w:val="000000"/>
              </w:rPr>
            </w:pPr>
            <w:r>
              <w:rPr>
                <w:rFonts w:ascii="Calibri" w:hAnsi="Calibri" w:cs="Calibri"/>
                <w:color w:val="000000"/>
              </w:rPr>
              <w:t>1.4.2</w:t>
            </w:r>
          </w:p>
        </w:tc>
        <w:tc>
          <w:tcPr>
            <w:tcW w:w="225" w:type="pct"/>
            <w:vAlign w:val="center"/>
          </w:tcPr>
          <w:p w14:paraId="593EAC5A" w14:textId="77777777" w:rsidR="0045257B" w:rsidRPr="00053CD0" w:rsidRDefault="0045257B" w:rsidP="0045257B">
            <w:pPr>
              <w:jc w:val="center"/>
              <w:rPr>
                <w:rFonts w:ascii="Calibri" w:hAnsi="Calibri" w:cs="Calibri"/>
                <w:b/>
                <w:color w:val="000000"/>
              </w:rPr>
            </w:pPr>
            <w:r w:rsidRPr="00053CD0">
              <w:rPr>
                <w:rFonts w:ascii="Calibri" w:hAnsi="Calibri" w:cs="Calibri"/>
                <w:b/>
                <w:color w:val="000000"/>
              </w:rPr>
              <w:t>6</w:t>
            </w:r>
          </w:p>
        </w:tc>
        <w:tc>
          <w:tcPr>
            <w:tcW w:w="2162" w:type="pct"/>
          </w:tcPr>
          <w:p w14:paraId="5466DA8D" w14:textId="77777777" w:rsidR="0045257B" w:rsidRPr="00A60F3D" w:rsidRDefault="0045257B" w:rsidP="0045257B">
            <w:r w:rsidRPr="00A60F3D">
              <w:t>Existen objetivos específicos del proyecto?</w:t>
            </w:r>
          </w:p>
        </w:tc>
        <w:tc>
          <w:tcPr>
            <w:tcW w:w="1096" w:type="pct"/>
          </w:tcPr>
          <w:p w14:paraId="08DB359B" w14:textId="77777777" w:rsidR="0045257B" w:rsidRPr="0079110A" w:rsidRDefault="0045257B" w:rsidP="0045257B">
            <w:r>
              <w:t>Objetivos específicos del proyecto</w:t>
            </w:r>
          </w:p>
        </w:tc>
      </w:tr>
      <w:tr w:rsidR="0045257B" w:rsidRPr="0079110A" w14:paraId="61D8D04F" w14:textId="77777777" w:rsidTr="006A4281">
        <w:tc>
          <w:tcPr>
            <w:tcW w:w="560" w:type="pct"/>
            <w:vMerge/>
          </w:tcPr>
          <w:p w14:paraId="247AE5F9" w14:textId="77777777" w:rsidR="0045257B" w:rsidRPr="00053CD0" w:rsidRDefault="0045257B" w:rsidP="0045257B">
            <w:pPr>
              <w:rPr>
                <w:b/>
              </w:rPr>
            </w:pPr>
          </w:p>
        </w:tc>
        <w:tc>
          <w:tcPr>
            <w:tcW w:w="648" w:type="pct"/>
            <w:vMerge/>
          </w:tcPr>
          <w:p w14:paraId="19D55408" w14:textId="77777777" w:rsidR="0045257B" w:rsidRPr="00053CD0" w:rsidRDefault="0045257B" w:rsidP="0045257B">
            <w:pPr>
              <w:rPr>
                <w:b/>
              </w:rPr>
            </w:pPr>
          </w:p>
        </w:tc>
        <w:tc>
          <w:tcPr>
            <w:tcW w:w="309" w:type="pct"/>
            <w:vAlign w:val="center"/>
          </w:tcPr>
          <w:p w14:paraId="280570D4" w14:textId="77777777" w:rsidR="0045257B" w:rsidRPr="005E449F" w:rsidRDefault="0045257B" w:rsidP="0045257B">
            <w:pPr>
              <w:jc w:val="center"/>
              <w:rPr>
                <w:rFonts w:ascii="Calibri" w:hAnsi="Calibri" w:cs="Calibri"/>
                <w:color w:val="000000"/>
              </w:rPr>
            </w:pPr>
            <w:r>
              <w:rPr>
                <w:rFonts w:ascii="Calibri" w:hAnsi="Calibri" w:cs="Calibri"/>
                <w:color w:val="000000"/>
              </w:rPr>
              <w:t>1.7</w:t>
            </w:r>
          </w:p>
        </w:tc>
        <w:tc>
          <w:tcPr>
            <w:tcW w:w="225" w:type="pct"/>
            <w:vAlign w:val="center"/>
          </w:tcPr>
          <w:p w14:paraId="73C63826" w14:textId="77777777" w:rsidR="0045257B" w:rsidRPr="00053CD0" w:rsidRDefault="0045257B" w:rsidP="0045257B">
            <w:pPr>
              <w:jc w:val="center"/>
              <w:rPr>
                <w:rFonts w:ascii="Calibri" w:hAnsi="Calibri" w:cs="Calibri"/>
                <w:b/>
                <w:color w:val="000000"/>
              </w:rPr>
            </w:pPr>
            <w:r w:rsidRPr="00053CD0">
              <w:rPr>
                <w:rFonts w:ascii="Calibri" w:hAnsi="Calibri" w:cs="Calibri"/>
                <w:b/>
                <w:color w:val="000000"/>
              </w:rPr>
              <w:t>7</w:t>
            </w:r>
          </w:p>
        </w:tc>
        <w:tc>
          <w:tcPr>
            <w:tcW w:w="2162" w:type="pct"/>
          </w:tcPr>
          <w:p w14:paraId="1665006B" w14:textId="77777777" w:rsidR="0045257B" w:rsidRPr="00A60F3D" w:rsidRDefault="0045257B" w:rsidP="0045257B">
            <w:r w:rsidRPr="00A60F3D">
              <w:t>Existe el alcance de la investigación?</w:t>
            </w:r>
          </w:p>
        </w:tc>
        <w:tc>
          <w:tcPr>
            <w:tcW w:w="1096" w:type="pct"/>
          </w:tcPr>
          <w:p w14:paraId="3BCDD107" w14:textId="77777777" w:rsidR="0045257B" w:rsidRPr="0079110A" w:rsidRDefault="0045257B" w:rsidP="0045257B">
            <w:r>
              <w:t>Alcance de la investigación</w:t>
            </w:r>
          </w:p>
        </w:tc>
      </w:tr>
      <w:tr w:rsidR="0045257B" w:rsidRPr="00056AAA" w14:paraId="0401C441" w14:textId="77777777" w:rsidTr="006A4281">
        <w:tc>
          <w:tcPr>
            <w:tcW w:w="560" w:type="pct"/>
            <w:vMerge/>
          </w:tcPr>
          <w:p w14:paraId="55BC4D93" w14:textId="77777777" w:rsidR="0045257B" w:rsidRPr="00053CD0" w:rsidRDefault="0045257B" w:rsidP="0045257B">
            <w:pPr>
              <w:rPr>
                <w:b/>
              </w:rPr>
            </w:pPr>
          </w:p>
        </w:tc>
        <w:tc>
          <w:tcPr>
            <w:tcW w:w="648" w:type="pct"/>
            <w:vMerge/>
          </w:tcPr>
          <w:p w14:paraId="33F8E94E" w14:textId="77777777" w:rsidR="0045257B" w:rsidRPr="00053CD0" w:rsidRDefault="0045257B" w:rsidP="0045257B">
            <w:pPr>
              <w:rPr>
                <w:b/>
              </w:rPr>
            </w:pPr>
          </w:p>
        </w:tc>
        <w:tc>
          <w:tcPr>
            <w:tcW w:w="309" w:type="pct"/>
            <w:vAlign w:val="center"/>
          </w:tcPr>
          <w:p w14:paraId="6F1B1433" w14:textId="77777777" w:rsidR="0045257B" w:rsidRPr="00814B3C" w:rsidRDefault="0045257B" w:rsidP="0045257B">
            <w:pPr>
              <w:jc w:val="center"/>
              <w:rPr>
                <w:rFonts w:ascii="Calibri" w:hAnsi="Calibri" w:cs="Calibri"/>
                <w:color w:val="000000"/>
              </w:rPr>
            </w:pPr>
            <w:r>
              <w:rPr>
                <w:rFonts w:ascii="Calibri" w:hAnsi="Calibri" w:cs="Calibri"/>
                <w:color w:val="000000"/>
              </w:rPr>
              <w:t>-</w:t>
            </w:r>
          </w:p>
        </w:tc>
        <w:tc>
          <w:tcPr>
            <w:tcW w:w="225" w:type="pct"/>
            <w:vAlign w:val="center"/>
          </w:tcPr>
          <w:p w14:paraId="7CE2D193" w14:textId="77777777" w:rsidR="0045257B" w:rsidRPr="00053CD0" w:rsidRDefault="0045257B" w:rsidP="0045257B">
            <w:pPr>
              <w:jc w:val="center"/>
              <w:rPr>
                <w:rFonts w:ascii="Calibri" w:hAnsi="Calibri" w:cs="Calibri"/>
                <w:b/>
                <w:color w:val="000000"/>
              </w:rPr>
            </w:pPr>
            <w:r w:rsidRPr="00053CD0">
              <w:rPr>
                <w:rFonts w:ascii="Calibri" w:hAnsi="Calibri" w:cs="Calibri"/>
                <w:b/>
                <w:color w:val="000000"/>
              </w:rPr>
              <w:t>8</w:t>
            </w:r>
          </w:p>
        </w:tc>
        <w:tc>
          <w:tcPr>
            <w:tcW w:w="2162" w:type="pct"/>
          </w:tcPr>
          <w:p w14:paraId="248EE7B8" w14:textId="77777777" w:rsidR="0045257B" w:rsidRPr="00A60F3D" w:rsidRDefault="0045257B" w:rsidP="0045257B">
            <w:r w:rsidRPr="00A60F3D">
              <w:t>Existe modelo de caso de uso del negocio?</w:t>
            </w:r>
          </w:p>
        </w:tc>
        <w:tc>
          <w:tcPr>
            <w:tcW w:w="1096" w:type="pct"/>
          </w:tcPr>
          <w:p w14:paraId="195C464D" w14:textId="77777777" w:rsidR="0045257B" w:rsidRPr="00A60F3D" w:rsidRDefault="0045257B" w:rsidP="0045257B">
            <w:r w:rsidRPr="00A60F3D">
              <w:t>Diagrama del modelo de caso de uso del negocio</w:t>
            </w:r>
          </w:p>
        </w:tc>
      </w:tr>
      <w:tr w:rsidR="0045257B" w:rsidRPr="00056AAA" w14:paraId="670CA096" w14:textId="77777777" w:rsidTr="006A4281">
        <w:tc>
          <w:tcPr>
            <w:tcW w:w="560" w:type="pct"/>
            <w:vMerge/>
          </w:tcPr>
          <w:p w14:paraId="52D2A1A4" w14:textId="77777777" w:rsidR="0045257B" w:rsidRPr="00A60F3D" w:rsidRDefault="0045257B" w:rsidP="0045257B">
            <w:pPr>
              <w:rPr>
                <w:b/>
              </w:rPr>
            </w:pPr>
          </w:p>
        </w:tc>
        <w:tc>
          <w:tcPr>
            <w:tcW w:w="648" w:type="pct"/>
            <w:vMerge/>
          </w:tcPr>
          <w:p w14:paraId="758FFAF9" w14:textId="77777777" w:rsidR="0045257B" w:rsidRPr="00A60F3D" w:rsidRDefault="0045257B" w:rsidP="0045257B">
            <w:pPr>
              <w:rPr>
                <w:b/>
              </w:rPr>
            </w:pPr>
          </w:p>
        </w:tc>
        <w:tc>
          <w:tcPr>
            <w:tcW w:w="309" w:type="pct"/>
            <w:vAlign w:val="center"/>
          </w:tcPr>
          <w:p w14:paraId="2F9C1FF7" w14:textId="77777777" w:rsidR="0045257B" w:rsidRDefault="0045257B" w:rsidP="0045257B">
            <w:pPr>
              <w:jc w:val="center"/>
              <w:rPr>
                <w:rFonts w:ascii="Calibri" w:hAnsi="Calibri" w:cs="Calibri"/>
                <w:color w:val="000000"/>
              </w:rPr>
            </w:pPr>
            <w:r>
              <w:rPr>
                <w:rFonts w:ascii="Calibri" w:hAnsi="Calibri" w:cs="Calibri"/>
                <w:color w:val="000000"/>
              </w:rPr>
              <w:t>-</w:t>
            </w:r>
          </w:p>
        </w:tc>
        <w:tc>
          <w:tcPr>
            <w:tcW w:w="225" w:type="pct"/>
            <w:vAlign w:val="center"/>
          </w:tcPr>
          <w:p w14:paraId="138303CD" w14:textId="77777777" w:rsidR="0045257B" w:rsidRPr="00053CD0" w:rsidRDefault="0045257B" w:rsidP="0045257B">
            <w:pPr>
              <w:jc w:val="center"/>
              <w:rPr>
                <w:rFonts w:ascii="Calibri" w:hAnsi="Calibri" w:cs="Calibri"/>
                <w:b/>
                <w:color w:val="000000"/>
              </w:rPr>
            </w:pPr>
            <w:r w:rsidRPr="00053CD0">
              <w:rPr>
                <w:rFonts w:ascii="Calibri" w:hAnsi="Calibri" w:cs="Calibri"/>
                <w:b/>
                <w:color w:val="000000"/>
              </w:rPr>
              <w:t>9</w:t>
            </w:r>
          </w:p>
        </w:tc>
        <w:tc>
          <w:tcPr>
            <w:tcW w:w="2162" w:type="pct"/>
          </w:tcPr>
          <w:p w14:paraId="24358460" w14:textId="77777777" w:rsidR="0045257B" w:rsidRPr="00A60F3D" w:rsidRDefault="0045257B" w:rsidP="0045257B">
            <w:r w:rsidRPr="00A60F3D">
              <w:t>Existen especificaciones de los casos de uso del negocio?</w:t>
            </w:r>
          </w:p>
        </w:tc>
        <w:tc>
          <w:tcPr>
            <w:tcW w:w="1096" w:type="pct"/>
          </w:tcPr>
          <w:p w14:paraId="3424137E" w14:textId="77777777" w:rsidR="0045257B" w:rsidRPr="00A60F3D" w:rsidRDefault="0045257B" w:rsidP="0045257B">
            <w:r w:rsidRPr="00A60F3D">
              <w:t>Cuadros de las especificaciones de los casos de uso del negocio</w:t>
            </w:r>
          </w:p>
        </w:tc>
      </w:tr>
      <w:tr w:rsidR="0045257B" w:rsidRPr="00056AAA" w14:paraId="3D039A3B" w14:textId="77777777" w:rsidTr="006A4281">
        <w:tc>
          <w:tcPr>
            <w:tcW w:w="560" w:type="pct"/>
            <w:vMerge/>
          </w:tcPr>
          <w:p w14:paraId="6A799632" w14:textId="77777777" w:rsidR="0045257B" w:rsidRPr="00A60F3D" w:rsidRDefault="0045257B" w:rsidP="0045257B">
            <w:pPr>
              <w:rPr>
                <w:b/>
              </w:rPr>
            </w:pPr>
          </w:p>
        </w:tc>
        <w:tc>
          <w:tcPr>
            <w:tcW w:w="648" w:type="pct"/>
            <w:vMerge/>
          </w:tcPr>
          <w:p w14:paraId="5583F818" w14:textId="77777777" w:rsidR="0045257B" w:rsidRPr="00A60F3D" w:rsidRDefault="0045257B" w:rsidP="0045257B">
            <w:pPr>
              <w:rPr>
                <w:b/>
              </w:rPr>
            </w:pPr>
          </w:p>
        </w:tc>
        <w:tc>
          <w:tcPr>
            <w:tcW w:w="309" w:type="pct"/>
            <w:vAlign w:val="center"/>
          </w:tcPr>
          <w:p w14:paraId="42D19B31" w14:textId="77777777" w:rsidR="0045257B" w:rsidRPr="005E449F" w:rsidRDefault="0045257B" w:rsidP="0045257B">
            <w:pPr>
              <w:jc w:val="center"/>
              <w:rPr>
                <w:rFonts w:ascii="Calibri" w:hAnsi="Calibri" w:cs="Calibri"/>
                <w:color w:val="000000"/>
              </w:rPr>
            </w:pPr>
            <w:r>
              <w:rPr>
                <w:rFonts w:ascii="Calibri" w:hAnsi="Calibri" w:cs="Calibri"/>
                <w:color w:val="000000"/>
              </w:rPr>
              <w:t>-</w:t>
            </w:r>
          </w:p>
        </w:tc>
        <w:tc>
          <w:tcPr>
            <w:tcW w:w="225" w:type="pct"/>
            <w:vAlign w:val="center"/>
          </w:tcPr>
          <w:p w14:paraId="7E3B84E8" w14:textId="77777777" w:rsidR="0045257B" w:rsidRPr="00053CD0" w:rsidRDefault="0045257B" w:rsidP="0045257B">
            <w:pPr>
              <w:jc w:val="center"/>
              <w:rPr>
                <w:rFonts w:ascii="Calibri" w:hAnsi="Calibri" w:cs="Calibri"/>
                <w:b/>
                <w:color w:val="000000"/>
              </w:rPr>
            </w:pPr>
            <w:r w:rsidRPr="00053CD0">
              <w:rPr>
                <w:rFonts w:ascii="Calibri" w:hAnsi="Calibri" w:cs="Calibri"/>
                <w:b/>
                <w:color w:val="000000"/>
              </w:rPr>
              <w:t>10</w:t>
            </w:r>
          </w:p>
        </w:tc>
        <w:tc>
          <w:tcPr>
            <w:tcW w:w="2162" w:type="pct"/>
          </w:tcPr>
          <w:p w14:paraId="4C66BDE1" w14:textId="77777777" w:rsidR="0045257B" w:rsidRPr="00A60F3D" w:rsidRDefault="0045257B" w:rsidP="0045257B">
            <w:r w:rsidRPr="00A60F3D">
              <w:t>Existe modelo de caso de uso de sistema?</w:t>
            </w:r>
          </w:p>
        </w:tc>
        <w:tc>
          <w:tcPr>
            <w:tcW w:w="1096" w:type="pct"/>
          </w:tcPr>
          <w:p w14:paraId="1C8F357C" w14:textId="77777777" w:rsidR="0045257B" w:rsidRPr="00A60F3D" w:rsidRDefault="0045257B" w:rsidP="0045257B">
            <w:r w:rsidRPr="00A60F3D">
              <w:t>Diagrama del modelo de caso de uso de sistema</w:t>
            </w:r>
          </w:p>
        </w:tc>
      </w:tr>
      <w:tr w:rsidR="0045257B" w:rsidRPr="00056AAA" w14:paraId="0E527141" w14:textId="77777777" w:rsidTr="006A4281">
        <w:tc>
          <w:tcPr>
            <w:tcW w:w="560" w:type="pct"/>
            <w:vMerge/>
          </w:tcPr>
          <w:p w14:paraId="4E40AE83" w14:textId="77777777" w:rsidR="0045257B" w:rsidRPr="00A60F3D" w:rsidRDefault="0045257B" w:rsidP="0045257B">
            <w:pPr>
              <w:rPr>
                <w:b/>
              </w:rPr>
            </w:pPr>
          </w:p>
        </w:tc>
        <w:tc>
          <w:tcPr>
            <w:tcW w:w="648" w:type="pct"/>
            <w:vMerge/>
          </w:tcPr>
          <w:p w14:paraId="2273B2B4" w14:textId="77777777" w:rsidR="0045257B" w:rsidRPr="00A60F3D" w:rsidRDefault="0045257B" w:rsidP="0045257B">
            <w:pPr>
              <w:rPr>
                <w:b/>
              </w:rPr>
            </w:pPr>
          </w:p>
        </w:tc>
        <w:tc>
          <w:tcPr>
            <w:tcW w:w="309" w:type="pct"/>
            <w:vAlign w:val="center"/>
          </w:tcPr>
          <w:p w14:paraId="4B9B786F" w14:textId="77777777" w:rsidR="0045257B" w:rsidRPr="005E449F" w:rsidRDefault="0045257B" w:rsidP="0045257B">
            <w:pPr>
              <w:jc w:val="center"/>
              <w:rPr>
                <w:rFonts w:ascii="Calibri" w:hAnsi="Calibri" w:cs="Calibri"/>
                <w:color w:val="000000"/>
              </w:rPr>
            </w:pPr>
            <w:r>
              <w:rPr>
                <w:rFonts w:ascii="Calibri" w:hAnsi="Calibri" w:cs="Calibri"/>
                <w:color w:val="000000"/>
              </w:rPr>
              <w:t>-</w:t>
            </w:r>
          </w:p>
        </w:tc>
        <w:tc>
          <w:tcPr>
            <w:tcW w:w="225" w:type="pct"/>
            <w:vAlign w:val="center"/>
          </w:tcPr>
          <w:p w14:paraId="26681A62" w14:textId="77777777" w:rsidR="0045257B" w:rsidRPr="00053CD0" w:rsidRDefault="0045257B" w:rsidP="0045257B">
            <w:pPr>
              <w:jc w:val="center"/>
              <w:rPr>
                <w:rFonts w:ascii="Calibri" w:hAnsi="Calibri" w:cs="Calibri"/>
                <w:b/>
                <w:color w:val="000000"/>
              </w:rPr>
            </w:pPr>
            <w:r w:rsidRPr="00053CD0">
              <w:rPr>
                <w:rFonts w:ascii="Calibri" w:hAnsi="Calibri" w:cs="Calibri"/>
                <w:b/>
                <w:color w:val="000000"/>
              </w:rPr>
              <w:t>11</w:t>
            </w:r>
          </w:p>
        </w:tc>
        <w:tc>
          <w:tcPr>
            <w:tcW w:w="2162" w:type="pct"/>
          </w:tcPr>
          <w:p w14:paraId="02C8F633" w14:textId="77777777" w:rsidR="0045257B" w:rsidRPr="00A60F3D" w:rsidRDefault="0045257B" w:rsidP="0045257B">
            <w:r w:rsidRPr="00A60F3D">
              <w:t>Existen especificaciones de los casos de uso de sistema?</w:t>
            </w:r>
          </w:p>
        </w:tc>
        <w:tc>
          <w:tcPr>
            <w:tcW w:w="1096" w:type="pct"/>
          </w:tcPr>
          <w:p w14:paraId="7299B8C6" w14:textId="77777777" w:rsidR="0045257B" w:rsidRPr="00A60F3D" w:rsidRDefault="0045257B" w:rsidP="0045257B">
            <w:r w:rsidRPr="00A60F3D">
              <w:t>Cuadros de las especificaciones de los casos de uso de sistema</w:t>
            </w:r>
          </w:p>
        </w:tc>
      </w:tr>
      <w:tr w:rsidR="0045257B" w:rsidRPr="005E449F" w14:paraId="2598B826" w14:textId="77777777" w:rsidTr="006A4281">
        <w:tc>
          <w:tcPr>
            <w:tcW w:w="560" w:type="pct"/>
            <w:vMerge/>
          </w:tcPr>
          <w:p w14:paraId="0BCF959F" w14:textId="77777777" w:rsidR="0045257B" w:rsidRPr="00A60F3D" w:rsidRDefault="0045257B" w:rsidP="0045257B">
            <w:pPr>
              <w:rPr>
                <w:b/>
              </w:rPr>
            </w:pPr>
          </w:p>
        </w:tc>
        <w:tc>
          <w:tcPr>
            <w:tcW w:w="648" w:type="pct"/>
            <w:vMerge w:val="restart"/>
            <w:vAlign w:val="center"/>
          </w:tcPr>
          <w:p w14:paraId="35ABA16C" w14:textId="77777777" w:rsidR="0045257B" w:rsidRPr="00053CD0" w:rsidRDefault="0045257B" w:rsidP="0045257B">
            <w:pPr>
              <w:rPr>
                <w:b/>
              </w:rPr>
            </w:pPr>
            <w:r w:rsidRPr="00053CD0">
              <w:rPr>
                <w:b/>
              </w:rPr>
              <w:t>REQUERIMIENTOS</w:t>
            </w:r>
          </w:p>
          <w:p w14:paraId="145C699B" w14:textId="77777777" w:rsidR="0045257B" w:rsidRPr="00053CD0" w:rsidRDefault="0045257B" w:rsidP="0045257B">
            <w:pPr>
              <w:rPr>
                <w:b/>
              </w:rPr>
            </w:pPr>
          </w:p>
        </w:tc>
        <w:tc>
          <w:tcPr>
            <w:tcW w:w="309" w:type="pct"/>
            <w:vAlign w:val="center"/>
          </w:tcPr>
          <w:p w14:paraId="384C09B8" w14:textId="77777777" w:rsidR="0045257B" w:rsidRPr="005E449F" w:rsidRDefault="0045257B" w:rsidP="0045257B">
            <w:pPr>
              <w:jc w:val="center"/>
            </w:pPr>
            <w:r>
              <w:t>3.2</w:t>
            </w:r>
          </w:p>
        </w:tc>
        <w:tc>
          <w:tcPr>
            <w:tcW w:w="225" w:type="pct"/>
            <w:vAlign w:val="center"/>
          </w:tcPr>
          <w:p w14:paraId="581DAA57" w14:textId="77777777" w:rsidR="0045257B" w:rsidRPr="00053CD0" w:rsidRDefault="0045257B" w:rsidP="0045257B">
            <w:pPr>
              <w:jc w:val="center"/>
              <w:rPr>
                <w:b/>
              </w:rPr>
            </w:pPr>
            <w:r w:rsidRPr="00053CD0">
              <w:rPr>
                <w:b/>
              </w:rPr>
              <w:t>12</w:t>
            </w:r>
          </w:p>
        </w:tc>
        <w:tc>
          <w:tcPr>
            <w:tcW w:w="2162" w:type="pct"/>
          </w:tcPr>
          <w:p w14:paraId="051CA4ED" w14:textId="77777777" w:rsidR="0045257B" w:rsidRPr="00A60F3D" w:rsidRDefault="0045257B" w:rsidP="0045257B">
            <w:r w:rsidRPr="00A60F3D">
              <w:t>Existe la recopilación de requisitos?</w:t>
            </w:r>
          </w:p>
        </w:tc>
        <w:tc>
          <w:tcPr>
            <w:tcW w:w="1096" w:type="pct"/>
          </w:tcPr>
          <w:p w14:paraId="36EFB8FE" w14:textId="77777777" w:rsidR="0045257B" w:rsidRPr="005E449F" w:rsidRDefault="0045257B" w:rsidP="0045257B">
            <w:r>
              <w:t>Listado de Requisitos</w:t>
            </w:r>
          </w:p>
        </w:tc>
      </w:tr>
      <w:tr w:rsidR="0045257B" w:rsidRPr="0079110A" w14:paraId="47BA3603" w14:textId="77777777" w:rsidTr="006A4281">
        <w:tc>
          <w:tcPr>
            <w:tcW w:w="560" w:type="pct"/>
            <w:vMerge/>
          </w:tcPr>
          <w:p w14:paraId="6EDD5568" w14:textId="77777777" w:rsidR="0045257B" w:rsidRPr="00053CD0" w:rsidRDefault="0045257B" w:rsidP="0045257B">
            <w:pPr>
              <w:rPr>
                <w:b/>
              </w:rPr>
            </w:pPr>
          </w:p>
        </w:tc>
        <w:tc>
          <w:tcPr>
            <w:tcW w:w="648" w:type="pct"/>
            <w:vMerge/>
          </w:tcPr>
          <w:p w14:paraId="3C225B30" w14:textId="77777777" w:rsidR="0045257B" w:rsidRPr="00053CD0" w:rsidRDefault="0045257B" w:rsidP="0045257B">
            <w:pPr>
              <w:rPr>
                <w:b/>
              </w:rPr>
            </w:pPr>
          </w:p>
        </w:tc>
        <w:tc>
          <w:tcPr>
            <w:tcW w:w="309" w:type="pct"/>
            <w:vAlign w:val="center"/>
          </w:tcPr>
          <w:p w14:paraId="0D110334" w14:textId="77777777" w:rsidR="0045257B" w:rsidRPr="005E449F" w:rsidRDefault="0045257B" w:rsidP="0045257B">
            <w:pPr>
              <w:jc w:val="center"/>
            </w:pPr>
            <w:r>
              <w:t>3.2</w:t>
            </w:r>
          </w:p>
        </w:tc>
        <w:tc>
          <w:tcPr>
            <w:tcW w:w="225" w:type="pct"/>
            <w:vAlign w:val="center"/>
          </w:tcPr>
          <w:p w14:paraId="60B48F4C" w14:textId="77777777" w:rsidR="0045257B" w:rsidRPr="00053CD0" w:rsidRDefault="0045257B" w:rsidP="0045257B">
            <w:pPr>
              <w:jc w:val="center"/>
              <w:rPr>
                <w:b/>
              </w:rPr>
            </w:pPr>
            <w:r w:rsidRPr="00053CD0">
              <w:rPr>
                <w:b/>
              </w:rPr>
              <w:t>13</w:t>
            </w:r>
          </w:p>
        </w:tc>
        <w:tc>
          <w:tcPr>
            <w:tcW w:w="2162" w:type="pct"/>
          </w:tcPr>
          <w:p w14:paraId="09EA334D" w14:textId="77777777" w:rsidR="0045257B" w:rsidRPr="005E449F" w:rsidRDefault="0045257B" w:rsidP="0045257B">
            <w:r>
              <w:t>Existen los requerimientos funcionales?</w:t>
            </w:r>
          </w:p>
        </w:tc>
        <w:tc>
          <w:tcPr>
            <w:tcW w:w="1096" w:type="pct"/>
          </w:tcPr>
          <w:p w14:paraId="78BEB888" w14:textId="77777777" w:rsidR="0045257B" w:rsidRPr="0079110A" w:rsidRDefault="0045257B" w:rsidP="0045257B">
            <w:r>
              <w:t>Listado de requerimientos funcionales</w:t>
            </w:r>
          </w:p>
        </w:tc>
      </w:tr>
      <w:tr w:rsidR="0045257B" w:rsidRPr="00056AAA" w14:paraId="696EC640" w14:textId="77777777" w:rsidTr="006A4281">
        <w:tc>
          <w:tcPr>
            <w:tcW w:w="560" w:type="pct"/>
            <w:vMerge/>
          </w:tcPr>
          <w:p w14:paraId="4DB6EDA0" w14:textId="77777777" w:rsidR="0045257B" w:rsidRPr="00053CD0" w:rsidRDefault="0045257B" w:rsidP="0045257B">
            <w:pPr>
              <w:rPr>
                <w:b/>
              </w:rPr>
            </w:pPr>
          </w:p>
        </w:tc>
        <w:tc>
          <w:tcPr>
            <w:tcW w:w="648" w:type="pct"/>
            <w:vMerge/>
          </w:tcPr>
          <w:p w14:paraId="7DC6F979" w14:textId="77777777" w:rsidR="0045257B" w:rsidRPr="00053CD0" w:rsidRDefault="0045257B" w:rsidP="0045257B">
            <w:pPr>
              <w:rPr>
                <w:b/>
              </w:rPr>
            </w:pPr>
          </w:p>
        </w:tc>
        <w:tc>
          <w:tcPr>
            <w:tcW w:w="309" w:type="pct"/>
            <w:vAlign w:val="center"/>
          </w:tcPr>
          <w:p w14:paraId="555D9BCE" w14:textId="77777777" w:rsidR="0045257B" w:rsidRPr="005E449F" w:rsidRDefault="0045257B" w:rsidP="0045257B">
            <w:pPr>
              <w:jc w:val="center"/>
            </w:pPr>
            <w:r>
              <w:t>3.2</w:t>
            </w:r>
          </w:p>
        </w:tc>
        <w:tc>
          <w:tcPr>
            <w:tcW w:w="225" w:type="pct"/>
            <w:vAlign w:val="center"/>
          </w:tcPr>
          <w:p w14:paraId="032F09A1" w14:textId="77777777" w:rsidR="0045257B" w:rsidRPr="00053CD0" w:rsidRDefault="0045257B" w:rsidP="0045257B">
            <w:pPr>
              <w:jc w:val="center"/>
              <w:rPr>
                <w:b/>
              </w:rPr>
            </w:pPr>
            <w:r w:rsidRPr="00053CD0">
              <w:rPr>
                <w:b/>
              </w:rPr>
              <w:t>14</w:t>
            </w:r>
          </w:p>
        </w:tc>
        <w:tc>
          <w:tcPr>
            <w:tcW w:w="2162" w:type="pct"/>
          </w:tcPr>
          <w:p w14:paraId="3E910628" w14:textId="77777777" w:rsidR="0045257B" w:rsidRPr="00A60F3D" w:rsidRDefault="0045257B" w:rsidP="0045257B">
            <w:r w:rsidRPr="00A60F3D">
              <w:t>Existen los requerimientos no funcionales?</w:t>
            </w:r>
          </w:p>
        </w:tc>
        <w:tc>
          <w:tcPr>
            <w:tcW w:w="1096" w:type="pct"/>
          </w:tcPr>
          <w:p w14:paraId="5CA60DDD" w14:textId="77777777" w:rsidR="0045257B" w:rsidRPr="00A60F3D" w:rsidRDefault="0045257B" w:rsidP="0045257B">
            <w:r w:rsidRPr="00A60F3D">
              <w:t>Listado de requerimientos no funcionales</w:t>
            </w:r>
          </w:p>
        </w:tc>
      </w:tr>
      <w:tr w:rsidR="0045257B" w:rsidRPr="00056AAA" w14:paraId="6FDC9CBD" w14:textId="77777777" w:rsidTr="006A4281">
        <w:tc>
          <w:tcPr>
            <w:tcW w:w="560" w:type="pct"/>
            <w:vMerge/>
          </w:tcPr>
          <w:p w14:paraId="59B885D3" w14:textId="77777777" w:rsidR="0045257B" w:rsidRPr="00A60F3D" w:rsidRDefault="0045257B" w:rsidP="0045257B">
            <w:pPr>
              <w:rPr>
                <w:b/>
              </w:rPr>
            </w:pPr>
          </w:p>
        </w:tc>
        <w:tc>
          <w:tcPr>
            <w:tcW w:w="648" w:type="pct"/>
            <w:vMerge w:val="restart"/>
            <w:vAlign w:val="center"/>
          </w:tcPr>
          <w:p w14:paraId="16F2E42B" w14:textId="77777777" w:rsidR="0045257B" w:rsidRPr="00053CD0" w:rsidRDefault="0045257B" w:rsidP="0045257B">
            <w:pPr>
              <w:rPr>
                <w:b/>
              </w:rPr>
            </w:pPr>
            <w:r w:rsidRPr="00053CD0">
              <w:rPr>
                <w:b/>
              </w:rPr>
              <w:t>ANÁLISIS Y DISEÑO</w:t>
            </w:r>
          </w:p>
          <w:p w14:paraId="7F280A67" w14:textId="77777777" w:rsidR="0045257B" w:rsidRPr="00053CD0" w:rsidRDefault="0045257B" w:rsidP="0045257B">
            <w:pPr>
              <w:rPr>
                <w:b/>
              </w:rPr>
            </w:pPr>
          </w:p>
        </w:tc>
        <w:tc>
          <w:tcPr>
            <w:tcW w:w="309" w:type="pct"/>
            <w:vAlign w:val="center"/>
          </w:tcPr>
          <w:p w14:paraId="3E2407E1" w14:textId="77777777" w:rsidR="0045257B" w:rsidRPr="005E449F" w:rsidRDefault="0045257B" w:rsidP="0045257B">
            <w:pPr>
              <w:jc w:val="center"/>
            </w:pPr>
            <w:r>
              <w:t>-</w:t>
            </w:r>
          </w:p>
        </w:tc>
        <w:tc>
          <w:tcPr>
            <w:tcW w:w="225" w:type="pct"/>
            <w:vAlign w:val="center"/>
          </w:tcPr>
          <w:p w14:paraId="074F2353" w14:textId="77777777" w:rsidR="0045257B" w:rsidRPr="00053CD0" w:rsidRDefault="0045257B" w:rsidP="0045257B">
            <w:pPr>
              <w:jc w:val="center"/>
              <w:rPr>
                <w:b/>
              </w:rPr>
            </w:pPr>
            <w:r w:rsidRPr="00053CD0">
              <w:rPr>
                <w:b/>
              </w:rPr>
              <w:t>15</w:t>
            </w:r>
          </w:p>
        </w:tc>
        <w:tc>
          <w:tcPr>
            <w:tcW w:w="2162" w:type="pct"/>
          </w:tcPr>
          <w:p w14:paraId="020ADFCD" w14:textId="77777777" w:rsidR="0045257B" w:rsidRPr="00A60F3D" w:rsidRDefault="0045257B" w:rsidP="0045257B">
            <w:r w:rsidRPr="00A60F3D">
              <w:t>Existe la matriz de requisitos vs CUS?</w:t>
            </w:r>
          </w:p>
        </w:tc>
        <w:tc>
          <w:tcPr>
            <w:tcW w:w="1096" w:type="pct"/>
          </w:tcPr>
          <w:p w14:paraId="76387B3C" w14:textId="77777777" w:rsidR="0045257B" w:rsidRPr="00A60F3D" w:rsidRDefault="0045257B" w:rsidP="0045257B">
            <w:r w:rsidRPr="00A60F3D">
              <w:t>Cuadro de la matriz de requisitos vs CUS</w:t>
            </w:r>
          </w:p>
        </w:tc>
      </w:tr>
      <w:tr w:rsidR="0045257B" w:rsidRPr="0079110A" w14:paraId="642213F0" w14:textId="77777777" w:rsidTr="006A4281">
        <w:tc>
          <w:tcPr>
            <w:tcW w:w="560" w:type="pct"/>
            <w:vMerge/>
          </w:tcPr>
          <w:p w14:paraId="7D75FDCF" w14:textId="77777777" w:rsidR="0045257B" w:rsidRPr="00A60F3D" w:rsidRDefault="0045257B" w:rsidP="0045257B">
            <w:pPr>
              <w:rPr>
                <w:b/>
              </w:rPr>
            </w:pPr>
          </w:p>
        </w:tc>
        <w:tc>
          <w:tcPr>
            <w:tcW w:w="648" w:type="pct"/>
            <w:vMerge/>
          </w:tcPr>
          <w:p w14:paraId="3296F7D8" w14:textId="77777777" w:rsidR="0045257B" w:rsidRPr="00A60F3D" w:rsidRDefault="0045257B" w:rsidP="0045257B">
            <w:pPr>
              <w:rPr>
                <w:b/>
              </w:rPr>
            </w:pPr>
          </w:p>
        </w:tc>
        <w:tc>
          <w:tcPr>
            <w:tcW w:w="309" w:type="pct"/>
            <w:vAlign w:val="center"/>
          </w:tcPr>
          <w:p w14:paraId="64AEE6DE" w14:textId="77777777" w:rsidR="0045257B" w:rsidRPr="005E449F" w:rsidRDefault="0045257B" w:rsidP="0045257B">
            <w:pPr>
              <w:jc w:val="center"/>
            </w:pPr>
            <w:r>
              <w:t>3.4</w:t>
            </w:r>
          </w:p>
        </w:tc>
        <w:tc>
          <w:tcPr>
            <w:tcW w:w="225" w:type="pct"/>
            <w:vAlign w:val="center"/>
          </w:tcPr>
          <w:p w14:paraId="24DBC4D7" w14:textId="77777777" w:rsidR="0045257B" w:rsidRPr="00053CD0" w:rsidRDefault="0045257B" w:rsidP="0045257B">
            <w:pPr>
              <w:jc w:val="center"/>
              <w:rPr>
                <w:b/>
              </w:rPr>
            </w:pPr>
            <w:r w:rsidRPr="00053CD0">
              <w:rPr>
                <w:b/>
              </w:rPr>
              <w:t>16</w:t>
            </w:r>
          </w:p>
        </w:tc>
        <w:tc>
          <w:tcPr>
            <w:tcW w:w="2162" w:type="pct"/>
          </w:tcPr>
          <w:p w14:paraId="1E1B3F0E" w14:textId="77777777" w:rsidR="0045257B" w:rsidRPr="0079110A" w:rsidRDefault="0045257B" w:rsidP="0045257B">
            <w:r>
              <w:t>Existen diseños de interfaces?</w:t>
            </w:r>
          </w:p>
        </w:tc>
        <w:tc>
          <w:tcPr>
            <w:tcW w:w="1096" w:type="pct"/>
          </w:tcPr>
          <w:p w14:paraId="164EB27D" w14:textId="77777777" w:rsidR="0045257B" w:rsidRPr="0079110A" w:rsidRDefault="0045257B" w:rsidP="0045257B">
            <w:r>
              <w:t>Prototipo de Interfaces</w:t>
            </w:r>
          </w:p>
        </w:tc>
      </w:tr>
      <w:tr w:rsidR="0045257B" w:rsidRPr="00056AAA" w14:paraId="08DFB02E" w14:textId="77777777" w:rsidTr="006A4281">
        <w:tc>
          <w:tcPr>
            <w:tcW w:w="560" w:type="pct"/>
            <w:vMerge/>
          </w:tcPr>
          <w:p w14:paraId="0A63D6AD" w14:textId="77777777" w:rsidR="0045257B" w:rsidRPr="00053CD0" w:rsidRDefault="0045257B" w:rsidP="0045257B">
            <w:pPr>
              <w:rPr>
                <w:b/>
              </w:rPr>
            </w:pPr>
          </w:p>
        </w:tc>
        <w:tc>
          <w:tcPr>
            <w:tcW w:w="648" w:type="pct"/>
            <w:vMerge/>
          </w:tcPr>
          <w:p w14:paraId="332F6152" w14:textId="77777777" w:rsidR="0045257B" w:rsidRPr="00053CD0" w:rsidRDefault="0045257B" w:rsidP="0045257B">
            <w:pPr>
              <w:rPr>
                <w:b/>
              </w:rPr>
            </w:pPr>
          </w:p>
        </w:tc>
        <w:tc>
          <w:tcPr>
            <w:tcW w:w="309" w:type="pct"/>
            <w:vAlign w:val="center"/>
          </w:tcPr>
          <w:p w14:paraId="3BB562A7" w14:textId="77777777" w:rsidR="0045257B" w:rsidRPr="005E449F" w:rsidRDefault="0045257B" w:rsidP="0045257B">
            <w:pPr>
              <w:jc w:val="center"/>
            </w:pPr>
            <w:r>
              <w:t>3.6</w:t>
            </w:r>
          </w:p>
        </w:tc>
        <w:tc>
          <w:tcPr>
            <w:tcW w:w="225" w:type="pct"/>
            <w:vAlign w:val="center"/>
          </w:tcPr>
          <w:p w14:paraId="38966EAB" w14:textId="77777777" w:rsidR="0045257B" w:rsidRPr="00053CD0" w:rsidRDefault="0045257B" w:rsidP="0045257B">
            <w:pPr>
              <w:jc w:val="center"/>
              <w:rPr>
                <w:b/>
              </w:rPr>
            </w:pPr>
            <w:r w:rsidRPr="00053CD0">
              <w:rPr>
                <w:b/>
              </w:rPr>
              <w:t>17</w:t>
            </w:r>
          </w:p>
        </w:tc>
        <w:tc>
          <w:tcPr>
            <w:tcW w:w="2162" w:type="pct"/>
          </w:tcPr>
          <w:p w14:paraId="7E207354" w14:textId="77777777" w:rsidR="0045257B" w:rsidRPr="00A60F3D" w:rsidRDefault="0045257B" w:rsidP="0045257B">
            <w:r w:rsidRPr="00A60F3D">
              <w:t>Existe el modelo entidad relación?</w:t>
            </w:r>
          </w:p>
        </w:tc>
        <w:tc>
          <w:tcPr>
            <w:tcW w:w="1096" w:type="pct"/>
          </w:tcPr>
          <w:p w14:paraId="3DF55C38" w14:textId="77777777" w:rsidR="0045257B" w:rsidRPr="00A60F3D" w:rsidRDefault="0045257B" w:rsidP="0045257B">
            <w:r w:rsidRPr="00A60F3D">
              <w:t xml:space="preserve">Cuadro de modelo entidad relación </w:t>
            </w:r>
          </w:p>
        </w:tc>
      </w:tr>
      <w:tr w:rsidR="0045257B" w:rsidRPr="0079110A" w14:paraId="2D33AE1C" w14:textId="77777777" w:rsidTr="006A4281">
        <w:tc>
          <w:tcPr>
            <w:tcW w:w="560" w:type="pct"/>
            <w:vMerge/>
          </w:tcPr>
          <w:p w14:paraId="08769467" w14:textId="77777777" w:rsidR="0045257B" w:rsidRPr="00A60F3D" w:rsidRDefault="0045257B" w:rsidP="0045257B">
            <w:pPr>
              <w:rPr>
                <w:b/>
              </w:rPr>
            </w:pPr>
          </w:p>
        </w:tc>
        <w:tc>
          <w:tcPr>
            <w:tcW w:w="648" w:type="pct"/>
            <w:vMerge/>
          </w:tcPr>
          <w:p w14:paraId="4827F607" w14:textId="77777777" w:rsidR="0045257B" w:rsidRPr="00A60F3D" w:rsidRDefault="0045257B" w:rsidP="0045257B">
            <w:pPr>
              <w:rPr>
                <w:b/>
              </w:rPr>
            </w:pPr>
          </w:p>
        </w:tc>
        <w:tc>
          <w:tcPr>
            <w:tcW w:w="309" w:type="pct"/>
            <w:vAlign w:val="center"/>
          </w:tcPr>
          <w:p w14:paraId="401656BD" w14:textId="77777777" w:rsidR="0045257B" w:rsidRPr="005E449F" w:rsidRDefault="0045257B" w:rsidP="0045257B">
            <w:pPr>
              <w:jc w:val="center"/>
            </w:pPr>
            <w:r>
              <w:t>-</w:t>
            </w:r>
          </w:p>
        </w:tc>
        <w:tc>
          <w:tcPr>
            <w:tcW w:w="225" w:type="pct"/>
            <w:vAlign w:val="center"/>
          </w:tcPr>
          <w:p w14:paraId="340A7597" w14:textId="77777777" w:rsidR="0045257B" w:rsidRPr="00053CD0" w:rsidRDefault="0045257B" w:rsidP="0045257B">
            <w:pPr>
              <w:jc w:val="center"/>
              <w:rPr>
                <w:b/>
              </w:rPr>
            </w:pPr>
            <w:r w:rsidRPr="00053CD0">
              <w:rPr>
                <w:b/>
              </w:rPr>
              <w:t>18</w:t>
            </w:r>
          </w:p>
        </w:tc>
        <w:tc>
          <w:tcPr>
            <w:tcW w:w="2162" w:type="pct"/>
          </w:tcPr>
          <w:p w14:paraId="104DEF09" w14:textId="77777777" w:rsidR="0045257B" w:rsidRPr="00A60F3D" w:rsidRDefault="0045257B" w:rsidP="0045257B">
            <w:r w:rsidRPr="00A60F3D">
              <w:t>Existe el diagrama de secuencia?</w:t>
            </w:r>
          </w:p>
        </w:tc>
        <w:tc>
          <w:tcPr>
            <w:tcW w:w="1096" w:type="pct"/>
          </w:tcPr>
          <w:p w14:paraId="18D7E332" w14:textId="77777777" w:rsidR="0045257B" w:rsidRPr="0079110A" w:rsidRDefault="0045257B" w:rsidP="0045257B">
            <w:r>
              <w:t>Diagrama de secuencia</w:t>
            </w:r>
          </w:p>
        </w:tc>
      </w:tr>
      <w:tr w:rsidR="0045257B" w:rsidRPr="0079110A" w14:paraId="00FC3E74" w14:textId="77777777" w:rsidTr="006A4281">
        <w:tc>
          <w:tcPr>
            <w:tcW w:w="560" w:type="pct"/>
            <w:vMerge/>
          </w:tcPr>
          <w:p w14:paraId="32AB43CF" w14:textId="77777777" w:rsidR="0045257B" w:rsidRPr="00053CD0" w:rsidRDefault="0045257B" w:rsidP="0045257B">
            <w:pPr>
              <w:rPr>
                <w:b/>
              </w:rPr>
            </w:pPr>
          </w:p>
        </w:tc>
        <w:tc>
          <w:tcPr>
            <w:tcW w:w="648" w:type="pct"/>
            <w:vMerge/>
          </w:tcPr>
          <w:p w14:paraId="6F553BA8" w14:textId="77777777" w:rsidR="0045257B" w:rsidRPr="00053CD0" w:rsidRDefault="0045257B" w:rsidP="0045257B">
            <w:pPr>
              <w:rPr>
                <w:b/>
              </w:rPr>
            </w:pPr>
          </w:p>
        </w:tc>
        <w:tc>
          <w:tcPr>
            <w:tcW w:w="309" w:type="pct"/>
            <w:vAlign w:val="center"/>
          </w:tcPr>
          <w:p w14:paraId="33DE859B" w14:textId="77777777" w:rsidR="0045257B" w:rsidRPr="005E449F" w:rsidRDefault="0045257B" w:rsidP="0045257B">
            <w:pPr>
              <w:jc w:val="center"/>
            </w:pPr>
            <w:r>
              <w:t>-</w:t>
            </w:r>
          </w:p>
        </w:tc>
        <w:tc>
          <w:tcPr>
            <w:tcW w:w="225" w:type="pct"/>
            <w:vAlign w:val="center"/>
          </w:tcPr>
          <w:p w14:paraId="7AB86299" w14:textId="77777777" w:rsidR="0045257B" w:rsidRPr="00053CD0" w:rsidRDefault="0045257B" w:rsidP="0045257B">
            <w:pPr>
              <w:jc w:val="center"/>
              <w:rPr>
                <w:b/>
              </w:rPr>
            </w:pPr>
            <w:r w:rsidRPr="00053CD0">
              <w:rPr>
                <w:b/>
              </w:rPr>
              <w:t>19</w:t>
            </w:r>
          </w:p>
        </w:tc>
        <w:tc>
          <w:tcPr>
            <w:tcW w:w="2162" w:type="pct"/>
          </w:tcPr>
          <w:p w14:paraId="0EAB78E0" w14:textId="77777777" w:rsidR="0045257B" w:rsidRPr="00A60F3D" w:rsidRDefault="0045257B" w:rsidP="0045257B">
            <w:r w:rsidRPr="00A60F3D">
              <w:t xml:space="preserve">Existe el diagrama de colaboración? </w:t>
            </w:r>
          </w:p>
        </w:tc>
        <w:tc>
          <w:tcPr>
            <w:tcW w:w="1096" w:type="pct"/>
          </w:tcPr>
          <w:p w14:paraId="6348F56D" w14:textId="77777777" w:rsidR="0045257B" w:rsidRPr="0079110A" w:rsidRDefault="0045257B" w:rsidP="0045257B">
            <w:r>
              <w:t xml:space="preserve">Diagrama de colaboración </w:t>
            </w:r>
          </w:p>
        </w:tc>
      </w:tr>
      <w:tr w:rsidR="0045257B" w:rsidRPr="0079110A" w14:paraId="226D2890" w14:textId="77777777" w:rsidTr="006A4281">
        <w:tc>
          <w:tcPr>
            <w:tcW w:w="560" w:type="pct"/>
            <w:vMerge/>
          </w:tcPr>
          <w:p w14:paraId="67F4922C" w14:textId="77777777" w:rsidR="0045257B" w:rsidRPr="00053CD0" w:rsidRDefault="0045257B" w:rsidP="0045257B">
            <w:pPr>
              <w:rPr>
                <w:b/>
              </w:rPr>
            </w:pPr>
          </w:p>
        </w:tc>
        <w:tc>
          <w:tcPr>
            <w:tcW w:w="648" w:type="pct"/>
            <w:vMerge/>
          </w:tcPr>
          <w:p w14:paraId="2C989E5E" w14:textId="77777777" w:rsidR="0045257B" w:rsidRPr="00053CD0" w:rsidRDefault="0045257B" w:rsidP="0045257B">
            <w:pPr>
              <w:rPr>
                <w:b/>
              </w:rPr>
            </w:pPr>
          </w:p>
        </w:tc>
        <w:tc>
          <w:tcPr>
            <w:tcW w:w="309" w:type="pct"/>
            <w:vAlign w:val="center"/>
          </w:tcPr>
          <w:p w14:paraId="76004F2A" w14:textId="77777777" w:rsidR="0045257B" w:rsidRPr="005E449F" w:rsidRDefault="0045257B" w:rsidP="0045257B">
            <w:pPr>
              <w:jc w:val="center"/>
            </w:pPr>
            <w:r>
              <w:t>-</w:t>
            </w:r>
          </w:p>
        </w:tc>
        <w:tc>
          <w:tcPr>
            <w:tcW w:w="225" w:type="pct"/>
            <w:vAlign w:val="center"/>
          </w:tcPr>
          <w:p w14:paraId="04EA085B" w14:textId="77777777" w:rsidR="0045257B" w:rsidRPr="00053CD0" w:rsidRDefault="0045257B" w:rsidP="0045257B">
            <w:pPr>
              <w:jc w:val="center"/>
              <w:rPr>
                <w:b/>
              </w:rPr>
            </w:pPr>
            <w:r w:rsidRPr="00053CD0">
              <w:rPr>
                <w:b/>
              </w:rPr>
              <w:t>20</w:t>
            </w:r>
          </w:p>
        </w:tc>
        <w:tc>
          <w:tcPr>
            <w:tcW w:w="2162" w:type="pct"/>
          </w:tcPr>
          <w:p w14:paraId="214F358C" w14:textId="77777777" w:rsidR="0045257B" w:rsidRPr="00A60F3D" w:rsidRDefault="0045257B" w:rsidP="0045257B">
            <w:r w:rsidRPr="00A60F3D">
              <w:t>Existe el diagrama de clases?</w:t>
            </w:r>
          </w:p>
        </w:tc>
        <w:tc>
          <w:tcPr>
            <w:tcW w:w="1096" w:type="pct"/>
          </w:tcPr>
          <w:p w14:paraId="76C5EEF5" w14:textId="77777777" w:rsidR="0045257B" w:rsidRPr="0079110A" w:rsidRDefault="0045257B" w:rsidP="0045257B">
            <w:r>
              <w:t>Diagrama de clases</w:t>
            </w:r>
          </w:p>
        </w:tc>
      </w:tr>
      <w:tr w:rsidR="0045257B" w:rsidRPr="0079110A" w14:paraId="42A11CAD" w14:textId="77777777" w:rsidTr="006A4281">
        <w:tc>
          <w:tcPr>
            <w:tcW w:w="560" w:type="pct"/>
            <w:vMerge/>
          </w:tcPr>
          <w:p w14:paraId="50B9E405" w14:textId="77777777" w:rsidR="0045257B" w:rsidRPr="00053CD0" w:rsidRDefault="0045257B" w:rsidP="0045257B">
            <w:pPr>
              <w:rPr>
                <w:b/>
              </w:rPr>
            </w:pPr>
          </w:p>
        </w:tc>
        <w:tc>
          <w:tcPr>
            <w:tcW w:w="648" w:type="pct"/>
            <w:vMerge/>
          </w:tcPr>
          <w:p w14:paraId="066D6724" w14:textId="77777777" w:rsidR="0045257B" w:rsidRPr="00053CD0" w:rsidRDefault="0045257B" w:rsidP="0045257B">
            <w:pPr>
              <w:rPr>
                <w:b/>
              </w:rPr>
            </w:pPr>
          </w:p>
        </w:tc>
        <w:tc>
          <w:tcPr>
            <w:tcW w:w="309" w:type="pct"/>
            <w:vAlign w:val="center"/>
          </w:tcPr>
          <w:p w14:paraId="2E1A82F5" w14:textId="77777777" w:rsidR="0045257B" w:rsidRPr="005E449F" w:rsidRDefault="0045257B" w:rsidP="0045257B">
            <w:pPr>
              <w:jc w:val="center"/>
            </w:pPr>
            <w:r>
              <w:t>-</w:t>
            </w:r>
          </w:p>
        </w:tc>
        <w:tc>
          <w:tcPr>
            <w:tcW w:w="225" w:type="pct"/>
            <w:vAlign w:val="center"/>
          </w:tcPr>
          <w:p w14:paraId="4A1EB14B" w14:textId="77777777" w:rsidR="0045257B" w:rsidRPr="00053CD0" w:rsidRDefault="0045257B" w:rsidP="0045257B">
            <w:pPr>
              <w:jc w:val="center"/>
              <w:rPr>
                <w:b/>
              </w:rPr>
            </w:pPr>
            <w:r w:rsidRPr="00053CD0">
              <w:rPr>
                <w:b/>
              </w:rPr>
              <w:t>21</w:t>
            </w:r>
          </w:p>
        </w:tc>
        <w:tc>
          <w:tcPr>
            <w:tcW w:w="2162" w:type="pct"/>
          </w:tcPr>
          <w:p w14:paraId="16845E3E" w14:textId="77777777" w:rsidR="0045257B" w:rsidRPr="0079110A" w:rsidRDefault="0045257B" w:rsidP="0045257B">
            <w:r>
              <w:t>Existe el modelo conceptual?</w:t>
            </w:r>
          </w:p>
        </w:tc>
        <w:tc>
          <w:tcPr>
            <w:tcW w:w="1096" w:type="pct"/>
          </w:tcPr>
          <w:p w14:paraId="6F203BC0" w14:textId="77777777" w:rsidR="0045257B" w:rsidRPr="0079110A" w:rsidRDefault="0045257B" w:rsidP="0045257B">
            <w:r>
              <w:t>Diagrama de modelo conceptual</w:t>
            </w:r>
          </w:p>
        </w:tc>
      </w:tr>
      <w:tr w:rsidR="0045257B" w:rsidRPr="0079110A" w14:paraId="19C1965D" w14:textId="77777777" w:rsidTr="006A4281">
        <w:tc>
          <w:tcPr>
            <w:tcW w:w="560" w:type="pct"/>
            <w:vMerge/>
          </w:tcPr>
          <w:p w14:paraId="39D5F04A" w14:textId="77777777" w:rsidR="0045257B" w:rsidRPr="00053CD0" w:rsidRDefault="0045257B" w:rsidP="0045257B">
            <w:pPr>
              <w:rPr>
                <w:b/>
              </w:rPr>
            </w:pPr>
          </w:p>
        </w:tc>
        <w:tc>
          <w:tcPr>
            <w:tcW w:w="648" w:type="pct"/>
            <w:vMerge/>
          </w:tcPr>
          <w:p w14:paraId="5F701FBF" w14:textId="77777777" w:rsidR="0045257B" w:rsidRPr="00053CD0" w:rsidRDefault="0045257B" w:rsidP="0045257B">
            <w:pPr>
              <w:rPr>
                <w:b/>
              </w:rPr>
            </w:pPr>
          </w:p>
        </w:tc>
        <w:tc>
          <w:tcPr>
            <w:tcW w:w="309" w:type="pct"/>
            <w:vAlign w:val="center"/>
          </w:tcPr>
          <w:p w14:paraId="6B7ECC8F" w14:textId="77777777" w:rsidR="0045257B" w:rsidRPr="005E449F" w:rsidRDefault="0045257B" w:rsidP="0045257B">
            <w:pPr>
              <w:jc w:val="center"/>
            </w:pPr>
            <w:r>
              <w:t>-</w:t>
            </w:r>
          </w:p>
        </w:tc>
        <w:tc>
          <w:tcPr>
            <w:tcW w:w="225" w:type="pct"/>
            <w:vAlign w:val="center"/>
          </w:tcPr>
          <w:p w14:paraId="7A7A728C" w14:textId="77777777" w:rsidR="0045257B" w:rsidRPr="00053CD0" w:rsidRDefault="0045257B" w:rsidP="0045257B">
            <w:pPr>
              <w:jc w:val="center"/>
              <w:rPr>
                <w:b/>
              </w:rPr>
            </w:pPr>
            <w:r w:rsidRPr="00053CD0">
              <w:rPr>
                <w:b/>
              </w:rPr>
              <w:t>22</w:t>
            </w:r>
          </w:p>
        </w:tc>
        <w:tc>
          <w:tcPr>
            <w:tcW w:w="2162" w:type="pct"/>
          </w:tcPr>
          <w:p w14:paraId="46895494" w14:textId="77777777" w:rsidR="0045257B" w:rsidRPr="0079110A" w:rsidRDefault="0045257B" w:rsidP="0045257B">
            <w:r>
              <w:t>Existen las realizaciones CUS?</w:t>
            </w:r>
          </w:p>
        </w:tc>
        <w:tc>
          <w:tcPr>
            <w:tcW w:w="1096" w:type="pct"/>
          </w:tcPr>
          <w:p w14:paraId="1D7E8503" w14:textId="77777777" w:rsidR="0045257B" w:rsidRPr="0079110A" w:rsidRDefault="0045257B" w:rsidP="0045257B">
            <w:r>
              <w:t>Cuadro de realizaciones CUS</w:t>
            </w:r>
          </w:p>
        </w:tc>
      </w:tr>
      <w:tr w:rsidR="0045257B" w:rsidRPr="0079110A" w14:paraId="7E54E8AC" w14:textId="77777777" w:rsidTr="006A4281">
        <w:tc>
          <w:tcPr>
            <w:tcW w:w="560" w:type="pct"/>
            <w:vMerge/>
          </w:tcPr>
          <w:p w14:paraId="32B23232" w14:textId="77777777" w:rsidR="0045257B" w:rsidRPr="00053CD0" w:rsidRDefault="0045257B" w:rsidP="0045257B">
            <w:pPr>
              <w:rPr>
                <w:b/>
              </w:rPr>
            </w:pPr>
          </w:p>
        </w:tc>
        <w:tc>
          <w:tcPr>
            <w:tcW w:w="648" w:type="pct"/>
            <w:vMerge w:val="restart"/>
            <w:vAlign w:val="center"/>
          </w:tcPr>
          <w:p w14:paraId="793C7BC8" w14:textId="77777777" w:rsidR="0045257B" w:rsidRPr="00053CD0" w:rsidRDefault="0045257B" w:rsidP="0045257B">
            <w:pPr>
              <w:rPr>
                <w:b/>
              </w:rPr>
            </w:pPr>
            <w:r w:rsidRPr="00053CD0">
              <w:rPr>
                <w:b/>
              </w:rPr>
              <w:t>IMPLEMENTACIÓN</w:t>
            </w:r>
          </w:p>
          <w:p w14:paraId="20659CC5" w14:textId="77777777" w:rsidR="0045257B" w:rsidRPr="00053CD0" w:rsidRDefault="0045257B" w:rsidP="0045257B">
            <w:pPr>
              <w:rPr>
                <w:b/>
              </w:rPr>
            </w:pPr>
          </w:p>
        </w:tc>
        <w:tc>
          <w:tcPr>
            <w:tcW w:w="309" w:type="pct"/>
            <w:vAlign w:val="center"/>
          </w:tcPr>
          <w:p w14:paraId="753C07CE" w14:textId="77777777" w:rsidR="0045257B" w:rsidRPr="005E449F" w:rsidRDefault="0045257B" w:rsidP="0045257B">
            <w:pPr>
              <w:jc w:val="center"/>
            </w:pPr>
            <w:r>
              <w:t>3.13.1</w:t>
            </w:r>
          </w:p>
        </w:tc>
        <w:tc>
          <w:tcPr>
            <w:tcW w:w="225" w:type="pct"/>
            <w:vAlign w:val="center"/>
          </w:tcPr>
          <w:p w14:paraId="1B046CAA" w14:textId="77777777" w:rsidR="0045257B" w:rsidRPr="00053CD0" w:rsidRDefault="0045257B" w:rsidP="0045257B">
            <w:pPr>
              <w:jc w:val="center"/>
              <w:rPr>
                <w:b/>
              </w:rPr>
            </w:pPr>
            <w:r w:rsidRPr="00053CD0">
              <w:rPr>
                <w:b/>
              </w:rPr>
              <w:t>23</w:t>
            </w:r>
          </w:p>
        </w:tc>
        <w:tc>
          <w:tcPr>
            <w:tcW w:w="2162" w:type="pct"/>
            <w:vAlign w:val="center"/>
          </w:tcPr>
          <w:p w14:paraId="13C96EEE" w14:textId="77777777" w:rsidR="0045257B" w:rsidRPr="0079110A" w:rsidRDefault="0045257B" w:rsidP="0045257B">
            <w:r>
              <w:t>Existe Login?</w:t>
            </w:r>
          </w:p>
        </w:tc>
        <w:tc>
          <w:tcPr>
            <w:tcW w:w="1096" w:type="pct"/>
            <w:vAlign w:val="center"/>
          </w:tcPr>
          <w:p w14:paraId="31B16AA4" w14:textId="77777777" w:rsidR="0045257B" w:rsidRPr="0079110A" w:rsidRDefault="0045257B" w:rsidP="0045257B">
            <w:r>
              <w:t>Login de acceso</w:t>
            </w:r>
          </w:p>
        </w:tc>
      </w:tr>
      <w:tr w:rsidR="0045257B" w:rsidRPr="0079110A" w14:paraId="61C70B1A" w14:textId="77777777" w:rsidTr="006A4281">
        <w:tc>
          <w:tcPr>
            <w:tcW w:w="560" w:type="pct"/>
            <w:vMerge/>
          </w:tcPr>
          <w:p w14:paraId="1A6EF92F" w14:textId="77777777" w:rsidR="0045257B" w:rsidRPr="00053CD0" w:rsidRDefault="0045257B" w:rsidP="0045257B">
            <w:pPr>
              <w:rPr>
                <w:b/>
              </w:rPr>
            </w:pPr>
          </w:p>
        </w:tc>
        <w:tc>
          <w:tcPr>
            <w:tcW w:w="648" w:type="pct"/>
            <w:vMerge/>
          </w:tcPr>
          <w:p w14:paraId="2E5A4CBA" w14:textId="77777777" w:rsidR="0045257B" w:rsidRPr="00053CD0" w:rsidRDefault="0045257B" w:rsidP="0045257B">
            <w:pPr>
              <w:jc w:val="center"/>
              <w:rPr>
                <w:b/>
              </w:rPr>
            </w:pPr>
          </w:p>
        </w:tc>
        <w:tc>
          <w:tcPr>
            <w:tcW w:w="309" w:type="pct"/>
            <w:vAlign w:val="center"/>
          </w:tcPr>
          <w:p w14:paraId="593E4E71" w14:textId="77777777" w:rsidR="0045257B" w:rsidRDefault="0045257B" w:rsidP="0045257B">
            <w:pPr>
              <w:jc w:val="center"/>
            </w:pPr>
            <w:r w:rsidRPr="00AF7202">
              <w:t>3.13</w:t>
            </w:r>
            <w:r>
              <w:t>.2</w:t>
            </w:r>
          </w:p>
        </w:tc>
        <w:tc>
          <w:tcPr>
            <w:tcW w:w="225" w:type="pct"/>
            <w:vAlign w:val="center"/>
          </w:tcPr>
          <w:p w14:paraId="46541AD8" w14:textId="77777777" w:rsidR="0045257B" w:rsidRPr="00053CD0" w:rsidRDefault="0045257B" w:rsidP="0045257B">
            <w:pPr>
              <w:jc w:val="center"/>
              <w:rPr>
                <w:b/>
              </w:rPr>
            </w:pPr>
            <w:r w:rsidRPr="00053CD0">
              <w:rPr>
                <w:b/>
              </w:rPr>
              <w:t>24</w:t>
            </w:r>
          </w:p>
        </w:tc>
        <w:tc>
          <w:tcPr>
            <w:tcW w:w="2162" w:type="pct"/>
            <w:vAlign w:val="center"/>
          </w:tcPr>
          <w:p w14:paraId="2396A97C" w14:textId="77777777" w:rsidR="0045257B" w:rsidRPr="00A60F3D" w:rsidRDefault="0045257B" w:rsidP="0045257B">
            <w:r w:rsidRPr="00A60F3D">
              <w:t>Existe la creación de Usuarios?</w:t>
            </w:r>
          </w:p>
        </w:tc>
        <w:tc>
          <w:tcPr>
            <w:tcW w:w="1096" w:type="pct"/>
            <w:vAlign w:val="center"/>
          </w:tcPr>
          <w:p w14:paraId="65F0CBCB" w14:textId="77777777" w:rsidR="0045257B" w:rsidRPr="0079110A" w:rsidRDefault="0045257B" w:rsidP="0045257B">
            <w:r>
              <w:t>Módulo Creación de Usuarios</w:t>
            </w:r>
          </w:p>
        </w:tc>
      </w:tr>
      <w:tr w:rsidR="0045257B" w:rsidRPr="0079110A" w14:paraId="1D019C06" w14:textId="77777777" w:rsidTr="006A4281">
        <w:tc>
          <w:tcPr>
            <w:tcW w:w="560" w:type="pct"/>
            <w:vMerge/>
          </w:tcPr>
          <w:p w14:paraId="2C01D4EA" w14:textId="77777777" w:rsidR="0045257B" w:rsidRPr="00053CD0" w:rsidRDefault="0045257B" w:rsidP="0045257B">
            <w:pPr>
              <w:rPr>
                <w:b/>
              </w:rPr>
            </w:pPr>
          </w:p>
        </w:tc>
        <w:tc>
          <w:tcPr>
            <w:tcW w:w="648" w:type="pct"/>
            <w:vMerge/>
          </w:tcPr>
          <w:p w14:paraId="5D51E122" w14:textId="77777777" w:rsidR="0045257B" w:rsidRPr="00053CD0" w:rsidRDefault="0045257B" w:rsidP="0045257B">
            <w:pPr>
              <w:rPr>
                <w:b/>
              </w:rPr>
            </w:pPr>
          </w:p>
        </w:tc>
        <w:tc>
          <w:tcPr>
            <w:tcW w:w="309" w:type="pct"/>
            <w:vAlign w:val="center"/>
          </w:tcPr>
          <w:p w14:paraId="2936C42C" w14:textId="77777777" w:rsidR="0045257B" w:rsidRDefault="0045257B" w:rsidP="0045257B">
            <w:pPr>
              <w:jc w:val="center"/>
            </w:pPr>
            <w:r w:rsidRPr="00AF7202">
              <w:t>3.13</w:t>
            </w:r>
            <w:r>
              <w:t>.3</w:t>
            </w:r>
          </w:p>
        </w:tc>
        <w:tc>
          <w:tcPr>
            <w:tcW w:w="225" w:type="pct"/>
            <w:vAlign w:val="center"/>
          </w:tcPr>
          <w:p w14:paraId="35109843" w14:textId="77777777" w:rsidR="0045257B" w:rsidRPr="00053CD0" w:rsidRDefault="0045257B" w:rsidP="0045257B">
            <w:pPr>
              <w:jc w:val="center"/>
              <w:rPr>
                <w:b/>
              </w:rPr>
            </w:pPr>
            <w:r w:rsidRPr="00053CD0">
              <w:rPr>
                <w:b/>
              </w:rPr>
              <w:t>25</w:t>
            </w:r>
          </w:p>
        </w:tc>
        <w:tc>
          <w:tcPr>
            <w:tcW w:w="2162" w:type="pct"/>
            <w:vAlign w:val="center"/>
          </w:tcPr>
          <w:p w14:paraId="58AE18BB" w14:textId="77777777" w:rsidR="0045257B" w:rsidRPr="00A60F3D" w:rsidRDefault="0045257B" w:rsidP="0045257B">
            <w:r w:rsidRPr="00A60F3D">
              <w:t>Existe el menú de navegación?</w:t>
            </w:r>
          </w:p>
        </w:tc>
        <w:tc>
          <w:tcPr>
            <w:tcW w:w="1096" w:type="pct"/>
            <w:vAlign w:val="center"/>
          </w:tcPr>
          <w:p w14:paraId="29F7A855" w14:textId="77777777" w:rsidR="0045257B" w:rsidRPr="0079110A" w:rsidRDefault="0045257B" w:rsidP="0045257B">
            <w:r>
              <w:t>Menú de Navegación</w:t>
            </w:r>
          </w:p>
        </w:tc>
      </w:tr>
      <w:tr w:rsidR="0045257B" w:rsidRPr="0079110A" w14:paraId="00DE6903" w14:textId="77777777" w:rsidTr="006A4281">
        <w:tc>
          <w:tcPr>
            <w:tcW w:w="560" w:type="pct"/>
            <w:vMerge/>
          </w:tcPr>
          <w:p w14:paraId="61CB4F2B" w14:textId="77777777" w:rsidR="0045257B" w:rsidRPr="00053CD0" w:rsidRDefault="0045257B" w:rsidP="0045257B">
            <w:pPr>
              <w:rPr>
                <w:b/>
              </w:rPr>
            </w:pPr>
          </w:p>
        </w:tc>
        <w:tc>
          <w:tcPr>
            <w:tcW w:w="648" w:type="pct"/>
            <w:vMerge/>
          </w:tcPr>
          <w:p w14:paraId="4FA91F47" w14:textId="77777777" w:rsidR="0045257B" w:rsidRPr="00053CD0" w:rsidRDefault="0045257B" w:rsidP="0045257B">
            <w:pPr>
              <w:rPr>
                <w:b/>
              </w:rPr>
            </w:pPr>
          </w:p>
        </w:tc>
        <w:tc>
          <w:tcPr>
            <w:tcW w:w="309" w:type="pct"/>
            <w:vAlign w:val="center"/>
          </w:tcPr>
          <w:p w14:paraId="2621CDE5" w14:textId="77777777" w:rsidR="0045257B" w:rsidRDefault="0045257B" w:rsidP="0045257B">
            <w:pPr>
              <w:jc w:val="center"/>
            </w:pPr>
            <w:r w:rsidRPr="00AF7202">
              <w:t>3.13</w:t>
            </w:r>
            <w:r>
              <w:t>.4</w:t>
            </w:r>
          </w:p>
        </w:tc>
        <w:tc>
          <w:tcPr>
            <w:tcW w:w="225" w:type="pct"/>
            <w:vAlign w:val="center"/>
          </w:tcPr>
          <w:p w14:paraId="79E4A1A1" w14:textId="77777777" w:rsidR="0045257B" w:rsidRPr="00053CD0" w:rsidRDefault="0045257B" w:rsidP="0045257B">
            <w:pPr>
              <w:jc w:val="center"/>
              <w:rPr>
                <w:b/>
              </w:rPr>
            </w:pPr>
            <w:r w:rsidRPr="00053CD0">
              <w:rPr>
                <w:b/>
              </w:rPr>
              <w:t>26</w:t>
            </w:r>
          </w:p>
        </w:tc>
        <w:tc>
          <w:tcPr>
            <w:tcW w:w="2162" w:type="pct"/>
            <w:vAlign w:val="center"/>
          </w:tcPr>
          <w:p w14:paraId="53199CB7" w14:textId="77777777" w:rsidR="0045257B" w:rsidRPr="00A60F3D" w:rsidRDefault="0045257B" w:rsidP="0045257B">
            <w:r w:rsidRPr="00A60F3D">
              <w:t>Existe el pie de página?</w:t>
            </w:r>
          </w:p>
        </w:tc>
        <w:tc>
          <w:tcPr>
            <w:tcW w:w="1096" w:type="pct"/>
            <w:vAlign w:val="center"/>
          </w:tcPr>
          <w:p w14:paraId="189E02CE" w14:textId="77777777" w:rsidR="0045257B" w:rsidRPr="0079110A" w:rsidRDefault="0045257B" w:rsidP="0045257B">
            <w:r>
              <w:t>Pie de Página</w:t>
            </w:r>
          </w:p>
        </w:tc>
      </w:tr>
      <w:tr w:rsidR="0045257B" w:rsidRPr="0079110A" w14:paraId="46EE6458" w14:textId="77777777" w:rsidTr="006A4281">
        <w:tc>
          <w:tcPr>
            <w:tcW w:w="560" w:type="pct"/>
            <w:vMerge/>
          </w:tcPr>
          <w:p w14:paraId="6F6F5933" w14:textId="77777777" w:rsidR="0045257B" w:rsidRPr="00053CD0" w:rsidRDefault="0045257B" w:rsidP="0045257B">
            <w:pPr>
              <w:rPr>
                <w:b/>
              </w:rPr>
            </w:pPr>
          </w:p>
        </w:tc>
        <w:tc>
          <w:tcPr>
            <w:tcW w:w="648" w:type="pct"/>
            <w:vMerge/>
          </w:tcPr>
          <w:p w14:paraId="1DBDF3D0" w14:textId="77777777" w:rsidR="0045257B" w:rsidRPr="00053CD0" w:rsidRDefault="0045257B" w:rsidP="0045257B">
            <w:pPr>
              <w:rPr>
                <w:b/>
              </w:rPr>
            </w:pPr>
          </w:p>
        </w:tc>
        <w:tc>
          <w:tcPr>
            <w:tcW w:w="309" w:type="pct"/>
            <w:vAlign w:val="center"/>
          </w:tcPr>
          <w:p w14:paraId="1B3F425D" w14:textId="77777777" w:rsidR="0045257B" w:rsidRDefault="0045257B" w:rsidP="0045257B">
            <w:pPr>
              <w:jc w:val="center"/>
            </w:pPr>
            <w:r w:rsidRPr="00AF7202">
              <w:t>3.13</w:t>
            </w:r>
            <w:r>
              <w:t>.5</w:t>
            </w:r>
          </w:p>
        </w:tc>
        <w:tc>
          <w:tcPr>
            <w:tcW w:w="225" w:type="pct"/>
            <w:vAlign w:val="center"/>
          </w:tcPr>
          <w:p w14:paraId="64E1AE6B" w14:textId="77777777" w:rsidR="0045257B" w:rsidRPr="00053CD0" w:rsidRDefault="0045257B" w:rsidP="0045257B">
            <w:pPr>
              <w:jc w:val="center"/>
              <w:rPr>
                <w:b/>
              </w:rPr>
            </w:pPr>
            <w:r w:rsidRPr="00053CD0">
              <w:rPr>
                <w:b/>
              </w:rPr>
              <w:t>27</w:t>
            </w:r>
          </w:p>
        </w:tc>
        <w:tc>
          <w:tcPr>
            <w:tcW w:w="2162" w:type="pct"/>
            <w:vAlign w:val="center"/>
          </w:tcPr>
          <w:p w14:paraId="40ED2765" w14:textId="77777777" w:rsidR="0045257B" w:rsidRPr="00A60F3D" w:rsidRDefault="0045257B" w:rsidP="0045257B">
            <w:r w:rsidRPr="00A60F3D">
              <w:t>Existe el registro de matrícula?</w:t>
            </w:r>
          </w:p>
        </w:tc>
        <w:tc>
          <w:tcPr>
            <w:tcW w:w="1096" w:type="pct"/>
            <w:vAlign w:val="center"/>
          </w:tcPr>
          <w:p w14:paraId="650D3670" w14:textId="77777777" w:rsidR="0045257B" w:rsidRPr="0079110A" w:rsidRDefault="0045257B" w:rsidP="0045257B">
            <w:r>
              <w:t>Módulo Registro de matrícula</w:t>
            </w:r>
          </w:p>
        </w:tc>
      </w:tr>
      <w:tr w:rsidR="0045257B" w:rsidRPr="0079110A" w14:paraId="3B2A02B9" w14:textId="77777777" w:rsidTr="006A4281">
        <w:tc>
          <w:tcPr>
            <w:tcW w:w="560" w:type="pct"/>
            <w:vMerge/>
          </w:tcPr>
          <w:p w14:paraId="428C4EE6" w14:textId="77777777" w:rsidR="0045257B" w:rsidRPr="00053CD0" w:rsidRDefault="0045257B" w:rsidP="0045257B">
            <w:pPr>
              <w:rPr>
                <w:b/>
              </w:rPr>
            </w:pPr>
          </w:p>
        </w:tc>
        <w:tc>
          <w:tcPr>
            <w:tcW w:w="648" w:type="pct"/>
            <w:vMerge/>
          </w:tcPr>
          <w:p w14:paraId="1BBB999C" w14:textId="77777777" w:rsidR="0045257B" w:rsidRPr="00053CD0" w:rsidRDefault="0045257B" w:rsidP="0045257B">
            <w:pPr>
              <w:rPr>
                <w:b/>
              </w:rPr>
            </w:pPr>
          </w:p>
        </w:tc>
        <w:tc>
          <w:tcPr>
            <w:tcW w:w="309" w:type="pct"/>
            <w:vAlign w:val="center"/>
          </w:tcPr>
          <w:p w14:paraId="0700B72A" w14:textId="77777777" w:rsidR="0045257B" w:rsidRDefault="0045257B" w:rsidP="0045257B">
            <w:pPr>
              <w:jc w:val="center"/>
            </w:pPr>
            <w:r w:rsidRPr="00AF7202">
              <w:t>3.13</w:t>
            </w:r>
            <w:r>
              <w:t>.6</w:t>
            </w:r>
          </w:p>
        </w:tc>
        <w:tc>
          <w:tcPr>
            <w:tcW w:w="225" w:type="pct"/>
            <w:vAlign w:val="center"/>
          </w:tcPr>
          <w:p w14:paraId="417F704B" w14:textId="77777777" w:rsidR="0045257B" w:rsidRPr="00053CD0" w:rsidRDefault="0045257B" w:rsidP="0045257B">
            <w:pPr>
              <w:jc w:val="center"/>
              <w:rPr>
                <w:b/>
              </w:rPr>
            </w:pPr>
            <w:r w:rsidRPr="00053CD0">
              <w:rPr>
                <w:b/>
              </w:rPr>
              <w:t>28</w:t>
            </w:r>
          </w:p>
        </w:tc>
        <w:tc>
          <w:tcPr>
            <w:tcW w:w="2162" w:type="pct"/>
            <w:vAlign w:val="center"/>
          </w:tcPr>
          <w:p w14:paraId="5103C343" w14:textId="77777777" w:rsidR="0045257B" w:rsidRPr="00A60F3D" w:rsidRDefault="0045257B" w:rsidP="0045257B">
            <w:r w:rsidRPr="00A60F3D">
              <w:t>Existe la búsqueda inteligente por alumno?</w:t>
            </w:r>
          </w:p>
        </w:tc>
        <w:tc>
          <w:tcPr>
            <w:tcW w:w="1096" w:type="pct"/>
            <w:vAlign w:val="center"/>
          </w:tcPr>
          <w:p w14:paraId="1866CF43" w14:textId="77777777" w:rsidR="0045257B" w:rsidRPr="0079110A" w:rsidRDefault="0045257B" w:rsidP="0045257B">
            <w:r>
              <w:t>Barra de Búsqueda Inteligente</w:t>
            </w:r>
          </w:p>
        </w:tc>
      </w:tr>
      <w:tr w:rsidR="0045257B" w:rsidRPr="0079110A" w14:paraId="1E202E61" w14:textId="77777777" w:rsidTr="006A4281">
        <w:tc>
          <w:tcPr>
            <w:tcW w:w="560" w:type="pct"/>
            <w:vMerge/>
          </w:tcPr>
          <w:p w14:paraId="55B754B0" w14:textId="77777777" w:rsidR="0045257B" w:rsidRPr="00053CD0" w:rsidRDefault="0045257B" w:rsidP="0045257B">
            <w:pPr>
              <w:rPr>
                <w:b/>
              </w:rPr>
            </w:pPr>
          </w:p>
        </w:tc>
        <w:tc>
          <w:tcPr>
            <w:tcW w:w="648" w:type="pct"/>
            <w:vMerge/>
          </w:tcPr>
          <w:p w14:paraId="7538C9D6" w14:textId="77777777" w:rsidR="0045257B" w:rsidRPr="00053CD0" w:rsidRDefault="0045257B" w:rsidP="0045257B">
            <w:pPr>
              <w:rPr>
                <w:b/>
              </w:rPr>
            </w:pPr>
          </w:p>
        </w:tc>
        <w:tc>
          <w:tcPr>
            <w:tcW w:w="309" w:type="pct"/>
            <w:vAlign w:val="center"/>
          </w:tcPr>
          <w:p w14:paraId="1EA41825" w14:textId="77777777" w:rsidR="0045257B" w:rsidRDefault="0045257B" w:rsidP="0045257B">
            <w:pPr>
              <w:jc w:val="center"/>
            </w:pPr>
            <w:r w:rsidRPr="00AF7202">
              <w:t>3.13</w:t>
            </w:r>
            <w:r>
              <w:t>.7</w:t>
            </w:r>
          </w:p>
        </w:tc>
        <w:tc>
          <w:tcPr>
            <w:tcW w:w="225" w:type="pct"/>
            <w:vAlign w:val="center"/>
          </w:tcPr>
          <w:p w14:paraId="183F1198" w14:textId="77777777" w:rsidR="0045257B" w:rsidRPr="00053CD0" w:rsidRDefault="0045257B" w:rsidP="0045257B">
            <w:pPr>
              <w:jc w:val="center"/>
              <w:rPr>
                <w:b/>
              </w:rPr>
            </w:pPr>
            <w:r w:rsidRPr="00053CD0">
              <w:rPr>
                <w:b/>
              </w:rPr>
              <w:t>29</w:t>
            </w:r>
          </w:p>
        </w:tc>
        <w:tc>
          <w:tcPr>
            <w:tcW w:w="2162" w:type="pct"/>
            <w:vAlign w:val="center"/>
          </w:tcPr>
          <w:p w14:paraId="4692B901" w14:textId="77777777" w:rsidR="0045257B" w:rsidRPr="00A60F3D" w:rsidRDefault="0045257B" w:rsidP="0045257B">
            <w:r w:rsidRPr="00A60F3D">
              <w:t>Existe el registro de los pagos?</w:t>
            </w:r>
          </w:p>
        </w:tc>
        <w:tc>
          <w:tcPr>
            <w:tcW w:w="1096" w:type="pct"/>
            <w:vAlign w:val="center"/>
          </w:tcPr>
          <w:p w14:paraId="05D02B77" w14:textId="77777777" w:rsidR="0045257B" w:rsidRPr="0079110A" w:rsidRDefault="0045257B" w:rsidP="0045257B">
            <w:r>
              <w:t xml:space="preserve">Módulo Registro de pagos </w:t>
            </w:r>
          </w:p>
        </w:tc>
      </w:tr>
      <w:tr w:rsidR="0045257B" w:rsidRPr="005E449F" w14:paraId="2EC76890" w14:textId="77777777" w:rsidTr="006A4281">
        <w:tc>
          <w:tcPr>
            <w:tcW w:w="560" w:type="pct"/>
            <w:vMerge/>
          </w:tcPr>
          <w:p w14:paraId="539FF0EA" w14:textId="77777777" w:rsidR="0045257B" w:rsidRPr="00053CD0" w:rsidRDefault="0045257B" w:rsidP="0045257B">
            <w:pPr>
              <w:rPr>
                <w:b/>
              </w:rPr>
            </w:pPr>
          </w:p>
        </w:tc>
        <w:tc>
          <w:tcPr>
            <w:tcW w:w="648" w:type="pct"/>
            <w:vMerge/>
          </w:tcPr>
          <w:p w14:paraId="39EA2B42" w14:textId="77777777" w:rsidR="0045257B" w:rsidRPr="00053CD0" w:rsidRDefault="0045257B" w:rsidP="0045257B">
            <w:pPr>
              <w:rPr>
                <w:b/>
              </w:rPr>
            </w:pPr>
          </w:p>
        </w:tc>
        <w:tc>
          <w:tcPr>
            <w:tcW w:w="309" w:type="pct"/>
            <w:vAlign w:val="center"/>
          </w:tcPr>
          <w:p w14:paraId="678A4C2E" w14:textId="77777777" w:rsidR="0045257B" w:rsidRDefault="0045257B" w:rsidP="0045257B">
            <w:pPr>
              <w:jc w:val="center"/>
            </w:pPr>
            <w:r w:rsidRPr="00AF7202">
              <w:t>3.13</w:t>
            </w:r>
            <w:r>
              <w:t>.8</w:t>
            </w:r>
          </w:p>
        </w:tc>
        <w:tc>
          <w:tcPr>
            <w:tcW w:w="225" w:type="pct"/>
            <w:vAlign w:val="center"/>
          </w:tcPr>
          <w:p w14:paraId="3F996C4F" w14:textId="77777777" w:rsidR="0045257B" w:rsidRPr="00053CD0" w:rsidRDefault="0045257B" w:rsidP="0045257B">
            <w:pPr>
              <w:jc w:val="center"/>
              <w:rPr>
                <w:b/>
              </w:rPr>
            </w:pPr>
            <w:r w:rsidRPr="00053CD0">
              <w:rPr>
                <w:b/>
              </w:rPr>
              <w:t>30</w:t>
            </w:r>
          </w:p>
        </w:tc>
        <w:tc>
          <w:tcPr>
            <w:tcW w:w="2162" w:type="pct"/>
          </w:tcPr>
          <w:p w14:paraId="7BDCE63E" w14:textId="77777777" w:rsidR="0045257B" w:rsidRPr="00A60F3D" w:rsidRDefault="0045257B" w:rsidP="0045257B">
            <w:r w:rsidRPr="00A60F3D">
              <w:t>Existe la modificación de los datos?</w:t>
            </w:r>
          </w:p>
        </w:tc>
        <w:tc>
          <w:tcPr>
            <w:tcW w:w="1096" w:type="pct"/>
          </w:tcPr>
          <w:p w14:paraId="6479C6AB" w14:textId="77777777" w:rsidR="0045257B" w:rsidRPr="005E449F" w:rsidRDefault="0045257B" w:rsidP="0045257B">
            <w:r>
              <w:t>Módulo Modificación de información</w:t>
            </w:r>
          </w:p>
        </w:tc>
      </w:tr>
      <w:tr w:rsidR="0045257B" w:rsidRPr="005E449F" w14:paraId="72DE060B" w14:textId="77777777" w:rsidTr="006A4281">
        <w:tc>
          <w:tcPr>
            <w:tcW w:w="560" w:type="pct"/>
            <w:vMerge/>
          </w:tcPr>
          <w:p w14:paraId="33031901" w14:textId="77777777" w:rsidR="0045257B" w:rsidRPr="00053CD0" w:rsidRDefault="0045257B" w:rsidP="0045257B">
            <w:pPr>
              <w:rPr>
                <w:b/>
              </w:rPr>
            </w:pPr>
          </w:p>
        </w:tc>
        <w:tc>
          <w:tcPr>
            <w:tcW w:w="648" w:type="pct"/>
            <w:vMerge/>
          </w:tcPr>
          <w:p w14:paraId="18E31A26" w14:textId="77777777" w:rsidR="0045257B" w:rsidRPr="00053CD0" w:rsidRDefault="0045257B" w:rsidP="0045257B">
            <w:pPr>
              <w:rPr>
                <w:b/>
              </w:rPr>
            </w:pPr>
          </w:p>
        </w:tc>
        <w:tc>
          <w:tcPr>
            <w:tcW w:w="309" w:type="pct"/>
            <w:vAlign w:val="center"/>
          </w:tcPr>
          <w:p w14:paraId="5B6EF507" w14:textId="77777777" w:rsidR="0045257B" w:rsidRDefault="0045257B" w:rsidP="0045257B">
            <w:pPr>
              <w:jc w:val="center"/>
            </w:pPr>
            <w:r w:rsidRPr="00AF7202">
              <w:t>3.13</w:t>
            </w:r>
            <w:r>
              <w:t>.9</w:t>
            </w:r>
          </w:p>
        </w:tc>
        <w:tc>
          <w:tcPr>
            <w:tcW w:w="225" w:type="pct"/>
            <w:vAlign w:val="center"/>
          </w:tcPr>
          <w:p w14:paraId="4ABAE37C" w14:textId="77777777" w:rsidR="0045257B" w:rsidRPr="00053CD0" w:rsidRDefault="0045257B" w:rsidP="0045257B">
            <w:pPr>
              <w:jc w:val="center"/>
              <w:rPr>
                <w:b/>
              </w:rPr>
            </w:pPr>
            <w:r w:rsidRPr="00053CD0">
              <w:rPr>
                <w:b/>
              </w:rPr>
              <w:t>31</w:t>
            </w:r>
          </w:p>
        </w:tc>
        <w:tc>
          <w:tcPr>
            <w:tcW w:w="2162" w:type="pct"/>
          </w:tcPr>
          <w:p w14:paraId="7EB5F2FF" w14:textId="77777777" w:rsidR="0045257B" w:rsidRPr="00A60F3D" w:rsidRDefault="0045257B" w:rsidP="0045257B">
            <w:r w:rsidRPr="00A60F3D">
              <w:t>Existe la eliminación de un alumno?</w:t>
            </w:r>
          </w:p>
        </w:tc>
        <w:tc>
          <w:tcPr>
            <w:tcW w:w="1096" w:type="pct"/>
          </w:tcPr>
          <w:p w14:paraId="25381082" w14:textId="77777777" w:rsidR="0045257B" w:rsidRPr="005E449F" w:rsidRDefault="0045257B" w:rsidP="0045257B">
            <w:r>
              <w:t>Botón Eliminación de alumno</w:t>
            </w:r>
          </w:p>
        </w:tc>
      </w:tr>
      <w:tr w:rsidR="0045257B" w:rsidRPr="00056AAA" w14:paraId="31BFD0A3" w14:textId="77777777" w:rsidTr="006A4281">
        <w:tc>
          <w:tcPr>
            <w:tcW w:w="560" w:type="pct"/>
            <w:vMerge/>
          </w:tcPr>
          <w:p w14:paraId="4A9AC463" w14:textId="77777777" w:rsidR="0045257B" w:rsidRPr="00053CD0" w:rsidRDefault="0045257B" w:rsidP="0045257B">
            <w:pPr>
              <w:rPr>
                <w:b/>
              </w:rPr>
            </w:pPr>
          </w:p>
        </w:tc>
        <w:tc>
          <w:tcPr>
            <w:tcW w:w="648" w:type="pct"/>
            <w:vMerge/>
          </w:tcPr>
          <w:p w14:paraId="2E6CF57D" w14:textId="77777777" w:rsidR="0045257B" w:rsidRPr="00053CD0" w:rsidRDefault="0045257B" w:rsidP="0045257B">
            <w:pPr>
              <w:rPr>
                <w:b/>
              </w:rPr>
            </w:pPr>
          </w:p>
        </w:tc>
        <w:tc>
          <w:tcPr>
            <w:tcW w:w="309" w:type="pct"/>
            <w:vAlign w:val="center"/>
          </w:tcPr>
          <w:p w14:paraId="251288FD" w14:textId="77777777" w:rsidR="0045257B" w:rsidRDefault="0045257B" w:rsidP="0045257B">
            <w:pPr>
              <w:jc w:val="center"/>
            </w:pPr>
            <w:r w:rsidRPr="00AF7202">
              <w:t>3.13</w:t>
            </w:r>
            <w:r>
              <w:t>.10</w:t>
            </w:r>
          </w:p>
        </w:tc>
        <w:tc>
          <w:tcPr>
            <w:tcW w:w="225" w:type="pct"/>
            <w:vAlign w:val="center"/>
          </w:tcPr>
          <w:p w14:paraId="531E1DD0" w14:textId="77777777" w:rsidR="0045257B" w:rsidRPr="00053CD0" w:rsidRDefault="0045257B" w:rsidP="0045257B">
            <w:pPr>
              <w:jc w:val="center"/>
              <w:rPr>
                <w:b/>
              </w:rPr>
            </w:pPr>
            <w:r w:rsidRPr="00053CD0">
              <w:rPr>
                <w:b/>
              </w:rPr>
              <w:t>32</w:t>
            </w:r>
          </w:p>
        </w:tc>
        <w:tc>
          <w:tcPr>
            <w:tcW w:w="2162" w:type="pct"/>
          </w:tcPr>
          <w:p w14:paraId="456A8E7A" w14:textId="77777777" w:rsidR="0045257B" w:rsidRPr="00A60F3D" w:rsidRDefault="0045257B" w:rsidP="0045257B">
            <w:r w:rsidRPr="00A60F3D">
              <w:t>Existe la modificación de los pagos?</w:t>
            </w:r>
          </w:p>
        </w:tc>
        <w:tc>
          <w:tcPr>
            <w:tcW w:w="1096" w:type="pct"/>
          </w:tcPr>
          <w:p w14:paraId="23E8B6F6" w14:textId="77777777" w:rsidR="0045257B" w:rsidRPr="00A60F3D" w:rsidRDefault="0045257B" w:rsidP="0045257B">
            <w:r w:rsidRPr="00A60F3D">
              <w:t>Módulo Modificación de los pagos</w:t>
            </w:r>
          </w:p>
        </w:tc>
      </w:tr>
      <w:tr w:rsidR="0045257B" w:rsidRPr="005E449F" w14:paraId="563BD171" w14:textId="77777777" w:rsidTr="006A4281">
        <w:tc>
          <w:tcPr>
            <w:tcW w:w="560" w:type="pct"/>
            <w:vMerge/>
          </w:tcPr>
          <w:p w14:paraId="26B3CBD1" w14:textId="77777777" w:rsidR="0045257B" w:rsidRPr="00A60F3D" w:rsidRDefault="0045257B" w:rsidP="0045257B">
            <w:pPr>
              <w:rPr>
                <w:b/>
              </w:rPr>
            </w:pPr>
          </w:p>
        </w:tc>
        <w:tc>
          <w:tcPr>
            <w:tcW w:w="648" w:type="pct"/>
            <w:vMerge/>
          </w:tcPr>
          <w:p w14:paraId="5A9ED928" w14:textId="77777777" w:rsidR="0045257B" w:rsidRPr="00A60F3D" w:rsidRDefault="0045257B" w:rsidP="0045257B">
            <w:pPr>
              <w:rPr>
                <w:b/>
              </w:rPr>
            </w:pPr>
          </w:p>
        </w:tc>
        <w:tc>
          <w:tcPr>
            <w:tcW w:w="309" w:type="pct"/>
            <w:vAlign w:val="center"/>
          </w:tcPr>
          <w:p w14:paraId="1AFDB145" w14:textId="77777777" w:rsidR="0045257B" w:rsidRDefault="0045257B" w:rsidP="0045257B">
            <w:pPr>
              <w:jc w:val="center"/>
            </w:pPr>
            <w:r w:rsidRPr="00AF7202">
              <w:t>3.13</w:t>
            </w:r>
            <w:r>
              <w:t>.11</w:t>
            </w:r>
          </w:p>
        </w:tc>
        <w:tc>
          <w:tcPr>
            <w:tcW w:w="225" w:type="pct"/>
            <w:vAlign w:val="center"/>
          </w:tcPr>
          <w:p w14:paraId="11866076" w14:textId="77777777" w:rsidR="0045257B" w:rsidRPr="00053CD0" w:rsidRDefault="0045257B" w:rsidP="0045257B">
            <w:pPr>
              <w:jc w:val="center"/>
              <w:rPr>
                <w:b/>
              </w:rPr>
            </w:pPr>
            <w:r w:rsidRPr="00053CD0">
              <w:rPr>
                <w:b/>
              </w:rPr>
              <w:t>33</w:t>
            </w:r>
          </w:p>
        </w:tc>
        <w:tc>
          <w:tcPr>
            <w:tcW w:w="2162" w:type="pct"/>
          </w:tcPr>
          <w:p w14:paraId="6B2F51C7" w14:textId="77777777" w:rsidR="0045257B" w:rsidRPr="00A60F3D" w:rsidRDefault="0045257B" w:rsidP="0045257B">
            <w:r w:rsidRPr="00A60F3D">
              <w:t>Existe la asignación de las secciones de aulas?</w:t>
            </w:r>
          </w:p>
        </w:tc>
        <w:tc>
          <w:tcPr>
            <w:tcW w:w="1096" w:type="pct"/>
          </w:tcPr>
          <w:p w14:paraId="11612101" w14:textId="77777777" w:rsidR="0045257B" w:rsidRPr="005E449F" w:rsidRDefault="0045257B" w:rsidP="0045257B">
            <w:r>
              <w:t>Módulo Asignar sección</w:t>
            </w:r>
          </w:p>
        </w:tc>
      </w:tr>
      <w:tr w:rsidR="0045257B" w:rsidRPr="005E449F" w14:paraId="1082ED79" w14:textId="77777777" w:rsidTr="006A4281">
        <w:tc>
          <w:tcPr>
            <w:tcW w:w="560" w:type="pct"/>
            <w:vMerge/>
          </w:tcPr>
          <w:p w14:paraId="4FDED117" w14:textId="77777777" w:rsidR="0045257B" w:rsidRPr="00053CD0" w:rsidRDefault="0045257B" w:rsidP="0045257B">
            <w:pPr>
              <w:rPr>
                <w:b/>
              </w:rPr>
            </w:pPr>
          </w:p>
        </w:tc>
        <w:tc>
          <w:tcPr>
            <w:tcW w:w="648" w:type="pct"/>
            <w:vMerge/>
          </w:tcPr>
          <w:p w14:paraId="32082E8E" w14:textId="77777777" w:rsidR="0045257B" w:rsidRPr="00053CD0" w:rsidRDefault="0045257B" w:rsidP="0045257B">
            <w:pPr>
              <w:rPr>
                <w:b/>
              </w:rPr>
            </w:pPr>
          </w:p>
        </w:tc>
        <w:tc>
          <w:tcPr>
            <w:tcW w:w="309" w:type="pct"/>
            <w:vAlign w:val="center"/>
          </w:tcPr>
          <w:p w14:paraId="7EEED732" w14:textId="77777777" w:rsidR="0045257B" w:rsidRDefault="0045257B" w:rsidP="0045257B">
            <w:pPr>
              <w:jc w:val="center"/>
            </w:pPr>
            <w:r w:rsidRPr="00AF7202">
              <w:t>3.13</w:t>
            </w:r>
            <w:r>
              <w:t>.12</w:t>
            </w:r>
          </w:p>
        </w:tc>
        <w:tc>
          <w:tcPr>
            <w:tcW w:w="225" w:type="pct"/>
            <w:vAlign w:val="center"/>
          </w:tcPr>
          <w:p w14:paraId="2BC2A2A9" w14:textId="77777777" w:rsidR="0045257B" w:rsidRPr="00053CD0" w:rsidRDefault="0045257B" w:rsidP="0045257B">
            <w:pPr>
              <w:jc w:val="center"/>
              <w:rPr>
                <w:b/>
              </w:rPr>
            </w:pPr>
            <w:r w:rsidRPr="00053CD0">
              <w:rPr>
                <w:b/>
              </w:rPr>
              <w:t>34</w:t>
            </w:r>
          </w:p>
        </w:tc>
        <w:tc>
          <w:tcPr>
            <w:tcW w:w="2162" w:type="pct"/>
          </w:tcPr>
          <w:p w14:paraId="64E6ECDB" w14:textId="77777777" w:rsidR="0045257B" w:rsidRPr="00A60F3D" w:rsidRDefault="0045257B" w:rsidP="0045257B">
            <w:r w:rsidRPr="00A60F3D">
              <w:t>Existe la descarga de los datos en formato PDF?</w:t>
            </w:r>
          </w:p>
        </w:tc>
        <w:tc>
          <w:tcPr>
            <w:tcW w:w="1096" w:type="pct"/>
          </w:tcPr>
          <w:p w14:paraId="0A1987FF" w14:textId="77777777" w:rsidR="0045257B" w:rsidRPr="005E449F" w:rsidRDefault="0045257B" w:rsidP="0045257B">
            <w:r>
              <w:t>Botón Descargar en PDF</w:t>
            </w:r>
          </w:p>
        </w:tc>
      </w:tr>
      <w:tr w:rsidR="0045257B" w:rsidRPr="00056AAA" w14:paraId="618D62F7" w14:textId="77777777" w:rsidTr="006A4281">
        <w:tc>
          <w:tcPr>
            <w:tcW w:w="560" w:type="pct"/>
            <w:vMerge/>
          </w:tcPr>
          <w:p w14:paraId="09DCF867" w14:textId="77777777" w:rsidR="0045257B" w:rsidRPr="00053CD0" w:rsidRDefault="0045257B" w:rsidP="0045257B">
            <w:pPr>
              <w:rPr>
                <w:b/>
              </w:rPr>
            </w:pPr>
          </w:p>
        </w:tc>
        <w:tc>
          <w:tcPr>
            <w:tcW w:w="648" w:type="pct"/>
            <w:vMerge w:val="restart"/>
            <w:vAlign w:val="center"/>
          </w:tcPr>
          <w:p w14:paraId="7D3238CB" w14:textId="77777777" w:rsidR="0045257B" w:rsidRPr="00053CD0" w:rsidRDefault="0045257B" w:rsidP="0045257B">
            <w:pPr>
              <w:rPr>
                <w:b/>
              </w:rPr>
            </w:pPr>
            <w:r w:rsidRPr="00053CD0">
              <w:rPr>
                <w:b/>
              </w:rPr>
              <w:t>PRUEBAS</w:t>
            </w:r>
          </w:p>
          <w:p w14:paraId="0AB9B87D" w14:textId="77777777" w:rsidR="0045257B" w:rsidRPr="00053CD0" w:rsidRDefault="0045257B" w:rsidP="0045257B">
            <w:pPr>
              <w:rPr>
                <w:b/>
              </w:rPr>
            </w:pPr>
          </w:p>
        </w:tc>
        <w:tc>
          <w:tcPr>
            <w:tcW w:w="309" w:type="pct"/>
            <w:vAlign w:val="center"/>
          </w:tcPr>
          <w:p w14:paraId="11E746E4" w14:textId="77777777" w:rsidR="0045257B" w:rsidRPr="005E449F" w:rsidRDefault="0045257B" w:rsidP="0045257B">
            <w:pPr>
              <w:jc w:val="center"/>
            </w:pPr>
            <w:r>
              <w:t>3.8</w:t>
            </w:r>
          </w:p>
        </w:tc>
        <w:tc>
          <w:tcPr>
            <w:tcW w:w="225" w:type="pct"/>
            <w:vAlign w:val="center"/>
          </w:tcPr>
          <w:p w14:paraId="70974422" w14:textId="77777777" w:rsidR="0045257B" w:rsidRPr="00053CD0" w:rsidRDefault="0045257B" w:rsidP="0045257B">
            <w:pPr>
              <w:jc w:val="center"/>
              <w:rPr>
                <w:b/>
              </w:rPr>
            </w:pPr>
            <w:r w:rsidRPr="00053CD0">
              <w:rPr>
                <w:b/>
              </w:rPr>
              <w:t>35</w:t>
            </w:r>
          </w:p>
        </w:tc>
        <w:tc>
          <w:tcPr>
            <w:tcW w:w="2162" w:type="pct"/>
          </w:tcPr>
          <w:p w14:paraId="761DCC1A" w14:textId="77777777" w:rsidR="0045257B" w:rsidRPr="00A60F3D" w:rsidRDefault="0045257B" w:rsidP="0045257B">
            <w:r w:rsidRPr="00A60F3D">
              <w:t>Existe el plan de pruebas de matrícula y pagos</w:t>
            </w:r>
          </w:p>
        </w:tc>
        <w:tc>
          <w:tcPr>
            <w:tcW w:w="1096" w:type="pct"/>
          </w:tcPr>
          <w:p w14:paraId="702BF61B" w14:textId="77777777" w:rsidR="0045257B" w:rsidRPr="00A60F3D" w:rsidRDefault="0045257B" w:rsidP="0045257B">
            <w:r w:rsidRPr="00A60F3D">
              <w:t>Cuadro de plan de pruebas del Módulo Matrícula y Pago</w:t>
            </w:r>
          </w:p>
        </w:tc>
      </w:tr>
      <w:tr w:rsidR="0045257B" w:rsidRPr="00056AAA" w14:paraId="57A6C821" w14:textId="77777777" w:rsidTr="006A4281">
        <w:tc>
          <w:tcPr>
            <w:tcW w:w="560" w:type="pct"/>
            <w:vMerge/>
          </w:tcPr>
          <w:p w14:paraId="081A92FF" w14:textId="77777777" w:rsidR="0045257B" w:rsidRPr="00A60F3D" w:rsidRDefault="0045257B" w:rsidP="0045257B">
            <w:pPr>
              <w:rPr>
                <w:b/>
              </w:rPr>
            </w:pPr>
          </w:p>
        </w:tc>
        <w:tc>
          <w:tcPr>
            <w:tcW w:w="648" w:type="pct"/>
            <w:vMerge/>
          </w:tcPr>
          <w:p w14:paraId="7E85FE60" w14:textId="77777777" w:rsidR="0045257B" w:rsidRPr="00A60F3D" w:rsidRDefault="0045257B" w:rsidP="0045257B">
            <w:pPr>
              <w:rPr>
                <w:b/>
              </w:rPr>
            </w:pPr>
          </w:p>
        </w:tc>
        <w:tc>
          <w:tcPr>
            <w:tcW w:w="309" w:type="pct"/>
            <w:vAlign w:val="center"/>
          </w:tcPr>
          <w:p w14:paraId="757C9C7D" w14:textId="77777777" w:rsidR="0045257B" w:rsidRPr="005E449F" w:rsidRDefault="0045257B" w:rsidP="0045257B">
            <w:pPr>
              <w:jc w:val="center"/>
            </w:pPr>
            <w:r>
              <w:t>3.9</w:t>
            </w:r>
          </w:p>
        </w:tc>
        <w:tc>
          <w:tcPr>
            <w:tcW w:w="225" w:type="pct"/>
            <w:vAlign w:val="center"/>
          </w:tcPr>
          <w:p w14:paraId="488C4BBD" w14:textId="77777777" w:rsidR="0045257B" w:rsidRPr="00053CD0" w:rsidRDefault="0045257B" w:rsidP="0045257B">
            <w:pPr>
              <w:jc w:val="center"/>
              <w:rPr>
                <w:b/>
              </w:rPr>
            </w:pPr>
            <w:r w:rsidRPr="00053CD0">
              <w:rPr>
                <w:b/>
              </w:rPr>
              <w:t>36</w:t>
            </w:r>
          </w:p>
        </w:tc>
        <w:tc>
          <w:tcPr>
            <w:tcW w:w="2162" w:type="pct"/>
          </w:tcPr>
          <w:p w14:paraId="494273E4" w14:textId="77777777" w:rsidR="0045257B" w:rsidRPr="00A60F3D" w:rsidRDefault="0045257B" w:rsidP="0045257B">
            <w:r w:rsidRPr="00A60F3D">
              <w:t>Existe el plan de pruebas de modificaciones de matrícula y pagos</w:t>
            </w:r>
          </w:p>
        </w:tc>
        <w:tc>
          <w:tcPr>
            <w:tcW w:w="1096" w:type="pct"/>
          </w:tcPr>
          <w:p w14:paraId="1564D0B1" w14:textId="77777777" w:rsidR="0045257B" w:rsidRPr="00A60F3D" w:rsidRDefault="0045257B" w:rsidP="0045257B">
            <w:r w:rsidRPr="00A60F3D">
              <w:t>Cuadro de plan de pruebas de modificaciones del Módulo Matrícula y Pago</w:t>
            </w:r>
          </w:p>
        </w:tc>
      </w:tr>
      <w:tr w:rsidR="0045257B" w:rsidRPr="00056AAA" w14:paraId="520A477F" w14:textId="77777777" w:rsidTr="006A4281">
        <w:tc>
          <w:tcPr>
            <w:tcW w:w="560" w:type="pct"/>
            <w:vMerge/>
          </w:tcPr>
          <w:p w14:paraId="34586BD0" w14:textId="77777777" w:rsidR="0045257B" w:rsidRPr="00A60F3D" w:rsidRDefault="0045257B" w:rsidP="0045257B">
            <w:pPr>
              <w:rPr>
                <w:b/>
              </w:rPr>
            </w:pPr>
          </w:p>
        </w:tc>
        <w:tc>
          <w:tcPr>
            <w:tcW w:w="648" w:type="pct"/>
            <w:vMerge/>
          </w:tcPr>
          <w:p w14:paraId="3F2CCB87" w14:textId="77777777" w:rsidR="0045257B" w:rsidRPr="00A60F3D" w:rsidRDefault="0045257B" w:rsidP="0045257B">
            <w:pPr>
              <w:rPr>
                <w:b/>
              </w:rPr>
            </w:pPr>
          </w:p>
        </w:tc>
        <w:tc>
          <w:tcPr>
            <w:tcW w:w="309" w:type="pct"/>
            <w:vAlign w:val="center"/>
          </w:tcPr>
          <w:p w14:paraId="3488C007" w14:textId="77777777" w:rsidR="0045257B" w:rsidRPr="005E449F" w:rsidRDefault="0045257B" w:rsidP="0045257B">
            <w:pPr>
              <w:jc w:val="center"/>
            </w:pPr>
            <w:r>
              <w:t>3.10</w:t>
            </w:r>
          </w:p>
        </w:tc>
        <w:tc>
          <w:tcPr>
            <w:tcW w:w="225" w:type="pct"/>
            <w:vAlign w:val="center"/>
          </w:tcPr>
          <w:p w14:paraId="7D3B990B" w14:textId="77777777" w:rsidR="0045257B" w:rsidRPr="00053CD0" w:rsidRDefault="0045257B" w:rsidP="0045257B">
            <w:pPr>
              <w:jc w:val="center"/>
              <w:rPr>
                <w:b/>
              </w:rPr>
            </w:pPr>
            <w:r w:rsidRPr="00053CD0">
              <w:rPr>
                <w:b/>
              </w:rPr>
              <w:t>37</w:t>
            </w:r>
          </w:p>
        </w:tc>
        <w:tc>
          <w:tcPr>
            <w:tcW w:w="2162" w:type="pct"/>
          </w:tcPr>
          <w:p w14:paraId="726B264A" w14:textId="77777777" w:rsidR="0045257B" w:rsidRPr="00A60F3D" w:rsidRDefault="0045257B" w:rsidP="0045257B">
            <w:r w:rsidRPr="00A60F3D">
              <w:t>Existe el plan de pruebas de eliminación de matrícula y pagos</w:t>
            </w:r>
          </w:p>
        </w:tc>
        <w:tc>
          <w:tcPr>
            <w:tcW w:w="1096" w:type="pct"/>
          </w:tcPr>
          <w:p w14:paraId="13A8E949" w14:textId="77777777" w:rsidR="0045257B" w:rsidRPr="00A60F3D" w:rsidRDefault="0045257B" w:rsidP="0045257B">
            <w:r w:rsidRPr="00A60F3D">
              <w:t>Cuadro de plan de pruebas de eliminación de los registros Matrícula y Pago</w:t>
            </w:r>
          </w:p>
        </w:tc>
      </w:tr>
      <w:tr w:rsidR="0045257B" w:rsidRPr="00056AAA" w14:paraId="4136303B" w14:textId="77777777" w:rsidTr="006A4281">
        <w:tc>
          <w:tcPr>
            <w:tcW w:w="560" w:type="pct"/>
            <w:vMerge/>
          </w:tcPr>
          <w:p w14:paraId="6F65B2E4" w14:textId="77777777" w:rsidR="0045257B" w:rsidRPr="00A60F3D" w:rsidRDefault="0045257B" w:rsidP="0045257B">
            <w:pPr>
              <w:rPr>
                <w:b/>
              </w:rPr>
            </w:pPr>
          </w:p>
        </w:tc>
        <w:tc>
          <w:tcPr>
            <w:tcW w:w="648" w:type="pct"/>
            <w:vMerge/>
          </w:tcPr>
          <w:p w14:paraId="2B8CDA47" w14:textId="77777777" w:rsidR="0045257B" w:rsidRPr="00A60F3D" w:rsidRDefault="0045257B" w:rsidP="0045257B">
            <w:pPr>
              <w:rPr>
                <w:b/>
              </w:rPr>
            </w:pPr>
          </w:p>
        </w:tc>
        <w:tc>
          <w:tcPr>
            <w:tcW w:w="309" w:type="pct"/>
            <w:vAlign w:val="center"/>
          </w:tcPr>
          <w:p w14:paraId="559E9C99" w14:textId="77777777" w:rsidR="0045257B" w:rsidRPr="005E449F" w:rsidRDefault="0045257B" w:rsidP="0045257B">
            <w:pPr>
              <w:jc w:val="center"/>
            </w:pPr>
            <w:r>
              <w:t>3.11</w:t>
            </w:r>
          </w:p>
        </w:tc>
        <w:tc>
          <w:tcPr>
            <w:tcW w:w="225" w:type="pct"/>
            <w:vAlign w:val="center"/>
          </w:tcPr>
          <w:p w14:paraId="40EA8C5F" w14:textId="77777777" w:rsidR="0045257B" w:rsidRPr="00053CD0" w:rsidRDefault="0045257B" w:rsidP="0045257B">
            <w:pPr>
              <w:jc w:val="center"/>
              <w:rPr>
                <w:b/>
              </w:rPr>
            </w:pPr>
            <w:r w:rsidRPr="00053CD0">
              <w:rPr>
                <w:b/>
              </w:rPr>
              <w:t>38</w:t>
            </w:r>
          </w:p>
        </w:tc>
        <w:tc>
          <w:tcPr>
            <w:tcW w:w="2162" w:type="pct"/>
          </w:tcPr>
          <w:p w14:paraId="0117FCD8" w14:textId="77777777" w:rsidR="0045257B" w:rsidRPr="00A60F3D" w:rsidRDefault="0045257B" w:rsidP="0045257B">
            <w:r w:rsidRPr="00A60F3D">
              <w:t>Existe el plan de pruebas del módulo secciones</w:t>
            </w:r>
          </w:p>
        </w:tc>
        <w:tc>
          <w:tcPr>
            <w:tcW w:w="1096" w:type="pct"/>
          </w:tcPr>
          <w:p w14:paraId="104BA644" w14:textId="77777777" w:rsidR="0045257B" w:rsidRPr="00A60F3D" w:rsidRDefault="0045257B" w:rsidP="0045257B">
            <w:r w:rsidRPr="00A60F3D">
              <w:t>Cuadro de plan de pruebas del Módulo Secciones</w:t>
            </w:r>
          </w:p>
        </w:tc>
      </w:tr>
      <w:tr w:rsidR="0045257B" w:rsidRPr="005E449F" w14:paraId="3A619C3B" w14:textId="77777777" w:rsidTr="006A4281">
        <w:tc>
          <w:tcPr>
            <w:tcW w:w="560" w:type="pct"/>
            <w:vMerge w:val="restart"/>
            <w:vAlign w:val="center"/>
          </w:tcPr>
          <w:p w14:paraId="56E52F3F" w14:textId="77777777" w:rsidR="0045257B" w:rsidRPr="00053CD0" w:rsidRDefault="0045257B" w:rsidP="0045257B">
            <w:pPr>
              <w:rPr>
                <w:b/>
              </w:rPr>
            </w:pPr>
            <w:r w:rsidRPr="00053CD0">
              <w:rPr>
                <w:b/>
              </w:rPr>
              <w:t>SCRUM</w:t>
            </w:r>
          </w:p>
        </w:tc>
        <w:tc>
          <w:tcPr>
            <w:tcW w:w="648" w:type="pct"/>
            <w:vMerge w:val="restart"/>
            <w:vAlign w:val="center"/>
          </w:tcPr>
          <w:p w14:paraId="315263F2" w14:textId="77777777" w:rsidR="0045257B" w:rsidRPr="00053CD0" w:rsidRDefault="0045257B" w:rsidP="0045257B">
            <w:pPr>
              <w:rPr>
                <w:b/>
              </w:rPr>
            </w:pPr>
            <w:r w:rsidRPr="00053CD0">
              <w:rPr>
                <w:b/>
              </w:rPr>
              <w:t>SEGUIMIENTO DE SPRINT</w:t>
            </w:r>
          </w:p>
          <w:p w14:paraId="40D10F82" w14:textId="77777777" w:rsidR="0045257B" w:rsidRPr="00053CD0" w:rsidRDefault="0045257B" w:rsidP="0045257B">
            <w:pPr>
              <w:rPr>
                <w:b/>
              </w:rPr>
            </w:pPr>
          </w:p>
        </w:tc>
        <w:tc>
          <w:tcPr>
            <w:tcW w:w="309" w:type="pct"/>
            <w:vAlign w:val="center"/>
          </w:tcPr>
          <w:p w14:paraId="2F4CCAD7" w14:textId="77777777" w:rsidR="0045257B" w:rsidRPr="005E449F" w:rsidRDefault="0045257B" w:rsidP="0045257B">
            <w:pPr>
              <w:jc w:val="center"/>
            </w:pPr>
            <w:r>
              <w:t>3.12</w:t>
            </w:r>
          </w:p>
        </w:tc>
        <w:tc>
          <w:tcPr>
            <w:tcW w:w="225" w:type="pct"/>
            <w:vAlign w:val="center"/>
          </w:tcPr>
          <w:p w14:paraId="300E6110" w14:textId="77777777" w:rsidR="0045257B" w:rsidRPr="00053CD0" w:rsidRDefault="0045257B" w:rsidP="0045257B">
            <w:pPr>
              <w:jc w:val="center"/>
              <w:rPr>
                <w:b/>
              </w:rPr>
            </w:pPr>
            <w:r w:rsidRPr="00053CD0">
              <w:rPr>
                <w:b/>
              </w:rPr>
              <w:t>39</w:t>
            </w:r>
          </w:p>
        </w:tc>
        <w:tc>
          <w:tcPr>
            <w:tcW w:w="2162" w:type="pct"/>
          </w:tcPr>
          <w:p w14:paraId="32AE7D2D" w14:textId="77777777" w:rsidR="0045257B" w:rsidRPr="00A60F3D" w:rsidRDefault="0045257B" w:rsidP="0045257B">
            <w:r w:rsidRPr="00A60F3D">
              <w:t>Se ha realizado la planificación del Sprint?</w:t>
            </w:r>
          </w:p>
        </w:tc>
        <w:tc>
          <w:tcPr>
            <w:tcW w:w="1096" w:type="pct"/>
          </w:tcPr>
          <w:p w14:paraId="6B05036F" w14:textId="77777777" w:rsidR="0045257B" w:rsidRPr="005E449F" w:rsidRDefault="0045257B" w:rsidP="0045257B">
            <w:r>
              <w:t xml:space="preserve">Tablero de Gestión </w:t>
            </w:r>
          </w:p>
        </w:tc>
      </w:tr>
      <w:tr w:rsidR="0045257B" w:rsidRPr="005E449F" w14:paraId="0D1041D4" w14:textId="77777777" w:rsidTr="006A4281">
        <w:trPr>
          <w:trHeight w:val="206"/>
        </w:trPr>
        <w:tc>
          <w:tcPr>
            <w:tcW w:w="560" w:type="pct"/>
            <w:vMerge/>
          </w:tcPr>
          <w:p w14:paraId="4DB35448" w14:textId="77777777" w:rsidR="0045257B" w:rsidRPr="00053CD0" w:rsidRDefault="0045257B" w:rsidP="0045257B">
            <w:pPr>
              <w:rPr>
                <w:b/>
              </w:rPr>
            </w:pPr>
          </w:p>
        </w:tc>
        <w:tc>
          <w:tcPr>
            <w:tcW w:w="648" w:type="pct"/>
            <w:vMerge/>
          </w:tcPr>
          <w:p w14:paraId="73B5279E" w14:textId="77777777" w:rsidR="0045257B" w:rsidRPr="00053CD0" w:rsidRDefault="0045257B" w:rsidP="0045257B">
            <w:pPr>
              <w:rPr>
                <w:b/>
              </w:rPr>
            </w:pPr>
          </w:p>
        </w:tc>
        <w:tc>
          <w:tcPr>
            <w:tcW w:w="309" w:type="pct"/>
            <w:vAlign w:val="center"/>
          </w:tcPr>
          <w:p w14:paraId="07BDD3F5" w14:textId="77777777" w:rsidR="0045257B" w:rsidRPr="005E449F" w:rsidRDefault="0045257B" w:rsidP="0045257B">
            <w:pPr>
              <w:jc w:val="center"/>
            </w:pPr>
            <w:r>
              <w:t>-</w:t>
            </w:r>
          </w:p>
        </w:tc>
        <w:tc>
          <w:tcPr>
            <w:tcW w:w="225" w:type="pct"/>
            <w:vAlign w:val="center"/>
          </w:tcPr>
          <w:p w14:paraId="187925B7" w14:textId="77777777" w:rsidR="0045257B" w:rsidRPr="00053CD0" w:rsidRDefault="0045257B" w:rsidP="0045257B">
            <w:pPr>
              <w:jc w:val="center"/>
              <w:rPr>
                <w:b/>
              </w:rPr>
            </w:pPr>
            <w:r w:rsidRPr="00053CD0">
              <w:rPr>
                <w:b/>
              </w:rPr>
              <w:t>40</w:t>
            </w:r>
          </w:p>
        </w:tc>
        <w:tc>
          <w:tcPr>
            <w:tcW w:w="2162" w:type="pct"/>
          </w:tcPr>
          <w:p w14:paraId="7AA88A6F" w14:textId="77777777" w:rsidR="0045257B" w:rsidRPr="00A60F3D" w:rsidRDefault="0045257B" w:rsidP="0045257B">
            <w:r w:rsidRPr="00A60F3D">
              <w:t>Se ha realizado la ceremonia diaria de Sprint?</w:t>
            </w:r>
          </w:p>
        </w:tc>
        <w:tc>
          <w:tcPr>
            <w:tcW w:w="1096" w:type="pct"/>
          </w:tcPr>
          <w:p w14:paraId="2ED3C3EE" w14:textId="77777777" w:rsidR="0045257B" w:rsidRPr="005E449F" w:rsidRDefault="0045257B" w:rsidP="0045257B">
            <w:r>
              <w:t>Reporte Daily Sprint</w:t>
            </w:r>
          </w:p>
        </w:tc>
      </w:tr>
      <w:tr w:rsidR="0045257B" w:rsidRPr="005E449F" w14:paraId="4322C3F1" w14:textId="77777777" w:rsidTr="006A4281">
        <w:tc>
          <w:tcPr>
            <w:tcW w:w="560" w:type="pct"/>
            <w:vMerge/>
          </w:tcPr>
          <w:p w14:paraId="43BA169E" w14:textId="77777777" w:rsidR="0045257B" w:rsidRPr="00053CD0" w:rsidRDefault="0045257B" w:rsidP="0045257B">
            <w:pPr>
              <w:rPr>
                <w:b/>
              </w:rPr>
            </w:pPr>
          </w:p>
        </w:tc>
        <w:tc>
          <w:tcPr>
            <w:tcW w:w="648" w:type="pct"/>
            <w:vMerge/>
          </w:tcPr>
          <w:p w14:paraId="55027281" w14:textId="77777777" w:rsidR="0045257B" w:rsidRPr="00053CD0" w:rsidRDefault="0045257B" w:rsidP="0045257B">
            <w:pPr>
              <w:rPr>
                <w:b/>
              </w:rPr>
            </w:pPr>
          </w:p>
        </w:tc>
        <w:tc>
          <w:tcPr>
            <w:tcW w:w="309" w:type="pct"/>
            <w:vAlign w:val="center"/>
          </w:tcPr>
          <w:p w14:paraId="59EFA72A" w14:textId="77777777" w:rsidR="0045257B" w:rsidRPr="005E449F" w:rsidRDefault="0045257B" w:rsidP="0045257B">
            <w:pPr>
              <w:jc w:val="center"/>
            </w:pPr>
            <w:r>
              <w:t>-</w:t>
            </w:r>
          </w:p>
        </w:tc>
        <w:tc>
          <w:tcPr>
            <w:tcW w:w="225" w:type="pct"/>
            <w:vAlign w:val="center"/>
          </w:tcPr>
          <w:p w14:paraId="59ECCA1A" w14:textId="77777777" w:rsidR="0045257B" w:rsidRPr="00053CD0" w:rsidRDefault="0045257B" w:rsidP="0045257B">
            <w:pPr>
              <w:jc w:val="center"/>
              <w:rPr>
                <w:b/>
              </w:rPr>
            </w:pPr>
            <w:r w:rsidRPr="00053CD0">
              <w:rPr>
                <w:b/>
              </w:rPr>
              <w:t>41</w:t>
            </w:r>
          </w:p>
        </w:tc>
        <w:tc>
          <w:tcPr>
            <w:tcW w:w="2162" w:type="pct"/>
          </w:tcPr>
          <w:p w14:paraId="6C122B19" w14:textId="77777777" w:rsidR="0045257B" w:rsidRPr="00A60F3D" w:rsidRDefault="0045257B" w:rsidP="0045257B">
            <w:r w:rsidRPr="00A60F3D">
              <w:t>Se ha realizado la retrospectiva del Sprint?</w:t>
            </w:r>
          </w:p>
        </w:tc>
        <w:tc>
          <w:tcPr>
            <w:tcW w:w="1096" w:type="pct"/>
          </w:tcPr>
          <w:p w14:paraId="100C4E41" w14:textId="77777777" w:rsidR="0045257B" w:rsidRPr="005E449F" w:rsidRDefault="0045257B" w:rsidP="0045257B">
            <w:r>
              <w:t>Reporte Sprint Retrospective</w:t>
            </w:r>
          </w:p>
        </w:tc>
      </w:tr>
      <w:tr w:rsidR="0045257B" w:rsidRPr="005E449F" w14:paraId="6F718648" w14:textId="77777777" w:rsidTr="006A4281">
        <w:tc>
          <w:tcPr>
            <w:tcW w:w="560" w:type="pct"/>
            <w:vMerge/>
          </w:tcPr>
          <w:p w14:paraId="27C3D476" w14:textId="77777777" w:rsidR="0045257B" w:rsidRPr="00053CD0" w:rsidRDefault="0045257B" w:rsidP="0045257B">
            <w:pPr>
              <w:rPr>
                <w:b/>
              </w:rPr>
            </w:pPr>
          </w:p>
        </w:tc>
        <w:tc>
          <w:tcPr>
            <w:tcW w:w="648" w:type="pct"/>
            <w:vMerge/>
          </w:tcPr>
          <w:p w14:paraId="1EBA7987" w14:textId="77777777" w:rsidR="0045257B" w:rsidRPr="00053CD0" w:rsidRDefault="0045257B" w:rsidP="0045257B">
            <w:pPr>
              <w:rPr>
                <w:b/>
              </w:rPr>
            </w:pPr>
          </w:p>
        </w:tc>
        <w:tc>
          <w:tcPr>
            <w:tcW w:w="309" w:type="pct"/>
            <w:vAlign w:val="center"/>
          </w:tcPr>
          <w:p w14:paraId="72D4EE88" w14:textId="77777777" w:rsidR="0045257B" w:rsidRPr="005E449F" w:rsidRDefault="0045257B" w:rsidP="0045257B">
            <w:pPr>
              <w:jc w:val="center"/>
            </w:pPr>
            <w:r>
              <w:t>-</w:t>
            </w:r>
          </w:p>
        </w:tc>
        <w:tc>
          <w:tcPr>
            <w:tcW w:w="225" w:type="pct"/>
            <w:vAlign w:val="center"/>
          </w:tcPr>
          <w:p w14:paraId="6DCFC3FA" w14:textId="77777777" w:rsidR="0045257B" w:rsidRPr="00053CD0" w:rsidRDefault="0045257B" w:rsidP="0045257B">
            <w:pPr>
              <w:jc w:val="center"/>
              <w:rPr>
                <w:b/>
              </w:rPr>
            </w:pPr>
            <w:r w:rsidRPr="00053CD0">
              <w:rPr>
                <w:b/>
              </w:rPr>
              <w:t>42</w:t>
            </w:r>
          </w:p>
        </w:tc>
        <w:tc>
          <w:tcPr>
            <w:tcW w:w="2162" w:type="pct"/>
          </w:tcPr>
          <w:p w14:paraId="569E2F4D" w14:textId="77777777" w:rsidR="0045257B" w:rsidRPr="00A60F3D" w:rsidRDefault="0045257B" w:rsidP="0045257B">
            <w:r w:rsidRPr="00A60F3D">
              <w:t>Se ha realizado la revisión del Sprint?</w:t>
            </w:r>
          </w:p>
        </w:tc>
        <w:tc>
          <w:tcPr>
            <w:tcW w:w="1096" w:type="pct"/>
          </w:tcPr>
          <w:p w14:paraId="0D8982F4" w14:textId="77777777" w:rsidR="0045257B" w:rsidRPr="005E449F" w:rsidRDefault="0045257B" w:rsidP="0045257B">
            <w:r>
              <w:t>Reporte Sprint Review</w:t>
            </w:r>
          </w:p>
        </w:tc>
      </w:tr>
      <w:tr w:rsidR="0045257B" w14:paraId="026B56B2" w14:textId="77777777" w:rsidTr="006A4281">
        <w:tc>
          <w:tcPr>
            <w:tcW w:w="560" w:type="pct"/>
            <w:vMerge/>
          </w:tcPr>
          <w:p w14:paraId="71396879" w14:textId="77777777" w:rsidR="0045257B" w:rsidRPr="00053CD0" w:rsidRDefault="0045257B" w:rsidP="0045257B">
            <w:pPr>
              <w:rPr>
                <w:b/>
              </w:rPr>
            </w:pPr>
          </w:p>
        </w:tc>
        <w:tc>
          <w:tcPr>
            <w:tcW w:w="648" w:type="pct"/>
            <w:vMerge/>
          </w:tcPr>
          <w:p w14:paraId="4269CE96" w14:textId="77777777" w:rsidR="0045257B" w:rsidRPr="00053CD0" w:rsidRDefault="0045257B" w:rsidP="0045257B">
            <w:pPr>
              <w:rPr>
                <w:b/>
              </w:rPr>
            </w:pPr>
          </w:p>
        </w:tc>
        <w:tc>
          <w:tcPr>
            <w:tcW w:w="309" w:type="pct"/>
            <w:vAlign w:val="center"/>
          </w:tcPr>
          <w:p w14:paraId="7027283B" w14:textId="77777777" w:rsidR="0045257B" w:rsidRPr="005E449F" w:rsidRDefault="0045257B" w:rsidP="0045257B">
            <w:pPr>
              <w:jc w:val="center"/>
            </w:pPr>
            <w:r>
              <w:t>3.15</w:t>
            </w:r>
          </w:p>
        </w:tc>
        <w:tc>
          <w:tcPr>
            <w:tcW w:w="225" w:type="pct"/>
            <w:vAlign w:val="center"/>
          </w:tcPr>
          <w:p w14:paraId="293F542C" w14:textId="77777777" w:rsidR="0045257B" w:rsidRPr="00053CD0" w:rsidRDefault="0045257B" w:rsidP="0045257B">
            <w:pPr>
              <w:jc w:val="center"/>
              <w:rPr>
                <w:b/>
              </w:rPr>
            </w:pPr>
            <w:r w:rsidRPr="00053CD0">
              <w:rPr>
                <w:b/>
              </w:rPr>
              <w:t>43</w:t>
            </w:r>
          </w:p>
        </w:tc>
        <w:tc>
          <w:tcPr>
            <w:tcW w:w="2162" w:type="pct"/>
          </w:tcPr>
          <w:p w14:paraId="7D8CF5D2" w14:textId="77777777" w:rsidR="0045257B" w:rsidRPr="00A60F3D" w:rsidRDefault="0045257B" w:rsidP="0045257B">
            <w:r w:rsidRPr="00A60F3D">
              <w:t>Se elaboró la Acta de Reunión?</w:t>
            </w:r>
          </w:p>
        </w:tc>
        <w:tc>
          <w:tcPr>
            <w:tcW w:w="1096" w:type="pct"/>
          </w:tcPr>
          <w:p w14:paraId="23BF7154" w14:textId="77777777" w:rsidR="0045257B" w:rsidRDefault="0045257B" w:rsidP="0045257B">
            <w:r>
              <w:t>Acta de Reunión</w:t>
            </w:r>
          </w:p>
        </w:tc>
      </w:tr>
      <w:tr w:rsidR="0045257B" w:rsidRPr="005E449F" w14:paraId="203A44D5" w14:textId="77777777" w:rsidTr="006A4281">
        <w:tc>
          <w:tcPr>
            <w:tcW w:w="560" w:type="pct"/>
            <w:vMerge/>
          </w:tcPr>
          <w:p w14:paraId="6AE9A076" w14:textId="77777777" w:rsidR="0045257B" w:rsidRPr="00053CD0" w:rsidRDefault="0045257B" w:rsidP="0045257B">
            <w:pPr>
              <w:rPr>
                <w:b/>
              </w:rPr>
            </w:pPr>
          </w:p>
        </w:tc>
        <w:tc>
          <w:tcPr>
            <w:tcW w:w="648" w:type="pct"/>
            <w:vMerge w:val="restart"/>
            <w:vAlign w:val="center"/>
          </w:tcPr>
          <w:p w14:paraId="1FBDB8BF" w14:textId="77777777" w:rsidR="0045257B" w:rsidRPr="00053CD0" w:rsidRDefault="0045257B" w:rsidP="0045257B">
            <w:pPr>
              <w:rPr>
                <w:b/>
              </w:rPr>
            </w:pPr>
            <w:r w:rsidRPr="00053CD0">
              <w:rPr>
                <w:b/>
              </w:rPr>
              <w:t>PRODUCTO</w:t>
            </w:r>
          </w:p>
        </w:tc>
        <w:tc>
          <w:tcPr>
            <w:tcW w:w="309" w:type="pct"/>
            <w:vAlign w:val="center"/>
          </w:tcPr>
          <w:p w14:paraId="4C6534C1" w14:textId="77777777" w:rsidR="0045257B" w:rsidRPr="005E449F" w:rsidRDefault="0045257B" w:rsidP="0045257B">
            <w:pPr>
              <w:jc w:val="center"/>
            </w:pPr>
            <w:r>
              <w:t>3.2</w:t>
            </w:r>
          </w:p>
        </w:tc>
        <w:tc>
          <w:tcPr>
            <w:tcW w:w="225" w:type="pct"/>
            <w:vAlign w:val="center"/>
          </w:tcPr>
          <w:p w14:paraId="61A5A0E2" w14:textId="77777777" w:rsidR="0045257B" w:rsidRPr="00053CD0" w:rsidRDefault="0045257B" w:rsidP="0045257B">
            <w:pPr>
              <w:jc w:val="center"/>
              <w:rPr>
                <w:b/>
              </w:rPr>
            </w:pPr>
            <w:r w:rsidRPr="00053CD0">
              <w:rPr>
                <w:b/>
              </w:rPr>
              <w:t>44</w:t>
            </w:r>
          </w:p>
        </w:tc>
        <w:tc>
          <w:tcPr>
            <w:tcW w:w="2162" w:type="pct"/>
          </w:tcPr>
          <w:p w14:paraId="2A19F6F6" w14:textId="77777777" w:rsidR="0045257B" w:rsidRPr="00A60F3D" w:rsidRDefault="0045257B" w:rsidP="0045257B">
            <w:r w:rsidRPr="00A60F3D">
              <w:t>Se ha realizado la creación del producto backlog?</w:t>
            </w:r>
          </w:p>
        </w:tc>
        <w:tc>
          <w:tcPr>
            <w:tcW w:w="1096" w:type="pct"/>
          </w:tcPr>
          <w:p w14:paraId="412414AF" w14:textId="77777777" w:rsidR="0045257B" w:rsidRPr="005E449F" w:rsidRDefault="0045257B" w:rsidP="0045257B">
            <w:r>
              <w:t>Product Backlog</w:t>
            </w:r>
          </w:p>
        </w:tc>
      </w:tr>
      <w:tr w:rsidR="0045257B" w:rsidRPr="005E449F" w14:paraId="7E246189" w14:textId="77777777" w:rsidTr="006A4281">
        <w:tc>
          <w:tcPr>
            <w:tcW w:w="560" w:type="pct"/>
            <w:vMerge/>
          </w:tcPr>
          <w:p w14:paraId="766F6F40" w14:textId="77777777" w:rsidR="0045257B" w:rsidRPr="005E449F" w:rsidRDefault="0045257B" w:rsidP="0045257B"/>
        </w:tc>
        <w:tc>
          <w:tcPr>
            <w:tcW w:w="648" w:type="pct"/>
            <w:vMerge/>
          </w:tcPr>
          <w:p w14:paraId="2C0BDC38" w14:textId="77777777" w:rsidR="0045257B" w:rsidRPr="005E449F" w:rsidRDefault="0045257B" w:rsidP="0045257B"/>
        </w:tc>
        <w:tc>
          <w:tcPr>
            <w:tcW w:w="309" w:type="pct"/>
            <w:vAlign w:val="center"/>
          </w:tcPr>
          <w:p w14:paraId="5E0C0E75" w14:textId="77777777" w:rsidR="0045257B" w:rsidRPr="005E449F" w:rsidRDefault="0045257B" w:rsidP="0045257B">
            <w:pPr>
              <w:jc w:val="center"/>
            </w:pPr>
            <w:r>
              <w:t>3.3</w:t>
            </w:r>
          </w:p>
        </w:tc>
        <w:tc>
          <w:tcPr>
            <w:tcW w:w="225" w:type="pct"/>
            <w:vAlign w:val="center"/>
          </w:tcPr>
          <w:p w14:paraId="0F938E9A" w14:textId="77777777" w:rsidR="0045257B" w:rsidRPr="00053CD0" w:rsidRDefault="0045257B" w:rsidP="0045257B">
            <w:pPr>
              <w:jc w:val="center"/>
              <w:rPr>
                <w:b/>
              </w:rPr>
            </w:pPr>
            <w:r w:rsidRPr="00053CD0">
              <w:rPr>
                <w:b/>
              </w:rPr>
              <w:t>45</w:t>
            </w:r>
          </w:p>
        </w:tc>
        <w:tc>
          <w:tcPr>
            <w:tcW w:w="2162" w:type="pct"/>
          </w:tcPr>
          <w:p w14:paraId="2AD2533C" w14:textId="77777777" w:rsidR="0045257B" w:rsidRPr="00A60F3D" w:rsidRDefault="0045257B" w:rsidP="0045257B">
            <w:r w:rsidRPr="00A60F3D">
              <w:t>Se ha realizado la creación del modelo incremental</w:t>
            </w:r>
          </w:p>
        </w:tc>
        <w:tc>
          <w:tcPr>
            <w:tcW w:w="1096" w:type="pct"/>
          </w:tcPr>
          <w:p w14:paraId="61CFDB7E" w14:textId="77777777" w:rsidR="0045257B" w:rsidRPr="005E449F" w:rsidRDefault="0045257B" w:rsidP="0045257B">
            <w:r>
              <w:t>Modelo Incremental</w:t>
            </w:r>
          </w:p>
        </w:tc>
      </w:tr>
      <w:tr w:rsidR="0045257B" w14:paraId="0076BB85" w14:textId="77777777" w:rsidTr="006A4281">
        <w:tc>
          <w:tcPr>
            <w:tcW w:w="560" w:type="pct"/>
            <w:vMerge/>
          </w:tcPr>
          <w:p w14:paraId="54BED322" w14:textId="77777777" w:rsidR="0045257B" w:rsidRPr="005E449F" w:rsidRDefault="0045257B" w:rsidP="0045257B"/>
        </w:tc>
        <w:tc>
          <w:tcPr>
            <w:tcW w:w="648" w:type="pct"/>
            <w:vMerge/>
          </w:tcPr>
          <w:p w14:paraId="37B69DB0" w14:textId="77777777" w:rsidR="0045257B" w:rsidRPr="005E449F" w:rsidRDefault="0045257B" w:rsidP="0045257B"/>
        </w:tc>
        <w:tc>
          <w:tcPr>
            <w:tcW w:w="309" w:type="pct"/>
            <w:vAlign w:val="center"/>
          </w:tcPr>
          <w:p w14:paraId="73CC36B6" w14:textId="77777777" w:rsidR="0045257B" w:rsidRPr="005E449F" w:rsidRDefault="0045257B" w:rsidP="0045257B">
            <w:pPr>
              <w:jc w:val="center"/>
            </w:pPr>
            <w:r>
              <w:t>3.4.1</w:t>
            </w:r>
          </w:p>
        </w:tc>
        <w:tc>
          <w:tcPr>
            <w:tcW w:w="225" w:type="pct"/>
            <w:vAlign w:val="center"/>
          </w:tcPr>
          <w:p w14:paraId="7C5BD2C8" w14:textId="77777777" w:rsidR="0045257B" w:rsidRPr="00053CD0" w:rsidRDefault="0045257B" w:rsidP="0045257B">
            <w:pPr>
              <w:jc w:val="center"/>
              <w:rPr>
                <w:b/>
              </w:rPr>
            </w:pPr>
            <w:r w:rsidRPr="00053CD0">
              <w:rPr>
                <w:b/>
              </w:rPr>
              <w:t>46</w:t>
            </w:r>
          </w:p>
        </w:tc>
        <w:tc>
          <w:tcPr>
            <w:tcW w:w="2162" w:type="pct"/>
          </w:tcPr>
          <w:p w14:paraId="69B24DCC" w14:textId="77777777" w:rsidR="0045257B" w:rsidRPr="00A60F3D" w:rsidRDefault="0045257B" w:rsidP="0045257B">
            <w:r w:rsidRPr="00A60F3D">
              <w:t>Se ha realizado el prototipo del incremento 1?</w:t>
            </w:r>
          </w:p>
        </w:tc>
        <w:tc>
          <w:tcPr>
            <w:tcW w:w="1096" w:type="pct"/>
          </w:tcPr>
          <w:p w14:paraId="785F70C9" w14:textId="77777777" w:rsidR="0045257B" w:rsidRDefault="0045257B" w:rsidP="0045257B">
            <w:r>
              <w:t>Prototipo de Incremento 1</w:t>
            </w:r>
          </w:p>
        </w:tc>
      </w:tr>
      <w:tr w:rsidR="0045257B" w14:paraId="2427D4C4" w14:textId="77777777" w:rsidTr="006A4281">
        <w:tc>
          <w:tcPr>
            <w:tcW w:w="560" w:type="pct"/>
            <w:vMerge/>
          </w:tcPr>
          <w:p w14:paraId="66049164" w14:textId="77777777" w:rsidR="0045257B" w:rsidRPr="005E449F" w:rsidRDefault="0045257B" w:rsidP="0045257B"/>
        </w:tc>
        <w:tc>
          <w:tcPr>
            <w:tcW w:w="648" w:type="pct"/>
            <w:vMerge/>
          </w:tcPr>
          <w:p w14:paraId="584A8C62" w14:textId="77777777" w:rsidR="0045257B" w:rsidRPr="005E449F" w:rsidRDefault="0045257B" w:rsidP="0045257B"/>
        </w:tc>
        <w:tc>
          <w:tcPr>
            <w:tcW w:w="309" w:type="pct"/>
            <w:vAlign w:val="center"/>
          </w:tcPr>
          <w:p w14:paraId="3EF875DA" w14:textId="77777777" w:rsidR="0045257B" w:rsidRPr="005E449F" w:rsidRDefault="0045257B" w:rsidP="0045257B">
            <w:pPr>
              <w:jc w:val="center"/>
            </w:pPr>
            <w:r>
              <w:t>3.4.2</w:t>
            </w:r>
          </w:p>
        </w:tc>
        <w:tc>
          <w:tcPr>
            <w:tcW w:w="225" w:type="pct"/>
            <w:vAlign w:val="center"/>
          </w:tcPr>
          <w:p w14:paraId="5CCDF566" w14:textId="77777777" w:rsidR="0045257B" w:rsidRPr="00053CD0" w:rsidRDefault="0045257B" w:rsidP="0045257B">
            <w:pPr>
              <w:jc w:val="center"/>
              <w:rPr>
                <w:b/>
              </w:rPr>
            </w:pPr>
            <w:r w:rsidRPr="00053CD0">
              <w:rPr>
                <w:b/>
              </w:rPr>
              <w:t>47</w:t>
            </w:r>
          </w:p>
        </w:tc>
        <w:tc>
          <w:tcPr>
            <w:tcW w:w="2162" w:type="pct"/>
          </w:tcPr>
          <w:p w14:paraId="644C35A6" w14:textId="77777777" w:rsidR="0045257B" w:rsidRPr="00A60F3D" w:rsidRDefault="0045257B" w:rsidP="0045257B">
            <w:r w:rsidRPr="00A60F3D">
              <w:t>Se ha realizado el prototipo del incremento 2?</w:t>
            </w:r>
          </w:p>
        </w:tc>
        <w:tc>
          <w:tcPr>
            <w:tcW w:w="1096" w:type="pct"/>
          </w:tcPr>
          <w:p w14:paraId="5AB31B36" w14:textId="77777777" w:rsidR="0045257B" w:rsidRDefault="0045257B" w:rsidP="0045257B">
            <w:r>
              <w:t>Prototipo de Incremento 2</w:t>
            </w:r>
          </w:p>
        </w:tc>
      </w:tr>
      <w:tr w:rsidR="0045257B" w14:paraId="02AF202B" w14:textId="77777777" w:rsidTr="006A4281">
        <w:tc>
          <w:tcPr>
            <w:tcW w:w="560" w:type="pct"/>
            <w:vMerge/>
          </w:tcPr>
          <w:p w14:paraId="271A1721" w14:textId="77777777" w:rsidR="0045257B" w:rsidRPr="005E449F" w:rsidRDefault="0045257B" w:rsidP="0045257B"/>
        </w:tc>
        <w:tc>
          <w:tcPr>
            <w:tcW w:w="648" w:type="pct"/>
            <w:vMerge/>
          </w:tcPr>
          <w:p w14:paraId="2EF6221C" w14:textId="77777777" w:rsidR="0045257B" w:rsidRPr="005E449F" w:rsidRDefault="0045257B" w:rsidP="0045257B"/>
        </w:tc>
        <w:tc>
          <w:tcPr>
            <w:tcW w:w="309" w:type="pct"/>
            <w:vAlign w:val="center"/>
          </w:tcPr>
          <w:p w14:paraId="33874CD6" w14:textId="77777777" w:rsidR="0045257B" w:rsidRPr="005E449F" w:rsidRDefault="0045257B" w:rsidP="0045257B">
            <w:pPr>
              <w:jc w:val="center"/>
            </w:pPr>
            <w:r>
              <w:t>3.4.3</w:t>
            </w:r>
          </w:p>
        </w:tc>
        <w:tc>
          <w:tcPr>
            <w:tcW w:w="225" w:type="pct"/>
            <w:vAlign w:val="center"/>
          </w:tcPr>
          <w:p w14:paraId="689B7E37" w14:textId="77777777" w:rsidR="0045257B" w:rsidRPr="00053CD0" w:rsidRDefault="0045257B" w:rsidP="0045257B">
            <w:pPr>
              <w:jc w:val="center"/>
              <w:rPr>
                <w:b/>
              </w:rPr>
            </w:pPr>
            <w:r w:rsidRPr="00053CD0">
              <w:rPr>
                <w:b/>
              </w:rPr>
              <w:t>48</w:t>
            </w:r>
          </w:p>
        </w:tc>
        <w:tc>
          <w:tcPr>
            <w:tcW w:w="2162" w:type="pct"/>
          </w:tcPr>
          <w:p w14:paraId="3045E0F8" w14:textId="77777777" w:rsidR="0045257B" w:rsidRPr="00A60F3D" w:rsidRDefault="0045257B" w:rsidP="0045257B">
            <w:r w:rsidRPr="00A60F3D">
              <w:t>Se ha realizado el prototipo del incremento 3?</w:t>
            </w:r>
          </w:p>
        </w:tc>
        <w:tc>
          <w:tcPr>
            <w:tcW w:w="1096" w:type="pct"/>
          </w:tcPr>
          <w:p w14:paraId="03D44D89" w14:textId="77777777" w:rsidR="0045257B" w:rsidRDefault="0045257B" w:rsidP="0045257B">
            <w:r>
              <w:t>Prototipo de Incremento 3</w:t>
            </w:r>
          </w:p>
        </w:tc>
      </w:tr>
      <w:tr w:rsidR="0045257B" w14:paraId="386B0669" w14:textId="77777777" w:rsidTr="006A4281">
        <w:tc>
          <w:tcPr>
            <w:tcW w:w="560" w:type="pct"/>
            <w:vMerge/>
          </w:tcPr>
          <w:p w14:paraId="1371C939" w14:textId="77777777" w:rsidR="0045257B" w:rsidRPr="005E449F" w:rsidRDefault="0045257B" w:rsidP="0045257B"/>
        </w:tc>
        <w:tc>
          <w:tcPr>
            <w:tcW w:w="648" w:type="pct"/>
            <w:vMerge/>
          </w:tcPr>
          <w:p w14:paraId="0F413AA6" w14:textId="77777777" w:rsidR="0045257B" w:rsidRPr="005E449F" w:rsidRDefault="0045257B" w:rsidP="0045257B"/>
        </w:tc>
        <w:tc>
          <w:tcPr>
            <w:tcW w:w="309" w:type="pct"/>
            <w:vAlign w:val="center"/>
          </w:tcPr>
          <w:p w14:paraId="5473997E" w14:textId="77777777" w:rsidR="0045257B" w:rsidRPr="005E449F" w:rsidRDefault="0045257B" w:rsidP="0045257B">
            <w:pPr>
              <w:jc w:val="center"/>
            </w:pPr>
            <w:r>
              <w:t>3.4.4</w:t>
            </w:r>
          </w:p>
        </w:tc>
        <w:tc>
          <w:tcPr>
            <w:tcW w:w="225" w:type="pct"/>
            <w:vAlign w:val="center"/>
          </w:tcPr>
          <w:p w14:paraId="71D45089" w14:textId="77777777" w:rsidR="0045257B" w:rsidRPr="00053CD0" w:rsidRDefault="0045257B" w:rsidP="0045257B">
            <w:pPr>
              <w:jc w:val="center"/>
              <w:rPr>
                <w:b/>
              </w:rPr>
            </w:pPr>
            <w:r w:rsidRPr="00053CD0">
              <w:rPr>
                <w:b/>
              </w:rPr>
              <w:t>49</w:t>
            </w:r>
          </w:p>
        </w:tc>
        <w:tc>
          <w:tcPr>
            <w:tcW w:w="2162" w:type="pct"/>
          </w:tcPr>
          <w:p w14:paraId="792288D5" w14:textId="77777777" w:rsidR="0045257B" w:rsidRPr="00A60F3D" w:rsidRDefault="0045257B" w:rsidP="0045257B">
            <w:r w:rsidRPr="00A60F3D">
              <w:t>Se ha realizado el prototipo del incremento 4?</w:t>
            </w:r>
          </w:p>
        </w:tc>
        <w:tc>
          <w:tcPr>
            <w:tcW w:w="1096" w:type="pct"/>
          </w:tcPr>
          <w:p w14:paraId="3CE85754" w14:textId="77777777" w:rsidR="0045257B" w:rsidRDefault="0045257B" w:rsidP="0045257B">
            <w:r>
              <w:t>Prototipo de Incremento 4</w:t>
            </w:r>
          </w:p>
        </w:tc>
      </w:tr>
      <w:tr w:rsidR="0045257B" w:rsidRPr="00056AAA" w14:paraId="739BC384" w14:textId="77777777" w:rsidTr="006A4281">
        <w:tc>
          <w:tcPr>
            <w:tcW w:w="560" w:type="pct"/>
            <w:vMerge/>
          </w:tcPr>
          <w:p w14:paraId="7CE1BC43" w14:textId="77777777" w:rsidR="0045257B" w:rsidRPr="005E449F" w:rsidRDefault="0045257B" w:rsidP="0045257B"/>
        </w:tc>
        <w:tc>
          <w:tcPr>
            <w:tcW w:w="648" w:type="pct"/>
            <w:vMerge/>
          </w:tcPr>
          <w:p w14:paraId="7B005989" w14:textId="77777777" w:rsidR="0045257B" w:rsidRPr="005E449F" w:rsidRDefault="0045257B" w:rsidP="0045257B"/>
        </w:tc>
        <w:tc>
          <w:tcPr>
            <w:tcW w:w="309" w:type="pct"/>
            <w:vAlign w:val="center"/>
          </w:tcPr>
          <w:p w14:paraId="5777DF12" w14:textId="77777777" w:rsidR="0045257B" w:rsidRPr="005E449F" w:rsidRDefault="0045257B" w:rsidP="0045257B">
            <w:pPr>
              <w:jc w:val="center"/>
            </w:pPr>
            <w:r>
              <w:t>3.5</w:t>
            </w:r>
          </w:p>
        </w:tc>
        <w:tc>
          <w:tcPr>
            <w:tcW w:w="225" w:type="pct"/>
            <w:vAlign w:val="center"/>
          </w:tcPr>
          <w:p w14:paraId="2CB58A96" w14:textId="77777777" w:rsidR="0045257B" w:rsidRPr="00053CD0" w:rsidRDefault="0045257B" w:rsidP="0045257B">
            <w:pPr>
              <w:jc w:val="center"/>
              <w:rPr>
                <w:b/>
              </w:rPr>
            </w:pPr>
            <w:r w:rsidRPr="00053CD0">
              <w:rPr>
                <w:b/>
              </w:rPr>
              <w:t>50</w:t>
            </w:r>
          </w:p>
        </w:tc>
        <w:tc>
          <w:tcPr>
            <w:tcW w:w="2162" w:type="pct"/>
          </w:tcPr>
          <w:p w14:paraId="4B925630" w14:textId="77777777" w:rsidR="0045257B" w:rsidRPr="00A60F3D" w:rsidRDefault="0045257B" w:rsidP="0045257B">
            <w:r w:rsidRPr="00A60F3D">
              <w:t>Se ha realizado la programación del patrón de arquitectura MVC?</w:t>
            </w:r>
          </w:p>
        </w:tc>
        <w:tc>
          <w:tcPr>
            <w:tcW w:w="1096" w:type="pct"/>
          </w:tcPr>
          <w:p w14:paraId="48014408" w14:textId="77777777" w:rsidR="0045257B" w:rsidRPr="00A60F3D" w:rsidRDefault="0045257B" w:rsidP="0045257B">
            <w:r w:rsidRPr="00A60F3D">
              <w:t>Cuadro de programación del patrón de arquitectura MVC</w:t>
            </w:r>
          </w:p>
        </w:tc>
      </w:tr>
      <w:tr w:rsidR="0045257B" w14:paraId="7E5C2F22" w14:textId="77777777" w:rsidTr="006A4281">
        <w:tc>
          <w:tcPr>
            <w:tcW w:w="560" w:type="pct"/>
            <w:vMerge/>
          </w:tcPr>
          <w:p w14:paraId="39A88C46" w14:textId="77777777" w:rsidR="0045257B" w:rsidRPr="00A60F3D" w:rsidRDefault="0045257B" w:rsidP="0045257B"/>
        </w:tc>
        <w:tc>
          <w:tcPr>
            <w:tcW w:w="648" w:type="pct"/>
            <w:vMerge/>
          </w:tcPr>
          <w:p w14:paraId="121A33DF" w14:textId="77777777" w:rsidR="0045257B" w:rsidRPr="00A60F3D" w:rsidRDefault="0045257B" w:rsidP="0045257B"/>
        </w:tc>
        <w:tc>
          <w:tcPr>
            <w:tcW w:w="309" w:type="pct"/>
            <w:vAlign w:val="center"/>
          </w:tcPr>
          <w:p w14:paraId="1244AEB5" w14:textId="77777777" w:rsidR="0045257B" w:rsidRPr="005E449F" w:rsidRDefault="0045257B" w:rsidP="0045257B">
            <w:pPr>
              <w:jc w:val="center"/>
            </w:pPr>
            <w:r>
              <w:t>3.6</w:t>
            </w:r>
          </w:p>
        </w:tc>
        <w:tc>
          <w:tcPr>
            <w:tcW w:w="225" w:type="pct"/>
            <w:vAlign w:val="center"/>
          </w:tcPr>
          <w:p w14:paraId="6FEF0E2C" w14:textId="77777777" w:rsidR="0045257B" w:rsidRPr="00053CD0" w:rsidRDefault="0045257B" w:rsidP="0045257B">
            <w:pPr>
              <w:jc w:val="center"/>
              <w:rPr>
                <w:b/>
              </w:rPr>
            </w:pPr>
            <w:r w:rsidRPr="00053CD0">
              <w:rPr>
                <w:b/>
              </w:rPr>
              <w:t>51</w:t>
            </w:r>
          </w:p>
        </w:tc>
        <w:tc>
          <w:tcPr>
            <w:tcW w:w="2162" w:type="pct"/>
          </w:tcPr>
          <w:p w14:paraId="40FFA592" w14:textId="77777777" w:rsidR="0045257B" w:rsidRPr="00A60F3D" w:rsidRDefault="0045257B" w:rsidP="0045257B">
            <w:r w:rsidRPr="00A60F3D">
              <w:t>Se ha realizado el modelo entidad relación?</w:t>
            </w:r>
          </w:p>
        </w:tc>
        <w:tc>
          <w:tcPr>
            <w:tcW w:w="1096" w:type="pct"/>
          </w:tcPr>
          <w:p w14:paraId="2A7FA7FC" w14:textId="77777777" w:rsidR="0045257B" w:rsidRDefault="0045257B" w:rsidP="0045257B">
            <w:r>
              <w:t>Modelo Entidad Relación</w:t>
            </w:r>
          </w:p>
        </w:tc>
      </w:tr>
      <w:tr w:rsidR="0045257B" w:rsidRPr="00056AAA" w14:paraId="371C4A59" w14:textId="77777777" w:rsidTr="006A4281">
        <w:tc>
          <w:tcPr>
            <w:tcW w:w="560" w:type="pct"/>
            <w:vMerge/>
          </w:tcPr>
          <w:p w14:paraId="31891B39" w14:textId="77777777" w:rsidR="0045257B" w:rsidRPr="005E449F" w:rsidRDefault="0045257B" w:rsidP="0045257B"/>
        </w:tc>
        <w:tc>
          <w:tcPr>
            <w:tcW w:w="648" w:type="pct"/>
            <w:vMerge/>
          </w:tcPr>
          <w:p w14:paraId="73E61486" w14:textId="77777777" w:rsidR="0045257B" w:rsidRPr="005E449F" w:rsidRDefault="0045257B" w:rsidP="0045257B"/>
        </w:tc>
        <w:tc>
          <w:tcPr>
            <w:tcW w:w="309" w:type="pct"/>
            <w:vAlign w:val="center"/>
          </w:tcPr>
          <w:p w14:paraId="5CAE4912" w14:textId="77777777" w:rsidR="0045257B" w:rsidRPr="005E449F" w:rsidRDefault="0045257B" w:rsidP="0045257B">
            <w:pPr>
              <w:jc w:val="center"/>
            </w:pPr>
            <w:r>
              <w:t>3.7</w:t>
            </w:r>
          </w:p>
        </w:tc>
        <w:tc>
          <w:tcPr>
            <w:tcW w:w="225" w:type="pct"/>
            <w:vAlign w:val="center"/>
          </w:tcPr>
          <w:p w14:paraId="25362310" w14:textId="77777777" w:rsidR="0045257B" w:rsidRPr="00053CD0" w:rsidRDefault="0045257B" w:rsidP="0045257B">
            <w:pPr>
              <w:jc w:val="center"/>
              <w:rPr>
                <w:b/>
              </w:rPr>
            </w:pPr>
            <w:r w:rsidRPr="00053CD0">
              <w:rPr>
                <w:b/>
              </w:rPr>
              <w:t>52</w:t>
            </w:r>
          </w:p>
        </w:tc>
        <w:tc>
          <w:tcPr>
            <w:tcW w:w="2162" w:type="pct"/>
          </w:tcPr>
          <w:p w14:paraId="28EBE964" w14:textId="77777777" w:rsidR="0045257B" w:rsidRPr="00A60F3D" w:rsidRDefault="0045257B" w:rsidP="0045257B">
            <w:r w:rsidRPr="00A60F3D">
              <w:t>Se ha realizado la programación de procedimientos almacenados?</w:t>
            </w:r>
          </w:p>
        </w:tc>
        <w:tc>
          <w:tcPr>
            <w:tcW w:w="1096" w:type="pct"/>
          </w:tcPr>
          <w:p w14:paraId="7D656D3A" w14:textId="77777777" w:rsidR="0045257B" w:rsidRPr="00A60F3D" w:rsidRDefault="0045257B" w:rsidP="0045257B">
            <w:r w:rsidRPr="00A60F3D">
              <w:t>Cuadro de programación de procedimientos almacenados</w:t>
            </w:r>
          </w:p>
        </w:tc>
      </w:tr>
      <w:tr w:rsidR="0045257B" w:rsidRPr="00056AAA" w14:paraId="3E3DA313" w14:textId="77777777" w:rsidTr="006A4281">
        <w:tc>
          <w:tcPr>
            <w:tcW w:w="560" w:type="pct"/>
            <w:vMerge/>
          </w:tcPr>
          <w:p w14:paraId="535D10F9" w14:textId="77777777" w:rsidR="0045257B" w:rsidRPr="00A60F3D" w:rsidRDefault="0045257B" w:rsidP="0045257B"/>
        </w:tc>
        <w:tc>
          <w:tcPr>
            <w:tcW w:w="648" w:type="pct"/>
            <w:vMerge w:val="restart"/>
            <w:vAlign w:val="center"/>
          </w:tcPr>
          <w:p w14:paraId="3460F5BA" w14:textId="77777777" w:rsidR="0045257B" w:rsidRPr="00053CD0" w:rsidRDefault="0045257B" w:rsidP="0045257B">
            <w:pPr>
              <w:rPr>
                <w:b/>
              </w:rPr>
            </w:pPr>
            <w:r w:rsidRPr="00053CD0">
              <w:rPr>
                <w:b/>
              </w:rPr>
              <w:t>PRUEBAS</w:t>
            </w:r>
          </w:p>
        </w:tc>
        <w:tc>
          <w:tcPr>
            <w:tcW w:w="309" w:type="pct"/>
            <w:vAlign w:val="center"/>
          </w:tcPr>
          <w:p w14:paraId="06BFAF2D" w14:textId="77777777" w:rsidR="0045257B" w:rsidRPr="005E449F" w:rsidRDefault="0045257B" w:rsidP="0045257B">
            <w:pPr>
              <w:jc w:val="center"/>
            </w:pPr>
            <w:r>
              <w:t>3.8</w:t>
            </w:r>
          </w:p>
        </w:tc>
        <w:tc>
          <w:tcPr>
            <w:tcW w:w="225" w:type="pct"/>
            <w:vAlign w:val="center"/>
          </w:tcPr>
          <w:p w14:paraId="02AFF338" w14:textId="77777777" w:rsidR="0045257B" w:rsidRPr="00053CD0" w:rsidRDefault="0045257B" w:rsidP="0045257B">
            <w:pPr>
              <w:jc w:val="center"/>
              <w:rPr>
                <w:b/>
              </w:rPr>
            </w:pPr>
            <w:r w:rsidRPr="00053CD0">
              <w:rPr>
                <w:b/>
              </w:rPr>
              <w:t>53</w:t>
            </w:r>
          </w:p>
        </w:tc>
        <w:tc>
          <w:tcPr>
            <w:tcW w:w="2162" w:type="pct"/>
          </w:tcPr>
          <w:p w14:paraId="331262B8" w14:textId="77777777" w:rsidR="0045257B" w:rsidRPr="00A60F3D" w:rsidRDefault="0045257B" w:rsidP="0045257B">
            <w:r w:rsidRPr="00A60F3D">
              <w:t>Se ha realizado las pruebas para el incremento 1?</w:t>
            </w:r>
          </w:p>
        </w:tc>
        <w:tc>
          <w:tcPr>
            <w:tcW w:w="1096" w:type="pct"/>
          </w:tcPr>
          <w:p w14:paraId="6361E93D" w14:textId="77777777" w:rsidR="0045257B" w:rsidRPr="00A60F3D" w:rsidRDefault="0045257B" w:rsidP="0045257B">
            <w:r w:rsidRPr="00A60F3D">
              <w:t>Cuadro de pruebas para el incremento 1</w:t>
            </w:r>
          </w:p>
        </w:tc>
      </w:tr>
      <w:tr w:rsidR="0045257B" w:rsidRPr="00056AAA" w14:paraId="455B3954" w14:textId="77777777" w:rsidTr="006A4281">
        <w:tc>
          <w:tcPr>
            <w:tcW w:w="560" w:type="pct"/>
            <w:vMerge/>
          </w:tcPr>
          <w:p w14:paraId="5DA5E88B" w14:textId="77777777" w:rsidR="0045257B" w:rsidRPr="00A60F3D" w:rsidRDefault="0045257B" w:rsidP="0045257B"/>
        </w:tc>
        <w:tc>
          <w:tcPr>
            <w:tcW w:w="648" w:type="pct"/>
            <w:vMerge/>
          </w:tcPr>
          <w:p w14:paraId="40D6F1C4" w14:textId="77777777" w:rsidR="0045257B" w:rsidRPr="00A60F3D" w:rsidRDefault="0045257B" w:rsidP="0045257B">
            <w:pPr>
              <w:rPr>
                <w:b/>
              </w:rPr>
            </w:pPr>
          </w:p>
        </w:tc>
        <w:tc>
          <w:tcPr>
            <w:tcW w:w="309" w:type="pct"/>
            <w:vAlign w:val="center"/>
          </w:tcPr>
          <w:p w14:paraId="1105BACE" w14:textId="77777777" w:rsidR="0045257B" w:rsidRPr="005E449F" w:rsidRDefault="0045257B" w:rsidP="0045257B">
            <w:pPr>
              <w:jc w:val="center"/>
            </w:pPr>
            <w:r>
              <w:t>3.9</w:t>
            </w:r>
          </w:p>
        </w:tc>
        <w:tc>
          <w:tcPr>
            <w:tcW w:w="225" w:type="pct"/>
            <w:vAlign w:val="center"/>
          </w:tcPr>
          <w:p w14:paraId="23DC3912" w14:textId="77777777" w:rsidR="0045257B" w:rsidRPr="00053CD0" w:rsidRDefault="0045257B" w:rsidP="0045257B">
            <w:pPr>
              <w:jc w:val="center"/>
              <w:rPr>
                <w:b/>
              </w:rPr>
            </w:pPr>
            <w:r w:rsidRPr="00053CD0">
              <w:rPr>
                <w:b/>
              </w:rPr>
              <w:t>54</w:t>
            </w:r>
          </w:p>
        </w:tc>
        <w:tc>
          <w:tcPr>
            <w:tcW w:w="2162" w:type="pct"/>
          </w:tcPr>
          <w:p w14:paraId="52861EE9" w14:textId="77777777" w:rsidR="0045257B" w:rsidRPr="00A60F3D" w:rsidRDefault="0045257B" w:rsidP="0045257B">
            <w:r w:rsidRPr="00A60F3D">
              <w:t>Se ha realizado las pruebas para el incremento 2?</w:t>
            </w:r>
          </w:p>
        </w:tc>
        <w:tc>
          <w:tcPr>
            <w:tcW w:w="1096" w:type="pct"/>
          </w:tcPr>
          <w:p w14:paraId="7E5CB366" w14:textId="77777777" w:rsidR="0045257B" w:rsidRPr="00A60F3D" w:rsidRDefault="0045257B" w:rsidP="0045257B">
            <w:r w:rsidRPr="00A60F3D">
              <w:t>Cuadro de pruebas para el incremento 2</w:t>
            </w:r>
          </w:p>
        </w:tc>
      </w:tr>
      <w:tr w:rsidR="0045257B" w:rsidRPr="00056AAA" w14:paraId="2D8D0E74" w14:textId="77777777" w:rsidTr="006A4281">
        <w:tc>
          <w:tcPr>
            <w:tcW w:w="560" w:type="pct"/>
            <w:vMerge/>
          </w:tcPr>
          <w:p w14:paraId="57B32D4C" w14:textId="77777777" w:rsidR="0045257B" w:rsidRPr="00A60F3D" w:rsidRDefault="0045257B" w:rsidP="0045257B"/>
        </w:tc>
        <w:tc>
          <w:tcPr>
            <w:tcW w:w="648" w:type="pct"/>
            <w:vMerge/>
          </w:tcPr>
          <w:p w14:paraId="0FDD9806" w14:textId="77777777" w:rsidR="0045257B" w:rsidRPr="00A60F3D" w:rsidRDefault="0045257B" w:rsidP="0045257B">
            <w:pPr>
              <w:rPr>
                <w:b/>
              </w:rPr>
            </w:pPr>
          </w:p>
        </w:tc>
        <w:tc>
          <w:tcPr>
            <w:tcW w:w="309" w:type="pct"/>
            <w:vAlign w:val="center"/>
          </w:tcPr>
          <w:p w14:paraId="431DE8BC" w14:textId="77777777" w:rsidR="0045257B" w:rsidRPr="005E449F" w:rsidRDefault="0045257B" w:rsidP="0045257B">
            <w:pPr>
              <w:jc w:val="center"/>
            </w:pPr>
            <w:r>
              <w:t>3.10</w:t>
            </w:r>
          </w:p>
        </w:tc>
        <w:tc>
          <w:tcPr>
            <w:tcW w:w="225" w:type="pct"/>
            <w:vAlign w:val="center"/>
          </w:tcPr>
          <w:p w14:paraId="6D7643DE" w14:textId="77777777" w:rsidR="0045257B" w:rsidRPr="00053CD0" w:rsidRDefault="0045257B" w:rsidP="0045257B">
            <w:pPr>
              <w:jc w:val="center"/>
              <w:rPr>
                <w:b/>
              </w:rPr>
            </w:pPr>
            <w:r w:rsidRPr="00053CD0">
              <w:rPr>
                <w:b/>
              </w:rPr>
              <w:t>55</w:t>
            </w:r>
          </w:p>
        </w:tc>
        <w:tc>
          <w:tcPr>
            <w:tcW w:w="2162" w:type="pct"/>
          </w:tcPr>
          <w:p w14:paraId="6D16981A" w14:textId="77777777" w:rsidR="0045257B" w:rsidRPr="00A60F3D" w:rsidRDefault="0045257B" w:rsidP="0045257B">
            <w:r w:rsidRPr="00A60F3D">
              <w:t>Se ha realizado las pruebas para el incremento 3?</w:t>
            </w:r>
          </w:p>
        </w:tc>
        <w:tc>
          <w:tcPr>
            <w:tcW w:w="1096" w:type="pct"/>
          </w:tcPr>
          <w:p w14:paraId="16D61269" w14:textId="77777777" w:rsidR="0045257B" w:rsidRPr="00A60F3D" w:rsidRDefault="0045257B" w:rsidP="0045257B">
            <w:r w:rsidRPr="00A60F3D">
              <w:t>Cuadro de pruebas para el incremento 3</w:t>
            </w:r>
          </w:p>
        </w:tc>
      </w:tr>
      <w:tr w:rsidR="0045257B" w:rsidRPr="00056AAA" w14:paraId="610E8112" w14:textId="77777777" w:rsidTr="006A4281">
        <w:tc>
          <w:tcPr>
            <w:tcW w:w="560" w:type="pct"/>
            <w:vMerge/>
          </w:tcPr>
          <w:p w14:paraId="1770367C" w14:textId="77777777" w:rsidR="0045257B" w:rsidRPr="00A60F3D" w:rsidRDefault="0045257B" w:rsidP="0045257B"/>
        </w:tc>
        <w:tc>
          <w:tcPr>
            <w:tcW w:w="648" w:type="pct"/>
            <w:vMerge/>
          </w:tcPr>
          <w:p w14:paraId="46E6EB51" w14:textId="77777777" w:rsidR="0045257B" w:rsidRPr="00A60F3D" w:rsidRDefault="0045257B" w:rsidP="0045257B">
            <w:pPr>
              <w:rPr>
                <w:b/>
              </w:rPr>
            </w:pPr>
          </w:p>
        </w:tc>
        <w:tc>
          <w:tcPr>
            <w:tcW w:w="309" w:type="pct"/>
            <w:vAlign w:val="center"/>
          </w:tcPr>
          <w:p w14:paraId="23DE6C14" w14:textId="77777777" w:rsidR="0045257B" w:rsidRPr="005E449F" w:rsidRDefault="0045257B" w:rsidP="0045257B">
            <w:pPr>
              <w:jc w:val="center"/>
            </w:pPr>
            <w:r>
              <w:t>3.11</w:t>
            </w:r>
          </w:p>
        </w:tc>
        <w:tc>
          <w:tcPr>
            <w:tcW w:w="225" w:type="pct"/>
            <w:vAlign w:val="center"/>
          </w:tcPr>
          <w:p w14:paraId="26E4F317" w14:textId="77777777" w:rsidR="0045257B" w:rsidRPr="00053CD0" w:rsidRDefault="0045257B" w:rsidP="0045257B">
            <w:pPr>
              <w:jc w:val="center"/>
              <w:rPr>
                <w:b/>
              </w:rPr>
            </w:pPr>
            <w:r w:rsidRPr="00053CD0">
              <w:rPr>
                <w:b/>
              </w:rPr>
              <w:t>56</w:t>
            </w:r>
          </w:p>
        </w:tc>
        <w:tc>
          <w:tcPr>
            <w:tcW w:w="2162" w:type="pct"/>
          </w:tcPr>
          <w:p w14:paraId="384E7932" w14:textId="77777777" w:rsidR="0045257B" w:rsidRPr="00A60F3D" w:rsidRDefault="0045257B" w:rsidP="0045257B">
            <w:r w:rsidRPr="00A60F3D">
              <w:t>Se ha realizado las pruebas para el incremento 4?</w:t>
            </w:r>
          </w:p>
        </w:tc>
        <w:tc>
          <w:tcPr>
            <w:tcW w:w="1096" w:type="pct"/>
          </w:tcPr>
          <w:p w14:paraId="358C43B7" w14:textId="77777777" w:rsidR="0045257B" w:rsidRPr="00A60F3D" w:rsidRDefault="0045257B" w:rsidP="0045257B">
            <w:r w:rsidRPr="00A60F3D">
              <w:t>Cuadro de pruebas para el incremento 4</w:t>
            </w:r>
          </w:p>
        </w:tc>
      </w:tr>
      <w:tr w:rsidR="0045257B" w:rsidRPr="005E449F" w14:paraId="139C9AFF" w14:textId="77777777" w:rsidTr="006A4281">
        <w:tc>
          <w:tcPr>
            <w:tcW w:w="560" w:type="pct"/>
            <w:vMerge/>
          </w:tcPr>
          <w:p w14:paraId="047A7539" w14:textId="77777777" w:rsidR="0045257B" w:rsidRPr="00A60F3D" w:rsidRDefault="0045257B" w:rsidP="0045257B"/>
        </w:tc>
        <w:tc>
          <w:tcPr>
            <w:tcW w:w="648" w:type="pct"/>
            <w:vMerge w:val="restart"/>
            <w:vAlign w:val="center"/>
          </w:tcPr>
          <w:p w14:paraId="68EFAB79" w14:textId="77777777" w:rsidR="0045257B" w:rsidRPr="00053CD0" w:rsidRDefault="0045257B" w:rsidP="0045257B">
            <w:pPr>
              <w:rPr>
                <w:b/>
              </w:rPr>
            </w:pPr>
            <w:r w:rsidRPr="00053CD0">
              <w:rPr>
                <w:b/>
              </w:rPr>
              <w:t>ENTREGA</w:t>
            </w:r>
          </w:p>
        </w:tc>
        <w:tc>
          <w:tcPr>
            <w:tcW w:w="309" w:type="pct"/>
            <w:vAlign w:val="center"/>
          </w:tcPr>
          <w:p w14:paraId="4D9241C2" w14:textId="77777777" w:rsidR="0045257B" w:rsidRPr="005E449F" w:rsidRDefault="0045257B" w:rsidP="0045257B">
            <w:pPr>
              <w:jc w:val="center"/>
            </w:pPr>
            <w:r>
              <w:t>-</w:t>
            </w:r>
          </w:p>
        </w:tc>
        <w:tc>
          <w:tcPr>
            <w:tcW w:w="225" w:type="pct"/>
            <w:vAlign w:val="center"/>
          </w:tcPr>
          <w:p w14:paraId="7EF19287" w14:textId="77777777" w:rsidR="0045257B" w:rsidRPr="00053CD0" w:rsidRDefault="0045257B" w:rsidP="0045257B">
            <w:pPr>
              <w:jc w:val="center"/>
              <w:rPr>
                <w:b/>
              </w:rPr>
            </w:pPr>
            <w:r w:rsidRPr="00053CD0">
              <w:rPr>
                <w:b/>
              </w:rPr>
              <w:t>57</w:t>
            </w:r>
          </w:p>
        </w:tc>
        <w:tc>
          <w:tcPr>
            <w:tcW w:w="2162" w:type="pct"/>
          </w:tcPr>
          <w:p w14:paraId="148F4A32" w14:textId="77777777" w:rsidR="0045257B" w:rsidRPr="00A60F3D" w:rsidRDefault="0045257B" w:rsidP="0045257B">
            <w:r w:rsidRPr="00A60F3D">
              <w:t>Se realizó la entrega del producto del incremento 1 al cliente?</w:t>
            </w:r>
          </w:p>
        </w:tc>
        <w:tc>
          <w:tcPr>
            <w:tcW w:w="1096" w:type="pct"/>
          </w:tcPr>
          <w:p w14:paraId="581E0B19" w14:textId="77777777" w:rsidR="0045257B" w:rsidRPr="005E449F" w:rsidRDefault="0045257B" w:rsidP="0045257B">
            <w:r>
              <w:t>Sprint 1</w:t>
            </w:r>
          </w:p>
        </w:tc>
      </w:tr>
      <w:tr w:rsidR="0045257B" w:rsidRPr="005E449F" w14:paraId="20BB288E" w14:textId="77777777" w:rsidTr="006A4281">
        <w:tc>
          <w:tcPr>
            <w:tcW w:w="560" w:type="pct"/>
            <w:vMerge/>
          </w:tcPr>
          <w:p w14:paraId="79F2E51A" w14:textId="77777777" w:rsidR="0045257B" w:rsidRPr="005E449F" w:rsidRDefault="0045257B" w:rsidP="0045257B"/>
        </w:tc>
        <w:tc>
          <w:tcPr>
            <w:tcW w:w="648" w:type="pct"/>
            <w:vMerge/>
          </w:tcPr>
          <w:p w14:paraId="764C06AF" w14:textId="77777777" w:rsidR="0045257B" w:rsidRPr="005E449F" w:rsidRDefault="0045257B" w:rsidP="0045257B"/>
        </w:tc>
        <w:tc>
          <w:tcPr>
            <w:tcW w:w="309" w:type="pct"/>
            <w:vAlign w:val="center"/>
          </w:tcPr>
          <w:p w14:paraId="5DA96BAC" w14:textId="77777777" w:rsidR="0045257B" w:rsidRPr="005E449F" w:rsidRDefault="0045257B" w:rsidP="0045257B">
            <w:pPr>
              <w:jc w:val="center"/>
            </w:pPr>
            <w:r>
              <w:t>-</w:t>
            </w:r>
          </w:p>
        </w:tc>
        <w:tc>
          <w:tcPr>
            <w:tcW w:w="225" w:type="pct"/>
            <w:vAlign w:val="center"/>
          </w:tcPr>
          <w:p w14:paraId="47948851" w14:textId="77777777" w:rsidR="0045257B" w:rsidRPr="00053CD0" w:rsidRDefault="0045257B" w:rsidP="0045257B">
            <w:pPr>
              <w:jc w:val="center"/>
              <w:rPr>
                <w:b/>
              </w:rPr>
            </w:pPr>
            <w:r w:rsidRPr="00053CD0">
              <w:rPr>
                <w:b/>
              </w:rPr>
              <w:t>58</w:t>
            </w:r>
          </w:p>
        </w:tc>
        <w:tc>
          <w:tcPr>
            <w:tcW w:w="2162" w:type="pct"/>
          </w:tcPr>
          <w:p w14:paraId="283E554F" w14:textId="77777777" w:rsidR="0045257B" w:rsidRPr="00A60F3D" w:rsidRDefault="0045257B" w:rsidP="0045257B">
            <w:r w:rsidRPr="00A60F3D">
              <w:t>Se realizó la entrega del producto del incremento 2 al cliente?</w:t>
            </w:r>
          </w:p>
        </w:tc>
        <w:tc>
          <w:tcPr>
            <w:tcW w:w="1096" w:type="pct"/>
          </w:tcPr>
          <w:p w14:paraId="7A5B6EEB" w14:textId="77777777" w:rsidR="0045257B" w:rsidRPr="005E449F" w:rsidRDefault="0045257B" w:rsidP="0045257B">
            <w:r>
              <w:t>Sprint 2</w:t>
            </w:r>
          </w:p>
        </w:tc>
      </w:tr>
      <w:tr w:rsidR="0045257B" w:rsidRPr="005E449F" w14:paraId="7BC105C3" w14:textId="77777777" w:rsidTr="006A4281">
        <w:tc>
          <w:tcPr>
            <w:tcW w:w="560" w:type="pct"/>
            <w:vMerge/>
          </w:tcPr>
          <w:p w14:paraId="470F9ABD" w14:textId="77777777" w:rsidR="0045257B" w:rsidRPr="005E449F" w:rsidRDefault="0045257B" w:rsidP="0045257B"/>
        </w:tc>
        <w:tc>
          <w:tcPr>
            <w:tcW w:w="648" w:type="pct"/>
            <w:vMerge/>
          </w:tcPr>
          <w:p w14:paraId="3CB0259E" w14:textId="77777777" w:rsidR="0045257B" w:rsidRPr="005E449F" w:rsidRDefault="0045257B" w:rsidP="0045257B"/>
        </w:tc>
        <w:tc>
          <w:tcPr>
            <w:tcW w:w="309" w:type="pct"/>
            <w:vAlign w:val="center"/>
          </w:tcPr>
          <w:p w14:paraId="4C9FF9E3" w14:textId="77777777" w:rsidR="0045257B" w:rsidRPr="005E449F" w:rsidRDefault="0045257B" w:rsidP="0045257B">
            <w:pPr>
              <w:jc w:val="center"/>
            </w:pPr>
            <w:r>
              <w:t>-</w:t>
            </w:r>
          </w:p>
        </w:tc>
        <w:tc>
          <w:tcPr>
            <w:tcW w:w="225" w:type="pct"/>
            <w:vAlign w:val="center"/>
          </w:tcPr>
          <w:p w14:paraId="30424AFD" w14:textId="77777777" w:rsidR="0045257B" w:rsidRPr="00053CD0" w:rsidRDefault="0045257B" w:rsidP="0045257B">
            <w:pPr>
              <w:jc w:val="center"/>
              <w:rPr>
                <w:b/>
              </w:rPr>
            </w:pPr>
            <w:r w:rsidRPr="00053CD0">
              <w:rPr>
                <w:b/>
              </w:rPr>
              <w:t>59</w:t>
            </w:r>
          </w:p>
        </w:tc>
        <w:tc>
          <w:tcPr>
            <w:tcW w:w="2162" w:type="pct"/>
          </w:tcPr>
          <w:p w14:paraId="7A43975C" w14:textId="77777777" w:rsidR="0045257B" w:rsidRPr="00A60F3D" w:rsidRDefault="0045257B" w:rsidP="0045257B">
            <w:r w:rsidRPr="00A60F3D">
              <w:t>Se realizó la entrega del producto del incremento 3 al cliente?</w:t>
            </w:r>
          </w:p>
        </w:tc>
        <w:tc>
          <w:tcPr>
            <w:tcW w:w="1096" w:type="pct"/>
          </w:tcPr>
          <w:p w14:paraId="0E12A141" w14:textId="77777777" w:rsidR="0045257B" w:rsidRPr="005E449F" w:rsidRDefault="0045257B" w:rsidP="0045257B">
            <w:r>
              <w:t>Sprint 3</w:t>
            </w:r>
          </w:p>
        </w:tc>
      </w:tr>
      <w:tr w:rsidR="0045257B" w:rsidRPr="005E449F" w14:paraId="7CE2C7CD" w14:textId="77777777" w:rsidTr="006A4281">
        <w:tc>
          <w:tcPr>
            <w:tcW w:w="560" w:type="pct"/>
            <w:vMerge/>
          </w:tcPr>
          <w:p w14:paraId="37071129" w14:textId="77777777" w:rsidR="0045257B" w:rsidRPr="005E449F" w:rsidRDefault="0045257B" w:rsidP="0045257B"/>
        </w:tc>
        <w:tc>
          <w:tcPr>
            <w:tcW w:w="648" w:type="pct"/>
            <w:vMerge/>
          </w:tcPr>
          <w:p w14:paraId="252A2D89" w14:textId="77777777" w:rsidR="0045257B" w:rsidRPr="005E449F" w:rsidRDefault="0045257B" w:rsidP="0045257B"/>
        </w:tc>
        <w:tc>
          <w:tcPr>
            <w:tcW w:w="309" w:type="pct"/>
            <w:vAlign w:val="center"/>
          </w:tcPr>
          <w:p w14:paraId="5E2199DD" w14:textId="77777777" w:rsidR="0045257B" w:rsidRPr="005E449F" w:rsidRDefault="0045257B" w:rsidP="0045257B">
            <w:pPr>
              <w:jc w:val="center"/>
            </w:pPr>
            <w:r>
              <w:t>-</w:t>
            </w:r>
          </w:p>
        </w:tc>
        <w:tc>
          <w:tcPr>
            <w:tcW w:w="225" w:type="pct"/>
            <w:vAlign w:val="center"/>
          </w:tcPr>
          <w:p w14:paraId="4A189CDC" w14:textId="77777777" w:rsidR="0045257B" w:rsidRPr="00053CD0" w:rsidRDefault="0045257B" w:rsidP="0045257B">
            <w:pPr>
              <w:jc w:val="center"/>
              <w:rPr>
                <w:b/>
              </w:rPr>
            </w:pPr>
            <w:r w:rsidRPr="00053CD0">
              <w:rPr>
                <w:b/>
              </w:rPr>
              <w:t>60</w:t>
            </w:r>
          </w:p>
        </w:tc>
        <w:tc>
          <w:tcPr>
            <w:tcW w:w="2162" w:type="pct"/>
          </w:tcPr>
          <w:p w14:paraId="2D467B24" w14:textId="77777777" w:rsidR="0045257B" w:rsidRPr="00A60F3D" w:rsidRDefault="0045257B" w:rsidP="0045257B">
            <w:r w:rsidRPr="00A60F3D">
              <w:t>Se realizó la entrega del producto del incremento 4 al cliente?</w:t>
            </w:r>
          </w:p>
        </w:tc>
        <w:tc>
          <w:tcPr>
            <w:tcW w:w="1096" w:type="pct"/>
          </w:tcPr>
          <w:p w14:paraId="03EED80B" w14:textId="77777777" w:rsidR="0045257B" w:rsidRPr="005E449F" w:rsidRDefault="0045257B" w:rsidP="0045257B">
            <w:r>
              <w:t>Sprint 4</w:t>
            </w:r>
          </w:p>
        </w:tc>
      </w:tr>
    </w:tbl>
    <w:p w14:paraId="23181150" w14:textId="77777777" w:rsidR="007058B8" w:rsidRDefault="007058B8">
      <w:pPr>
        <w:rPr>
          <w:b/>
          <w:sz w:val="28"/>
        </w:rPr>
      </w:pPr>
    </w:p>
    <w:p w14:paraId="56CFC32F" w14:textId="58BDDD90" w:rsidR="00CA08EE" w:rsidRPr="00A60F3D" w:rsidRDefault="00CA08EE" w:rsidP="00CA08EE">
      <w:pPr>
        <w:pStyle w:val="Descripcin"/>
        <w:rPr>
          <w:b/>
        </w:rPr>
      </w:pPr>
      <w:bookmarkStart w:id="48" w:name="_Toc41357566"/>
      <w:r w:rsidRPr="00A60F3D">
        <w:t xml:space="preserve">Tabla </w:t>
      </w:r>
      <w:r w:rsidR="000069C9">
        <w:fldChar w:fldCharType="begin"/>
      </w:r>
      <w:r w:rsidR="000069C9" w:rsidRPr="00A60F3D">
        <w:instrText xml:space="preserve"> SEQ Tabla \* ARABIC </w:instrText>
      </w:r>
      <w:r w:rsidR="000069C9">
        <w:fldChar w:fldCharType="separate"/>
      </w:r>
      <w:r w:rsidR="00945C3E">
        <w:rPr>
          <w:noProof/>
        </w:rPr>
        <w:t>1</w:t>
      </w:r>
      <w:r w:rsidR="000069C9">
        <w:rPr>
          <w:noProof/>
        </w:rPr>
        <w:fldChar w:fldCharType="end"/>
      </w:r>
      <w:r w:rsidRPr="00A60F3D">
        <w:t xml:space="preserve">. </w:t>
      </w:r>
      <w:r w:rsidR="00350591" w:rsidRPr="00A60F3D">
        <w:t xml:space="preserve">Proceso Unificado - </w:t>
      </w:r>
      <w:r w:rsidRPr="00A60F3D">
        <w:t>Hoja de Comprobación Planificada</w:t>
      </w:r>
      <w:bookmarkEnd w:id="48"/>
    </w:p>
    <w:p w14:paraId="6D5CFE0E" w14:textId="4E1355CF" w:rsidR="0045257B" w:rsidRPr="00A60F3D" w:rsidRDefault="007058B8" w:rsidP="00DE41BD">
      <w:pPr>
        <w:pStyle w:val="Estilo2proy"/>
        <w:spacing w:after="240"/>
        <w:ind w:left="450"/>
      </w:pPr>
      <w:r w:rsidRPr="00A60F3D">
        <w:br w:type="page"/>
      </w:r>
      <w:bookmarkStart w:id="49" w:name="_Toc40597036"/>
      <w:r w:rsidR="006E42E6" w:rsidRPr="00A60F3D">
        <w:lastRenderedPageBreak/>
        <w:t>3.2.2 Desarrollo de modelos de calidad del producto: Código fuente – Hoja de comprobación planificada</w:t>
      </w:r>
      <w:bookmarkEnd w:id="49"/>
    </w:p>
    <w:tbl>
      <w:tblPr>
        <w:tblStyle w:val="Tablaconcuadrcula1"/>
        <w:tblW w:w="15660" w:type="dxa"/>
        <w:tblInd w:w="-815" w:type="dxa"/>
        <w:tblLayout w:type="fixed"/>
        <w:tblLook w:val="04A0" w:firstRow="1" w:lastRow="0" w:firstColumn="1" w:lastColumn="0" w:noHBand="0" w:noVBand="1"/>
      </w:tblPr>
      <w:tblGrid>
        <w:gridCol w:w="1858"/>
        <w:gridCol w:w="2012"/>
        <w:gridCol w:w="1440"/>
        <w:gridCol w:w="900"/>
        <w:gridCol w:w="6930"/>
        <w:gridCol w:w="2520"/>
      </w:tblGrid>
      <w:tr w:rsidR="00DE41BD" w:rsidRPr="00056AAA" w14:paraId="32A2E4C6" w14:textId="77777777" w:rsidTr="00DE41BD">
        <w:tc>
          <w:tcPr>
            <w:tcW w:w="15660" w:type="dxa"/>
            <w:gridSpan w:val="6"/>
            <w:shd w:val="clear" w:color="auto" w:fill="7F7F7F" w:themeFill="text1" w:themeFillTint="80"/>
            <w:vAlign w:val="center"/>
          </w:tcPr>
          <w:p w14:paraId="238B50AE" w14:textId="77777777" w:rsidR="00DE41BD" w:rsidRPr="00A60F3D" w:rsidRDefault="00DE41BD" w:rsidP="00DE41BD">
            <w:pPr>
              <w:jc w:val="center"/>
              <w:rPr>
                <w:b/>
                <w:bCs/>
              </w:rPr>
            </w:pPr>
            <w:r w:rsidRPr="00A60F3D">
              <w:rPr>
                <w:b/>
                <w:color w:val="FFFFFF" w:themeColor="background1"/>
                <w:sz w:val="24"/>
              </w:rPr>
              <w:t>PLAN DE CALIDAD HOJA DE COMPROBACIÓN</w:t>
            </w:r>
          </w:p>
        </w:tc>
      </w:tr>
      <w:tr w:rsidR="00DE41BD" w:rsidRPr="00DE41BD" w14:paraId="690F1762" w14:textId="77777777" w:rsidTr="006A4281">
        <w:tc>
          <w:tcPr>
            <w:tcW w:w="1858" w:type="dxa"/>
            <w:vAlign w:val="center"/>
          </w:tcPr>
          <w:p w14:paraId="2E2F574C" w14:textId="77777777" w:rsidR="00DE41BD" w:rsidRPr="00DE41BD" w:rsidRDefault="00DE41BD" w:rsidP="00DE41BD">
            <w:pPr>
              <w:jc w:val="center"/>
              <w:rPr>
                <w:b/>
              </w:rPr>
            </w:pPr>
            <w:r w:rsidRPr="00DE41BD">
              <w:rPr>
                <w:b/>
              </w:rPr>
              <w:t>DOMINIO</w:t>
            </w:r>
          </w:p>
        </w:tc>
        <w:tc>
          <w:tcPr>
            <w:tcW w:w="2012" w:type="dxa"/>
            <w:vAlign w:val="center"/>
          </w:tcPr>
          <w:p w14:paraId="6934D081" w14:textId="77777777" w:rsidR="00DE41BD" w:rsidRPr="00A60F3D" w:rsidRDefault="00DE41BD" w:rsidP="00DE41BD">
            <w:pPr>
              <w:jc w:val="center"/>
              <w:rPr>
                <w:b/>
              </w:rPr>
            </w:pPr>
            <w:r w:rsidRPr="00A60F3D">
              <w:rPr>
                <w:b/>
              </w:rPr>
              <w:t>ETAPA DEL CICLO DE VIDA DEL SOFTWARE</w:t>
            </w:r>
          </w:p>
        </w:tc>
        <w:tc>
          <w:tcPr>
            <w:tcW w:w="1440" w:type="dxa"/>
            <w:vAlign w:val="center"/>
          </w:tcPr>
          <w:p w14:paraId="2A2FD329" w14:textId="77777777" w:rsidR="00DE41BD" w:rsidRPr="00DE41BD" w:rsidRDefault="00DE41BD" w:rsidP="00DE41BD">
            <w:pPr>
              <w:jc w:val="center"/>
              <w:rPr>
                <w:b/>
                <w:bCs/>
              </w:rPr>
            </w:pPr>
            <w:r w:rsidRPr="00DE41BD">
              <w:rPr>
                <w:b/>
                <w:bCs/>
              </w:rPr>
              <w:t>ÍTEM GESTOR</w:t>
            </w:r>
          </w:p>
        </w:tc>
        <w:tc>
          <w:tcPr>
            <w:tcW w:w="900" w:type="dxa"/>
            <w:vAlign w:val="center"/>
          </w:tcPr>
          <w:p w14:paraId="07C48DC3" w14:textId="77777777" w:rsidR="00DE41BD" w:rsidRPr="00DE41BD" w:rsidRDefault="00DE41BD" w:rsidP="00DE41BD">
            <w:pPr>
              <w:jc w:val="center"/>
              <w:rPr>
                <w:b/>
                <w:bCs/>
              </w:rPr>
            </w:pPr>
            <w:r w:rsidRPr="00DE41BD">
              <w:rPr>
                <w:b/>
              </w:rPr>
              <w:t>NRO ÍTEM</w:t>
            </w:r>
          </w:p>
        </w:tc>
        <w:tc>
          <w:tcPr>
            <w:tcW w:w="6930" w:type="dxa"/>
            <w:vAlign w:val="center"/>
          </w:tcPr>
          <w:p w14:paraId="1A7F185B" w14:textId="77777777" w:rsidR="00DE41BD" w:rsidRPr="00DE41BD" w:rsidRDefault="00DE41BD" w:rsidP="00DE41BD">
            <w:pPr>
              <w:jc w:val="center"/>
              <w:rPr>
                <w:b/>
                <w:bCs/>
              </w:rPr>
            </w:pPr>
            <w:r w:rsidRPr="00DE41BD">
              <w:rPr>
                <w:b/>
                <w:bCs/>
              </w:rPr>
              <w:t>PREGUNTA</w:t>
            </w:r>
          </w:p>
        </w:tc>
        <w:tc>
          <w:tcPr>
            <w:tcW w:w="2520" w:type="dxa"/>
            <w:vAlign w:val="center"/>
          </w:tcPr>
          <w:p w14:paraId="18D61C79" w14:textId="77777777" w:rsidR="00DE41BD" w:rsidRPr="00DE41BD" w:rsidRDefault="00DE41BD" w:rsidP="00DE41BD">
            <w:pPr>
              <w:jc w:val="center"/>
              <w:rPr>
                <w:b/>
                <w:bCs/>
              </w:rPr>
            </w:pPr>
            <w:r w:rsidRPr="00DE41BD">
              <w:rPr>
                <w:b/>
              </w:rPr>
              <w:t>EVIDENCIA O ARTEFACTO</w:t>
            </w:r>
          </w:p>
        </w:tc>
      </w:tr>
      <w:tr w:rsidR="00DE41BD" w:rsidRPr="00DE41BD" w14:paraId="7591A53A" w14:textId="77777777" w:rsidTr="006A4281">
        <w:tc>
          <w:tcPr>
            <w:tcW w:w="1858" w:type="dxa"/>
            <w:vMerge w:val="restart"/>
            <w:vAlign w:val="center"/>
          </w:tcPr>
          <w:p w14:paraId="03010B1C" w14:textId="77777777" w:rsidR="00DE41BD" w:rsidRPr="00DE41BD" w:rsidRDefault="00DE41BD" w:rsidP="00DE41BD">
            <w:pPr>
              <w:jc w:val="center"/>
            </w:pPr>
            <w:r w:rsidRPr="00DE41BD">
              <w:rPr>
                <w:b/>
                <w:bCs/>
              </w:rPr>
              <w:t>CÓDIGO FUENTE</w:t>
            </w:r>
          </w:p>
        </w:tc>
        <w:tc>
          <w:tcPr>
            <w:tcW w:w="2012" w:type="dxa"/>
            <w:vMerge w:val="restart"/>
            <w:vAlign w:val="center"/>
          </w:tcPr>
          <w:p w14:paraId="5A13D1FD" w14:textId="77777777" w:rsidR="00DE41BD" w:rsidRPr="00DE41BD" w:rsidRDefault="00DE41BD" w:rsidP="00DE41BD">
            <w:pPr>
              <w:jc w:val="center"/>
            </w:pPr>
            <w:r w:rsidRPr="00DE41BD">
              <w:rPr>
                <w:b/>
                <w:bCs/>
              </w:rPr>
              <w:t>Fallas de Datos</w:t>
            </w:r>
          </w:p>
        </w:tc>
        <w:tc>
          <w:tcPr>
            <w:tcW w:w="1440" w:type="dxa"/>
            <w:vAlign w:val="center"/>
          </w:tcPr>
          <w:p w14:paraId="456BC62E" w14:textId="77777777" w:rsidR="00DE41BD" w:rsidRPr="00DE41BD" w:rsidRDefault="00DE41BD" w:rsidP="00DE41BD">
            <w:pPr>
              <w:jc w:val="center"/>
            </w:pPr>
            <w:r w:rsidRPr="00DE41BD">
              <w:t>No tiene Item</w:t>
            </w:r>
          </w:p>
        </w:tc>
        <w:tc>
          <w:tcPr>
            <w:tcW w:w="900" w:type="dxa"/>
            <w:vAlign w:val="center"/>
          </w:tcPr>
          <w:p w14:paraId="529EB970" w14:textId="77777777" w:rsidR="00DE41BD" w:rsidRPr="00DE41BD" w:rsidRDefault="00DE41BD" w:rsidP="00DE41BD">
            <w:pPr>
              <w:jc w:val="center"/>
              <w:rPr>
                <w:b/>
                <w:bCs/>
              </w:rPr>
            </w:pPr>
            <w:r w:rsidRPr="00DE41BD">
              <w:rPr>
                <w:b/>
                <w:bCs/>
              </w:rPr>
              <w:t>1</w:t>
            </w:r>
          </w:p>
        </w:tc>
        <w:tc>
          <w:tcPr>
            <w:tcW w:w="6930" w:type="dxa"/>
          </w:tcPr>
          <w:p w14:paraId="2E3CD8A7" w14:textId="77777777" w:rsidR="00DE41BD" w:rsidRPr="00A60F3D" w:rsidRDefault="00DE41BD" w:rsidP="00DE41BD">
            <w:r w:rsidRPr="00A60F3D">
              <w:t>¿Todas las variables del programa se inician antes de usar sus valores?</w:t>
            </w:r>
          </w:p>
        </w:tc>
        <w:tc>
          <w:tcPr>
            <w:tcW w:w="2520" w:type="dxa"/>
          </w:tcPr>
          <w:p w14:paraId="6F5045C6" w14:textId="77777777" w:rsidR="00DE41BD" w:rsidRPr="00DE41BD" w:rsidRDefault="00DE41BD" w:rsidP="00DE41BD">
            <w:r w:rsidRPr="00DE41BD">
              <w:t>Código Fuente</w:t>
            </w:r>
          </w:p>
        </w:tc>
      </w:tr>
      <w:tr w:rsidR="00DE41BD" w:rsidRPr="00DE41BD" w14:paraId="41C0CF00" w14:textId="77777777" w:rsidTr="006A4281">
        <w:tc>
          <w:tcPr>
            <w:tcW w:w="1858" w:type="dxa"/>
            <w:vMerge/>
          </w:tcPr>
          <w:p w14:paraId="6F7C9C47" w14:textId="77777777" w:rsidR="00DE41BD" w:rsidRPr="00DE41BD" w:rsidRDefault="00DE41BD" w:rsidP="00DE41BD"/>
        </w:tc>
        <w:tc>
          <w:tcPr>
            <w:tcW w:w="2012" w:type="dxa"/>
            <w:vMerge/>
            <w:vAlign w:val="center"/>
          </w:tcPr>
          <w:p w14:paraId="1A843386" w14:textId="77777777" w:rsidR="00DE41BD" w:rsidRPr="00DE41BD" w:rsidRDefault="00DE41BD" w:rsidP="00DE41BD">
            <w:pPr>
              <w:jc w:val="center"/>
            </w:pPr>
          </w:p>
        </w:tc>
        <w:tc>
          <w:tcPr>
            <w:tcW w:w="1440" w:type="dxa"/>
            <w:vAlign w:val="center"/>
          </w:tcPr>
          <w:p w14:paraId="5CB96C87" w14:textId="77777777" w:rsidR="00DE41BD" w:rsidRPr="00DE41BD" w:rsidRDefault="00DE41BD" w:rsidP="00DE41BD">
            <w:pPr>
              <w:jc w:val="center"/>
            </w:pPr>
            <w:r w:rsidRPr="00DE41BD">
              <w:t>3.13.2</w:t>
            </w:r>
          </w:p>
        </w:tc>
        <w:tc>
          <w:tcPr>
            <w:tcW w:w="900" w:type="dxa"/>
            <w:vAlign w:val="center"/>
          </w:tcPr>
          <w:p w14:paraId="50855082" w14:textId="77777777" w:rsidR="00DE41BD" w:rsidRPr="00DE41BD" w:rsidRDefault="00DE41BD" w:rsidP="00DE41BD">
            <w:pPr>
              <w:jc w:val="center"/>
              <w:rPr>
                <w:b/>
                <w:bCs/>
              </w:rPr>
            </w:pPr>
            <w:r w:rsidRPr="00DE41BD">
              <w:rPr>
                <w:b/>
                <w:bCs/>
              </w:rPr>
              <w:t>2</w:t>
            </w:r>
          </w:p>
        </w:tc>
        <w:tc>
          <w:tcPr>
            <w:tcW w:w="6930" w:type="dxa"/>
          </w:tcPr>
          <w:p w14:paraId="256E606C" w14:textId="77777777" w:rsidR="00DE41BD" w:rsidRPr="00A60F3D" w:rsidRDefault="00DE41BD" w:rsidP="00DE41BD">
            <w:r w:rsidRPr="00A60F3D">
              <w:t>¿Todas las constantes tienen nombre?</w:t>
            </w:r>
          </w:p>
        </w:tc>
        <w:tc>
          <w:tcPr>
            <w:tcW w:w="2520" w:type="dxa"/>
          </w:tcPr>
          <w:p w14:paraId="1675D6DE" w14:textId="77777777" w:rsidR="00DE41BD" w:rsidRPr="00DE41BD" w:rsidRDefault="00DE41BD" w:rsidP="00DE41BD">
            <w:r w:rsidRPr="00DE41BD">
              <w:t>Código Fuente</w:t>
            </w:r>
          </w:p>
        </w:tc>
      </w:tr>
      <w:tr w:rsidR="00DE41BD" w:rsidRPr="00DE41BD" w14:paraId="3F474080" w14:textId="77777777" w:rsidTr="006A4281">
        <w:tc>
          <w:tcPr>
            <w:tcW w:w="1858" w:type="dxa"/>
            <w:vMerge/>
          </w:tcPr>
          <w:p w14:paraId="1CD2105D" w14:textId="77777777" w:rsidR="00DE41BD" w:rsidRPr="00DE41BD" w:rsidRDefault="00DE41BD" w:rsidP="00DE41BD"/>
        </w:tc>
        <w:tc>
          <w:tcPr>
            <w:tcW w:w="2012" w:type="dxa"/>
            <w:vMerge/>
            <w:vAlign w:val="center"/>
          </w:tcPr>
          <w:p w14:paraId="41CA7FB3" w14:textId="77777777" w:rsidR="00DE41BD" w:rsidRPr="00DE41BD" w:rsidRDefault="00DE41BD" w:rsidP="00DE41BD">
            <w:pPr>
              <w:jc w:val="center"/>
            </w:pPr>
          </w:p>
        </w:tc>
        <w:tc>
          <w:tcPr>
            <w:tcW w:w="1440" w:type="dxa"/>
            <w:vAlign w:val="center"/>
          </w:tcPr>
          <w:p w14:paraId="1091CD8C" w14:textId="77777777" w:rsidR="00DE41BD" w:rsidRPr="00DE41BD" w:rsidRDefault="00DE41BD" w:rsidP="00DE41BD">
            <w:pPr>
              <w:jc w:val="center"/>
            </w:pPr>
            <w:r w:rsidRPr="00DE41BD">
              <w:t>3.13.3</w:t>
            </w:r>
          </w:p>
        </w:tc>
        <w:tc>
          <w:tcPr>
            <w:tcW w:w="900" w:type="dxa"/>
            <w:vAlign w:val="center"/>
          </w:tcPr>
          <w:p w14:paraId="44872D54" w14:textId="77777777" w:rsidR="00DE41BD" w:rsidRPr="00DE41BD" w:rsidRDefault="00DE41BD" w:rsidP="00DE41BD">
            <w:pPr>
              <w:jc w:val="center"/>
              <w:rPr>
                <w:b/>
                <w:bCs/>
              </w:rPr>
            </w:pPr>
            <w:r w:rsidRPr="00DE41BD">
              <w:rPr>
                <w:b/>
                <w:bCs/>
              </w:rPr>
              <w:t>3</w:t>
            </w:r>
          </w:p>
        </w:tc>
        <w:tc>
          <w:tcPr>
            <w:tcW w:w="6930" w:type="dxa"/>
          </w:tcPr>
          <w:p w14:paraId="10E2D592" w14:textId="77777777" w:rsidR="00DE41BD" w:rsidRPr="00A60F3D" w:rsidRDefault="00DE41BD" w:rsidP="00DE41BD">
            <w:r w:rsidRPr="00A60F3D">
              <w:t>¿La cota superior de los arreglos es igual al tamaño de arreglo o Valor = 1?</w:t>
            </w:r>
          </w:p>
        </w:tc>
        <w:tc>
          <w:tcPr>
            <w:tcW w:w="2520" w:type="dxa"/>
          </w:tcPr>
          <w:p w14:paraId="692804A6" w14:textId="77777777" w:rsidR="00DE41BD" w:rsidRPr="00DE41BD" w:rsidRDefault="00DE41BD" w:rsidP="00DE41BD">
            <w:r w:rsidRPr="00DE41BD">
              <w:t>Código Fuente</w:t>
            </w:r>
          </w:p>
        </w:tc>
      </w:tr>
      <w:tr w:rsidR="00DE41BD" w:rsidRPr="00DE41BD" w14:paraId="5784DF9A" w14:textId="77777777" w:rsidTr="006A4281">
        <w:tc>
          <w:tcPr>
            <w:tcW w:w="1858" w:type="dxa"/>
            <w:vMerge/>
          </w:tcPr>
          <w:p w14:paraId="2B82536E" w14:textId="77777777" w:rsidR="00DE41BD" w:rsidRPr="00DE41BD" w:rsidRDefault="00DE41BD" w:rsidP="00DE41BD"/>
        </w:tc>
        <w:tc>
          <w:tcPr>
            <w:tcW w:w="2012" w:type="dxa"/>
            <w:vMerge/>
            <w:vAlign w:val="center"/>
          </w:tcPr>
          <w:p w14:paraId="41C77023" w14:textId="77777777" w:rsidR="00DE41BD" w:rsidRPr="00DE41BD" w:rsidRDefault="00DE41BD" w:rsidP="00DE41BD">
            <w:pPr>
              <w:jc w:val="center"/>
            </w:pPr>
          </w:p>
        </w:tc>
        <w:tc>
          <w:tcPr>
            <w:tcW w:w="1440" w:type="dxa"/>
            <w:vAlign w:val="center"/>
          </w:tcPr>
          <w:p w14:paraId="1B25CC01" w14:textId="77777777" w:rsidR="00DE41BD" w:rsidRPr="00DE41BD" w:rsidRDefault="00DE41BD" w:rsidP="00DE41BD">
            <w:pPr>
              <w:jc w:val="center"/>
            </w:pPr>
            <w:r w:rsidRPr="00DE41BD">
              <w:t>3.13.4</w:t>
            </w:r>
          </w:p>
        </w:tc>
        <w:tc>
          <w:tcPr>
            <w:tcW w:w="900" w:type="dxa"/>
            <w:vAlign w:val="center"/>
          </w:tcPr>
          <w:p w14:paraId="140FFB50" w14:textId="77777777" w:rsidR="00DE41BD" w:rsidRPr="00DE41BD" w:rsidRDefault="00DE41BD" w:rsidP="00DE41BD">
            <w:pPr>
              <w:jc w:val="center"/>
              <w:rPr>
                <w:b/>
                <w:bCs/>
              </w:rPr>
            </w:pPr>
            <w:r w:rsidRPr="00DE41BD">
              <w:rPr>
                <w:b/>
                <w:bCs/>
              </w:rPr>
              <w:t>4</w:t>
            </w:r>
          </w:p>
        </w:tc>
        <w:tc>
          <w:tcPr>
            <w:tcW w:w="6930" w:type="dxa"/>
          </w:tcPr>
          <w:p w14:paraId="4428E156" w14:textId="77777777" w:rsidR="00DE41BD" w:rsidRPr="00A60F3D" w:rsidRDefault="00DE41BD" w:rsidP="00DE41BD">
            <w:r w:rsidRPr="00A60F3D">
              <w:t>Si se usan cadenas de caracteres, ¿se asigna explícitamente un delimitador?</w:t>
            </w:r>
          </w:p>
        </w:tc>
        <w:tc>
          <w:tcPr>
            <w:tcW w:w="2520" w:type="dxa"/>
          </w:tcPr>
          <w:p w14:paraId="6F597FB3" w14:textId="77777777" w:rsidR="00DE41BD" w:rsidRPr="00DE41BD" w:rsidRDefault="00DE41BD" w:rsidP="00DE41BD">
            <w:r w:rsidRPr="00DE41BD">
              <w:t>Código Fuente</w:t>
            </w:r>
          </w:p>
        </w:tc>
      </w:tr>
      <w:tr w:rsidR="00DE41BD" w:rsidRPr="00DE41BD" w14:paraId="1237A6E7" w14:textId="77777777" w:rsidTr="006A4281">
        <w:tc>
          <w:tcPr>
            <w:tcW w:w="1858" w:type="dxa"/>
            <w:vMerge/>
          </w:tcPr>
          <w:p w14:paraId="1F82EE3D" w14:textId="77777777" w:rsidR="00DE41BD" w:rsidRPr="00DE41BD" w:rsidRDefault="00DE41BD" w:rsidP="00DE41BD"/>
        </w:tc>
        <w:tc>
          <w:tcPr>
            <w:tcW w:w="2012" w:type="dxa"/>
            <w:vMerge/>
            <w:vAlign w:val="center"/>
          </w:tcPr>
          <w:p w14:paraId="7CFA6516" w14:textId="77777777" w:rsidR="00DE41BD" w:rsidRPr="00DE41BD" w:rsidRDefault="00DE41BD" w:rsidP="00DE41BD">
            <w:pPr>
              <w:jc w:val="center"/>
            </w:pPr>
          </w:p>
        </w:tc>
        <w:tc>
          <w:tcPr>
            <w:tcW w:w="1440" w:type="dxa"/>
            <w:vAlign w:val="center"/>
          </w:tcPr>
          <w:p w14:paraId="2D04EF69" w14:textId="77777777" w:rsidR="00DE41BD" w:rsidRPr="00DE41BD" w:rsidRDefault="00DE41BD" w:rsidP="00DE41BD">
            <w:pPr>
              <w:jc w:val="center"/>
            </w:pPr>
            <w:r w:rsidRPr="00DE41BD">
              <w:t>No tiene Item</w:t>
            </w:r>
          </w:p>
        </w:tc>
        <w:tc>
          <w:tcPr>
            <w:tcW w:w="900" w:type="dxa"/>
            <w:vAlign w:val="center"/>
          </w:tcPr>
          <w:p w14:paraId="316150B5" w14:textId="77777777" w:rsidR="00DE41BD" w:rsidRPr="00DE41BD" w:rsidRDefault="00DE41BD" w:rsidP="00DE41BD">
            <w:pPr>
              <w:jc w:val="center"/>
              <w:rPr>
                <w:b/>
                <w:bCs/>
              </w:rPr>
            </w:pPr>
            <w:r w:rsidRPr="00DE41BD">
              <w:rPr>
                <w:b/>
                <w:bCs/>
              </w:rPr>
              <w:t>5</w:t>
            </w:r>
          </w:p>
        </w:tc>
        <w:tc>
          <w:tcPr>
            <w:tcW w:w="6930" w:type="dxa"/>
          </w:tcPr>
          <w:p w14:paraId="7D62071E" w14:textId="77777777" w:rsidR="00DE41BD" w:rsidRPr="00A60F3D" w:rsidRDefault="00DE41BD" w:rsidP="00DE41BD">
            <w:r w:rsidRPr="00A60F3D">
              <w:t>¿Existe alguna posibilidad de desbordamiento de buffer?</w:t>
            </w:r>
          </w:p>
        </w:tc>
        <w:tc>
          <w:tcPr>
            <w:tcW w:w="2520" w:type="dxa"/>
          </w:tcPr>
          <w:p w14:paraId="34B80229" w14:textId="77777777" w:rsidR="00DE41BD" w:rsidRPr="00DE41BD" w:rsidRDefault="00DE41BD" w:rsidP="00DE41BD">
            <w:r w:rsidRPr="00DE41BD">
              <w:t>Código Fuente</w:t>
            </w:r>
          </w:p>
        </w:tc>
      </w:tr>
      <w:tr w:rsidR="00DE41BD" w:rsidRPr="00DE41BD" w14:paraId="42926C80" w14:textId="77777777" w:rsidTr="006A4281">
        <w:tc>
          <w:tcPr>
            <w:tcW w:w="1858" w:type="dxa"/>
            <w:vMerge/>
          </w:tcPr>
          <w:p w14:paraId="7C0AB4BF" w14:textId="77777777" w:rsidR="00DE41BD" w:rsidRPr="00DE41BD" w:rsidRDefault="00DE41BD" w:rsidP="00DE41BD"/>
        </w:tc>
        <w:tc>
          <w:tcPr>
            <w:tcW w:w="2012" w:type="dxa"/>
            <w:vMerge w:val="restart"/>
            <w:vAlign w:val="center"/>
          </w:tcPr>
          <w:p w14:paraId="41C4F281" w14:textId="77777777" w:rsidR="00DE41BD" w:rsidRPr="00DE41BD" w:rsidRDefault="00DE41BD" w:rsidP="00DE41BD">
            <w:pPr>
              <w:jc w:val="center"/>
            </w:pPr>
            <w:r w:rsidRPr="00DE41BD">
              <w:rPr>
                <w:b/>
                <w:bCs/>
              </w:rPr>
              <w:t>Fallas de Control</w:t>
            </w:r>
          </w:p>
        </w:tc>
        <w:tc>
          <w:tcPr>
            <w:tcW w:w="1440" w:type="dxa"/>
            <w:vAlign w:val="center"/>
          </w:tcPr>
          <w:p w14:paraId="3B982717" w14:textId="77777777" w:rsidR="00DE41BD" w:rsidRPr="00DE41BD" w:rsidRDefault="00DE41BD" w:rsidP="00DE41BD">
            <w:pPr>
              <w:jc w:val="center"/>
            </w:pPr>
            <w:r w:rsidRPr="00DE41BD">
              <w:t>3.13.6</w:t>
            </w:r>
          </w:p>
        </w:tc>
        <w:tc>
          <w:tcPr>
            <w:tcW w:w="900" w:type="dxa"/>
            <w:vAlign w:val="center"/>
          </w:tcPr>
          <w:p w14:paraId="57206A3B" w14:textId="77777777" w:rsidR="00DE41BD" w:rsidRPr="00DE41BD" w:rsidRDefault="00DE41BD" w:rsidP="00DE41BD">
            <w:pPr>
              <w:jc w:val="center"/>
              <w:rPr>
                <w:b/>
                <w:bCs/>
              </w:rPr>
            </w:pPr>
            <w:r w:rsidRPr="00DE41BD">
              <w:rPr>
                <w:b/>
                <w:bCs/>
              </w:rPr>
              <w:t>6</w:t>
            </w:r>
          </w:p>
        </w:tc>
        <w:tc>
          <w:tcPr>
            <w:tcW w:w="6930" w:type="dxa"/>
          </w:tcPr>
          <w:p w14:paraId="11984136" w14:textId="77777777" w:rsidR="00DE41BD" w:rsidRPr="00A60F3D" w:rsidRDefault="00DE41BD" w:rsidP="00DE41BD">
            <w:r w:rsidRPr="00A60F3D">
              <w:t>Para cada enunciado condicional, ¿La condición es correcta?</w:t>
            </w:r>
          </w:p>
        </w:tc>
        <w:tc>
          <w:tcPr>
            <w:tcW w:w="2520" w:type="dxa"/>
          </w:tcPr>
          <w:p w14:paraId="190A7E0D" w14:textId="77777777" w:rsidR="00DE41BD" w:rsidRPr="00DE41BD" w:rsidRDefault="00DE41BD" w:rsidP="00DE41BD">
            <w:r w:rsidRPr="00DE41BD">
              <w:t>Código Fuente</w:t>
            </w:r>
          </w:p>
        </w:tc>
      </w:tr>
      <w:tr w:rsidR="00DE41BD" w:rsidRPr="00DE41BD" w14:paraId="70157E47" w14:textId="77777777" w:rsidTr="006A4281">
        <w:tc>
          <w:tcPr>
            <w:tcW w:w="1858" w:type="dxa"/>
            <w:vMerge/>
          </w:tcPr>
          <w:p w14:paraId="065931B0" w14:textId="77777777" w:rsidR="00DE41BD" w:rsidRPr="00DE41BD" w:rsidRDefault="00DE41BD" w:rsidP="00DE41BD"/>
        </w:tc>
        <w:tc>
          <w:tcPr>
            <w:tcW w:w="2012" w:type="dxa"/>
            <w:vMerge/>
            <w:vAlign w:val="center"/>
          </w:tcPr>
          <w:p w14:paraId="26D3CF7B" w14:textId="77777777" w:rsidR="00DE41BD" w:rsidRPr="00DE41BD" w:rsidRDefault="00DE41BD" w:rsidP="00DE41BD">
            <w:pPr>
              <w:jc w:val="center"/>
            </w:pPr>
          </w:p>
        </w:tc>
        <w:tc>
          <w:tcPr>
            <w:tcW w:w="1440" w:type="dxa"/>
            <w:vAlign w:val="center"/>
          </w:tcPr>
          <w:p w14:paraId="26CB7169" w14:textId="77777777" w:rsidR="00DE41BD" w:rsidRPr="00DE41BD" w:rsidRDefault="00DE41BD" w:rsidP="00DE41BD">
            <w:pPr>
              <w:jc w:val="center"/>
            </w:pPr>
            <w:r w:rsidRPr="00DE41BD">
              <w:t>No tiene Item</w:t>
            </w:r>
          </w:p>
        </w:tc>
        <w:tc>
          <w:tcPr>
            <w:tcW w:w="900" w:type="dxa"/>
            <w:vAlign w:val="center"/>
          </w:tcPr>
          <w:p w14:paraId="65CA86CF" w14:textId="77777777" w:rsidR="00DE41BD" w:rsidRPr="00DE41BD" w:rsidRDefault="00DE41BD" w:rsidP="00DE41BD">
            <w:pPr>
              <w:jc w:val="center"/>
              <w:rPr>
                <w:b/>
                <w:bCs/>
              </w:rPr>
            </w:pPr>
            <w:r w:rsidRPr="00DE41BD">
              <w:rPr>
                <w:b/>
                <w:bCs/>
              </w:rPr>
              <w:t>7</w:t>
            </w:r>
          </w:p>
        </w:tc>
        <w:tc>
          <w:tcPr>
            <w:tcW w:w="6930" w:type="dxa"/>
          </w:tcPr>
          <w:p w14:paraId="25A29FD9" w14:textId="77777777" w:rsidR="00DE41BD" w:rsidRPr="00A60F3D" w:rsidRDefault="00DE41BD" w:rsidP="00DE41BD">
            <w:r w:rsidRPr="00A60F3D">
              <w:t>¿Hay certeza de que termine cada ciclo?</w:t>
            </w:r>
          </w:p>
        </w:tc>
        <w:tc>
          <w:tcPr>
            <w:tcW w:w="2520" w:type="dxa"/>
          </w:tcPr>
          <w:p w14:paraId="6ADB09D7" w14:textId="77777777" w:rsidR="00DE41BD" w:rsidRPr="00DE41BD" w:rsidRDefault="00DE41BD" w:rsidP="00DE41BD">
            <w:r w:rsidRPr="00DE41BD">
              <w:t>Código Fuente</w:t>
            </w:r>
          </w:p>
        </w:tc>
      </w:tr>
      <w:tr w:rsidR="00DE41BD" w:rsidRPr="00DE41BD" w14:paraId="02574AB0" w14:textId="77777777" w:rsidTr="006A4281">
        <w:tc>
          <w:tcPr>
            <w:tcW w:w="1858" w:type="dxa"/>
            <w:vMerge/>
          </w:tcPr>
          <w:p w14:paraId="039A6FB2" w14:textId="77777777" w:rsidR="00DE41BD" w:rsidRPr="00DE41BD" w:rsidRDefault="00DE41BD" w:rsidP="00DE41BD"/>
        </w:tc>
        <w:tc>
          <w:tcPr>
            <w:tcW w:w="2012" w:type="dxa"/>
            <w:vMerge/>
            <w:vAlign w:val="center"/>
          </w:tcPr>
          <w:p w14:paraId="56BBA38E" w14:textId="77777777" w:rsidR="00DE41BD" w:rsidRPr="00DE41BD" w:rsidRDefault="00DE41BD" w:rsidP="00DE41BD">
            <w:pPr>
              <w:jc w:val="center"/>
            </w:pPr>
          </w:p>
        </w:tc>
        <w:tc>
          <w:tcPr>
            <w:tcW w:w="1440" w:type="dxa"/>
            <w:vAlign w:val="center"/>
          </w:tcPr>
          <w:p w14:paraId="777E58A6" w14:textId="77777777" w:rsidR="00DE41BD" w:rsidRPr="00DE41BD" w:rsidRDefault="00DE41BD" w:rsidP="00DE41BD">
            <w:pPr>
              <w:jc w:val="center"/>
            </w:pPr>
            <w:r w:rsidRPr="00DE41BD">
              <w:t>3.13.8</w:t>
            </w:r>
          </w:p>
        </w:tc>
        <w:tc>
          <w:tcPr>
            <w:tcW w:w="900" w:type="dxa"/>
            <w:vAlign w:val="center"/>
          </w:tcPr>
          <w:p w14:paraId="451BBEE2" w14:textId="77777777" w:rsidR="00DE41BD" w:rsidRPr="00DE41BD" w:rsidRDefault="00DE41BD" w:rsidP="00DE41BD">
            <w:pPr>
              <w:jc w:val="center"/>
              <w:rPr>
                <w:b/>
                <w:bCs/>
              </w:rPr>
            </w:pPr>
            <w:r w:rsidRPr="00DE41BD">
              <w:rPr>
                <w:b/>
                <w:bCs/>
              </w:rPr>
              <w:t>8</w:t>
            </w:r>
          </w:p>
        </w:tc>
        <w:tc>
          <w:tcPr>
            <w:tcW w:w="6930" w:type="dxa"/>
          </w:tcPr>
          <w:p w14:paraId="5476B134" w14:textId="77777777" w:rsidR="00DE41BD" w:rsidRPr="00A60F3D" w:rsidRDefault="00DE41BD" w:rsidP="00DE41BD">
            <w:r w:rsidRPr="00A60F3D">
              <w:t>¿Los enunciados compuestos están correctamente colocados entre paréntesis?</w:t>
            </w:r>
          </w:p>
        </w:tc>
        <w:tc>
          <w:tcPr>
            <w:tcW w:w="2520" w:type="dxa"/>
          </w:tcPr>
          <w:p w14:paraId="6878EE35" w14:textId="77777777" w:rsidR="00DE41BD" w:rsidRPr="00DE41BD" w:rsidRDefault="00DE41BD" w:rsidP="00DE41BD">
            <w:r w:rsidRPr="00DE41BD">
              <w:t>Código Fuente</w:t>
            </w:r>
          </w:p>
        </w:tc>
      </w:tr>
      <w:tr w:rsidR="00DE41BD" w:rsidRPr="00DE41BD" w14:paraId="33747C99" w14:textId="77777777" w:rsidTr="006A4281">
        <w:tc>
          <w:tcPr>
            <w:tcW w:w="1858" w:type="dxa"/>
            <w:vMerge/>
          </w:tcPr>
          <w:p w14:paraId="69D8F6D6" w14:textId="77777777" w:rsidR="00DE41BD" w:rsidRPr="00DE41BD" w:rsidRDefault="00DE41BD" w:rsidP="00DE41BD"/>
        </w:tc>
        <w:tc>
          <w:tcPr>
            <w:tcW w:w="2012" w:type="dxa"/>
            <w:vMerge/>
            <w:vAlign w:val="center"/>
          </w:tcPr>
          <w:p w14:paraId="438252BA" w14:textId="77777777" w:rsidR="00DE41BD" w:rsidRPr="00DE41BD" w:rsidRDefault="00DE41BD" w:rsidP="00DE41BD">
            <w:pPr>
              <w:jc w:val="center"/>
            </w:pPr>
          </w:p>
        </w:tc>
        <w:tc>
          <w:tcPr>
            <w:tcW w:w="1440" w:type="dxa"/>
            <w:vAlign w:val="center"/>
          </w:tcPr>
          <w:p w14:paraId="79AC7206" w14:textId="77777777" w:rsidR="00DE41BD" w:rsidRPr="00DE41BD" w:rsidRDefault="00DE41BD" w:rsidP="00DE41BD">
            <w:pPr>
              <w:jc w:val="center"/>
            </w:pPr>
            <w:r w:rsidRPr="00DE41BD">
              <w:t>No tiene Item</w:t>
            </w:r>
          </w:p>
        </w:tc>
        <w:tc>
          <w:tcPr>
            <w:tcW w:w="900" w:type="dxa"/>
            <w:vAlign w:val="center"/>
          </w:tcPr>
          <w:p w14:paraId="679F42D1" w14:textId="77777777" w:rsidR="00DE41BD" w:rsidRPr="00DE41BD" w:rsidRDefault="00DE41BD" w:rsidP="00DE41BD">
            <w:pPr>
              <w:jc w:val="center"/>
              <w:rPr>
                <w:b/>
                <w:bCs/>
              </w:rPr>
            </w:pPr>
            <w:r w:rsidRPr="00DE41BD">
              <w:rPr>
                <w:b/>
                <w:bCs/>
              </w:rPr>
              <w:t>9</w:t>
            </w:r>
          </w:p>
        </w:tc>
        <w:tc>
          <w:tcPr>
            <w:tcW w:w="6930" w:type="dxa"/>
          </w:tcPr>
          <w:p w14:paraId="63D348D4" w14:textId="77777777" w:rsidR="00DE41BD" w:rsidRPr="00A60F3D" w:rsidRDefault="00DE41BD" w:rsidP="00DE41BD">
            <w:r w:rsidRPr="00A60F3D">
              <w:t>En caso de enunciados ¿se justifican todos los casos posibles?</w:t>
            </w:r>
          </w:p>
        </w:tc>
        <w:tc>
          <w:tcPr>
            <w:tcW w:w="2520" w:type="dxa"/>
          </w:tcPr>
          <w:p w14:paraId="3B9DE55A" w14:textId="77777777" w:rsidR="00DE41BD" w:rsidRPr="00DE41BD" w:rsidRDefault="00DE41BD" w:rsidP="00DE41BD">
            <w:r w:rsidRPr="00DE41BD">
              <w:t>Código Fuente</w:t>
            </w:r>
          </w:p>
        </w:tc>
      </w:tr>
      <w:tr w:rsidR="00DE41BD" w:rsidRPr="00DE41BD" w14:paraId="6EE1F3DE" w14:textId="77777777" w:rsidTr="006A4281">
        <w:tc>
          <w:tcPr>
            <w:tcW w:w="1858" w:type="dxa"/>
            <w:vMerge/>
          </w:tcPr>
          <w:p w14:paraId="16DCB753" w14:textId="77777777" w:rsidR="00DE41BD" w:rsidRPr="00DE41BD" w:rsidRDefault="00DE41BD" w:rsidP="00DE41BD"/>
        </w:tc>
        <w:tc>
          <w:tcPr>
            <w:tcW w:w="2012" w:type="dxa"/>
            <w:vMerge/>
            <w:vAlign w:val="center"/>
          </w:tcPr>
          <w:p w14:paraId="2C71B868" w14:textId="77777777" w:rsidR="00DE41BD" w:rsidRPr="00DE41BD" w:rsidRDefault="00DE41BD" w:rsidP="00DE41BD">
            <w:pPr>
              <w:jc w:val="center"/>
            </w:pPr>
          </w:p>
        </w:tc>
        <w:tc>
          <w:tcPr>
            <w:tcW w:w="1440" w:type="dxa"/>
            <w:vAlign w:val="center"/>
          </w:tcPr>
          <w:p w14:paraId="21BC2BAD" w14:textId="77777777" w:rsidR="00DE41BD" w:rsidRPr="00DE41BD" w:rsidRDefault="00DE41BD" w:rsidP="00DE41BD">
            <w:pPr>
              <w:jc w:val="center"/>
            </w:pPr>
            <w:r w:rsidRPr="00DE41BD">
              <w:t>3.13.10</w:t>
            </w:r>
          </w:p>
        </w:tc>
        <w:tc>
          <w:tcPr>
            <w:tcW w:w="900" w:type="dxa"/>
            <w:vAlign w:val="center"/>
          </w:tcPr>
          <w:p w14:paraId="4AE440AC" w14:textId="77777777" w:rsidR="00DE41BD" w:rsidRPr="00DE41BD" w:rsidRDefault="00DE41BD" w:rsidP="00DE41BD">
            <w:pPr>
              <w:jc w:val="center"/>
              <w:rPr>
                <w:b/>
                <w:bCs/>
              </w:rPr>
            </w:pPr>
            <w:r w:rsidRPr="00DE41BD">
              <w:rPr>
                <w:b/>
                <w:bCs/>
              </w:rPr>
              <w:t>10</w:t>
            </w:r>
          </w:p>
        </w:tc>
        <w:tc>
          <w:tcPr>
            <w:tcW w:w="6930" w:type="dxa"/>
          </w:tcPr>
          <w:p w14:paraId="3191E27F" w14:textId="77777777" w:rsidR="00DE41BD" w:rsidRPr="00A60F3D" w:rsidRDefault="00DE41BD" w:rsidP="00DE41BD">
            <w:r w:rsidRPr="00A60F3D">
              <w:t>Si después de cada caso en los enunciados se requiere un paréntesis ¿éste se incluyó?</w:t>
            </w:r>
          </w:p>
        </w:tc>
        <w:tc>
          <w:tcPr>
            <w:tcW w:w="2520" w:type="dxa"/>
          </w:tcPr>
          <w:p w14:paraId="44AAFE13" w14:textId="77777777" w:rsidR="00DE41BD" w:rsidRPr="00DE41BD" w:rsidRDefault="00DE41BD" w:rsidP="00DE41BD">
            <w:r w:rsidRPr="00DE41BD">
              <w:t>Código Fuente</w:t>
            </w:r>
          </w:p>
        </w:tc>
      </w:tr>
      <w:tr w:rsidR="00DE41BD" w:rsidRPr="00DE41BD" w14:paraId="3B486944" w14:textId="77777777" w:rsidTr="006A4281">
        <w:tc>
          <w:tcPr>
            <w:tcW w:w="1858" w:type="dxa"/>
            <w:vMerge/>
          </w:tcPr>
          <w:p w14:paraId="6D558B19" w14:textId="77777777" w:rsidR="00DE41BD" w:rsidRPr="00DE41BD" w:rsidRDefault="00DE41BD" w:rsidP="00DE41BD"/>
        </w:tc>
        <w:tc>
          <w:tcPr>
            <w:tcW w:w="2012" w:type="dxa"/>
            <w:vMerge w:val="restart"/>
            <w:vAlign w:val="center"/>
          </w:tcPr>
          <w:p w14:paraId="05C63D3D" w14:textId="77777777" w:rsidR="00DE41BD" w:rsidRPr="00DE41BD" w:rsidRDefault="00DE41BD" w:rsidP="00DE41BD">
            <w:pPr>
              <w:jc w:val="center"/>
            </w:pPr>
            <w:r w:rsidRPr="00DE41BD">
              <w:rPr>
                <w:b/>
                <w:bCs/>
              </w:rPr>
              <w:t>Fallas entrada/salida</w:t>
            </w:r>
          </w:p>
        </w:tc>
        <w:tc>
          <w:tcPr>
            <w:tcW w:w="1440" w:type="dxa"/>
            <w:vAlign w:val="center"/>
          </w:tcPr>
          <w:p w14:paraId="21280A14" w14:textId="77777777" w:rsidR="00DE41BD" w:rsidRPr="00DE41BD" w:rsidRDefault="00DE41BD" w:rsidP="00DE41BD">
            <w:pPr>
              <w:jc w:val="center"/>
            </w:pPr>
            <w:r w:rsidRPr="00DE41BD">
              <w:t>3.13.11</w:t>
            </w:r>
          </w:p>
        </w:tc>
        <w:tc>
          <w:tcPr>
            <w:tcW w:w="900" w:type="dxa"/>
            <w:vAlign w:val="center"/>
          </w:tcPr>
          <w:p w14:paraId="18176E98" w14:textId="77777777" w:rsidR="00DE41BD" w:rsidRPr="00DE41BD" w:rsidRDefault="00DE41BD" w:rsidP="00DE41BD">
            <w:pPr>
              <w:jc w:val="center"/>
              <w:rPr>
                <w:b/>
                <w:bCs/>
              </w:rPr>
            </w:pPr>
            <w:r w:rsidRPr="00DE41BD">
              <w:rPr>
                <w:b/>
                <w:bCs/>
              </w:rPr>
              <w:t>11</w:t>
            </w:r>
          </w:p>
        </w:tc>
        <w:tc>
          <w:tcPr>
            <w:tcW w:w="6930" w:type="dxa"/>
          </w:tcPr>
          <w:p w14:paraId="55FA8214" w14:textId="77777777" w:rsidR="00DE41BD" w:rsidRPr="00A60F3D" w:rsidRDefault="00DE41BD" w:rsidP="00DE41BD">
            <w:r w:rsidRPr="00A60F3D">
              <w:t>¿Se usan todas las variables de entrada?</w:t>
            </w:r>
          </w:p>
        </w:tc>
        <w:tc>
          <w:tcPr>
            <w:tcW w:w="2520" w:type="dxa"/>
          </w:tcPr>
          <w:p w14:paraId="065D1056" w14:textId="77777777" w:rsidR="00DE41BD" w:rsidRPr="00DE41BD" w:rsidRDefault="00DE41BD" w:rsidP="00DE41BD">
            <w:r w:rsidRPr="00DE41BD">
              <w:t>Código Fuente</w:t>
            </w:r>
          </w:p>
        </w:tc>
      </w:tr>
      <w:tr w:rsidR="00DE41BD" w:rsidRPr="00DE41BD" w14:paraId="5AA859E2" w14:textId="77777777" w:rsidTr="006A4281">
        <w:tc>
          <w:tcPr>
            <w:tcW w:w="1858" w:type="dxa"/>
            <w:vMerge/>
          </w:tcPr>
          <w:p w14:paraId="63FB2E1E" w14:textId="77777777" w:rsidR="00DE41BD" w:rsidRPr="00DE41BD" w:rsidRDefault="00DE41BD" w:rsidP="00DE41BD"/>
        </w:tc>
        <w:tc>
          <w:tcPr>
            <w:tcW w:w="2012" w:type="dxa"/>
            <w:vMerge/>
            <w:vAlign w:val="center"/>
          </w:tcPr>
          <w:p w14:paraId="36251BA0" w14:textId="77777777" w:rsidR="00DE41BD" w:rsidRPr="00DE41BD" w:rsidRDefault="00DE41BD" w:rsidP="00DE41BD">
            <w:pPr>
              <w:jc w:val="center"/>
            </w:pPr>
          </w:p>
        </w:tc>
        <w:tc>
          <w:tcPr>
            <w:tcW w:w="1440" w:type="dxa"/>
            <w:vAlign w:val="center"/>
          </w:tcPr>
          <w:p w14:paraId="48A1A416" w14:textId="77777777" w:rsidR="00DE41BD" w:rsidRPr="00DE41BD" w:rsidRDefault="00DE41BD" w:rsidP="00DE41BD">
            <w:pPr>
              <w:jc w:val="center"/>
            </w:pPr>
            <w:r w:rsidRPr="00DE41BD">
              <w:t>3.13.12</w:t>
            </w:r>
          </w:p>
        </w:tc>
        <w:tc>
          <w:tcPr>
            <w:tcW w:w="900" w:type="dxa"/>
            <w:vAlign w:val="center"/>
          </w:tcPr>
          <w:p w14:paraId="7C20CD76" w14:textId="77777777" w:rsidR="00DE41BD" w:rsidRPr="00DE41BD" w:rsidRDefault="00DE41BD" w:rsidP="00DE41BD">
            <w:pPr>
              <w:jc w:val="center"/>
              <w:rPr>
                <w:b/>
                <w:bCs/>
              </w:rPr>
            </w:pPr>
            <w:r w:rsidRPr="00DE41BD">
              <w:rPr>
                <w:b/>
                <w:bCs/>
              </w:rPr>
              <w:t>12</w:t>
            </w:r>
          </w:p>
        </w:tc>
        <w:tc>
          <w:tcPr>
            <w:tcW w:w="6930" w:type="dxa"/>
          </w:tcPr>
          <w:p w14:paraId="1177102C" w14:textId="77777777" w:rsidR="00DE41BD" w:rsidRPr="00A60F3D" w:rsidRDefault="00DE41BD" w:rsidP="00DE41BD">
            <w:r w:rsidRPr="00A60F3D">
              <w:t>¿A todas las variables de salida se les asigna un valor antes de que produzcan?</w:t>
            </w:r>
          </w:p>
        </w:tc>
        <w:tc>
          <w:tcPr>
            <w:tcW w:w="2520" w:type="dxa"/>
          </w:tcPr>
          <w:p w14:paraId="1FB41578" w14:textId="77777777" w:rsidR="00DE41BD" w:rsidRPr="00DE41BD" w:rsidRDefault="00DE41BD" w:rsidP="00DE41BD">
            <w:r w:rsidRPr="00DE41BD">
              <w:t>Código Fuente</w:t>
            </w:r>
          </w:p>
        </w:tc>
      </w:tr>
      <w:tr w:rsidR="00DE41BD" w:rsidRPr="00DE41BD" w14:paraId="0E7CA9C2" w14:textId="77777777" w:rsidTr="006A4281">
        <w:tc>
          <w:tcPr>
            <w:tcW w:w="1858" w:type="dxa"/>
            <w:vMerge/>
          </w:tcPr>
          <w:p w14:paraId="078D2346" w14:textId="77777777" w:rsidR="00DE41BD" w:rsidRPr="00DE41BD" w:rsidRDefault="00DE41BD" w:rsidP="00DE41BD"/>
        </w:tc>
        <w:tc>
          <w:tcPr>
            <w:tcW w:w="2012" w:type="dxa"/>
            <w:vMerge/>
            <w:vAlign w:val="center"/>
          </w:tcPr>
          <w:p w14:paraId="4C8EE4AF" w14:textId="77777777" w:rsidR="00DE41BD" w:rsidRPr="00DE41BD" w:rsidRDefault="00DE41BD" w:rsidP="00DE41BD">
            <w:pPr>
              <w:jc w:val="center"/>
            </w:pPr>
          </w:p>
        </w:tc>
        <w:tc>
          <w:tcPr>
            <w:tcW w:w="1440" w:type="dxa"/>
            <w:vAlign w:val="center"/>
          </w:tcPr>
          <w:p w14:paraId="20E7E684" w14:textId="77777777" w:rsidR="00DE41BD" w:rsidRPr="00DE41BD" w:rsidRDefault="00DE41BD" w:rsidP="00DE41BD">
            <w:pPr>
              <w:jc w:val="center"/>
            </w:pPr>
            <w:r w:rsidRPr="00DE41BD">
              <w:t>No tiene Item</w:t>
            </w:r>
          </w:p>
        </w:tc>
        <w:tc>
          <w:tcPr>
            <w:tcW w:w="900" w:type="dxa"/>
            <w:vAlign w:val="center"/>
          </w:tcPr>
          <w:p w14:paraId="7B8320BA" w14:textId="77777777" w:rsidR="00DE41BD" w:rsidRPr="00DE41BD" w:rsidRDefault="00DE41BD" w:rsidP="00DE41BD">
            <w:pPr>
              <w:jc w:val="center"/>
              <w:rPr>
                <w:b/>
                <w:bCs/>
              </w:rPr>
            </w:pPr>
            <w:r w:rsidRPr="00DE41BD">
              <w:rPr>
                <w:b/>
                <w:bCs/>
              </w:rPr>
              <w:t>13</w:t>
            </w:r>
          </w:p>
        </w:tc>
        <w:tc>
          <w:tcPr>
            <w:tcW w:w="6930" w:type="dxa"/>
          </w:tcPr>
          <w:p w14:paraId="708B8A69" w14:textId="77777777" w:rsidR="00DE41BD" w:rsidRPr="00A60F3D" w:rsidRDefault="00DE41BD" w:rsidP="00DE41BD">
            <w:r w:rsidRPr="00A60F3D">
              <w:t>¿Entradas inesperadas pueden causar corrupción?</w:t>
            </w:r>
          </w:p>
        </w:tc>
        <w:tc>
          <w:tcPr>
            <w:tcW w:w="2520" w:type="dxa"/>
          </w:tcPr>
          <w:p w14:paraId="3449CE50" w14:textId="77777777" w:rsidR="00DE41BD" w:rsidRPr="00DE41BD" w:rsidRDefault="00DE41BD" w:rsidP="00DE41BD">
            <w:r w:rsidRPr="00DE41BD">
              <w:t>Código Fuente</w:t>
            </w:r>
          </w:p>
        </w:tc>
      </w:tr>
      <w:tr w:rsidR="00DE41BD" w:rsidRPr="00DE41BD" w14:paraId="25734696" w14:textId="77777777" w:rsidTr="006A4281">
        <w:tc>
          <w:tcPr>
            <w:tcW w:w="1858" w:type="dxa"/>
            <w:vMerge/>
          </w:tcPr>
          <w:p w14:paraId="5F893105" w14:textId="77777777" w:rsidR="00DE41BD" w:rsidRPr="00DE41BD" w:rsidRDefault="00DE41BD" w:rsidP="00DE41BD"/>
        </w:tc>
        <w:tc>
          <w:tcPr>
            <w:tcW w:w="2012" w:type="dxa"/>
            <w:vMerge w:val="restart"/>
            <w:vAlign w:val="center"/>
          </w:tcPr>
          <w:p w14:paraId="2D2A79D7" w14:textId="77777777" w:rsidR="00DE41BD" w:rsidRPr="00DE41BD" w:rsidRDefault="00DE41BD" w:rsidP="00DE41BD">
            <w:pPr>
              <w:jc w:val="center"/>
            </w:pPr>
            <w:r w:rsidRPr="00DE41BD">
              <w:rPr>
                <w:b/>
                <w:bCs/>
              </w:rPr>
              <w:t>Fallas de Interfaz</w:t>
            </w:r>
          </w:p>
        </w:tc>
        <w:tc>
          <w:tcPr>
            <w:tcW w:w="1440" w:type="dxa"/>
            <w:vAlign w:val="center"/>
          </w:tcPr>
          <w:p w14:paraId="5190EB98" w14:textId="77777777" w:rsidR="00DE41BD" w:rsidRPr="00DE41BD" w:rsidRDefault="00DE41BD" w:rsidP="00DE41BD">
            <w:pPr>
              <w:jc w:val="center"/>
            </w:pPr>
            <w:r w:rsidRPr="00DE41BD">
              <w:t>3.13.14</w:t>
            </w:r>
          </w:p>
        </w:tc>
        <w:tc>
          <w:tcPr>
            <w:tcW w:w="900" w:type="dxa"/>
            <w:vAlign w:val="center"/>
          </w:tcPr>
          <w:p w14:paraId="3FAB12CA" w14:textId="77777777" w:rsidR="00DE41BD" w:rsidRPr="00DE41BD" w:rsidRDefault="00DE41BD" w:rsidP="00DE41BD">
            <w:pPr>
              <w:jc w:val="center"/>
              <w:rPr>
                <w:b/>
                <w:bCs/>
              </w:rPr>
            </w:pPr>
            <w:r w:rsidRPr="00DE41BD">
              <w:rPr>
                <w:b/>
                <w:bCs/>
              </w:rPr>
              <w:t>14</w:t>
            </w:r>
          </w:p>
        </w:tc>
        <w:tc>
          <w:tcPr>
            <w:tcW w:w="6930" w:type="dxa"/>
          </w:tcPr>
          <w:p w14:paraId="20FCB0CB" w14:textId="77777777" w:rsidR="00DE41BD" w:rsidRPr="00A60F3D" w:rsidRDefault="00DE41BD" w:rsidP="00DE41BD">
            <w:r w:rsidRPr="00A60F3D">
              <w:t>¿Se usan todas las variables de entrada?</w:t>
            </w:r>
          </w:p>
        </w:tc>
        <w:tc>
          <w:tcPr>
            <w:tcW w:w="2520" w:type="dxa"/>
          </w:tcPr>
          <w:p w14:paraId="19171452" w14:textId="77777777" w:rsidR="00DE41BD" w:rsidRPr="00DE41BD" w:rsidRDefault="00DE41BD" w:rsidP="00DE41BD">
            <w:r w:rsidRPr="00DE41BD">
              <w:t>Código Fuente</w:t>
            </w:r>
          </w:p>
        </w:tc>
      </w:tr>
      <w:tr w:rsidR="00DE41BD" w:rsidRPr="00DE41BD" w14:paraId="59E705E9" w14:textId="77777777" w:rsidTr="006A4281">
        <w:tc>
          <w:tcPr>
            <w:tcW w:w="1858" w:type="dxa"/>
            <w:vMerge/>
          </w:tcPr>
          <w:p w14:paraId="5267B631" w14:textId="77777777" w:rsidR="00DE41BD" w:rsidRPr="00DE41BD" w:rsidRDefault="00DE41BD" w:rsidP="00DE41BD"/>
        </w:tc>
        <w:tc>
          <w:tcPr>
            <w:tcW w:w="2012" w:type="dxa"/>
            <w:vMerge/>
            <w:vAlign w:val="center"/>
          </w:tcPr>
          <w:p w14:paraId="6FC55D80" w14:textId="77777777" w:rsidR="00DE41BD" w:rsidRPr="00DE41BD" w:rsidRDefault="00DE41BD" w:rsidP="00DE41BD">
            <w:pPr>
              <w:jc w:val="center"/>
            </w:pPr>
          </w:p>
        </w:tc>
        <w:tc>
          <w:tcPr>
            <w:tcW w:w="1440" w:type="dxa"/>
            <w:vAlign w:val="center"/>
          </w:tcPr>
          <w:p w14:paraId="01A0E054" w14:textId="77777777" w:rsidR="00DE41BD" w:rsidRPr="00DE41BD" w:rsidRDefault="00DE41BD" w:rsidP="00DE41BD">
            <w:pPr>
              <w:jc w:val="center"/>
            </w:pPr>
            <w:r w:rsidRPr="00DE41BD">
              <w:t>3.13.15</w:t>
            </w:r>
          </w:p>
        </w:tc>
        <w:tc>
          <w:tcPr>
            <w:tcW w:w="900" w:type="dxa"/>
            <w:vAlign w:val="center"/>
          </w:tcPr>
          <w:p w14:paraId="13CAAE7D" w14:textId="77777777" w:rsidR="00DE41BD" w:rsidRPr="00DE41BD" w:rsidRDefault="00DE41BD" w:rsidP="00DE41BD">
            <w:pPr>
              <w:jc w:val="center"/>
              <w:rPr>
                <w:b/>
                <w:bCs/>
              </w:rPr>
            </w:pPr>
            <w:r w:rsidRPr="00DE41BD">
              <w:rPr>
                <w:b/>
                <w:bCs/>
              </w:rPr>
              <w:t>15</w:t>
            </w:r>
          </w:p>
        </w:tc>
        <w:tc>
          <w:tcPr>
            <w:tcW w:w="6930" w:type="dxa"/>
          </w:tcPr>
          <w:p w14:paraId="6194BF2F" w14:textId="77777777" w:rsidR="00DE41BD" w:rsidRPr="00A60F3D" w:rsidRDefault="00DE41BD" w:rsidP="00DE41BD">
            <w:r w:rsidRPr="00A60F3D">
              <w:t>¿A todas las variables de salida se les asigna un valor antes de que se produzcan?</w:t>
            </w:r>
          </w:p>
        </w:tc>
        <w:tc>
          <w:tcPr>
            <w:tcW w:w="2520" w:type="dxa"/>
          </w:tcPr>
          <w:p w14:paraId="2277683F" w14:textId="77777777" w:rsidR="00DE41BD" w:rsidRPr="00DE41BD" w:rsidRDefault="00DE41BD" w:rsidP="00DE41BD">
            <w:r w:rsidRPr="00DE41BD">
              <w:t>Código Fuente</w:t>
            </w:r>
          </w:p>
        </w:tc>
      </w:tr>
      <w:tr w:rsidR="00DE41BD" w:rsidRPr="00DE41BD" w14:paraId="0F7FEB05" w14:textId="77777777" w:rsidTr="006A4281">
        <w:tc>
          <w:tcPr>
            <w:tcW w:w="1858" w:type="dxa"/>
            <w:vMerge/>
          </w:tcPr>
          <w:p w14:paraId="0EDAB15C" w14:textId="77777777" w:rsidR="00DE41BD" w:rsidRPr="00DE41BD" w:rsidRDefault="00DE41BD" w:rsidP="00DE41BD"/>
        </w:tc>
        <w:tc>
          <w:tcPr>
            <w:tcW w:w="2012" w:type="dxa"/>
            <w:vMerge/>
            <w:vAlign w:val="center"/>
          </w:tcPr>
          <w:p w14:paraId="76D2D79B" w14:textId="77777777" w:rsidR="00DE41BD" w:rsidRPr="00DE41BD" w:rsidRDefault="00DE41BD" w:rsidP="00DE41BD">
            <w:pPr>
              <w:jc w:val="center"/>
            </w:pPr>
          </w:p>
        </w:tc>
        <w:tc>
          <w:tcPr>
            <w:tcW w:w="1440" w:type="dxa"/>
            <w:vAlign w:val="center"/>
          </w:tcPr>
          <w:p w14:paraId="11A65690" w14:textId="77777777" w:rsidR="00DE41BD" w:rsidRPr="00DE41BD" w:rsidRDefault="00DE41BD" w:rsidP="00DE41BD">
            <w:pPr>
              <w:jc w:val="center"/>
            </w:pPr>
            <w:r w:rsidRPr="00DE41BD">
              <w:t>No tiene Item</w:t>
            </w:r>
          </w:p>
        </w:tc>
        <w:tc>
          <w:tcPr>
            <w:tcW w:w="900" w:type="dxa"/>
            <w:vAlign w:val="center"/>
          </w:tcPr>
          <w:p w14:paraId="35539287" w14:textId="77777777" w:rsidR="00DE41BD" w:rsidRPr="00DE41BD" w:rsidRDefault="00DE41BD" w:rsidP="00DE41BD">
            <w:pPr>
              <w:jc w:val="center"/>
              <w:rPr>
                <w:b/>
                <w:bCs/>
              </w:rPr>
            </w:pPr>
            <w:r w:rsidRPr="00DE41BD">
              <w:rPr>
                <w:b/>
                <w:bCs/>
              </w:rPr>
              <w:t>16</w:t>
            </w:r>
          </w:p>
        </w:tc>
        <w:tc>
          <w:tcPr>
            <w:tcW w:w="6930" w:type="dxa"/>
          </w:tcPr>
          <w:p w14:paraId="62291211" w14:textId="77777777" w:rsidR="00DE41BD" w:rsidRPr="00A60F3D" w:rsidRDefault="00DE41BD" w:rsidP="00DE41BD">
            <w:r w:rsidRPr="00A60F3D">
              <w:t>¿Entradas inesperadas pueden causar corrupción?</w:t>
            </w:r>
          </w:p>
        </w:tc>
        <w:tc>
          <w:tcPr>
            <w:tcW w:w="2520" w:type="dxa"/>
          </w:tcPr>
          <w:p w14:paraId="5CA70BE3" w14:textId="77777777" w:rsidR="00DE41BD" w:rsidRPr="00DE41BD" w:rsidRDefault="00DE41BD" w:rsidP="00DE41BD">
            <w:r w:rsidRPr="00DE41BD">
              <w:t>Código Fuente</w:t>
            </w:r>
          </w:p>
        </w:tc>
      </w:tr>
      <w:tr w:rsidR="00DE41BD" w:rsidRPr="00DE41BD" w14:paraId="3E79D784" w14:textId="77777777" w:rsidTr="006A4281">
        <w:tc>
          <w:tcPr>
            <w:tcW w:w="1858" w:type="dxa"/>
            <w:vMerge/>
          </w:tcPr>
          <w:p w14:paraId="3967D358" w14:textId="77777777" w:rsidR="00DE41BD" w:rsidRPr="00DE41BD" w:rsidRDefault="00DE41BD" w:rsidP="00DE41BD"/>
        </w:tc>
        <w:tc>
          <w:tcPr>
            <w:tcW w:w="2012" w:type="dxa"/>
            <w:vMerge w:val="restart"/>
            <w:vAlign w:val="center"/>
          </w:tcPr>
          <w:p w14:paraId="5F23971B" w14:textId="77777777" w:rsidR="00DE41BD" w:rsidRPr="00A60F3D" w:rsidRDefault="00DE41BD" w:rsidP="00DE41BD">
            <w:pPr>
              <w:jc w:val="center"/>
            </w:pPr>
            <w:r w:rsidRPr="00A60F3D">
              <w:rPr>
                <w:b/>
                <w:bCs/>
              </w:rPr>
              <w:t>Fallas de Gestión de Almacenamiento</w:t>
            </w:r>
          </w:p>
        </w:tc>
        <w:tc>
          <w:tcPr>
            <w:tcW w:w="1440" w:type="dxa"/>
            <w:vAlign w:val="center"/>
          </w:tcPr>
          <w:p w14:paraId="7368D33A" w14:textId="77777777" w:rsidR="00DE41BD" w:rsidRPr="00DE41BD" w:rsidRDefault="00DE41BD" w:rsidP="00DE41BD">
            <w:pPr>
              <w:jc w:val="center"/>
            </w:pPr>
            <w:r w:rsidRPr="00DE41BD">
              <w:t>3.13.17</w:t>
            </w:r>
          </w:p>
        </w:tc>
        <w:tc>
          <w:tcPr>
            <w:tcW w:w="900" w:type="dxa"/>
            <w:vAlign w:val="center"/>
          </w:tcPr>
          <w:p w14:paraId="177C51E8" w14:textId="77777777" w:rsidR="00DE41BD" w:rsidRPr="00DE41BD" w:rsidRDefault="00DE41BD" w:rsidP="00DE41BD">
            <w:pPr>
              <w:jc w:val="center"/>
              <w:rPr>
                <w:b/>
                <w:bCs/>
              </w:rPr>
            </w:pPr>
            <w:r w:rsidRPr="00DE41BD">
              <w:rPr>
                <w:b/>
                <w:bCs/>
              </w:rPr>
              <w:t>17</w:t>
            </w:r>
          </w:p>
        </w:tc>
        <w:tc>
          <w:tcPr>
            <w:tcW w:w="6930" w:type="dxa"/>
          </w:tcPr>
          <w:p w14:paraId="175EF23F" w14:textId="77777777" w:rsidR="00DE41BD" w:rsidRPr="00A60F3D" w:rsidRDefault="00DE41BD" w:rsidP="00DE41BD">
            <w:r w:rsidRPr="00A60F3D">
              <w:t>¿Todas las llamadas a función y método tienen el numero correcto de parámetros?</w:t>
            </w:r>
          </w:p>
        </w:tc>
        <w:tc>
          <w:tcPr>
            <w:tcW w:w="2520" w:type="dxa"/>
          </w:tcPr>
          <w:p w14:paraId="308020DF" w14:textId="77777777" w:rsidR="00DE41BD" w:rsidRPr="00DE41BD" w:rsidRDefault="00DE41BD" w:rsidP="00DE41BD">
            <w:r w:rsidRPr="00DE41BD">
              <w:t>Código Fuente</w:t>
            </w:r>
          </w:p>
        </w:tc>
      </w:tr>
      <w:tr w:rsidR="00DE41BD" w:rsidRPr="00DE41BD" w14:paraId="3DA8FCFA" w14:textId="77777777" w:rsidTr="006A4281">
        <w:tc>
          <w:tcPr>
            <w:tcW w:w="1858" w:type="dxa"/>
            <w:vMerge/>
          </w:tcPr>
          <w:p w14:paraId="634DA7E3" w14:textId="77777777" w:rsidR="00DE41BD" w:rsidRPr="00DE41BD" w:rsidRDefault="00DE41BD" w:rsidP="00DE41BD"/>
        </w:tc>
        <w:tc>
          <w:tcPr>
            <w:tcW w:w="2012" w:type="dxa"/>
            <w:vMerge/>
            <w:vAlign w:val="center"/>
          </w:tcPr>
          <w:p w14:paraId="352E8D80" w14:textId="77777777" w:rsidR="00DE41BD" w:rsidRPr="00DE41BD" w:rsidRDefault="00DE41BD" w:rsidP="00DE41BD">
            <w:pPr>
              <w:jc w:val="center"/>
            </w:pPr>
          </w:p>
        </w:tc>
        <w:tc>
          <w:tcPr>
            <w:tcW w:w="1440" w:type="dxa"/>
            <w:vAlign w:val="center"/>
          </w:tcPr>
          <w:p w14:paraId="55F73FC4" w14:textId="77777777" w:rsidR="00DE41BD" w:rsidRPr="00DE41BD" w:rsidRDefault="00DE41BD" w:rsidP="00DE41BD">
            <w:pPr>
              <w:jc w:val="center"/>
            </w:pPr>
            <w:r w:rsidRPr="00DE41BD">
              <w:t>No tiene Item</w:t>
            </w:r>
          </w:p>
        </w:tc>
        <w:tc>
          <w:tcPr>
            <w:tcW w:w="900" w:type="dxa"/>
            <w:vAlign w:val="center"/>
          </w:tcPr>
          <w:p w14:paraId="09561AFF" w14:textId="77777777" w:rsidR="00DE41BD" w:rsidRPr="00DE41BD" w:rsidRDefault="00DE41BD" w:rsidP="00DE41BD">
            <w:pPr>
              <w:jc w:val="center"/>
              <w:rPr>
                <w:b/>
                <w:bCs/>
              </w:rPr>
            </w:pPr>
            <w:r w:rsidRPr="00DE41BD">
              <w:rPr>
                <w:b/>
                <w:bCs/>
              </w:rPr>
              <w:t>18</w:t>
            </w:r>
          </w:p>
        </w:tc>
        <w:tc>
          <w:tcPr>
            <w:tcW w:w="6930" w:type="dxa"/>
          </w:tcPr>
          <w:p w14:paraId="4756657A" w14:textId="77777777" w:rsidR="00DE41BD" w:rsidRPr="00A60F3D" w:rsidRDefault="00DE41BD" w:rsidP="00DE41BD">
            <w:r w:rsidRPr="00A60F3D">
              <w:t>¿Los tipos de parámetro formal y real coinciden?</w:t>
            </w:r>
          </w:p>
        </w:tc>
        <w:tc>
          <w:tcPr>
            <w:tcW w:w="2520" w:type="dxa"/>
          </w:tcPr>
          <w:p w14:paraId="587FE60A" w14:textId="77777777" w:rsidR="00DE41BD" w:rsidRPr="00DE41BD" w:rsidRDefault="00DE41BD" w:rsidP="00DE41BD">
            <w:r w:rsidRPr="00DE41BD">
              <w:t>Código Fuente</w:t>
            </w:r>
          </w:p>
        </w:tc>
      </w:tr>
      <w:tr w:rsidR="00DE41BD" w:rsidRPr="00DE41BD" w14:paraId="4C4C5E43" w14:textId="77777777" w:rsidTr="006A4281">
        <w:tc>
          <w:tcPr>
            <w:tcW w:w="1858" w:type="dxa"/>
            <w:vMerge/>
          </w:tcPr>
          <w:p w14:paraId="16FDD984" w14:textId="77777777" w:rsidR="00DE41BD" w:rsidRPr="00DE41BD" w:rsidRDefault="00DE41BD" w:rsidP="00DE41BD"/>
        </w:tc>
        <w:tc>
          <w:tcPr>
            <w:tcW w:w="2012" w:type="dxa"/>
            <w:vMerge/>
            <w:vAlign w:val="center"/>
          </w:tcPr>
          <w:p w14:paraId="238E5680" w14:textId="77777777" w:rsidR="00DE41BD" w:rsidRPr="00DE41BD" w:rsidRDefault="00DE41BD" w:rsidP="00DE41BD">
            <w:pPr>
              <w:jc w:val="center"/>
            </w:pPr>
          </w:p>
        </w:tc>
        <w:tc>
          <w:tcPr>
            <w:tcW w:w="1440" w:type="dxa"/>
            <w:vAlign w:val="center"/>
          </w:tcPr>
          <w:p w14:paraId="26993329" w14:textId="77777777" w:rsidR="00DE41BD" w:rsidRPr="00DE41BD" w:rsidRDefault="00DE41BD" w:rsidP="00DE41BD">
            <w:pPr>
              <w:jc w:val="center"/>
            </w:pPr>
            <w:r w:rsidRPr="00DE41BD">
              <w:t>3.13.19</w:t>
            </w:r>
          </w:p>
        </w:tc>
        <w:tc>
          <w:tcPr>
            <w:tcW w:w="900" w:type="dxa"/>
            <w:vAlign w:val="center"/>
          </w:tcPr>
          <w:p w14:paraId="5E4C6A62" w14:textId="77777777" w:rsidR="00DE41BD" w:rsidRPr="00DE41BD" w:rsidRDefault="00DE41BD" w:rsidP="00DE41BD">
            <w:pPr>
              <w:jc w:val="center"/>
              <w:rPr>
                <w:b/>
                <w:bCs/>
              </w:rPr>
            </w:pPr>
            <w:r w:rsidRPr="00DE41BD">
              <w:rPr>
                <w:b/>
                <w:bCs/>
              </w:rPr>
              <w:t>19</w:t>
            </w:r>
          </w:p>
        </w:tc>
        <w:tc>
          <w:tcPr>
            <w:tcW w:w="6930" w:type="dxa"/>
          </w:tcPr>
          <w:p w14:paraId="349A1E2C" w14:textId="77777777" w:rsidR="00DE41BD" w:rsidRPr="00A60F3D" w:rsidRDefault="00DE41BD" w:rsidP="00DE41BD">
            <w:r w:rsidRPr="00A60F3D">
              <w:t>¿Los parámetros están en el orden correcto?</w:t>
            </w:r>
          </w:p>
        </w:tc>
        <w:tc>
          <w:tcPr>
            <w:tcW w:w="2520" w:type="dxa"/>
          </w:tcPr>
          <w:p w14:paraId="17845F65" w14:textId="77777777" w:rsidR="00DE41BD" w:rsidRPr="00DE41BD" w:rsidRDefault="00DE41BD" w:rsidP="00DE41BD">
            <w:r w:rsidRPr="00DE41BD">
              <w:t>Código Fuente</w:t>
            </w:r>
          </w:p>
        </w:tc>
      </w:tr>
      <w:tr w:rsidR="00DE41BD" w:rsidRPr="00DE41BD" w14:paraId="1461B1B5" w14:textId="77777777" w:rsidTr="006A4281">
        <w:tc>
          <w:tcPr>
            <w:tcW w:w="1858" w:type="dxa"/>
            <w:vMerge/>
          </w:tcPr>
          <w:p w14:paraId="28C90F80" w14:textId="77777777" w:rsidR="00DE41BD" w:rsidRPr="00DE41BD" w:rsidRDefault="00DE41BD" w:rsidP="00DE41BD"/>
        </w:tc>
        <w:tc>
          <w:tcPr>
            <w:tcW w:w="2012" w:type="dxa"/>
            <w:vMerge/>
            <w:vAlign w:val="center"/>
          </w:tcPr>
          <w:p w14:paraId="44646F33" w14:textId="77777777" w:rsidR="00DE41BD" w:rsidRPr="00DE41BD" w:rsidRDefault="00DE41BD" w:rsidP="00DE41BD">
            <w:pPr>
              <w:jc w:val="center"/>
            </w:pPr>
          </w:p>
        </w:tc>
        <w:tc>
          <w:tcPr>
            <w:tcW w:w="1440" w:type="dxa"/>
            <w:vAlign w:val="center"/>
          </w:tcPr>
          <w:p w14:paraId="5C0ADF3A" w14:textId="77777777" w:rsidR="00DE41BD" w:rsidRPr="00DE41BD" w:rsidRDefault="00DE41BD" w:rsidP="00DE41BD">
            <w:pPr>
              <w:jc w:val="center"/>
            </w:pPr>
            <w:r w:rsidRPr="00DE41BD">
              <w:t>No tiene Item</w:t>
            </w:r>
          </w:p>
        </w:tc>
        <w:tc>
          <w:tcPr>
            <w:tcW w:w="900" w:type="dxa"/>
            <w:vAlign w:val="center"/>
          </w:tcPr>
          <w:p w14:paraId="28229CE6" w14:textId="77777777" w:rsidR="00DE41BD" w:rsidRPr="00DE41BD" w:rsidRDefault="00DE41BD" w:rsidP="00DE41BD">
            <w:pPr>
              <w:jc w:val="center"/>
              <w:rPr>
                <w:b/>
                <w:bCs/>
              </w:rPr>
            </w:pPr>
            <w:r w:rsidRPr="00DE41BD">
              <w:rPr>
                <w:b/>
                <w:bCs/>
              </w:rPr>
              <w:t>20</w:t>
            </w:r>
          </w:p>
        </w:tc>
        <w:tc>
          <w:tcPr>
            <w:tcW w:w="6930" w:type="dxa"/>
          </w:tcPr>
          <w:p w14:paraId="52E9DB73" w14:textId="77777777" w:rsidR="00DE41BD" w:rsidRPr="00A60F3D" w:rsidRDefault="00DE41BD" w:rsidP="00DE41BD">
            <w:r w:rsidRPr="00A60F3D">
              <w:t>Si los componentes acceden a memoria compartida, ¿tienen el mismo modelo de estructura de memoria compartida?</w:t>
            </w:r>
          </w:p>
        </w:tc>
        <w:tc>
          <w:tcPr>
            <w:tcW w:w="2520" w:type="dxa"/>
          </w:tcPr>
          <w:p w14:paraId="7094B7F2" w14:textId="77777777" w:rsidR="00DE41BD" w:rsidRPr="00DE41BD" w:rsidRDefault="00DE41BD" w:rsidP="00DE41BD">
            <w:r w:rsidRPr="00DE41BD">
              <w:t>Código Fuente</w:t>
            </w:r>
          </w:p>
        </w:tc>
      </w:tr>
      <w:tr w:rsidR="00DE41BD" w:rsidRPr="00DE41BD" w14:paraId="057D61F6" w14:textId="77777777" w:rsidTr="006A4281">
        <w:tc>
          <w:tcPr>
            <w:tcW w:w="1858" w:type="dxa"/>
            <w:vMerge/>
          </w:tcPr>
          <w:p w14:paraId="02EB2AB9" w14:textId="77777777" w:rsidR="00DE41BD" w:rsidRPr="00DE41BD" w:rsidRDefault="00DE41BD" w:rsidP="00DE41BD"/>
        </w:tc>
        <w:tc>
          <w:tcPr>
            <w:tcW w:w="2012" w:type="dxa"/>
            <w:vMerge w:val="restart"/>
            <w:vAlign w:val="center"/>
          </w:tcPr>
          <w:p w14:paraId="12D2B701" w14:textId="77777777" w:rsidR="00DE41BD" w:rsidRPr="00A60F3D" w:rsidRDefault="00DE41BD" w:rsidP="00DE41BD">
            <w:pPr>
              <w:jc w:val="center"/>
            </w:pPr>
            <w:r w:rsidRPr="00A60F3D">
              <w:rPr>
                <w:b/>
                <w:bCs/>
              </w:rPr>
              <w:t>Fallas de Gestión de Excepción</w:t>
            </w:r>
          </w:p>
        </w:tc>
        <w:tc>
          <w:tcPr>
            <w:tcW w:w="1440" w:type="dxa"/>
            <w:vAlign w:val="center"/>
          </w:tcPr>
          <w:p w14:paraId="38C352E5" w14:textId="77777777" w:rsidR="00DE41BD" w:rsidRPr="00DE41BD" w:rsidRDefault="00DE41BD" w:rsidP="00DE41BD">
            <w:pPr>
              <w:jc w:val="center"/>
            </w:pPr>
            <w:r w:rsidRPr="00DE41BD">
              <w:t>3.13.21</w:t>
            </w:r>
          </w:p>
        </w:tc>
        <w:tc>
          <w:tcPr>
            <w:tcW w:w="900" w:type="dxa"/>
            <w:vAlign w:val="center"/>
          </w:tcPr>
          <w:p w14:paraId="384FE825" w14:textId="77777777" w:rsidR="00DE41BD" w:rsidRPr="00DE41BD" w:rsidRDefault="00DE41BD" w:rsidP="00DE41BD">
            <w:pPr>
              <w:jc w:val="center"/>
              <w:rPr>
                <w:b/>
                <w:bCs/>
              </w:rPr>
            </w:pPr>
            <w:r w:rsidRPr="00DE41BD">
              <w:rPr>
                <w:b/>
                <w:bCs/>
              </w:rPr>
              <w:t>21</w:t>
            </w:r>
          </w:p>
        </w:tc>
        <w:tc>
          <w:tcPr>
            <w:tcW w:w="6930" w:type="dxa"/>
          </w:tcPr>
          <w:p w14:paraId="6C899BD2" w14:textId="77777777" w:rsidR="00DE41BD" w:rsidRPr="00A60F3D" w:rsidRDefault="00DE41BD" w:rsidP="00DE41BD">
            <w:r w:rsidRPr="00A60F3D">
              <w:t>Si se modifica una estructura vinculada, ¿todos los vínculos se reasignan correctamente?</w:t>
            </w:r>
          </w:p>
        </w:tc>
        <w:tc>
          <w:tcPr>
            <w:tcW w:w="2520" w:type="dxa"/>
          </w:tcPr>
          <w:p w14:paraId="762BB2F5" w14:textId="77777777" w:rsidR="00DE41BD" w:rsidRPr="00DE41BD" w:rsidRDefault="00DE41BD" w:rsidP="00DE41BD">
            <w:r w:rsidRPr="00DE41BD">
              <w:t>Código Fuente</w:t>
            </w:r>
          </w:p>
        </w:tc>
      </w:tr>
      <w:tr w:rsidR="00DE41BD" w:rsidRPr="00DE41BD" w14:paraId="7F6A0323" w14:textId="77777777" w:rsidTr="006A4281">
        <w:tc>
          <w:tcPr>
            <w:tcW w:w="1858" w:type="dxa"/>
            <w:vMerge/>
          </w:tcPr>
          <w:p w14:paraId="3623BEB5" w14:textId="77777777" w:rsidR="00DE41BD" w:rsidRPr="00DE41BD" w:rsidRDefault="00DE41BD" w:rsidP="00DE41BD"/>
        </w:tc>
        <w:tc>
          <w:tcPr>
            <w:tcW w:w="2012" w:type="dxa"/>
            <w:vMerge/>
            <w:vAlign w:val="center"/>
          </w:tcPr>
          <w:p w14:paraId="14580344" w14:textId="77777777" w:rsidR="00DE41BD" w:rsidRPr="00DE41BD" w:rsidRDefault="00DE41BD" w:rsidP="00DE41BD">
            <w:pPr>
              <w:jc w:val="center"/>
            </w:pPr>
          </w:p>
        </w:tc>
        <w:tc>
          <w:tcPr>
            <w:tcW w:w="1440" w:type="dxa"/>
            <w:vAlign w:val="center"/>
          </w:tcPr>
          <w:p w14:paraId="0F82158F" w14:textId="77777777" w:rsidR="00DE41BD" w:rsidRPr="00DE41BD" w:rsidRDefault="00DE41BD" w:rsidP="00DE41BD">
            <w:pPr>
              <w:jc w:val="center"/>
            </w:pPr>
            <w:r w:rsidRPr="00DE41BD">
              <w:t>No tiene Item</w:t>
            </w:r>
          </w:p>
        </w:tc>
        <w:tc>
          <w:tcPr>
            <w:tcW w:w="900" w:type="dxa"/>
            <w:vAlign w:val="center"/>
          </w:tcPr>
          <w:p w14:paraId="0C81B7DD" w14:textId="77777777" w:rsidR="00DE41BD" w:rsidRPr="00DE41BD" w:rsidRDefault="00DE41BD" w:rsidP="00DE41BD">
            <w:pPr>
              <w:jc w:val="center"/>
              <w:rPr>
                <w:b/>
                <w:bCs/>
              </w:rPr>
            </w:pPr>
            <w:r w:rsidRPr="00DE41BD">
              <w:rPr>
                <w:b/>
                <w:bCs/>
              </w:rPr>
              <w:t>22</w:t>
            </w:r>
          </w:p>
        </w:tc>
        <w:tc>
          <w:tcPr>
            <w:tcW w:w="6930" w:type="dxa"/>
          </w:tcPr>
          <w:p w14:paraId="67775381" w14:textId="77777777" w:rsidR="00DE41BD" w:rsidRPr="00A60F3D" w:rsidRDefault="00DE41BD" w:rsidP="00DE41BD">
            <w:r w:rsidRPr="00A60F3D">
              <w:t>Si se usa almacenamiento dinámico, ¿el espacio si asignó correctamente?</w:t>
            </w:r>
          </w:p>
        </w:tc>
        <w:tc>
          <w:tcPr>
            <w:tcW w:w="2520" w:type="dxa"/>
          </w:tcPr>
          <w:p w14:paraId="67CB5ADF" w14:textId="77777777" w:rsidR="00DE41BD" w:rsidRPr="00DE41BD" w:rsidRDefault="00DE41BD" w:rsidP="00DE41BD">
            <w:r w:rsidRPr="00DE41BD">
              <w:t>Código Fuente</w:t>
            </w:r>
          </w:p>
        </w:tc>
      </w:tr>
      <w:tr w:rsidR="00DE41BD" w:rsidRPr="00DE41BD" w14:paraId="7EA6007D" w14:textId="77777777" w:rsidTr="006A4281">
        <w:tc>
          <w:tcPr>
            <w:tcW w:w="1858" w:type="dxa"/>
            <w:vMerge/>
          </w:tcPr>
          <w:p w14:paraId="210745A9" w14:textId="77777777" w:rsidR="00DE41BD" w:rsidRPr="00DE41BD" w:rsidRDefault="00DE41BD" w:rsidP="00DE41BD"/>
        </w:tc>
        <w:tc>
          <w:tcPr>
            <w:tcW w:w="2012" w:type="dxa"/>
            <w:vMerge/>
            <w:vAlign w:val="center"/>
          </w:tcPr>
          <w:p w14:paraId="2F082642" w14:textId="77777777" w:rsidR="00DE41BD" w:rsidRPr="00DE41BD" w:rsidRDefault="00DE41BD" w:rsidP="00DE41BD">
            <w:pPr>
              <w:jc w:val="center"/>
            </w:pPr>
          </w:p>
        </w:tc>
        <w:tc>
          <w:tcPr>
            <w:tcW w:w="1440" w:type="dxa"/>
            <w:vAlign w:val="center"/>
          </w:tcPr>
          <w:p w14:paraId="66B07EDA" w14:textId="77777777" w:rsidR="00DE41BD" w:rsidRPr="00DE41BD" w:rsidRDefault="00DE41BD" w:rsidP="00DE41BD">
            <w:pPr>
              <w:jc w:val="center"/>
            </w:pPr>
            <w:r w:rsidRPr="00DE41BD">
              <w:t>No tiene Item</w:t>
            </w:r>
          </w:p>
        </w:tc>
        <w:tc>
          <w:tcPr>
            <w:tcW w:w="900" w:type="dxa"/>
            <w:vAlign w:val="center"/>
          </w:tcPr>
          <w:p w14:paraId="1BFF58F9" w14:textId="77777777" w:rsidR="00DE41BD" w:rsidRPr="00DE41BD" w:rsidRDefault="00DE41BD" w:rsidP="00DE41BD">
            <w:pPr>
              <w:jc w:val="center"/>
              <w:rPr>
                <w:b/>
                <w:bCs/>
              </w:rPr>
            </w:pPr>
            <w:r w:rsidRPr="00DE41BD">
              <w:rPr>
                <w:b/>
                <w:bCs/>
              </w:rPr>
              <w:t>23</w:t>
            </w:r>
          </w:p>
        </w:tc>
        <w:tc>
          <w:tcPr>
            <w:tcW w:w="6930" w:type="dxa"/>
          </w:tcPr>
          <w:p w14:paraId="2E0511E3" w14:textId="77777777" w:rsidR="00DE41BD" w:rsidRPr="00A60F3D" w:rsidRDefault="00DE41BD" w:rsidP="00DE41BD">
            <w:r w:rsidRPr="00A60F3D">
              <w:t>¿El espacio se cancela explícitamente después de que ya no se requiere?</w:t>
            </w:r>
          </w:p>
        </w:tc>
        <w:tc>
          <w:tcPr>
            <w:tcW w:w="2520" w:type="dxa"/>
          </w:tcPr>
          <w:p w14:paraId="138C0B9B" w14:textId="77777777" w:rsidR="00DE41BD" w:rsidRPr="00DE41BD" w:rsidRDefault="00DE41BD" w:rsidP="00DE41BD">
            <w:r w:rsidRPr="00DE41BD">
              <w:t>Código Fuente</w:t>
            </w:r>
          </w:p>
        </w:tc>
      </w:tr>
      <w:tr w:rsidR="00DE41BD" w:rsidRPr="00DE41BD" w14:paraId="6C9F8A93" w14:textId="77777777" w:rsidTr="006A4281">
        <w:tc>
          <w:tcPr>
            <w:tcW w:w="1858" w:type="dxa"/>
            <w:vMerge/>
          </w:tcPr>
          <w:p w14:paraId="416DAAAE" w14:textId="77777777" w:rsidR="00DE41BD" w:rsidRPr="00DE41BD" w:rsidRDefault="00DE41BD" w:rsidP="00DE41BD"/>
        </w:tc>
        <w:tc>
          <w:tcPr>
            <w:tcW w:w="2012" w:type="dxa"/>
            <w:vMerge/>
            <w:vAlign w:val="center"/>
          </w:tcPr>
          <w:p w14:paraId="2739A503" w14:textId="77777777" w:rsidR="00DE41BD" w:rsidRPr="00DE41BD" w:rsidRDefault="00DE41BD" w:rsidP="00DE41BD">
            <w:pPr>
              <w:jc w:val="center"/>
            </w:pPr>
          </w:p>
        </w:tc>
        <w:tc>
          <w:tcPr>
            <w:tcW w:w="1440" w:type="dxa"/>
            <w:vAlign w:val="center"/>
          </w:tcPr>
          <w:p w14:paraId="697C28B9" w14:textId="77777777" w:rsidR="00DE41BD" w:rsidRPr="00DE41BD" w:rsidRDefault="00DE41BD" w:rsidP="00DE41BD">
            <w:pPr>
              <w:jc w:val="center"/>
            </w:pPr>
            <w:r w:rsidRPr="00DE41BD">
              <w:t>3.13.24</w:t>
            </w:r>
          </w:p>
        </w:tc>
        <w:tc>
          <w:tcPr>
            <w:tcW w:w="900" w:type="dxa"/>
            <w:vAlign w:val="center"/>
          </w:tcPr>
          <w:p w14:paraId="5B3329BB" w14:textId="77777777" w:rsidR="00DE41BD" w:rsidRPr="00DE41BD" w:rsidRDefault="00DE41BD" w:rsidP="00DE41BD">
            <w:pPr>
              <w:jc w:val="center"/>
              <w:rPr>
                <w:b/>
                <w:bCs/>
              </w:rPr>
            </w:pPr>
            <w:r w:rsidRPr="00DE41BD">
              <w:rPr>
                <w:b/>
                <w:bCs/>
              </w:rPr>
              <w:t>24</w:t>
            </w:r>
          </w:p>
        </w:tc>
        <w:tc>
          <w:tcPr>
            <w:tcW w:w="6930" w:type="dxa"/>
          </w:tcPr>
          <w:p w14:paraId="54D4D3AF" w14:textId="77777777" w:rsidR="00DE41BD" w:rsidRPr="00A60F3D" w:rsidRDefault="00DE41BD" w:rsidP="00DE41BD">
            <w:r w:rsidRPr="00A60F3D">
              <w:t>¿Se tomaron en cuenta todas las posibles condiciones de error?</w:t>
            </w:r>
          </w:p>
        </w:tc>
        <w:tc>
          <w:tcPr>
            <w:tcW w:w="2520" w:type="dxa"/>
          </w:tcPr>
          <w:p w14:paraId="03C9B7DF" w14:textId="77777777" w:rsidR="00DE41BD" w:rsidRPr="00DE41BD" w:rsidRDefault="00DE41BD" w:rsidP="00DE41BD">
            <w:r w:rsidRPr="00DE41BD">
              <w:t>Código Fuente</w:t>
            </w:r>
          </w:p>
        </w:tc>
      </w:tr>
      <w:tr w:rsidR="00DE41BD" w:rsidRPr="00DE41BD" w14:paraId="246578B5" w14:textId="77777777" w:rsidTr="006A4281">
        <w:tc>
          <w:tcPr>
            <w:tcW w:w="1858" w:type="dxa"/>
            <w:vMerge w:val="restart"/>
            <w:vAlign w:val="center"/>
          </w:tcPr>
          <w:p w14:paraId="3F941BD1" w14:textId="77777777" w:rsidR="00DE41BD" w:rsidRPr="00DE41BD" w:rsidRDefault="00DE41BD" w:rsidP="00DE41BD">
            <w:pPr>
              <w:jc w:val="center"/>
            </w:pPr>
            <w:r w:rsidRPr="00DE41BD">
              <w:rPr>
                <w:b/>
              </w:rPr>
              <w:t>PATRÓN DE ARQUITECTURA</w:t>
            </w:r>
          </w:p>
        </w:tc>
        <w:tc>
          <w:tcPr>
            <w:tcW w:w="2012" w:type="dxa"/>
            <w:vMerge w:val="restart"/>
            <w:vAlign w:val="center"/>
          </w:tcPr>
          <w:p w14:paraId="2FFC08DA" w14:textId="77777777" w:rsidR="00DE41BD" w:rsidRPr="00DE41BD" w:rsidRDefault="00DE41BD" w:rsidP="00DE41BD">
            <w:pPr>
              <w:jc w:val="center"/>
            </w:pPr>
            <w:r w:rsidRPr="00DE41BD">
              <w:rPr>
                <w:b/>
              </w:rPr>
              <w:t>PATRÓN MVC</w:t>
            </w:r>
          </w:p>
        </w:tc>
        <w:tc>
          <w:tcPr>
            <w:tcW w:w="1440" w:type="dxa"/>
            <w:vAlign w:val="center"/>
          </w:tcPr>
          <w:p w14:paraId="72EC6A8F" w14:textId="77777777" w:rsidR="00DE41BD" w:rsidRPr="00DE41BD" w:rsidRDefault="00DE41BD" w:rsidP="00DE41BD">
            <w:pPr>
              <w:jc w:val="center"/>
            </w:pPr>
            <w:r w:rsidRPr="00DE41BD">
              <w:t>3.5.25</w:t>
            </w:r>
          </w:p>
        </w:tc>
        <w:tc>
          <w:tcPr>
            <w:tcW w:w="900" w:type="dxa"/>
            <w:vAlign w:val="center"/>
          </w:tcPr>
          <w:p w14:paraId="72C0E835" w14:textId="77777777" w:rsidR="00DE41BD" w:rsidRPr="00DE41BD" w:rsidRDefault="00DE41BD" w:rsidP="00DE41BD">
            <w:pPr>
              <w:jc w:val="center"/>
              <w:rPr>
                <w:b/>
                <w:bCs/>
              </w:rPr>
            </w:pPr>
            <w:r w:rsidRPr="00DE41BD">
              <w:rPr>
                <w:b/>
                <w:bCs/>
              </w:rPr>
              <w:t>25</w:t>
            </w:r>
          </w:p>
        </w:tc>
        <w:tc>
          <w:tcPr>
            <w:tcW w:w="6930" w:type="dxa"/>
          </w:tcPr>
          <w:p w14:paraId="6D99279F" w14:textId="77777777" w:rsidR="00DE41BD" w:rsidRPr="00A60F3D" w:rsidRDefault="00DE41BD" w:rsidP="00DE41BD">
            <w:r w:rsidRPr="00A60F3D">
              <w:t>¿Las clases de software esta codificada para la vista?</w:t>
            </w:r>
          </w:p>
        </w:tc>
        <w:tc>
          <w:tcPr>
            <w:tcW w:w="2520" w:type="dxa"/>
          </w:tcPr>
          <w:p w14:paraId="2791EE08" w14:textId="77777777" w:rsidR="00DE41BD" w:rsidRPr="00DE41BD" w:rsidRDefault="00DE41BD" w:rsidP="00DE41BD">
            <w:r w:rsidRPr="00DE41BD">
              <w:t>Código Fuente</w:t>
            </w:r>
          </w:p>
        </w:tc>
      </w:tr>
      <w:tr w:rsidR="00DE41BD" w:rsidRPr="00DE41BD" w14:paraId="55E85460" w14:textId="77777777" w:rsidTr="006A4281">
        <w:tc>
          <w:tcPr>
            <w:tcW w:w="1858" w:type="dxa"/>
            <w:vMerge/>
          </w:tcPr>
          <w:p w14:paraId="63D47C63" w14:textId="77777777" w:rsidR="00DE41BD" w:rsidRPr="00DE41BD" w:rsidRDefault="00DE41BD" w:rsidP="00DE41BD"/>
        </w:tc>
        <w:tc>
          <w:tcPr>
            <w:tcW w:w="2012" w:type="dxa"/>
            <w:vMerge/>
            <w:vAlign w:val="center"/>
          </w:tcPr>
          <w:p w14:paraId="69B4CA7D" w14:textId="77777777" w:rsidR="00DE41BD" w:rsidRPr="00DE41BD" w:rsidRDefault="00DE41BD" w:rsidP="00DE41BD">
            <w:pPr>
              <w:jc w:val="center"/>
            </w:pPr>
          </w:p>
        </w:tc>
        <w:tc>
          <w:tcPr>
            <w:tcW w:w="1440" w:type="dxa"/>
            <w:vAlign w:val="center"/>
          </w:tcPr>
          <w:p w14:paraId="57C90629" w14:textId="77777777" w:rsidR="00DE41BD" w:rsidRPr="00DE41BD" w:rsidRDefault="00DE41BD" w:rsidP="00DE41BD">
            <w:pPr>
              <w:jc w:val="center"/>
            </w:pPr>
            <w:r w:rsidRPr="00DE41BD">
              <w:t>3.5.26</w:t>
            </w:r>
          </w:p>
        </w:tc>
        <w:tc>
          <w:tcPr>
            <w:tcW w:w="900" w:type="dxa"/>
            <w:vAlign w:val="center"/>
          </w:tcPr>
          <w:p w14:paraId="55FE2A2F" w14:textId="77777777" w:rsidR="00DE41BD" w:rsidRPr="00DE41BD" w:rsidRDefault="00DE41BD" w:rsidP="00DE41BD">
            <w:pPr>
              <w:jc w:val="center"/>
              <w:rPr>
                <w:b/>
                <w:bCs/>
              </w:rPr>
            </w:pPr>
            <w:r w:rsidRPr="00DE41BD">
              <w:rPr>
                <w:b/>
                <w:bCs/>
              </w:rPr>
              <w:t>26</w:t>
            </w:r>
          </w:p>
        </w:tc>
        <w:tc>
          <w:tcPr>
            <w:tcW w:w="6930" w:type="dxa"/>
          </w:tcPr>
          <w:p w14:paraId="12A53E5E" w14:textId="77777777" w:rsidR="00DE41BD" w:rsidRPr="00A60F3D" w:rsidRDefault="00DE41BD" w:rsidP="00DE41BD">
            <w:r w:rsidRPr="00A60F3D">
              <w:t>¿Las clases de software esta codificada para el control?</w:t>
            </w:r>
          </w:p>
        </w:tc>
        <w:tc>
          <w:tcPr>
            <w:tcW w:w="2520" w:type="dxa"/>
          </w:tcPr>
          <w:p w14:paraId="68566833" w14:textId="77777777" w:rsidR="00DE41BD" w:rsidRPr="00DE41BD" w:rsidRDefault="00DE41BD" w:rsidP="00DE41BD">
            <w:r w:rsidRPr="00DE41BD">
              <w:t>Código Fuente</w:t>
            </w:r>
          </w:p>
        </w:tc>
      </w:tr>
      <w:tr w:rsidR="00DE41BD" w:rsidRPr="00DE41BD" w14:paraId="252845BD" w14:textId="77777777" w:rsidTr="006A4281">
        <w:tc>
          <w:tcPr>
            <w:tcW w:w="1858" w:type="dxa"/>
            <w:vMerge/>
          </w:tcPr>
          <w:p w14:paraId="4CF9DDA3" w14:textId="77777777" w:rsidR="00DE41BD" w:rsidRPr="00DE41BD" w:rsidRDefault="00DE41BD" w:rsidP="00DE41BD"/>
        </w:tc>
        <w:tc>
          <w:tcPr>
            <w:tcW w:w="2012" w:type="dxa"/>
            <w:vMerge/>
            <w:vAlign w:val="center"/>
          </w:tcPr>
          <w:p w14:paraId="28B88C3C" w14:textId="77777777" w:rsidR="00DE41BD" w:rsidRPr="00DE41BD" w:rsidRDefault="00DE41BD" w:rsidP="00DE41BD">
            <w:pPr>
              <w:jc w:val="center"/>
            </w:pPr>
          </w:p>
        </w:tc>
        <w:tc>
          <w:tcPr>
            <w:tcW w:w="1440" w:type="dxa"/>
            <w:vAlign w:val="center"/>
          </w:tcPr>
          <w:p w14:paraId="4AE8A15A" w14:textId="77777777" w:rsidR="00DE41BD" w:rsidRPr="00DE41BD" w:rsidRDefault="00DE41BD" w:rsidP="00DE41BD">
            <w:pPr>
              <w:jc w:val="center"/>
            </w:pPr>
            <w:r w:rsidRPr="00DE41BD">
              <w:t>3.5.27</w:t>
            </w:r>
          </w:p>
        </w:tc>
        <w:tc>
          <w:tcPr>
            <w:tcW w:w="900" w:type="dxa"/>
            <w:vAlign w:val="center"/>
          </w:tcPr>
          <w:p w14:paraId="5982E571" w14:textId="77777777" w:rsidR="00DE41BD" w:rsidRPr="00DE41BD" w:rsidRDefault="00DE41BD" w:rsidP="00DE41BD">
            <w:pPr>
              <w:jc w:val="center"/>
              <w:rPr>
                <w:b/>
                <w:bCs/>
              </w:rPr>
            </w:pPr>
            <w:r w:rsidRPr="00DE41BD">
              <w:rPr>
                <w:b/>
                <w:bCs/>
              </w:rPr>
              <w:t>27</w:t>
            </w:r>
          </w:p>
        </w:tc>
        <w:tc>
          <w:tcPr>
            <w:tcW w:w="6930" w:type="dxa"/>
          </w:tcPr>
          <w:p w14:paraId="0DA90189" w14:textId="77777777" w:rsidR="00DE41BD" w:rsidRPr="00A60F3D" w:rsidRDefault="00DE41BD" w:rsidP="00DE41BD">
            <w:r w:rsidRPr="00A60F3D">
              <w:t>¿Las clases de software esta codificada para el modelo?</w:t>
            </w:r>
          </w:p>
        </w:tc>
        <w:tc>
          <w:tcPr>
            <w:tcW w:w="2520" w:type="dxa"/>
          </w:tcPr>
          <w:p w14:paraId="27ACA44F" w14:textId="77777777" w:rsidR="00DE41BD" w:rsidRPr="00DE41BD" w:rsidRDefault="00DE41BD" w:rsidP="00DE41BD">
            <w:r w:rsidRPr="00DE41BD">
              <w:t>Código Fuente</w:t>
            </w:r>
          </w:p>
        </w:tc>
      </w:tr>
      <w:tr w:rsidR="00DE41BD" w:rsidRPr="00DE41BD" w14:paraId="635F3192" w14:textId="77777777" w:rsidTr="006A4281">
        <w:tc>
          <w:tcPr>
            <w:tcW w:w="1858" w:type="dxa"/>
            <w:vMerge/>
          </w:tcPr>
          <w:p w14:paraId="150831BD" w14:textId="77777777" w:rsidR="00DE41BD" w:rsidRPr="00DE41BD" w:rsidRDefault="00DE41BD" w:rsidP="00DE41BD"/>
        </w:tc>
        <w:tc>
          <w:tcPr>
            <w:tcW w:w="2012" w:type="dxa"/>
            <w:vMerge w:val="restart"/>
            <w:vAlign w:val="center"/>
          </w:tcPr>
          <w:p w14:paraId="7668DD79" w14:textId="77777777" w:rsidR="00DE41BD" w:rsidRPr="00DE41BD" w:rsidRDefault="00DE41BD" w:rsidP="00DE41BD">
            <w:pPr>
              <w:jc w:val="center"/>
            </w:pPr>
            <w:r w:rsidRPr="00DE41BD">
              <w:rPr>
                <w:b/>
              </w:rPr>
              <w:t>PATRÓN ACME</w:t>
            </w:r>
          </w:p>
        </w:tc>
        <w:tc>
          <w:tcPr>
            <w:tcW w:w="1440" w:type="dxa"/>
            <w:vAlign w:val="center"/>
          </w:tcPr>
          <w:p w14:paraId="3005658A" w14:textId="77777777" w:rsidR="00DE41BD" w:rsidRPr="00DE41BD" w:rsidRDefault="00DE41BD" w:rsidP="00DE41BD">
            <w:pPr>
              <w:jc w:val="center"/>
            </w:pPr>
            <w:r w:rsidRPr="00DE41BD">
              <w:t>No tiene Item</w:t>
            </w:r>
          </w:p>
        </w:tc>
        <w:tc>
          <w:tcPr>
            <w:tcW w:w="900" w:type="dxa"/>
            <w:vAlign w:val="center"/>
          </w:tcPr>
          <w:p w14:paraId="5A153F44" w14:textId="77777777" w:rsidR="00DE41BD" w:rsidRPr="00DE41BD" w:rsidRDefault="00DE41BD" w:rsidP="00DE41BD">
            <w:pPr>
              <w:jc w:val="center"/>
              <w:rPr>
                <w:b/>
                <w:bCs/>
              </w:rPr>
            </w:pPr>
            <w:r w:rsidRPr="00DE41BD">
              <w:rPr>
                <w:b/>
                <w:bCs/>
              </w:rPr>
              <w:t>28</w:t>
            </w:r>
          </w:p>
        </w:tc>
        <w:tc>
          <w:tcPr>
            <w:tcW w:w="6930" w:type="dxa"/>
          </w:tcPr>
          <w:p w14:paraId="7C28EF43" w14:textId="77777777" w:rsidR="00DE41BD" w:rsidRPr="00A60F3D" w:rsidRDefault="00DE41BD" w:rsidP="00DE41BD">
            <w:r w:rsidRPr="00A60F3D">
              <w:t>¿Las sentecias SQL se ejecutan en los procedimientos almacenados?</w:t>
            </w:r>
          </w:p>
        </w:tc>
        <w:tc>
          <w:tcPr>
            <w:tcW w:w="2520" w:type="dxa"/>
          </w:tcPr>
          <w:p w14:paraId="496FDC31" w14:textId="77777777" w:rsidR="00DE41BD" w:rsidRPr="00DE41BD" w:rsidRDefault="00DE41BD" w:rsidP="00DE41BD">
            <w:r w:rsidRPr="00DE41BD">
              <w:t>Código Fuente</w:t>
            </w:r>
          </w:p>
        </w:tc>
      </w:tr>
      <w:tr w:rsidR="00DE41BD" w:rsidRPr="00DE41BD" w14:paraId="75C585CF" w14:textId="77777777" w:rsidTr="006A4281">
        <w:tc>
          <w:tcPr>
            <w:tcW w:w="1858" w:type="dxa"/>
            <w:vMerge/>
          </w:tcPr>
          <w:p w14:paraId="55FD8BD9" w14:textId="77777777" w:rsidR="00DE41BD" w:rsidRPr="00DE41BD" w:rsidRDefault="00DE41BD" w:rsidP="00DE41BD"/>
        </w:tc>
        <w:tc>
          <w:tcPr>
            <w:tcW w:w="2012" w:type="dxa"/>
            <w:vMerge/>
          </w:tcPr>
          <w:p w14:paraId="7AEAED8D" w14:textId="77777777" w:rsidR="00DE41BD" w:rsidRPr="00DE41BD" w:rsidRDefault="00DE41BD" w:rsidP="00DE41BD"/>
        </w:tc>
        <w:tc>
          <w:tcPr>
            <w:tcW w:w="1440" w:type="dxa"/>
          </w:tcPr>
          <w:p w14:paraId="21A845BE" w14:textId="77777777" w:rsidR="00DE41BD" w:rsidRPr="00DE41BD" w:rsidRDefault="00DE41BD" w:rsidP="00DE41BD">
            <w:r w:rsidRPr="00DE41BD">
              <w:t>3.13.29</w:t>
            </w:r>
          </w:p>
        </w:tc>
        <w:tc>
          <w:tcPr>
            <w:tcW w:w="900" w:type="dxa"/>
            <w:vAlign w:val="center"/>
          </w:tcPr>
          <w:p w14:paraId="4F8845E4" w14:textId="77777777" w:rsidR="00DE41BD" w:rsidRPr="00DE41BD" w:rsidRDefault="00DE41BD" w:rsidP="00DE41BD">
            <w:pPr>
              <w:jc w:val="center"/>
              <w:rPr>
                <w:b/>
                <w:bCs/>
              </w:rPr>
            </w:pPr>
            <w:r w:rsidRPr="00DE41BD">
              <w:rPr>
                <w:b/>
                <w:bCs/>
              </w:rPr>
              <w:t>29</w:t>
            </w:r>
          </w:p>
        </w:tc>
        <w:tc>
          <w:tcPr>
            <w:tcW w:w="6930" w:type="dxa"/>
          </w:tcPr>
          <w:p w14:paraId="39EE1AB0" w14:textId="77777777" w:rsidR="00DE41BD" w:rsidRPr="00DE41BD" w:rsidRDefault="00DE41BD" w:rsidP="00DE41BD">
            <w:r w:rsidRPr="00DE41BD">
              <w:t>Script de creación BD</w:t>
            </w:r>
          </w:p>
        </w:tc>
        <w:tc>
          <w:tcPr>
            <w:tcW w:w="2520" w:type="dxa"/>
          </w:tcPr>
          <w:p w14:paraId="7E82AA20" w14:textId="77777777" w:rsidR="00DE41BD" w:rsidRPr="00DE41BD" w:rsidRDefault="00DE41BD" w:rsidP="00DE41BD">
            <w:r w:rsidRPr="00DE41BD">
              <w:t>Script en BD</w:t>
            </w:r>
          </w:p>
        </w:tc>
      </w:tr>
    </w:tbl>
    <w:p w14:paraId="35AB3D87" w14:textId="77777777" w:rsidR="0045257B" w:rsidRDefault="0045257B">
      <w:pPr>
        <w:rPr>
          <w:b/>
          <w:sz w:val="28"/>
        </w:rPr>
      </w:pPr>
    </w:p>
    <w:p w14:paraId="05642A1B" w14:textId="6212C766" w:rsidR="0045257B" w:rsidRPr="00A60F3D" w:rsidRDefault="00563819" w:rsidP="00563819">
      <w:pPr>
        <w:pStyle w:val="Descripcin"/>
        <w:rPr>
          <w:b/>
          <w:sz w:val="28"/>
        </w:rPr>
      </w:pPr>
      <w:bookmarkStart w:id="50" w:name="_Toc41357567"/>
      <w:r w:rsidRPr="00A60F3D">
        <w:t xml:space="preserve">Tabla </w:t>
      </w:r>
      <w:r w:rsidR="000069C9">
        <w:fldChar w:fldCharType="begin"/>
      </w:r>
      <w:r w:rsidR="000069C9" w:rsidRPr="00A60F3D">
        <w:instrText xml:space="preserve"> SEQ Tabla \* ARABIC </w:instrText>
      </w:r>
      <w:r w:rsidR="000069C9">
        <w:fldChar w:fldCharType="separate"/>
      </w:r>
      <w:r w:rsidR="00945C3E">
        <w:rPr>
          <w:noProof/>
        </w:rPr>
        <w:t>2</w:t>
      </w:r>
      <w:r w:rsidR="000069C9">
        <w:rPr>
          <w:noProof/>
        </w:rPr>
        <w:fldChar w:fldCharType="end"/>
      </w:r>
      <w:r w:rsidRPr="00A60F3D">
        <w:t xml:space="preserve">. Código Fuente </w:t>
      </w:r>
      <w:r w:rsidR="001A53A2" w:rsidRPr="00A60F3D">
        <w:t>–</w:t>
      </w:r>
      <w:r w:rsidRPr="00A60F3D">
        <w:t xml:space="preserve"> </w:t>
      </w:r>
      <w:r w:rsidR="001A53A2" w:rsidRPr="00A60F3D">
        <w:t>Hoja de Comprobación Planificada</w:t>
      </w:r>
      <w:bookmarkEnd w:id="50"/>
    </w:p>
    <w:p w14:paraId="6EAFFAEA" w14:textId="77777777" w:rsidR="0045257B" w:rsidRPr="00A60F3D" w:rsidRDefault="0045257B">
      <w:pPr>
        <w:rPr>
          <w:b/>
          <w:sz w:val="28"/>
        </w:rPr>
      </w:pPr>
      <w:r w:rsidRPr="00A60F3D">
        <w:rPr>
          <w:b/>
          <w:sz w:val="28"/>
        </w:rPr>
        <w:br w:type="page"/>
      </w:r>
    </w:p>
    <w:p w14:paraId="740E4B8E" w14:textId="77777777" w:rsidR="00862EB1" w:rsidRDefault="00862EB1" w:rsidP="00ED20ED">
      <w:pPr>
        <w:pStyle w:val="Estilo2proy"/>
        <w:spacing w:after="240"/>
        <w:ind w:left="360"/>
      </w:pPr>
      <w:bookmarkStart w:id="51" w:name="_Toc40597037"/>
      <w:r>
        <w:lastRenderedPageBreak/>
        <w:t>3.2.3. Desarrollo del modelo GQM</w:t>
      </w:r>
      <w:bookmarkEnd w:id="51"/>
    </w:p>
    <w:tbl>
      <w:tblPr>
        <w:tblStyle w:val="Tablaconcuadrcula"/>
        <w:tblW w:w="0" w:type="auto"/>
        <w:tblLook w:val="04A0" w:firstRow="1" w:lastRow="0" w:firstColumn="1" w:lastColumn="0" w:noHBand="0" w:noVBand="1"/>
      </w:tblPr>
      <w:tblGrid>
        <w:gridCol w:w="1434"/>
        <w:gridCol w:w="1940"/>
        <w:gridCol w:w="2404"/>
        <w:gridCol w:w="2509"/>
        <w:gridCol w:w="2242"/>
        <w:gridCol w:w="1529"/>
        <w:gridCol w:w="1890"/>
      </w:tblGrid>
      <w:tr w:rsidR="00ED20ED" w14:paraId="1527C15A" w14:textId="77777777" w:rsidTr="00F37397">
        <w:trPr>
          <w:trHeight w:val="395"/>
        </w:trPr>
        <w:tc>
          <w:tcPr>
            <w:tcW w:w="1435" w:type="dxa"/>
            <w:shd w:val="clear" w:color="auto" w:fill="5B9BD5" w:themeFill="accent1"/>
            <w:vAlign w:val="center"/>
          </w:tcPr>
          <w:p w14:paraId="7059CE86" w14:textId="77777777" w:rsidR="00ED20ED" w:rsidRPr="00ED20ED" w:rsidRDefault="00ED20ED" w:rsidP="00ED20ED">
            <w:pPr>
              <w:jc w:val="center"/>
              <w:rPr>
                <w:b/>
                <w:color w:val="FFFFFF" w:themeColor="background1"/>
                <w:sz w:val="24"/>
              </w:rPr>
            </w:pPr>
            <w:r w:rsidRPr="00ED20ED">
              <w:rPr>
                <w:b/>
                <w:color w:val="FFFFFF" w:themeColor="background1"/>
                <w:sz w:val="24"/>
              </w:rPr>
              <w:t>DOMINIO</w:t>
            </w:r>
          </w:p>
        </w:tc>
        <w:tc>
          <w:tcPr>
            <w:tcW w:w="1906" w:type="dxa"/>
            <w:shd w:val="clear" w:color="auto" w:fill="5B9BD5" w:themeFill="accent1"/>
            <w:vAlign w:val="center"/>
          </w:tcPr>
          <w:p w14:paraId="4054DE4B" w14:textId="77777777" w:rsidR="00ED20ED" w:rsidRPr="00ED20ED" w:rsidRDefault="00ED20ED" w:rsidP="00ED20ED">
            <w:pPr>
              <w:jc w:val="center"/>
              <w:rPr>
                <w:b/>
                <w:color w:val="FFFFFF" w:themeColor="background1"/>
                <w:sz w:val="24"/>
              </w:rPr>
            </w:pPr>
            <w:r w:rsidRPr="00ED20ED">
              <w:rPr>
                <w:b/>
                <w:color w:val="FFFFFF" w:themeColor="background1"/>
                <w:sz w:val="24"/>
              </w:rPr>
              <w:t>SUBDOMINIO</w:t>
            </w:r>
          </w:p>
        </w:tc>
        <w:tc>
          <w:tcPr>
            <w:tcW w:w="2414" w:type="dxa"/>
            <w:shd w:val="clear" w:color="auto" w:fill="5B9BD5" w:themeFill="accent1"/>
            <w:vAlign w:val="center"/>
          </w:tcPr>
          <w:p w14:paraId="12E0C794" w14:textId="77777777" w:rsidR="00ED20ED" w:rsidRPr="00ED20ED" w:rsidRDefault="00ED20ED" w:rsidP="00ED20ED">
            <w:pPr>
              <w:jc w:val="center"/>
              <w:rPr>
                <w:b/>
                <w:color w:val="FFFFFF" w:themeColor="background1"/>
                <w:sz w:val="24"/>
              </w:rPr>
            </w:pPr>
            <w:r w:rsidRPr="00ED20ED">
              <w:rPr>
                <w:b/>
                <w:color w:val="FFFFFF" w:themeColor="background1"/>
                <w:sz w:val="24"/>
              </w:rPr>
              <w:t>META</w:t>
            </w:r>
          </w:p>
        </w:tc>
        <w:tc>
          <w:tcPr>
            <w:tcW w:w="2520" w:type="dxa"/>
            <w:shd w:val="clear" w:color="auto" w:fill="5B9BD5" w:themeFill="accent1"/>
            <w:vAlign w:val="center"/>
          </w:tcPr>
          <w:p w14:paraId="5455348F" w14:textId="77777777" w:rsidR="00ED20ED" w:rsidRPr="00ED20ED" w:rsidRDefault="00ED20ED" w:rsidP="00ED20ED">
            <w:pPr>
              <w:jc w:val="center"/>
              <w:rPr>
                <w:b/>
                <w:color w:val="FFFFFF" w:themeColor="background1"/>
                <w:sz w:val="24"/>
              </w:rPr>
            </w:pPr>
            <w:r w:rsidRPr="00ED20ED">
              <w:rPr>
                <w:b/>
                <w:color w:val="FFFFFF" w:themeColor="background1"/>
                <w:sz w:val="24"/>
              </w:rPr>
              <w:t>PREGUNTA</w:t>
            </w:r>
          </w:p>
        </w:tc>
        <w:tc>
          <w:tcPr>
            <w:tcW w:w="2250" w:type="dxa"/>
            <w:shd w:val="clear" w:color="auto" w:fill="5B9BD5" w:themeFill="accent1"/>
            <w:vAlign w:val="center"/>
          </w:tcPr>
          <w:p w14:paraId="63CE29D7" w14:textId="77777777" w:rsidR="00ED20ED" w:rsidRPr="00ED20ED" w:rsidRDefault="00ED20ED" w:rsidP="00ED20ED">
            <w:pPr>
              <w:jc w:val="center"/>
              <w:rPr>
                <w:b/>
                <w:color w:val="FFFFFF" w:themeColor="background1"/>
                <w:sz w:val="24"/>
              </w:rPr>
            </w:pPr>
            <w:r w:rsidRPr="00ED20ED">
              <w:rPr>
                <w:b/>
                <w:color w:val="FFFFFF" w:themeColor="background1"/>
                <w:sz w:val="24"/>
              </w:rPr>
              <w:t>MÉTRICA</w:t>
            </w:r>
          </w:p>
        </w:tc>
        <w:tc>
          <w:tcPr>
            <w:tcW w:w="1530" w:type="dxa"/>
            <w:shd w:val="clear" w:color="auto" w:fill="5B9BD5" w:themeFill="accent1"/>
            <w:vAlign w:val="center"/>
          </w:tcPr>
          <w:p w14:paraId="7727F96A" w14:textId="77777777" w:rsidR="00ED20ED" w:rsidRPr="00ED20ED" w:rsidRDefault="00ED20ED" w:rsidP="00ED20ED">
            <w:pPr>
              <w:jc w:val="center"/>
              <w:rPr>
                <w:b/>
                <w:color w:val="FFFFFF" w:themeColor="background1"/>
                <w:sz w:val="24"/>
              </w:rPr>
            </w:pPr>
            <w:r w:rsidRPr="00ED20ED">
              <w:rPr>
                <w:b/>
                <w:color w:val="FFFFFF" w:themeColor="background1"/>
                <w:sz w:val="24"/>
              </w:rPr>
              <w:t>FRECUENCIA</w:t>
            </w:r>
          </w:p>
        </w:tc>
        <w:tc>
          <w:tcPr>
            <w:tcW w:w="1893" w:type="dxa"/>
            <w:shd w:val="clear" w:color="auto" w:fill="5B9BD5" w:themeFill="accent1"/>
            <w:vAlign w:val="center"/>
          </w:tcPr>
          <w:p w14:paraId="53984F51" w14:textId="77777777" w:rsidR="00ED20ED" w:rsidRPr="00ED20ED" w:rsidRDefault="00ED20ED" w:rsidP="00ED20ED">
            <w:pPr>
              <w:jc w:val="center"/>
              <w:rPr>
                <w:b/>
                <w:color w:val="FFFFFF" w:themeColor="background1"/>
                <w:sz w:val="24"/>
              </w:rPr>
            </w:pPr>
            <w:r w:rsidRPr="00ED20ED">
              <w:rPr>
                <w:b/>
                <w:color w:val="FFFFFF" w:themeColor="background1"/>
                <w:sz w:val="24"/>
              </w:rPr>
              <w:t>ARTEFACTO</w:t>
            </w:r>
          </w:p>
        </w:tc>
      </w:tr>
      <w:tr w:rsidR="00ED20ED" w:rsidRPr="0083671B" w14:paraId="6F1AA918" w14:textId="77777777" w:rsidTr="00ED20ED">
        <w:tc>
          <w:tcPr>
            <w:tcW w:w="1435" w:type="dxa"/>
            <w:vMerge w:val="restart"/>
            <w:vAlign w:val="center"/>
          </w:tcPr>
          <w:p w14:paraId="313154E4" w14:textId="77777777" w:rsidR="00ED20ED" w:rsidRPr="00EE2D9D" w:rsidRDefault="00ED20ED" w:rsidP="00C046E3">
            <w:pPr>
              <w:jc w:val="center"/>
              <w:rPr>
                <w:b/>
              </w:rPr>
            </w:pPr>
            <w:r w:rsidRPr="00EE2D9D">
              <w:rPr>
                <w:b/>
              </w:rPr>
              <w:t>PRODUCTO</w:t>
            </w:r>
          </w:p>
        </w:tc>
        <w:tc>
          <w:tcPr>
            <w:tcW w:w="1906" w:type="dxa"/>
            <w:vAlign w:val="center"/>
          </w:tcPr>
          <w:p w14:paraId="4C927556" w14:textId="77777777" w:rsidR="00ED20ED" w:rsidRPr="00EE2D9D" w:rsidRDefault="00ED20ED" w:rsidP="00C046E3">
            <w:pPr>
              <w:jc w:val="center"/>
              <w:rPr>
                <w:b/>
              </w:rPr>
            </w:pPr>
            <w:r w:rsidRPr="00EE2D9D">
              <w:rPr>
                <w:b/>
              </w:rPr>
              <w:t>CÓDIGO FUENTE</w:t>
            </w:r>
          </w:p>
        </w:tc>
        <w:tc>
          <w:tcPr>
            <w:tcW w:w="2414" w:type="dxa"/>
          </w:tcPr>
          <w:p w14:paraId="29AC3B29" w14:textId="77777777" w:rsidR="00ED20ED" w:rsidRPr="0083671B" w:rsidRDefault="00ED20ED" w:rsidP="00C046E3">
            <w:r w:rsidRPr="0083671B">
              <w:t xml:space="preserve">Tener un 40% de comentarios en las líneas del código fuente </w:t>
            </w:r>
          </w:p>
        </w:tc>
        <w:tc>
          <w:tcPr>
            <w:tcW w:w="2520" w:type="dxa"/>
          </w:tcPr>
          <w:p w14:paraId="4F666258" w14:textId="77777777" w:rsidR="00ED20ED" w:rsidRPr="0083671B" w:rsidRDefault="00ED20ED" w:rsidP="00C046E3">
            <w:r>
              <w:t>¿El código fuente tiene la cantidad de líneas de comentario establecida?</w:t>
            </w:r>
          </w:p>
        </w:tc>
        <w:tc>
          <w:tcPr>
            <w:tcW w:w="2250" w:type="dxa"/>
          </w:tcPr>
          <w:p w14:paraId="25D7AAA1" w14:textId="77777777" w:rsidR="00ED20ED" w:rsidRPr="0083671B" w:rsidRDefault="00ED20ED" w:rsidP="00C046E3">
            <w:r>
              <w:t>Cantidad total de líneas de código de comentario / Cantidad total de líneas de código</w:t>
            </w:r>
          </w:p>
        </w:tc>
        <w:tc>
          <w:tcPr>
            <w:tcW w:w="1530" w:type="dxa"/>
            <w:vAlign w:val="center"/>
          </w:tcPr>
          <w:p w14:paraId="5DB9A21A" w14:textId="77777777" w:rsidR="00ED20ED" w:rsidRPr="0083671B" w:rsidRDefault="00ED20ED" w:rsidP="00C046E3">
            <w:pPr>
              <w:jc w:val="center"/>
            </w:pPr>
            <w:r>
              <w:t>Semanal</w:t>
            </w:r>
          </w:p>
        </w:tc>
        <w:tc>
          <w:tcPr>
            <w:tcW w:w="1893" w:type="dxa"/>
            <w:vAlign w:val="center"/>
          </w:tcPr>
          <w:p w14:paraId="358CA174" w14:textId="77777777" w:rsidR="00ED20ED" w:rsidRPr="0083671B" w:rsidRDefault="00ED20ED" w:rsidP="00C046E3">
            <w:pPr>
              <w:jc w:val="center"/>
            </w:pPr>
            <w:r>
              <w:t>Código fuente</w:t>
            </w:r>
          </w:p>
        </w:tc>
      </w:tr>
      <w:tr w:rsidR="00ED20ED" w14:paraId="1FD1586F" w14:textId="77777777" w:rsidTr="00ED20ED">
        <w:tc>
          <w:tcPr>
            <w:tcW w:w="1435" w:type="dxa"/>
            <w:vMerge/>
          </w:tcPr>
          <w:p w14:paraId="6CD5E245" w14:textId="77777777" w:rsidR="00ED20ED" w:rsidRPr="00EE2D9D" w:rsidRDefault="00ED20ED" w:rsidP="00C046E3">
            <w:pPr>
              <w:rPr>
                <w:b/>
              </w:rPr>
            </w:pPr>
          </w:p>
        </w:tc>
        <w:tc>
          <w:tcPr>
            <w:tcW w:w="1906" w:type="dxa"/>
            <w:vAlign w:val="center"/>
          </w:tcPr>
          <w:p w14:paraId="64566847" w14:textId="77777777" w:rsidR="00ED20ED" w:rsidRPr="00EE2D9D" w:rsidRDefault="00ED20ED" w:rsidP="00C046E3">
            <w:pPr>
              <w:jc w:val="center"/>
              <w:rPr>
                <w:b/>
              </w:rPr>
            </w:pPr>
            <w:r w:rsidRPr="00EE2D9D">
              <w:rPr>
                <w:b/>
              </w:rPr>
              <w:t>PROCEDIMIENTOS ALMACENADOS</w:t>
            </w:r>
          </w:p>
        </w:tc>
        <w:tc>
          <w:tcPr>
            <w:tcW w:w="2414" w:type="dxa"/>
          </w:tcPr>
          <w:p w14:paraId="61EB4555" w14:textId="77777777" w:rsidR="00ED20ED" w:rsidRPr="0083671B" w:rsidRDefault="00ED20ED" w:rsidP="00C046E3">
            <w:r>
              <w:t>Tener un 80% de los procedimientos almacenados para la base de datos</w:t>
            </w:r>
          </w:p>
        </w:tc>
        <w:tc>
          <w:tcPr>
            <w:tcW w:w="2520" w:type="dxa"/>
          </w:tcPr>
          <w:p w14:paraId="19CFAA0B" w14:textId="77777777" w:rsidR="00ED20ED" w:rsidRDefault="00ED20ED" w:rsidP="00C046E3">
            <w:r>
              <w:t>¿Se han realizado todos los procedimientos almacenados establecidos en la planificación ACME?</w:t>
            </w:r>
          </w:p>
        </w:tc>
        <w:tc>
          <w:tcPr>
            <w:tcW w:w="2250" w:type="dxa"/>
          </w:tcPr>
          <w:p w14:paraId="4EBB2B82" w14:textId="77777777" w:rsidR="00ED20ED" w:rsidRDefault="00ED20ED" w:rsidP="00C046E3">
            <w:r>
              <w:t>Nro. de procedimientos almacenados / Nro. de procedimientos almacenados establecidos</w:t>
            </w:r>
          </w:p>
        </w:tc>
        <w:tc>
          <w:tcPr>
            <w:tcW w:w="1530" w:type="dxa"/>
            <w:vAlign w:val="center"/>
          </w:tcPr>
          <w:p w14:paraId="7D80E6F3" w14:textId="77777777" w:rsidR="00ED20ED" w:rsidRDefault="00ED20ED" w:rsidP="00C046E3">
            <w:pPr>
              <w:jc w:val="center"/>
            </w:pPr>
            <w:r>
              <w:t>Semanal</w:t>
            </w:r>
          </w:p>
        </w:tc>
        <w:tc>
          <w:tcPr>
            <w:tcW w:w="1893" w:type="dxa"/>
            <w:vAlign w:val="center"/>
          </w:tcPr>
          <w:p w14:paraId="5528F87B" w14:textId="77777777" w:rsidR="00ED20ED" w:rsidRDefault="00ED20ED" w:rsidP="00C046E3">
            <w:pPr>
              <w:jc w:val="center"/>
            </w:pPr>
            <w:r>
              <w:t>Base de datos</w:t>
            </w:r>
          </w:p>
        </w:tc>
      </w:tr>
      <w:tr w:rsidR="00ED20ED" w:rsidRPr="00056AAA" w14:paraId="7E592EAB" w14:textId="77777777" w:rsidTr="00ED20ED">
        <w:tc>
          <w:tcPr>
            <w:tcW w:w="1435" w:type="dxa"/>
            <w:vMerge w:val="restart"/>
            <w:vAlign w:val="center"/>
          </w:tcPr>
          <w:p w14:paraId="3D3A5452" w14:textId="407AEF77" w:rsidR="00ED20ED" w:rsidRPr="00EE2D9D" w:rsidRDefault="00ED20ED" w:rsidP="00C046E3">
            <w:pPr>
              <w:jc w:val="center"/>
              <w:rPr>
                <w:b/>
              </w:rPr>
            </w:pPr>
            <w:r w:rsidRPr="00EE2D9D">
              <w:rPr>
                <w:b/>
              </w:rPr>
              <w:t>INGENIERÍA (CICLO VIDA SOFTWARE)</w:t>
            </w:r>
          </w:p>
        </w:tc>
        <w:tc>
          <w:tcPr>
            <w:tcW w:w="1906" w:type="dxa"/>
            <w:vAlign w:val="center"/>
          </w:tcPr>
          <w:p w14:paraId="01C197E6" w14:textId="77777777" w:rsidR="00ED20ED" w:rsidRPr="00EE2D9D" w:rsidRDefault="00ED20ED" w:rsidP="00C046E3">
            <w:pPr>
              <w:jc w:val="center"/>
              <w:rPr>
                <w:b/>
              </w:rPr>
            </w:pPr>
            <w:r w:rsidRPr="00EE2D9D">
              <w:rPr>
                <w:b/>
              </w:rPr>
              <w:t>MODELADO DEL NEGOCIO</w:t>
            </w:r>
          </w:p>
        </w:tc>
        <w:tc>
          <w:tcPr>
            <w:tcW w:w="2414" w:type="dxa"/>
          </w:tcPr>
          <w:p w14:paraId="7AECF851" w14:textId="77777777" w:rsidR="00ED20ED" w:rsidRPr="00DF3C9B" w:rsidRDefault="00ED20ED" w:rsidP="00C046E3">
            <w:r>
              <w:t>Tener en un 100% los casos de uso de la empresa de forma detallada</w:t>
            </w:r>
          </w:p>
        </w:tc>
        <w:tc>
          <w:tcPr>
            <w:tcW w:w="2520" w:type="dxa"/>
          </w:tcPr>
          <w:p w14:paraId="6FFF2A3F" w14:textId="77777777" w:rsidR="00ED20ED" w:rsidRPr="00DF3C9B" w:rsidRDefault="00ED20ED" w:rsidP="00C046E3">
            <w:r>
              <w:t>¿Se ha cubierto de forma completa la realización de los casos de uso de la empresa?</w:t>
            </w:r>
          </w:p>
        </w:tc>
        <w:tc>
          <w:tcPr>
            <w:tcW w:w="2250" w:type="dxa"/>
          </w:tcPr>
          <w:p w14:paraId="2B04962B" w14:textId="77777777" w:rsidR="00ED20ED" w:rsidRPr="00DF3C9B" w:rsidRDefault="00ED20ED" w:rsidP="00C046E3">
            <w:r>
              <w:t>Nro. de casos de uso realizados / Nro. de casos de uso de la empresa</w:t>
            </w:r>
          </w:p>
        </w:tc>
        <w:tc>
          <w:tcPr>
            <w:tcW w:w="1530" w:type="dxa"/>
            <w:vAlign w:val="center"/>
          </w:tcPr>
          <w:p w14:paraId="6A01BD05" w14:textId="77777777" w:rsidR="00ED20ED" w:rsidRPr="00DF3C9B" w:rsidRDefault="00ED20ED" w:rsidP="00C046E3">
            <w:pPr>
              <w:jc w:val="center"/>
            </w:pPr>
            <w:r>
              <w:t>Semanal</w:t>
            </w:r>
          </w:p>
        </w:tc>
        <w:tc>
          <w:tcPr>
            <w:tcW w:w="1893" w:type="dxa"/>
            <w:vAlign w:val="center"/>
          </w:tcPr>
          <w:p w14:paraId="5FBD5B01" w14:textId="77777777" w:rsidR="00ED20ED" w:rsidRPr="00DF3C9B" w:rsidRDefault="00ED20ED" w:rsidP="00C046E3">
            <w:pPr>
              <w:jc w:val="center"/>
            </w:pPr>
            <w:r>
              <w:t>Diagramas de casos de uso</w:t>
            </w:r>
          </w:p>
        </w:tc>
      </w:tr>
      <w:tr w:rsidR="00ED20ED" w:rsidRPr="00DF3C9B" w14:paraId="0C87B787" w14:textId="77777777" w:rsidTr="00ED20ED">
        <w:tc>
          <w:tcPr>
            <w:tcW w:w="1435" w:type="dxa"/>
            <w:vMerge/>
          </w:tcPr>
          <w:p w14:paraId="3E60593F" w14:textId="77777777" w:rsidR="00ED20ED" w:rsidRPr="00DF3C9B" w:rsidRDefault="00ED20ED" w:rsidP="00C046E3"/>
        </w:tc>
        <w:tc>
          <w:tcPr>
            <w:tcW w:w="1906" w:type="dxa"/>
            <w:vAlign w:val="center"/>
          </w:tcPr>
          <w:p w14:paraId="114C9AEF" w14:textId="77777777" w:rsidR="00ED20ED" w:rsidRPr="00EE2D9D" w:rsidRDefault="00ED20ED" w:rsidP="00C046E3">
            <w:pPr>
              <w:jc w:val="center"/>
              <w:rPr>
                <w:b/>
              </w:rPr>
            </w:pPr>
            <w:r w:rsidRPr="00EE2D9D">
              <w:rPr>
                <w:b/>
              </w:rPr>
              <w:t>REQUERIMIENTOS</w:t>
            </w:r>
          </w:p>
        </w:tc>
        <w:tc>
          <w:tcPr>
            <w:tcW w:w="2414" w:type="dxa"/>
          </w:tcPr>
          <w:p w14:paraId="42E07C85" w14:textId="77777777" w:rsidR="00ED20ED" w:rsidRPr="00DF3C9B" w:rsidRDefault="00ED20ED" w:rsidP="00C046E3">
            <w:r>
              <w:t>Tener en un 90% los requerimientos funcionales establecidos con el cliente de acuerdo a las necesidades del negocio</w:t>
            </w:r>
          </w:p>
        </w:tc>
        <w:tc>
          <w:tcPr>
            <w:tcW w:w="2520" w:type="dxa"/>
          </w:tcPr>
          <w:p w14:paraId="3915CEE9" w14:textId="77777777" w:rsidR="00ED20ED" w:rsidRPr="00DF3C9B" w:rsidRDefault="00ED20ED" w:rsidP="00C046E3">
            <w:r>
              <w:t>¿Se ha cubierto todos los requerimientos funcionales establecidos?</w:t>
            </w:r>
          </w:p>
        </w:tc>
        <w:tc>
          <w:tcPr>
            <w:tcW w:w="2250" w:type="dxa"/>
          </w:tcPr>
          <w:p w14:paraId="14AF9D42" w14:textId="77777777" w:rsidR="00ED20ED" w:rsidRPr="00DF3C9B" w:rsidRDefault="00ED20ED" w:rsidP="00C046E3">
            <w:r>
              <w:t>Nro. de requerimientos funcionales / Nro. de requerimientos funcionales de acuerdo a las necesidades del negocio</w:t>
            </w:r>
          </w:p>
        </w:tc>
        <w:tc>
          <w:tcPr>
            <w:tcW w:w="1530" w:type="dxa"/>
            <w:vAlign w:val="center"/>
          </w:tcPr>
          <w:p w14:paraId="3030B3EF" w14:textId="77777777" w:rsidR="00ED20ED" w:rsidRPr="00DF3C9B" w:rsidRDefault="00ED20ED" w:rsidP="00C046E3">
            <w:pPr>
              <w:jc w:val="center"/>
            </w:pPr>
            <w:r>
              <w:t>Diario</w:t>
            </w:r>
          </w:p>
        </w:tc>
        <w:tc>
          <w:tcPr>
            <w:tcW w:w="1893" w:type="dxa"/>
            <w:vAlign w:val="center"/>
          </w:tcPr>
          <w:p w14:paraId="5773B230" w14:textId="77777777" w:rsidR="00ED20ED" w:rsidRPr="00DF3C9B" w:rsidRDefault="00ED20ED" w:rsidP="00C046E3">
            <w:pPr>
              <w:jc w:val="center"/>
            </w:pPr>
            <w:r>
              <w:t>Cuadro de Requerimientos funcionales</w:t>
            </w:r>
          </w:p>
        </w:tc>
      </w:tr>
      <w:tr w:rsidR="00ED20ED" w:rsidRPr="00056AAA" w14:paraId="572B4AC0" w14:textId="77777777" w:rsidTr="00ED20ED">
        <w:tc>
          <w:tcPr>
            <w:tcW w:w="1435" w:type="dxa"/>
            <w:vMerge/>
          </w:tcPr>
          <w:p w14:paraId="4D987296" w14:textId="77777777" w:rsidR="00ED20ED" w:rsidRPr="00DF3C9B" w:rsidRDefault="00ED20ED" w:rsidP="00C046E3"/>
        </w:tc>
        <w:tc>
          <w:tcPr>
            <w:tcW w:w="1906" w:type="dxa"/>
            <w:vAlign w:val="center"/>
          </w:tcPr>
          <w:p w14:paraId="6C70B556" w14:textId="77777777" w:rsidR="00ED20ED" w:rsidRPr="00EE2D9D" w:rsidRDefault="00ED20ED" w:rsidP="00C046E3">
            <w:pPr>
              <w:jc w:val="center"/>
              <w:rPr>
                <w:b/>
              </w:rPr>
            </w:pPr>
            <w:r w:rsidRPr="00EE2D9D">
              <w:rPr>
                <w:b/>
              </w:rPr>
              <w:t>ANÁLISIS Y DISEÑO</w:t>
            </w:r>
          </w:p>
        </w:tc>
        <w:tc>
          <w:tcPr>
            <w:tcW w:w="2414" w:type="dxa"/>
          </w:tcPr>
          <w:p w14:paraId="3AE9A412" w14:textId="77777777" w:rsidR="00ED20ED" w:rsidRPr="00DF3C9B" w:rsidRDefault="00ED20ED" w:rsidP="00C046E3">
            <w:r>
              <w:t>Tener en un 100% el modelo de entidad relación según el proceso de negocio</w:t>
            </w:r>
          </w:p>
        </w:tc>
        <w:tc>
          <w:tcPr>
            <w:tcW w:w="2520" w:type="dxa"/>
          </w:tcPr>
          <w:p w14:paraId="30481BE2" w14:textId="77777777" w:rsidR="00ED20ED" w:rsidRPr="00DF3C9B" w:rsidRDefault="00ED20ED" w:rsidP="00C046E3">
            <w:r>
              <w:t>¿Se ha cubierto de forma completa la identificación de entidades del modelo relacional?</w:t>
            </w:r>
          </w:p>
        </w:tc>
        <w:tc>
          <w:tcPr>
            <w:tcW w:w="2250" w:type="dxa"/>
          </w:tcPr>
          <w:p w14:paraId="596282AB" w14:textId="77777777" w:rsidR="00ED20ED" w:rsidRPr="00DF3C9B" w:rsidRDefault="00ED20ED" w:rsidP="00C046E3">
            <w:r>
              <w:t>Nro. de entidades / Nro. de entidades según el proceso de negocio</w:t>
            </w:r>
          </w:p>
        </w:tc>
        <w:tc>
          <w:tcPr>
            <w:tcW w:w="1530" w:type="dxa"/>
            <w:vAlign w:val="center"/>
          </w:tcPr>
          <w:p w14:paraId="333BC498" w14:textId="77777777" w:rsidR="00ED20ED" w:rsidRPr="00DF3C9B" w:rsidRDefault="00ED20ED" w:rsidP="00C046E3">
            <w:pPr>
              <w:jc w:val="center"/>
            </w:pPr>
            <w:r>
              <w:t>Semanal</w:t>
            </w:r>
          </w:p>
        </w:tc>
        <w:tc>
          <w:tcPr>
            <w:tcW w:w="1893" w:type="dxa"/>
            <w:vAlign w:val="center"/>
          </w:tcPr>
          <w:p w14:paraId="16F1D955" w14:textId="77777777" w:rsidR="00ED20ED" w:rsidRPr="00DF3C9B" w:rsidRDefault="00ED20ED" w:rsidP="00C046E3">
            <w:pPr>
              <w:jc w:val="center"/>
            </w:pPr>
            <w:r w:rsidRPr="00A60F3D">
              <w:t>Cuadro de modelo entidad relación</w:t>
            </w:r>
          </w:p>
        </w:tc>
      </w:tr>
      <w:tr w:rsidR="00ED20ED" w:rsidRPr="00102D85" w14:paraId="1B197FC1" w14:textId="77777777" w:rsidTr="00ED20ED">
        <w:tc>
          <w:tcPr>
            <w:tcW w:w="1435" w:type="dxa"/>
            <w:vMerge/>
          </w:tcPr>
          <w:p w14:paraId="32DF7C6C" w14:textId="77777777" w:rsidR="00ED20ED" w:rsidRPr="00DF3C9B" w:rsidRDefault="00ED20ED" w:rsidP="00C046E3"/>
        </w:tc>
        <w:tc>
          <w:tcPr>
            <w:tcW w:w="1906" w:type="dxa"/>
            <w:vAlign w:val="center"/>
          </w:tcPr>
          <w:p w14:paraId="42B4F873" w14:textId="77777777" w:rsidR="00ED20ED" w:rsidRPr="00EE2D9D" w:rsidRDefault="00ED20ED" w:rsidP="00C046E3">
            <w:pPr>
              <w:jc w:val="center"/>
              <w:rPr>
                <w:b/>
              </w:rPr>
            </w:pPr>
            <w:r w:rsidRPr="00EE2D9D">
              <w:rPr>
                <w:b/>
              </w:rPr>
              <w:t>IMPLEMENTACIÓN</w:t>
            </w:r>
          </w:p>
        </w:tc>
        <w:tc>
          <w:tcPr>
            <w:tcW w:w="2414" w:type="dxa"/>
          </w:tcPr>
          <w:p w14:paraId="33AC3CFA" w14:textId="77777777" w:rsidR="00ED20ED" w:rsidRPr="00102D85" w:rsidRDefault="00ED20ED" w:rsidP="00C046E3">
            <w:r>
              <w:t>Tener establecido todos los campos requeridos por el cliente en el módulo de registro de matrícula</w:t>
            </w:r>
          </w:p>
        </w:tc>
        <w:tc>
          <w:tcPr>
            <w:tcW w:w="2520" w:type="dxa"/>
          </w:tcPr>
          <w:p w14:paraId="71AC1D8E" w14:textId="77777777" w:rsidR="00ED20ED" w:rsidRPr="00102D85" w:rsidRDefault="00ED20ED" w:rsidP="00C046E3">
            <w:r>
              <w:t>¿Se ha implementado todos los campos requeridos por el cliente en el módulo de registro de matrícula?</w:t>
            </w:r>
          </w:p>
        </w:tc>
        <w:tc>
          <w:tcPr>
            <w:tcW w:w="2250" w:type="dxa"/>
          </w:tcPr>
          <w:p w14:paraId="72F6CF83" w14:textId="77777777" w:rsidR="00ED20ED" w:rsidRPr="00102D85" w:rsidRDefault="00ED20ED" w:rsidP="00C046E3">
            <w:r>
              <w:t>Nro. de campos del módulo de registro de matrícula / Nro. de campos de registro de matrícula establecidos por el cliente</w:t>
            </w:r>
          </w:p>
        </w:tc>
        <w:tc>
          <w:tcPr>
            <w:tcW w:w="1530" w:type="dxa"/>
            <w:vAlign w:val="center"/>
          </w:tcPr>
          <w:p w14:paraId="0183C968" w14:textId="77777777" w:rsidR="00ED20ED" w:rsidRPr="00102D85" w:rsidRDefault="00ED20ED" w:rsidP="00C046E3">
            <w:pPr>
              <w:jc w:val="center"/>
            </w:pPr>
            <w:r>
              <w:t>Diario</w:t>
            </w:r>
          </w:p>
        </w:tc>
        <w:tc>
          <w:tcPr>
            <w:tcW w:w="1893" w:type="dxa"/>
            <w:vAlign w:val="center"/>
          </w:tcPr>
          <w:p w14:paraId="37D25527" w14:textId="77777777" w:rsidR="00ED20ED" w:rsidRPr="00102D85" w:rsidRDefault="00ED20ED" w:rsidP="00C046E3">
            <w:pPr>
              <w:jc w:val="center"/>
            </w:pPr>
            <w:r w:rsidRPr="00DF3361">
              <w:t>Módulo registro de matrícula</w:t>
            </w:r>
          </w:p>
        </w:tc>
      </w:tr>
      <w:tr w:rsidR="00ED20ED" w:rsidRPr="002720EA" w14:paraId="2A874387" w14:textId="77777777" w:rsidTr="00ED20ED">
        <w:tc>
          <w:tcPr>
            <w:tcW w:w="1435" w:type="dxa"/>
            <w:vMerge/>
          </w:tcPr>
          <w:p w14:paraId="3C46D21A" w14:textId="77777777" w:rsidR="00ED20ED" w:rsidRPr="00102D85" w:rsidRDefault="00ED20ED" w:rsidP="00C046E3"/>
        </w:tc>
        <w:tc>
          <w:tcPr>
            <w:tcW w:w="1906" w:type="dxa"/>
            <w:vAlign w:val="center"/>
          </w:tcPr>
          <w:p w14:paraId="03F6F1C3" w14:textId="77777777" w:rsidR="00ED20ED" w:rsidRPr="00EE2D9D" w:rsidRDefault="00ED20ED" w:rsidP="00C046E3">
            <w:pPr>
              <w:jc w:val="center"/>
              <w:rPr>
                <w:b/>
              </w:rPr>
            </w:pPr>
            <w:r w:rsidRPr="00EE2D9D">
              <w:rPr>
                <w:b/>
              </w:rPr>
              <w:t>PRUEBAS</w:t>
            </w:r>
          </w:p>
        </w:tc>
        <w:tc>
          <w:tcPr>
            <w:tcW w:w="2414" w:type="dxa"/>
            <w:vAlign w:val="center"/>
          </w:tcPr>
          <w:p w14:paraId="33A56FCD" w14:textId="77777777" w:rsidR="00ED20ED" w:rsidRPr="002720EA" w:rsidRDefault="00ED20ED" w:rsidP="00C046E3">
            <w:r w:rsidRPr="002720EA">
              <w:t>Enc</w:t>
            </w:r>
            <w:r>
              <w:t xml:space="preserve">ontrar </w:t>
            </w:r>
            <w:r w:rsidRPr="002720EA">
              <w:t>el 35% de condiciones atípicas del software</w:t>
            </w:r>
          </w:p>
        </w:tc>
        <w:tc>
          <w:tcPr>
            <w:tcW w:w="2520" w:type="dxa"/>
            <w:vAlign w:val="center"/>
          </w:tcPr>
          <w:p w14:paraId="6CBEDA85" w14:textId="77777777" w:rsidR="00ED20ED" w:rsidRPr="002720EA" w:rsidRDefault="00ED20ED" w:rsidP="00C046E3">
            <w:r>
              <w:t>¿Se ha contabilizado todas las condiciones atípicas establecidas?</w:t>
            </w:r>
          </w:p>
        </w:tc>
        <w:tc>
          <w:tcPr>
            <w:tcW w:w="2250" w:type="dxa"/>
            <w:vAlign w:val="center"/>
          </w:tcPr>
          <w:p w14:paraId="70D2125B" w14:textId="77777777" w:rsidR="00ED20ED" w:rsidRPr="002720EA" w:rsidRDefault="00ED20ED" w:rsidP="00C046E3">
            <w:r>
              <w:t>Nro. de condiciones atípicas / Nro. de condiciones atípicas establecidas</w:t>
            </w:r>
          </w:p>
        </w:tc>
        <w:tc>
          <w:tcPr>
            <w:tcW w:w="1530" w:type="dxa"/>
            <w:vAlign w:val="center"/>
          </w:tcPr>
          <w:p w14:paraId="46171895" w14:textId="77777777" w:rsidR="00ED20ED" w:rsidRPr="002720EA" w:rsidRDefault="00ED20ED" w:rsidP="00C046E3">
            <w:pPr>
              <w:jc w:val="center"/>
            </w:pPr>
            <w:r>
              <w:t>Semanal</w:t>
            </w:r>
          </w:p>
        </w:tc>
        <w:tc>
          <w:tcPr>
            <w:tcW w:w="1893" w:type="dxa"/>
            <w:vAlign w:val="center"/>
          </w:tcPr>
          <w:p w14:paraId="7F16D8C7" w14:textId="77777777" w:rsidR="00ED20ED" w:rsidRPr="002720EA" w:rsidRDefault="00ED20ED" w:rsidP="00C046E3">
            <w:pPr>
              <w:jc w:val="center"/>
            </w:pPr>
            <w:r>
              <w:t>Plan de pruebas</w:t>
            </w:r>
          </w:p>
        </w:tc>
      </w:tr>
      <w:tr w:rsidR="00ED20ED" w14:paraId="5782A4F2" w14:textId="77777777" w:rsidTr="00ED20ED">
        <w:tc>
          <w:tcPr>
            <w:tcW w:w="1435" w:type="dxa"/>
            <w:vMerge w:val="restart"/>
            <w:vAlign w:val="center"/>
          </w:tcPr>
          <w:p w14:paraId="223667FD" w14:textId="77777777" w:rsidR="00ED20ED" w:rsidRPr="00EE2D9D" w:rsidRDefault="00ED20ED" w:rsidP="00C046E3">
            <w:pPr>
              <w:jc w:val="center"/>
              <w:rPr>
                <w:b/>
              </w:rPr>
            </w:pPr>
            <w:r w:rsidRPr="00EE2D9D">
              <w:rPr>
                <w:b/>
              </w:rPr>
              <w:t>GESTIÓN</w:t>
            </w:r>
          </w:p>
        </w:tc>
        <w:tc>
          <w:tcPr>
            <w:tcW w:w="1906" w:type="dxa"/>
            <w:vAlign w:val="center"/>
          </w:tcPr>
          <w:p w14:paraId="1C401580" w14:textId="77777777" w:rsidR="00ED20ED" w:rsidRPr="00EE2D9D" w:rsidRDefault="00ED20ED" w:rsidP="00C046E3">
            <w:pPr>
              <w:jc w:val="center"/>
              <w:rPr>
                <w:b/>
              </w:rPr>
            </w:pPr>
            <w:r w:rsidRPr="00EE2D9D">
              <w:rPr>
                <w:b/>
              </w:rPr>
              <w:t>PLANIFICACIÓN – ALCANCE</w:t>
            </w:r>
          </w:p>
        </w:tc>
        <w:tc>
          <w:tcPr>
            <w:tcW w:w="2414" w:type="dxa"/>
          </w:tcPr>
          <w:p w14:paraId="61859901" w14:textId="77777777" w:rsidR="00ED20ED" w:rsidRPr="00211BA7" w:rsidRDefault="00ED20ED" w:rsidP="00C046E3">
            <w:r w:rsidRPr="00211BA7">
              <w:t>Tener establecido de manera óptima la planificación</w:t>
            </w:r>
            <w:r>
              <w:t xml:space="preserve"> y el alcance</w:t>
            </w:r>
            <w:r w:rsidRPr="00211BA7">
              <w:t xml:space="preserve"> de la gestión </w:t>
            </w:r>
            <w:r>
              <w:t>del proyecto</w:t>
            </w:r>
          </w:p>
        </w:tc>
        <w:tc>
          <w:tcPr>
            <w:tcW w:w="2520" w:type="dxa"/>
          </w:tcPr>
          <w:p w14:paraId="5D4B9C78" w14:textId="77777777" w:rsidR="00ED20ED" w:rsidRPr="000C6322" w:rsidRDefault="00ED20ED" w:rsidP="00C046E3">
            <w:r w:rsidRPr="000C6322">
              <w:t xml:space="preserve">¿Cómo </w:t>
            </w:r>
            <w:r>
              <w:t>establecer la planificación y el alcance de la gestión del proyecto?</w:t>
            </w:r>
          </w:p>
        </w:tc>
        <w:tc>
          <w:tcPr>
            <w:tcW w:w="2250" w:type="dxa"/>
          </w:tcPr>
          <w:p w14:paraId="38BE9105" w14:textId="77777777" w:rsidR="00ED20ED" w:rsidRPr="00642D51" w:rsidRDefault="00ED20ED" w:rsidP="00C046E3">
            <w:r w:rsidRPr="00642D51">
              <w:t xml:space="preserve">N° de </w:t>
            </w:r>
            <w:r>
              <w:t>objetivos cumplidos / N° de objetivos deseados</w:t>
            </w:r>
          </w:p>
        </w:tc>
        <w:tc>
          <w:tcPr>
            <w:tcW w:w="1530" w:type="dxa"/>
            <w:vAlign w:val="center"/>
          </w:tcPr>
          <w:p w14:paraId="01CE361A" w14:textId="77777777" w:rsidR="00ED20ED" w:rsidRDefault="00ED20ED" w:rsidP="00C046E3">
            <w:pPr>
              <w:jc w:val="center"/>
            </w:pPr>
            <w:r>
              <w:t>Semanal</w:t>
            </w:r>
          </w:p>
        </w:tc>
        <w:tc>
          <w:tcPr>
            <w:tcW w:w="1893" w:type="dxa"/>
            <w:vAlign w:val="center"/>
          </w:tcPr>
          <w:p w14:paraId="5EFE2948" w14:textId="77777777" w:rsidR="00ED20ED" w:rsidRDefault="00ED20ED" w:rsidP="00C046E3">
            <w:pPr>
              <w:jc w:val="center"/>
            </w:pPr>
            <w:r>
              <w:t>Ceremonia de Planificación</w:t>
            </w:r>
          </w:p>
        </w:tc>
      </w:tr>
      <w:tr w:rsidR="00ED20ED" w14:paraId="22D496FC" w14:textId="77777777" w:rsidTr="00ED20ED">
        <w:tc>
          <w:tcPr>
            <w:tcW w:w="1435" w:type="dxa"/>
            <w:vMerge/>
          </w:tcPr>
          <w:p w14:paraId="49FEB713" w14:textId="77777777" w:rsidR="00ED20ED" w:rsidRDefault="00ED20ED" w:rsidP="00C046E3"/>
        </w:tc>
        <w:tc>
          <w:tcPr>
            <w:tcW w:w="1906" w:type="dxa"/>
            <w:vAlign w:val="center"/>
          </w:tcPr>
          <w:p w14:paraId="4BC2219A" w14:textId="77777777" w:rsidR="00ED20ED" w:rsidRPr="00EE2D9D" w:rsidRDefault="00ED20ED" w:rsidP="00C046E3">
            <w:pPr>
              <w:jc w:val="center"/>
              <w:rPr>
                <w:b/>
              </w:rPr>
            </w:pPr>
            <w:r w:rsidRPr="00EE2D9D">
              <w:rPr>
                <w:b/>
              </w:rPr>
              <w:t>PRODUCTO BACKLOG</w:t>
            </w:r>
          </w:p>
        </w:tc>
        <w:tc>
          <w:tcPr>
            <w:tcW w:w="2414" w:type="dxa"/>
          </w:tcPr>
          <w:p w14:paraId="718FF8A5" w14:textId="77777777" w:rsidR="00ED20ED" w:rsidRPr="00C00441" w:rsidRDefault="00ED20ED" w:rsidP="00C046E3">
            <w:r w:rsidRPr="00C00441">
              <w:t xml:space="preserve">Recopilación </w:t>
            </w:r>
            <w:r>
              <w:t xml:space="preserve">y priorización </w:t>
            </w:r>
            <w:r w:rsidRPr="00C00441">
              <w:t xml:space="preserve">de </w:t>
            </w:r>
            <w:r>
              <w:t>las historias de usuario</w:t>
            </w:r>
          </w:p>
        </w:tc>
        <w:tc>
          <w:tcPr>
            <w:tcW w:w="2520" w:type="dxa"/>
          </w:tcPr>
          <w:p w14:paraId="3B42BAC4" w14:textId="77777777" w:rsidR="00ED20ED" w:rsidRPr="00C00441" w:rsidRDefault="00ED20ED" w:rsidP="00C046E3">
            <w:r w:rsidRPr="00C00441">
              <w:t>¿</w:t>
            </w:r>
            <w:r>
              <w:t>Se han priorizado todas las historias de usuario</w:t>
            </w:r>
            <w:r w:rsidRPr="00C00441">
              <w:t>?</w:t>
            </w:r>
          </w:p>
        </w:tc>
        <w:tc>
          <w:tcPr>
            <w:tcW w:w="2250" w:type="dxa"/>
          </w:tcPr>
          <w:p w14:paraId="0A03CF8B" w14:textId="77777777" w:rsidR="00ED20ED" w:rsidRPr="00FE6CA1" w:rsidRDefault="00ED20ED" w:rsidP="00C046E3">
            <w:r w:rsidRPr="00642D51">
              <w:t xml:space="preserve">N° de </w:t>
            </w:r>
            <w:r>
              <w:t>historias de usuario priorizados / N° de historias de usuario registradas</w:t>
            </w:r>
          </w:p>
        </w:tc>
        <w:tc>
          <w:tcPr>
            <w:tcW w:w="1530" w:type="dxa"/>
            <w:vAlign w:val="center"/>
          </w:tcPr>
          <w:p w14:paraId="4F3DAEE8" w14:textId="77777777" w:rsidR="00ED20ED" w:rsidRDefault="00ED20ED" w:rsidP="00C046E3">
            <w:pPr>
              <w:jc w:val="center"/>
            </w:pPr>
            <w:r>
              <w:t>Diario</w:t>
            </w:r>
          </w:p>
        </w:tc>
        <w:tc>
          <w:tcPr>
            <w:tcW w:w="1893" w:type="dxa"/>
            <w:vAlign w:val="center"/>
          </w:tcPr>
          <w:p w14:paraId="0C6BE8F4" w14:textId="77777777" w:rsidR="00ED20ED" w:rsidRDefault="00ED20ED" w:rsidP="00C046E3">
            <w:pPr>
              <w:jc w:val="center"/>
            </w:pPr>
            <w:r>
              <w:t>Product Bakclog</w:t>
            </w:r>
          </w:p>
        </w:tc>
      </w:tr>
      <w:tr w:rsidR="00ED20ED" w:rsidRPr="00056AAA" w14:paraId="50FC5BFA" w14:textId="77777777" w:rsidTr="00ED20ED">
        <w:tc>
          <w:tcPr>
            <w:tcW w:w="1435" w:type="dxa"/>
            <w:vMerge/>
          </w:tcPr>
          <w:p w14:paraId="50B0F9D1" w14:textId="77777777" w:rsidR="00ED20ED" w:rsidRDefault="00ED20ED" w:rsidP="00C046E3"/>
        </w:tc>
        <w:tc>
          <w:tcPr>
            <w:tcW w:w="1906" w:type="dxa"/>
            <w:vAlign w:val="center"/>
          </w:tcPr>
          <w:p w14:paraId="306CB093" w14:textId="77777777" w:rsidR="00ED20ED" w:rsidRPr="00EE2D9D" w:rsidRDefault="00ED20ED" w:rsidP="00C046E3">
            <w:pPr>
              <w:jc w:val="center"/>
              <w:rPr>
                <w:b/>
              </w:rPr>
            </w:pPr>
            <w:r w:rsidRPr="00EE2D9D">
              <w:rPr>
                <w:b/>
              </w:rPr>
              <w:t>DOCUMENTACIÓN</w:t>
            </w:r>
          </w:p>
        </w:tc>
        <w:tc>
          <w:tcPr>
            <w:tcW w:w="2414" w:type="dxa"/>
          </w:tcPr>
          <w:p w14:paraId="54BED596" w14:textId="77777777" w:rsidR="00ED20ED" w:rsidRPr="007C6E4B" w:rsidRDefault="00ED20ED" w:rsidP="00C046E3">
            <w:r>
              <w:t>Tener un 97% de todos los informes de la gestión de proyecto</w:t>
            </w:r>
          </w:p>
        </w:tc>
        <w:tc>
          <w:tcPr>
            <w:tcW w:w="2520" w:type="dxa"/>
          </w:tcPr>
          <w:p w14:paraId="3814C1B2" w14:textId="77777777" w:rsidR="00ED20ED" w:rsidRPr="007C6E4B" w:rsidRDefault="00ED20ED" w:rsidP="00C046E3">
            <w:r>
              <w:t>¿Se realizaron todos los informes establecidos en la gestión de proyecto?</w:t>
            </w:r>
          </w:p>
        </w:tc>
        <w:tc>
          <w:tcPr>
            <w:tcW w:w="2250" w:type="dxa"/>
          </w:tcPr>
          <w:p w14:paraId="0F579A37" w14:textId="77777777" w:rsidR="00ED20ED" w:rsidRPr="007C6E4B" w:rsidRDefault="00ED20ED" w:rsidP="00C046E3">
            <w:r>
              <w:t>Cantidad de informes de proyecto / Cantidad de informes de proyecto establecidos</w:t>
            </w:r>
          </w:p>
        </w:tc>
        <w:tc>
          <w:tcPr>
            <w:tcW w:w="1530" w:type="dxa"/>
            <w:vAlign w:val="center"/>
          </w:tcPr>
          <w:p w14:paraId="2EC3ED93" w14:textId="77777777" w:rsidR="00ED20ED" w:rsidRPr="007C6E4B" w:rsidRDefault="00ED20ED" w:rsidP="00C046E3">
            <w:pPr>
              <w:jc w:val="center"/>
            </w:pPr>
            <w:r>
              <w:t>Diario</w:t>
            </w:r>
          </w:p>
        </w:tc>
        <w:tc>
          <w:tcPr>
            <w:tcW w:w="1893" w:type="dxa"/>
            <w:vAlign w:val="center"/>
          </w:tcPr>
          <w:p w14:paraId="2D7DDFB8" w14:textId="77777777" w:rsidR="00ED20ED" w:rsidRPr="007C6E4B" w:rsidRDefault="00ED20ED" w:rsidP="00C046E3">
            <w:pPr>
              <w:jc w:val="center"/>
            </w:pPr>
            <w:r>
              <w:t>Documentación de la gestión de proyecto</w:t>
            </w:r>
          </w:p>
        </w:tc>
      </w:tr>
    </w:tbl>
    <w:p w14:paraId="20BFB3D6" w14:textId="77777777" w:rsidR="00ED20ED" w:rsidRDefault="00ED20ED" w:rsidP="00BA0CC3">
      <w:pPr>
        <w:pStyle w:val="Descripcin"/>
      </w:pPr>
    </w:p>
    <w:p w14:paraId="0CB64E32" w14:textId="3EC9C415" w:rsidR="00862EB1" w:rsidRDefault="00BA0CC3" w:rsidP="00BA0CC3">
      <w:pPr>
        <w:pStyle w:val="Descripcin"/>
      </w:pPr>
      <w:bookmarkStart w:id="52" w:name="_Toc41357568"/>
      <w:r w:rsidRPr="00A60F3D">
        <w:t xml:space="preserve">Tabla </w:t>
      </w:r>
      <w:r w:rsidR="000069C9">
        <w:fldChar w:fldCharType="begin"/>
      </w:r>
      <w:r w:rsidR="000069C9" w:rsidRPr="00A60F3D">
        <w:instrText xml:space="preserve"> SEQ Tabla \* ARABIC </w:instrText>
      </w:r>
      <w:r w:rsidR="000069C9">
        <w:fldChar w:fldCharType="separate"/>
      </w:r>
      <w:r w:rsidR="00945C3E">
        <w:rPr>
          <w:noProof/>
        </w:rPr>
        <w:t>3</w:t>
      </w:r>
      <w:r w:rsidR="000069C9">
        <w:rPr>
          <w:noProof/>
        </w:rPr>
        <w:fldChar w:fldCharType="end"/>
      </w:r>
      <w:r w:rsidRPr="00A60F3D">
        <w:t>. Modelo G</w:t>
      </w:r>
      <w:r w:rsidR="0059639F" w:rsidRPr="00A60F3D">
        <w:t>oa</w:t>
      </w:r>
      <w:r w:rsidRPr="00A60F3D">
        <w:t>l Question Metric (GQM)</w:t>
      </w:r>
      <w:bookmarkEnd w:id="52"/>
    </w:p>
    <w:p w14:paraId="35836344" w14:textId="77777777" w:rsidR="00ED20ED" w:rsidRDefault="00ED20ED" w:rsidP="00ED20ED"/>
    <w:p w14:paraId="0C83F569" w14:textId="77777777" w:rsidR="00ED20ED" w:rsidRDefault="00ED20ED" w:rsidP="00ED20ED"/>
    <w:p w14:paraId="3D6A6681" w14:textId="77777777" w:rsidR="00ED20ED" w:rsidRDefault="00ED20ED" w:rsidP="00ED20ED"/>
    <w:p w14:paraId="35EB46E5" w14:textId="77777777" w:rsidR="00ED20ED" w:rsidRDefault="00ED20ED" w:rsidP="00ED20ED"/>
    <w:p w14:paraId="6418A6B1" w14:textId="77777777" w:rsidR="00ED20ED" w:rsidRDefault="00ED20ED" w:rsidP="00ED20ED"/>
    <w:p w14:paraId="0C876CAA" w14:textId="77777777" w:rsidR="00EE2D9D" w:rsidRDefault="00EE2D9D" w:rsidP="00ED20ED"/>
    <w:p w14:paraId="2BA268B4" w14:textId="77777777" w:rsidR="00EE2D9D" w:rsidRPr="00ED20ED" w:rsidRDefault="00EE2D9D" w:rsidP="00ED20ED"/>
    <w:p w14:paraId="659A3211" w14:textId="2622EB06" w:rsidR="007058B8" w:rsidRPr="002D4D5E" w:rsidRDefault="00DF3C87" w:rsidP="002D4D5E">
      <w:pPr>
        <w:pStyle w:val="Estilo2proy"/>
        <w:numPr>
          <w:ilvl w:val="0"/>
          <w:numId w:val="19"/>
        </w:numPr>
        <w:ind w:hanging="720"/>
      </w:pPr>
      <w:bookmarkStart w:id="53" w:name="_Toc40597038"/>
      <w:r w:rsidRPr="002D4D5E">
        <w:lastRenderedPageBreak/>
        <w:t>ETAPA DE EJECUCIÓN</w:t>
      </w:r>
      <w:bookmarkEnd w:id="53"/>
    </w:p>
    <w:p w14:paraId="677FAD76" w14:textId="77777777" w:rsidR="00233EE8" w:rsidRPr="00A60F3D" w:rsidRDefault="00DF3C87" w:rsidP="00EF7867">
      <w:pPr>
        <w:pStyle w:val="Estilo2proy"/>
        <w:ind w:left="630"/>
      </w:pPr>
      <w:bookmarkStart w:id="54" w:name="_Toc40597039"/>
      <w:r w:rsidRPr="00A60F3D">
        <w:t>3.3.1 Evaluación de calidad del proceso: Proceso unificado – Hoja de comprobación con evidencias para SI cumple y NO cumple</w:t>
      </w:r>
      <w:bookmarkEnd w:id="54"/>
    </w:p>
    <w:p w14:paraId="282E684D" w14:textId="77777777" w:rsidR="00233EE8" w:rsidRPr="00A60F3D" w:rsidRDefault="00233EE8" w:rsidP="006F64B8">
      <w:pPr>
        <w:jc w:val="center"/>
        <w:rPr>
          <w:b/>
          <w:sz w:val="28"/>
        </w:rPr>
      </w:pPr>
    </w:p>
    <w:tbl>
      <w:tblPr>
        <w:tblStyle w:val="Tablaconcuadrcula"/>
        <w:tblW w:w="15930" w:type="dxa"/>
        <w:tblInd w:w="-905" w:type="dxa"/>
        <w:tblLook w:val="04A0" w:firstRow="1" w:lastRow="0" w:firstColumn="1" w:lastColumn="0" w:noHBand="0" w:noVBand="1"/>
      </w:tblPr>
      <w:tblGrid>
        <w:gridCol w:w="1324"/>
        <w:gridCol w:w="1940"/>
        <w:gridCol w:w="981"/>
        <w:gridCol w:w="712"/>
        <w:gridCol w:w="2528"/>
        <w:gridCol w:w="2252"/>
        <w:gridCol w:w="641"/>
        <w:gridCol w:w="602"/>
        <w:gridCol w:w="1776"/>
        <w:gridCol w:w="1627"/>
        <w:gridCol w:w="1547"/>
      </w:tblGrid>
      <w:tr w:rsidR="00D6342F" w14:paraId="03BBEBE2" w14:textId="77777777" w:rsidTr="00B22BF0">
        <w:tc>
          <w:tcPr>
            <w:tcW w:w="15930" w:type="dxa"/>
            <w:gridSpan w:val="11"/>
            <w:shd w:val="clear" w:color="auto" w:fill="595959" w:themeFill="text1" w:themeFillTint="A6"/>
          </w:tcPr>
          <w:p w14:paraId="39A4D63E" w14:textId="77777777" w:rsidR="00D6342F" w:rsidRDefault="00D6342F" w:rsidP="00B22BF0">
            <w:pPr>
              <w:jc w:val="center"/>
            </w:pPr>
            <w:r w:rsidRPr="00A60F3D">
              <w:rPr>
                <w:b/>
                <w:color w:val="FFFFFF" w:themeColor="background1"/>
                <w:sz w:val="24"/>
              </w:rPr>
              <w:t>PLAN DE CALIDAD HOJA DE COMPROBACIÓN</w:t>
            </w:r>
          </w:p>
        </w:tc>
      </w:tr>
      <w:tr w:rsidR="00D6342F" w:rsidRPr="00053CD0" w14:paraId="5936C51B" w14:textId="77777777" w:rsidTr="00B22BF0">
        <w:tc>
          <w:tcPr>
            <w:tcW w:w="1324" w:type="dxa"/>
            <w:vAlign w:val="center"/>
          </w:tcPr>
          <w:p w14:paraId="5B54EB08" w14:textId="77777777" w:rsidR="00D6342F" w:rsidRPr="00053CD0" w:rsidRDefault="00D6342F" w:rsidP="00B22BF0">
            <w:pPr>
              <w:jc w:val="center"/>
              <w:rPr>
                <w:b/>
              </w:rPr>
            </w:pPr>
            <w:r w:rsidRPr="00053CD0">
              <w:rPr>
                <w:b/>
              </w:rPr>
              <w:t>DOMINIO</w:t>
            </w:r>
          </w:p>
        </w:tc>
        <w:tc>
          <w:tcPr>
            <w:tcW w:w="1940" w:type="dxa"/>
            <w:vAlign w:val="center"/>
          </w:tcPr>
          <w:p w14:paraId="63C97901" w14:textId="77777777" w:rsidR="00D6342F" w:rsidRPr="00A60F3D" w:rsidRDefault="00D6342F" w:rsidP="00B22BF0">
            <w:pPr>
              <w:jc w:val="center"/>
              <w:rPr>
                <w:b/>
              </w:rPr>
            </w:pPr>
            <w:r w:rsidRPr="00A60F3D">
              <w:rPr>
                <w:b/>
              </w:rPr>
              <w:t>ETAPA DEL CICLO DE VIDA DEL SOFTWARE</w:t>
            </w:r>
          </w:p>
        </w:tc>
        <w:tc>
          <w:tcPr>
            <w:tcW w:w="981" w:type="dxa"/>
            <w:vAlign w:val="center"/>
          </w:tcPr>
          <w:p w14:paraId="4334192B" w14:textId="77777777" w:rsidR="00D6342F" w:rsidRPr="00053CD0" w:rsidRDefault="00D6342F" w:rsidP="00B22BF0">
            <w:pPr>
              <w:jc w:val="center"/>
              <w:rPr>
                <w:b/>
              </w:rPr>
            </w:pPr>
            <w:r w:rsidRPr="00053CD0">
              <w:rPr>
                <w:b/>
              </w:rPr>
              <w:t>ÍTEM GESTOR</w:t>
            </w:r>
          </w:p>
        </w:tc>
        <w:tc>
          <w:tcPr>
            <w:tcW w:w="712" w:type="dxa"/>
            <w:vAlign w:val="center"/>
          </w:tcPr>
          <w:p w14:paraId="40B65F7D" w14:textId="77777777" w:rsidR="00D6342F" w:rsidRPr="00053CD0" w:rsidRDefault="00D6342F" w:rsidP="00B22BF0">
            <w:pPr>
              <w:jc w:val="center"/>
              <w:rPr>
                <w:b/>
              </w:rPr>
            </w:pPr>
            <w:r w:rsidRPr="00053CD0">
              <w:rPr>
                <w:b/>
              </w:rPr>
              <w:t>NRO ÍTEM</w:t>
            </w:r>
          </w:p>
        </w:tc>
        <w:tc>
          <w:tcPr>
            <w:tcW w:w="2528" w:type="dxa"/>
            <w:vAlign w:val="center"/>
          </w:tcPr>
          <w:p w14:paraId="2F7A0239" w14:textId="77777777" w:rsidR="00D6342F" w:rsidRPr="00053CD0" w:rsidRDefault="00D6342F" w:rsidP="00B22BF0">
            <w:pPr>
              <w:jc w:val="center"/>
              <w:rPr>
                <w:b/>
              </w:rPr>
            </w:pPr>
            <w:r w:rsidRPr="00053CD0">
              <w:rPr>
                <w:b/>
              </w:rPr>
              <w:t>PREGUNTA</w:t>
            </w:r>
          </w:p>
        </w:tc>
        <w:tc>
          <w:tcPr>
            <w:tcW w:w="2252" w:type="dxa"/>
            <w:vAlign w:val="center"/>
          </w:tcPr>
          <w:p w14:paraId="76B406F1" w14:textId="77777777" w:rsidR="00D6342F" w:rsidRPr="00053CD0" w:rsidRDefault="00D6342F" w:rsidP="00B22BF0">
            <w:pPr>
              <w:jc w:val="center"/>
              <w:rPr>
                <w:b/>
              </w:rPr>
            </w:pPr>
            <w:r w:rsidRPr="00053CD0">
              <w:rPr>
                <w:b/>
              </w:rPr>
              <w:t>EVIDENCIA O ARTEFACTO</w:t>
            </w:r>
          </w:p>
        </w:tc>
        <w:tc>
          <w:tcPr>
            <w:tcW w:w="641" w:type="dxa"/>
            <w:vAlign w:val="center"/>
          </w:tcPr>
          <w:p w14:paraId="737B3B44" w14:textId="77777777" w:rsidR="00D6342F" w:rsidRPr="00053CD0" w:rsidRDefault="00D6342F" w:rsidP="00B22BF0">
            <w:pPr>
              <w:jc w:val="center"/>
              <w:rPr>
                <w:b/>
              </w:rPr>
            </w:pPr>
            <w:r w:rsidRPr="00053CD0">
              <w:rPr>
                <w:b/>
              </w:rPr>
              <w:t>SI</w:t>
            </w:r>
          </w:p>
        </w:tc>
        <w:tc>
          <w:tcPr>
            <w:tcW w:w="602" w:type="dxa"/>
            <w:vAlign w:val="center"/>
          </w:tcPr>
          <w:p w14:paraId="599D994F" w14:textId="77777777" w:rsidR="00D6342F" w:rsidRPr="00053CD0" w:rsidRDefault="00D6342F" w:rsidP="00B22BF0">
            <w:pPr>
              <w:jc w:val="center"/>
              <w:rPr>
                <w:b/>
              </w:rPr>
            </w:pPr>
            <w:r w:rsidRPr="00053CD0">
              <w:rPr>
                <w:b/>
              </w:rPr>
              <w:t>NO</w:t>
            </w:r>
          </w:p>
        </w:tc>
        <w:tc>
          <w:tcPr>
            <w:tcW w:w="1776" w:type="dxa"/>
            <w:vAlign w:val="center"/>
          </w:tcPr>
          <w:p w14:paraId="0E0F6469" w14:textId="77777777" w:rsidR="00D6342F" w:rsidRPr="00053CD0" w:rsidRDefault="00D6342F" w:rsidP="00B22BF0">
            <w:pPr>
              <w:jc w:val="center"/>
              <w:rPr>
                <w:b/>
              </w:rPr>
            </w:pPr>
            <w:r w:rsidRPr="00053CD0">
              <w:rPr>
                <w:b/>
              </w:rPr>
              <w:t>COMENTARIO</w:t>
            </w:r>
          </w:p>
        </w:tc>
        <w:tc>
          <w:tcPr>
            <w:tcW w:w="1627" w:type="dxa"/>
            <w:vAlign w:val="center"/>
          </w:tcPr>
          <w:p w14:paraId="7F8BDB85" w14:textId="77777777" w:rsidR="00D6342F" w:rsidRPr="00053CD0" w:rsidRDefault="00D6342F" w:rsidP="00B22BF0">
            <w:pPr>
              <w:jc w:val="center"/>
              <w:rPr>
                <w:b/>
              </w:rPr>
            </w:pPr>
            <w:r>
              <w:rPr>
                <w:b/>
              </w:rPr>
              <w:t>TOTAL SUBDOMINIO</w:t>
            </w:r>
          </w:p>
        </w:tc>
        <w:tc>
          <w:tcPr>
            <w:tcW w:w="1547" w:type="dxa"/>
            <w:vAlign w:val="center"/>
          </w:tcPr>
          <w:p w14:paraId="3371732E" w14:textId="77777777" w:rsidR="00D6342F" w:rsidRDefault="00D6342F" w:rsidP="00B22BF0">
            <w:pPr>
              <w:jc w:val="center"/>
              <w:rPr>
                <w:b/>
              </w:rPr>
            </w:pPr>
            <w:r>
              <w:rPr>
                <w:b/>
              </w:rPr>
              <w:t>TOTAL</w:t>
            </w:r>
          </w:p>
          <w:p w14:paraId="225C7AEA" w14:textId="77777777" w:rsidR="00D6342F" w:rsidRDefault="00D6342F" w:rsidP="00B22BF0">
            <w:pPr>
              <w:jc w:val="center"/>
              <w:rPr>
                <w:b/>
              </w:rPr>
            </w:pPr>
            <w:r>
              <w:rPr>
                <w:b/>
              </w:rPr>
              <w:t>%ASIGNADO</w:t>
            </w:r>
          </w:p>
          <w:p w14:paraId="50E41642" w14:textId="77777777" w:rsidR="00D6342F" w:rsidRPr="00053CD0" w:rsidRDefault="00D6342F" w:rsidP="00B22BF0">
            <w:pPr>
              <w:jc w:val="center"/>
              <w:rPr>
                <w:b/>
              </w:rPr>
            </w:pPr>
            <w:r>
              <w:rPr>
                <w:b/>
              </w:rPr>
              <w:t>SUBDOMINIO</w:t>
            </w:r>
          </w:p>
        </w:tc>
      </w:tr>
      <w:tr w:rsidR="00D6342F" w:rsidRPr="00A60F3D" w14:paraId="31B34E81" w14:textId="77777777" w:rsidTr="00B22BF0">
        <w:tc>
          <w:tcPr>
            <w:tcW w:w="1324" w:type="dxa"/>
            <w:vMerge w:val="restart"/>
            <w:vAlign w:val="center"/>
          </w:tcPr>
          <w:p w14:paraId="25348290" w14:textId="77777777" w:rsidR="00D6342F" w:rsidRDefault="00D6342F" w:rsidP="00B22BF0">
            <w:pPr>
              <w:jc w:val="center"/>
            </w:pPr>
            <w:r w:rsidRPr="00053CD0">
              <w:rPr>
                <w:b/>
              </w:rPr>
              <w:t>CICLO DE VIDA SOFTWARE</w:t>
            </w:r>
          </w:p>
        </w:tc>
        <w:tc>
          <w:tcPr>
            <w:tcW w:w="1940" w:type="dxa"/>
            <w:vMerge w:val="restart"/>
            <w:vAlign w:val="center"/>
          </w:tcPr>
          <w:p w14:paraId="6A819B69" w14:textId="77777777" w:rsidR="00D6342F" w:rsidRPr="00053CD0" w:rsidRDefault="00D6342F" w:rsidP="00B22BF0">
            <w:pPr>
              <w:jc w:val="center"/>
              <w:rPr>
                <w:b/>
              </w:rPr>
            </w:pPr>
            <w:r w:rsidRPr="00053CD0">
              <w:rPr>
                <w:b/>
              </w:rPr>
              <w:t>MODELADO DEL NEGOCIO</w:t>
            </w:r>
          </w:p>
          <w:p w14:paraId="093407D4" w14:textId="77777777" w:rsidR="00D6342F" w:rsidRDefault="00D6342F" w:rsidP="00B22BF0">
            <w:pPr>
              <w:jc w:val="center"/>
            </w:pPr>
          </w:p>
        </w:tc>
        <w:tc>
          <w:tcPr>
            <w:tcW w:w="981" w:type="dxa"/>
            <w:vAlign w:val="center"/>
          </w:tcPr>
          <w:p w14:paraId="2C1D0D15" w14:textId="77777777" w:rsidR="00D6342F" w:rsidRDefault="00D6342F" w:rsidP="00B22BF0">
            <w:pPr>
              <w:jc w:val="center"/>
              <w:rPr>
                <w:rFonts w:ascii="Calibri" w:hAnsi="Calibri" w:cs="Calibri"/>
                <w:color w:val="000000"/>
              </w:rPr>
            </w:pPr>
            <w:r>
              <w:rPr>
                <w:rFonts w:ascii="Calibri" w:hAnsi="Calibri" w:cs="Calibri"/>
                <w:color w:val="000000"/>
              </w:rPr>
              <w:t>1.1</w:t>
            </w:r>
          </w:p>
        </w:tc>
        <w:tc>
          <w:tcPr>
            <w:tcW w:w="712" w:type="dxa"/>
            <w:vAlign w:val="center"/>
          </w:tcPr>
          <w:p w14:paraId="718BB9E4" w14:textId="77777777" w:rsidR="00D6342F" w:rsidRPr="00053CD0" w:rsidRDefault="00D6342F" w:rsidP="00B22BF0">
            <w:pPr>
              <w:jc w:val="center"/>
              <w:rPr>
                <w:rFonts w:ascii="Calibri" w:hAnsi="Calibri" w:cs="Calibri"/>
                <w:b/>
                <w:color w:val="000000"/>
              </w:rPr>
            </w:pPr>
            <w:r w:rsidRPr="00053CD0">
              <w:rPr>
                <w:rFonts w:ascii="Calibri" w:hAnsi="Calibri" w:cs="Calibri"/>
                <w:b/>
                <w:color w:val="000000"/>
              </w:rPr>
              <w:t>1</w:t>
            </w:r>
          </w:p>
        </w:tc>
        <w:tc>
          <w:tcPr>
            <w:tcW w:w="2528" w:type="dxa"/>
          </w:tcPr>
          <w:p w14:paraId="186742D0" w14:textId="77777777" w:rsidR="00D6342F" w:rsidRPr="00A60F3D" w:rsidRDefault="00D6342F" w:rsidP="00B22BF0">
            <w:r w:rsidRPr="00A60F3D">
              <w:t>Contiene misión de la empresa?</w:t>
            </w:r>
          </w:p>
        </w:tc>
        <w:tc>
          <w:tcPr>
            <w:tcW w:w="2252" w:type="dxa"/>
          </w:tcPr>
          <w:p w14:paraId="4C7AD717" w14:textId="77777777" w:rsidR="00D6342F" w:rsidRPr="0079110A" w:rsidRDefault="00D6342F" w:rsidP="00B22BF0">
            <w:r>
              <w:t>Misión de la empresa</w:t>
            </w:r>
          </w:p>
        </w:tc>
        <w:tc>
          <w:tcPr>
            <w:tcW w:w="641" w:type="dxa"/>
            <w:vAlign w:val="center"/>
          </w:tcPr>
          <w:p w14:paraId="1F9A69AB" w14:textId="77777777" w:rsidR="00D6342F" w:rsidRPr="005E449F" w:rsidRDefault="00D6342F" w:rsidP="00B22BF0">
            <w:pPr>
              <w:jc w:val="center"/>
            </w:pPr>
            <w:r>
              <w:t>X</w:t>
            </w:r>
          </w:p>
        </w:tc>
        <w:tc>
          <w:tcPr>
            <w:tcW w:w="602" w:type="dxa"/>
            <w:vAlign w:val="center"/>
          </w:tcPr>
          <w:p w14:paraId="01D49693" w14:textId="77777777" w:rsidR="00D6342F" w:rsidRPr="005E449F" w:rsidRDefault="00D6342F" w:rsidP="00B22BF0">
            <w:pPr>
              <w:jc w:val="center"/>
            </w:pPr>
          </w:p>
        </w:tc>
        <w:tc>
          <w:tcPr>
            <w:tcW w:w="1776" w:type="dxa"/>
          </w:tcPr>
          <w:p w14:paraId="53A12386" w14:textId="77777777" w:rsidR="00D6342F" w:rsidRPr="00A60F3D" w:rsidRDefault="00D6342F" w:rsidP="00B22BF0">
            <w:r w:rsidRPr="00A60F3D">
              <w:t>Se especificó de manera puntual</w:t>
            </w:r>
          </w:p>
        </w:tc>
        <w:tc>
          <w:tcPr>
            <w:tcW w:w="1627" w:type="dxa"/>
            <w:vAlign w:val="center"/>
          </w:tcPr>
          <w:p w14:paraId="67DCA645" w14:textId="77777777" w:rsidR="00D6342F" w:rsidRPr="00A60F3D" w:rsidRDefault="00D6342F" w:rsidP="00B22BF0">
            <w:pPr>
              <w:jc w:val="center"/>
            </w:pPr>
            <w:r>
              <w:t>5</w:t>
            </w:r>
          </w:p>
        </w:tc>
        <w:tc>
          <w:tcPr>
            <w:tcW w:w="1547" w:type="dxa"/>
            <w:vAlign w:val="center"/>
          </w:tcPr>
          <w:p w14:paraId="16E386B3" w14:textId="77777777" w:rsidR="00D6342F" w:rsidRPr="00A60F3D" w:rsidRDefault="00D6342F" w:rsidP="00B22BF0">
            <w:pPr>
              <w:jc w:val="center"/>
            </w:pPr>
          </w:p>
        </w:tc>
      </w:tr>
      <w:tr w:rsidR="00D6342F" w:rsidRPr="00A60F3D" w14:paraId="26FBC18C" w14:textId="77777777" w:rsidTr="00B22BF0">
        <w:tc>
          <w:tcPr>
            <w:tcW w:w="1324" w:type="dxa"/>
            <w:vMerge/>
          </w:tcPr>
          <w:p w14:paraId="46D77DA9" w14:textId="77777777" w:rsidR="00D6342F" w:rsidRDefault="00D6342F" w:rsidP="00B22BF0"/>
        </w:tc>
        <w:tc>
          <w:tcPr>
            <w:tcW w:w="1940" w:type="dxa"/>
            <w:vMerge/>
          </w:tcPr>
          <w:p w14:paraId="53FC8B38" w14:textId="77777777" w:rsidR="00D6342F" w:rsidRDefault="00D6342F" w:rsidP="00B22BF0"/>
        </w:tc>
        <w:tc>
          <w:tcPr>
            <w:tcW w:w="981" w:type="dxa"/>
            <w:vAlign w:val="center"/>
          </w:tcPr>
          <w:p w14:paraId="1A75C07B" w14:textId="77777777" w:rsidR="00D6342F" w:rsidRPr="00762485" w:rsidRDefault="00D6342F" w:rsidP="00B22BF0">
            <w:pPr>
              <w:jc w:val="center"/>
              <w:rPr>
                <w:rFonts w:ascii="Calibri" w:hAnsi="Calibri" w:cs="Calibri"/>
                <w:color w:val="000000"/>
              </w:rPr>
            </w:pPr>
            <w:r>
              <w:rPr>
                <w:rFonts w:ascii="Calibri" w:hAnsi="Calibri" w:cs="Calibri"/>
                <w:color w:val="000000"/>
              </w:rPr>
              <w:t>1.2</w:t>
            </w:r>
          </w:p>
        </w:tc>
        <w:tc>
          <w:tcPr>
            <w:tcW w:w="712" w:type="dxa"/>
            <w:vAlign w:val="center"/>
          </w:tcPr>
          <w:p w14:paraId="3266000F" w14:textId="77777777" w:rsidR="00D6342F" w:rsidRPr="00053CD0" w:rsidRDefault="00D6342F" w:rsidP="00B22BF0">
            <w:pPr>
              <w:jc w:val="center"/>
              <w:rPr>
                <w:rFonts w:ascii="Calibri" w:hAnsi="Calibri" w:cs="Calibri"/>
                <w:b/>
                <w:color w:val="000000"/>
              </w:rPr>
            </w:pPr>
            <w:r w:rsidRPr="00053CD0">
              <w:rPr>
                <w:rFonts w:ascii="Calibri" w:hAnsi="Calibri" w:cs="Calibri"/>
                <w:b/>
                <w:color w:val="000000"/>
              </w:rPr>
              <w:t>2</w:t>
            </w:r>
          </w:p>
        </w:tc>
        <w:tc>
          <w:tcPr>
            <w:tcW w:w="2528" w:type="dxa"/>
          </w:tcPr>
          <w:p w14:paraId="0E1CFCF8" w14:textId="77777777" w:rsidR="00D6342F" w:rsidRPr="00A60F3D" w:rsidRDefault="00D6342F" w:rsidP="00B22BF0">
            <w:r w:rsidRPr="00A60F3D">
              <w:t>Contiene visión de la empresa?</w:t>
            </w:r>
          </w:p>
        </w:tc>
        <w:tc>
          <w:tcPr>
            <w:tcW w:w="2252" w:type="dxa"/>
          </w:tcPr>
          <w:p w14:paraId="09216E72" w14:textId="77777777" w:rsidR="00D6342F" w:rsidRPr="0079110A" w:rsidRDefault="00D6342F" w:rsidP="00B22BF0">
            <w:r>
              <w:t>Visión de la empresa</w:t>
            </w:r>
          </w:p>
        </w:tc>
        <w:tc>
          <w:tcPr>
            <w:tcW w:w="641" w:type="dxa"/>
            <w:vAlign w:val="center"/>
          </w:tcPr>
          <w:p w14:paraId="6296AF4E" w14:textId="77777777" w:rsidR="00D6342F" w:rsidRPr="005E449F" w:rsidRDefault="00D6342F" w:rsidP="00B22BF0">
            <w:pPr>
              <w:jc w:val="center"/>
            </w:pPr>
            <w:r>
              <w:t>X</w:t>
            </w:r>
          </w:p>
        </w:tc>
        <w:tc>
          <w:tcPr>
            <w:tcW w:w="602" w:type="dxa"/>
            <w:vAlign w:val="center"/>
          </w:tcPr>
          <w:p w14:paraId="49D01D66" w14:textId="77777777" w:rsidR="00D6342F" w:rsidRPr="005E449F" w:rsidRDefault="00D6342F" w:rsidP="00B22BF0">
            <w:pPr>
              <w:jc w:val="center"/>
            </w:pPr>
          </w:p>
        </w:tc>
        <w:tc>
          <w:tcPr>
            <w:tcW w:w="1776" w:type="dxa"/>
          </w:tcPr>
          <w:p w14:paraId="5004B8A2" w14:textId="77777777" w:rsidR="00D6342F" w:rsidRPr="00A60F3D" w:rsidRDefault="00D6342F" w:rsidP="00B22BF0">
            <w:r w:rsidRPr="00A60F3D">
              <w:t>Se especificó de manera puntual</w:t>
            </w:r>
          </w:p>
        </w:tc>
        <w:tc>
          <w:tcPr>
            <w:tcW w:w="1627" w:type="dxa"/>
            <w:vAlign w:val="center"/>
          </w:tcPr>
          <w:p w14:paraId="602BEBE0" w14:textId="77777777" w:rsidR="00D6342F" w:rsidRPr="00A60F3D" w:rsidRDefault="00D6342F" w:rsidP="00B22BF0">
            <w:pPr>
              <w:jc w:val="center"/>
            </w:pPr>
            <w:r>
              <w:t>5</w:t>
            </w:r>
          </w:p>
        </w:tc>
        <w:tc>
          <w:tcPr>
            <w:tcW w:w="1547" w:type="dxa"/>
            <w:vAlign w:val="center"/>
          </w:tcPr>
          <w:p w14:paraId="1004E617" w14:textId="77777777" w:rsidR="00D6342F" w:rsidRPr="00A60F3D" w:rsidRDefault="00D6342F" w:rsidP="00B22BF0">
            <w:pPr>
              <w:jc w:val="center"/>
            </w:pPr>
          </w:p>
        </w:tc>
      </w:tr>
      <w:tr w:rsidR="00D6342F" w:rsidRPr="00A60F3D" w14:paraId="2339613A" w14:textId="77777777" w:rsidTr="00B22BF0">
        <w:tc>
          <w:tcPr>
            <w:tcW w:w="1324" w:type="dxa"/>
            <w:vMerge/>
          </w:tcPr>
          <w:p w14:paraId="233CCC63" w14:textId="77777777" w:rsidR="00D6342F" w:rsidRDefault="00D6342F" w:rsidP="00B22BF0"/>
        </w:tc>
        <w:tc>
          <w:tcPr>
            <w:tcW w:w="1940" w:type="dxa"/>
            <w:vMerge/>
          </w:tcPr>
          <w:p w14:paraId="6E79B21A" w14:textId="77777777" w:rsidR="00D6342F" w:rsidRDefault="00D6342F" w:rsidP="00B22BF0"/>
        </w:tc>
        <w:tc>
          <w:tcPr>
            <w:tcW w:w="981" w:type="dxa"/>
            <w:vAlign w:val="center"/>
          </w:tcPr>
          <w:p w14:paraId="4DB27BDE" w14:textId="77777777" w:rsidR="00D6342F" w:rsidRPr="00814B3C" w:rsidRDefault="00D6342F" w:rsidP="00B22BF0">
            <w:pPr>
              <w:jc w:val="center"/>
              <w:rPr>
                <w:rFonts w:ascii="Calibri" w:hAnsi="Calibri" w:cs="Calibri"/>
                <w:color w:val="000000"/>
              </w:rPr>
            </w:pPr>
            <w:r>
              <w:rPr>
                <w:rFonts w:ascii="Calibri" w:hAnsi="Calibri" w:cs="Calibri"/>
                <w:color w:val="000000"/>
              </w:rPr>
              <w:t>1.3.3</w:t>
            </w:r>
          </w:p>
        </w:tc>
        <w:tc>
          <w:tcPr>
            <w:tcW w:w="712" w:type="dxa"/>
            <w:vAlign w:val="center"/>
          </w:tcPr>
          <w:p w14:paraId="5346C731" w14:textId="77777777" w:rsidR="00D6342F" w:rsidRPr="00053CD0" w:rsidRDefault="00D6342F" w:rsidP="00B22BF0">
            <w:pPr>
              <w:jc w:val="center"/>
              <w:rPr>
                <w:rFonts w:ascii="Calibri" w:hAnsi="Calibri" w:cs="Calibri"/>
                <w:b/>
                <w:color w:val="000000"/>
              </w:rPr>
            </w:pPr>
            <w:r w:rsidRPr="00053CD0">
              <w:rPr>
                <w:rFonts w:ascii="Calibri" w:hAnsi="Calibri" w:cs="Calibri"/>
                <w:b/>
                <w:color w:val="000000"/>
              </w:rPr>
              <w:t>3</w:t>
            </w:r>
          </w:p>
        </w:tc>
        <w:tc>
          <w:tcPr>
            <w:tcW w:w="2528" w:type="dxa"/>
          </w:tcPr>
          <w:p w14:paraId="5D5490F2" w14:textId="77777777" w:rsidR="00D6342F" w:rsidRPr="00A60F3D" w:rsidRDefault="00D6342F" w:rsidP="00B22BF0">
            <w:r w:rsidRPr="00A60F3D">
              <w:t>Contiene el problema de la empresa?</w:t>
            </w:r>
          </w:p>
        </w:tc>
        <w:tc>
          <w:tcPr>
            <w:tcW w:w="2252" w:type="dxa"/>
          </w:tcPr>
          <w:p w14:paraId="10496E35" w14:textId="77777777" w:rsidR="00D6342F" w:rsidRPr="00A60F3D" w:rsidRDefault="00D6342F" w:rsidP="00B22BF0">
            <w:r w:rsidRPr="00A60F3D">
              <w:t>Descripción del problema de la empresa</w:t>
            </w:r>
          </w:p>
        </w:tc>
        <w:tc>
          <w:tcPr>
            <w:tcW w:w="641" w:type="dxa"/>
            <w:vAlign w:val="center"/>
          </w:tcPr>
          <w:p w14:paraId="6C159602" w14:textId="77777777" w:rsidR="00D6342F" w:rsidRPr="005E449F" w:rsidRDefault="00D6342F" w:rsidP="00B22BF0">
            <w:pPr>
              <w:jc w:val="center"/>
            </w:pPr>
            <w:r>
              <w:t>X</w:t>
            </w:r>
          </w:p>
        </w:tc>
        <w:tc>
          <w:tcPr>
            <w:tcW w:w="602" w:type="dxa"/>
            <w:vAlign w:val="center"/>
          </w:tcPr>
          <w:p w14:paraId="1328B1C2" w14:textId="77777777" w:rsidR="00D6342F" w:rsidRPr="005E449F" w:rsidRDefault="00D6342F" w:rsidP="00B22BF0">
            <w:pPr>
              <w:jc w:val="center"/>
            </w:pPr>
          </w:p>
        </w:tc>
        <w:tc>
          <w:tcPr>
            <w:tcW w:w="1776" w:type="dxa"/>
          </w:tcPr>
          <w:p w14:paraId="1B3809AA" w14:textId="77777777" w:rsidR="00D6342F" w:rsidRPr="00A60F3D" w:rsidRDefault="00D6342F" w:rsidP="00B22BF0">
            <w:r w:rsidRPr="00A60F3D">
              <w:t>Se especificó de manera puntual</w:t>
            </w:r>
          </w:p>
        </w:tc>
        <w:tc>
          <w:tcPr>
            <w:tcW w:w="1627" w:type="dxa"/>
            <w:vAlign w:val="center"/>
          </w:tcPr>
          <w:p w14:paraId="4FD77C59" w14:textId="77777777" w:rsidR="00D6342F" w:rsidRPr="00A60F3D" w:rsidRDefault="00D6342F" w:rsidP="00B22BF0">
            <w:pPr>
              <w:jc w:val="center"/>
            </w:pPr>
            <w:r>
              <w:t>5</w:t>
            </w:r>
          </w:p>
        </w:tc>
        <w:tc>
          <w:tcPr>
            <w:tcW w:w="1547" w:type="dxa"/>
            <w:vAlign w:val="center"/>
          </w:tcPr>
          <w:p w14:paraId="18CA4803" w14:textId="77777777" w:rsidR="00D6342F" w:rsidRPr="00A60F3D" w:rsidRDefault="00D6342F" w:rsidP="00B22BF0">
            <w:pPr>
              <w:jc w:val="center"/>
            </w:pPr>
          </w:p>
        </w:tc>
      </w:tr>
      <w:tr w:rsidR="00D6342F" w:rsidRPr="00A60F3D" w14:paraId="4B3E5377" w14:textId="77777777" w:rsidTr="00B22BF0">
        <w:tc>
          <w:tcPr>
            <w:tcW w:w="1324" w:type="dxa"/>
            <w:vMerge/>
          </w:tcPr>
          <w:p w14:paraId="6B53A225" w14:textId="77777777" w:rsidR="00D6342F" w:rsidRDefault="00D6342F" w:rsidP="00B22BF0"/>
        </w:tc>
        <w:tc>
          <w:tcPr>
            <w:tcW w:w="1940" w:type="dxa"/>
            <w:vMerge/>
          </w:tcPr>
          <w:p w14:paraId="02804880" w14:textId="77777777" w:rsidR="00D6342F" w:rsidRDefault="00D6342F" w:rsidP="00B22BF0"/>
        </w:tc>
        <w:tc>
          <w:tcPr>
            <w:tcW w:w="981" w:type="dxa"/>
            <w:vAlign w:val="center"/>
          </w:tcPr>
          <w:p w14:paraId="0E6A0F13" w14:textId="77777777" w:rsidR="00D6342F" w:rsidRPr="00814B3C" w:rsidRDefault="00D6342F" w:rsidP="00B22BF0">
            <w:pPr>
              <w:jc w:val="center"/>
              <w:rPr>
                <w:rFonts w:ascii="Calibri" w:hAnsi="Calibri" w:cs="Calibri"/>
                <w:color w:val="000000"/>
              </w:rPr>
            </w:pPr>
            <w:r>
              <w:rPr>
                <w:rFonts w:ascii="Calibri" w:hAnsi="Calibri" w:cs="Calibri"/>
                <w:color w:val="000000"/>
              </w:rPr>
              <w:t>1.3.4</w:t>
            </w:r>
          </w:p>
        </w:tc>
        <w:tc>
          <w:tcPr>
            <w:tcW w:w="712" w:type="dxa"/>
            <w:vAlign w:val="center"/>
          </w:tcPr>
          <w:p w14:paraId="15D104B4" w14:textId="77777777" w:rsidR="00D6342F" w:rsidRPr="00053CD0" w:rsidRDefault="00D6342F" w:rsidP="00B22BF0">
            <w:pPr>
              <w:jc w:val="center"/>
              <w:rPr>
                <w:rFonts w:ascii="Calibri" w:hAnsi="Calibri" w:cs="Calibri"/>
                <w:b/>
                <w:color w:val="000000"/>
              </w:rPr>
            </w:pPr>
            <w:r w:rsidRPr="00053CD0">
              <w:rPr>
                <w:rFonts w:ascii="Calibri" w:hAnsi="Calibri" w:cs="Calibri"/>
                <w:b/>
                <w:color w:val="000000"/>
              </w:rPr>
              <w:t>4</w:t>
            </w:r>
          </w:p>
        </w:tc>
        <w:tc>
          <w:tcPr>
            <w:tcW w:w="2528" w:type="dxa"/>
          </w:tcPr>
          <w:p w14:paraId="0EAE2BBC" w14:textId="77777777" w:rsidR="00D6342F" w:rsidRPr="00A60F3D" w:rsidRDefault="00D6342F" w:rsidP="00B22BF0">
            <w:r w:rsidRPr="00A60F3D">
              <w:t>Contiene la justificación de la investigación?</w:t>
            </w:r>
          </w:p>
        </w:tc>
        <w:tc>
          <w:tcPr>
            <w:tcW w:w="2252" w:type="dxa"/>
          </w:tcPr>
          <w:p w14:paraId="4AD08391" w14:textId="77777777" w:rsidR="00D6342F" w:rsidRPr="0079110A" w:rsidRDefault="00D6342F" w:rsidP="00B22BF0">
            <w:r>
              <w:t>Justificación de la investigación</w:t>
            </w:r>
          </w:p>
        </w:tc>
        <w:tc>
          <w:tcPr>
            <w:tcW w:w="641" w:type="dxa"/>
            <w:vAlign w:val="center"/>
          </w:tcPr>
          <w:p w14:paraId="3C543B53" w14:textId="77777777" w:rsidR="00D6342F" w:rsidRPr="005E449F" w:rsidRDefault="00D6342F" w:rsidP="00B22BF0">
            <w:pPr>
              <w:jc w:val="center"/>
            </w:pPr>
            <w:r>
              <w:t>X</w:t>
            </w:r>
          </w:p>
        </w:tc>
        <w:tc>
          <w:tcPr>
            <w:tcW w:w="602" w:type="dxa"/>
            <w:vAlign w:val="center"/>
          </w:tcPr>
          <w:p w14:paraId="0674BD57" w14:textId="77777777" w:rsidR="00D6342F" w:rsidRPr="005E449F" w:rsidRDefault="00D6342F" w:rsidP="00B22BF0">
            <w:pPr>
              <w:jc w:val="center"/>
            </w:pPr>
          </w:p>
        </w:tc>
        <w:tc>
          <w:tcPr>
            <w:tcW w:w="1776" w:type="dxa"/>
          </w:tcPr>
          <w:p w14:paraId="47907272" w14:textId="77777777" w:rsidR="00D6342F" w:rsidRPr="00A60F3D" w:rsidRDefault="00D6342F" w:rsidP="00B22BF0">
            <w:r w:rsidRPr="00A60F3D">
              <w:t>Se especificó de manera puntual</w:t>
            </w:r>
          </w:p>
        </w:tc>
        <w:tc>
          <w:tcPr>
            <w:tcW w:w="1627" w:type="dxa"/>
            <w:vAlign w:val="center"/>
          </w:tcPr>
          <w:p w14:paraId="0B834FF7" w14:textId="77777777" w:rsidR="00D6342F" w:rsidRPr="00A60F3D" w:rsidRDefault="00D6342F" w:rsidP="00B22BF0">
            <w:pPr>
              <w:jc w:val="center"/>
            </w:pPr>
            <w:r>
              <w:t>5</w:t>
            </w:r>
          </w:p>
        </w:tc>
        <w:tc>
          <w:tcPr>
            <w:tcW w:w="1547" w:type="dxa"/>
            <w:vAlign w:val="center"/>
          </w:tcPr>
          <w:p w14:paraId="479F7452" w14:textId="77777777" w:rsidR="00D6342F" w:rsidRPr="00A60F3D" w:rsidRDefault="00D6342F" w:rsidP="00B22BF0">
            <w:pPr>
              <w:jc w:val="center"/>
            </w:pPr>
          </w:p>
        </w:tc>
      </w:tr>
      <w:tr w:rsidR="00D6342F" w:rsidRPr="00A60F3D" w14:paraId="20E8983C" w14:textId="77777777" w:rsidTr="00B22BF0">
        <w:tc>
          <w:tcPr>
            <w:tcW w:w="1324" w:type="dxa"/>
            <w:vMerge/>
          </w:tcPr>
          <w:p w14:paraId="3114E8BA" w14:textId="77777777" w:rsidR="00D6342F" w:rsidRDefault="00D6342F" w:rsidP="00B22BF0"/>
        </w:tc>
        <w:tc>
          <w:tcPr>
            <w:tcW w:w="1940" w:type="dxa"/>
            <w:vMerge/>
          </w:tcPr>
          <w:p w14:paraId="0A310203" w14:textId="77777777" w:rsidR="00D6342F" w:rsidRDefault="00D6342F" w:rsidP="00B22BF0"/>
        </w:tc>
        <w:tc>
          <w:tcPr>
            <w:tcW w:w="981" w:type="dxa"/>
            <w:vAlign w:val="center"/>
          </w:tcPr>
          <w:p w14:paraId="1526E9C9" w14:textId="77777777" w:rsidR="00D6342F" w:rsidRPr="00814B3C" w:rsidRDefault="00D6342F" w:rsidP="00B22BF0">
            <w:pPr>
              <w:jc w:val="center"/>
              <w:rPr>
                <w:rFonts w:ascii="Calibri" w:hAnsi="Calibri" w:cs="Calibri"/>
                <w:color w:val="000000"/>
              </w:rPr>
            </w:pPr>
            <w:r>
              <w:rPr>
                <w:rFonts w:ascii="Calibri" w:hAnsi="Calibri" w:cs="Calibri"/>
                <w:color w:val="000000"/>
              </w:rPr>
              <w:t>1.4.1</w:t>
            </w:r>
          </w:p>
        </w:tc>
        <w:tc>
          <w:tcPr>
            <w:tcW w:w="712" w:type="dxa"/>
            <w:vAlign w:val="center"/>
          </w:tcPr>
          <w:p w14:paraId="10E37C72" w14:textId="77777777" w:rsidR="00D6342F" w:rsidRPr="00053CD0" w:rsidRDefault="00D6342F" w:rsidP="00B22BF0">
            <w:pPr>
              <w:jc w:val="center"/>
              <w:rPr>
                <w:rFonts w:ascii="Calibri" w:hAnsi="Calibri" w:cs="Calibri"/>
                <w:b/>
                <w:color w:val="000000"/>
              </w:rPr>
            </w:pPr>
            <w:r w:rsidRPr="00053CD0">
              <w:rPr>
                <w:rFonts w:ascii="Calibri" w:hAnsi="Calibri" w:cs="Calibri"/>
                <w:b/>
                <w:color w:val="000000"/>
              </w:rPr>
              <w:t>5</w:t>
            </w:r>
          </w:p>
        </w:tc>
        <w:tc>
          <w:tcPr>
            <w:tcW w:w="2528" w:type="dxa"/>
          </w:tcPr>
          <w:p w14:paraId="0229CC47" w14:textId="77777777" w:rsidR="00D6342F" w:rsidRPr="00A60F3D" w:rsidRDefault="00D6342F" w:rsidP="00B22BF0">
            <w:r w:rsidRPr="00A60F3D">
              <w:t>Existe objetivo general del proyecto?</w:t>
            </w:r>
          </w:p>
        </w:tc>
        <w:tc>
          <w:tcPr>
            <w:tcW w:w="2252" w:type="dxa"/>
          </w:tcPr>
          <w:p w14:paraId="188E6F60" w14:textId="77777777" w:rsidR="00D6342F" w:rsidRPr="0079110A" w:rsidRDefault="00D6342F" w:rsidP="00B22BF0">
            <w:r>
              <w:t>Objetivo general del proyecto</w:t>
            </w:r>
          </w:p>
        </w:tc>
        <w:tc>
          <w:tcPr>
            <w:tcW w:w="641" w:type="dxa"/>
            <w:vAlign w:val="center"/>
          </w:tcPr>
          <w:p w14:paraId="2B537678" w14:textId="77777777" w:rsidR="00D6342F" w:rsidRPr="005E449F" w:rsidRDefault="00D6342F" w:rsidP="00B22BF0">
            <w:pPr>
              <w:jc w:val="center"/>
            </w:pPr>
            <w:r>
              <w:t>X</w:t>
            </w:r>
          </w:p>
        </w:tc>
        <w:tc>
          <w:tcPr>
            <w:tcW w:w="602" w:type="dxa"/>
            <w:vAlign w:val="center"/>
          </w:tcPr>
          <w:p w14:paraId="3BF493BD" w14:textId="77777777" w:rsidR="00D6342F" w:rsidRPr="005E449F" w:rsidRDefault="00D6342F" w:rsidP="00B22BF0">
            <w:pPr>
              <w:jc w:val="center"/>
            </w:pPr>
          </w:p>
        </w:tc>
        <w:tc>
          <w:tcPr>
            <w:tcW w:w="1776" w:type="dxa"/>
          </w:tcPr>
          <w:p w14:paraId="30D491B4" w14:textId="77777777" w:rsidR="00D6342F" w:rsidRPr="00A60F3D" w:rsidRDefault="00D6342F" w:rsidP="00B22BF0">
            <w:r w:rsidRPr="00A60F3D">
              <w:t>Se especificó de manera puntual</w:t>
            </w:r>
          </w:p>
        </w:tc>
        <w:tc>
          <w:tcPr>
            <w:tcW w:w="1627" w:type="dxa"/>
            <w:vAlign w:val="center"/>
          </w:tcPr>
          <w:p w14:paraId="65E66A46" w14:textId="77777777" w:rsidR="00D6342F" w:rsidRPr="00A60F3D" w:rsidRDefault="00D6342F" w:rsidP="00B22BF0">
            <w:pPr>
              <w:jc w:val="center"/>
            </w:pPr>
            <w:r>
              <w:t>5</w:t>
            </w:r>
          </w:p>
        </w:tc>
        <w:tc>
          <w:tcPr>
            <w:tcW w:w="1547" w:type="dxa"/>
            <w:vAlign w:val="center"/>
          </w:tcPr>
          <w:p w14:paraId="5387EEFF" w14:textId="77777777" w:rsidR="00D6342F" w:rsidRPr="00A60F3D" w:rsidRDefault="00D6342F" w:rsidP="00B22BF0">
            <w:pPr>
              <w:jc w:val="center"/>
            </w:pPr>
          </w:p>
        </w:tc>
      </w:tr>
      <w:tr w:rsidR="00D6342F" w:rsidRPr="00A60F3D" w14:paraId="0B73D626" w14:textId="77777777" w:rsidTr="00B22BF0">
        <w:tc>
          <w:tcPr>
            <w:tcW w:w="1324" w:type="dxa"/>
            <w:vMerge/>
          </w:tcPr>
          <w:p w14:paraId="16250958" w14:textId="77777777" w:rsidR="00D6342F" w:rsidRDefault="00D6342F" w:rsidP="00B22BF0"/>
        </w:tc>
        <w:tc>
          <w:tcPr>
            <w:tcW w:w="1940" w:type="dxa"/>
            <w:vMerge/>
          </w:tcPr>
          <w:p w14:paraId="25E43CC1" w14:textId="77777777" w:rsidR="00D6342F" w:rsidRDefault="00D6342F" w:rsidP="00B22BF0"/>
        </w:tc>
        <w:tc>
          <w:tcPr>
            <w:tcW w:w="981" w:type="dxa"/>
            <w:vAlign w:val="center"/>
          </w:tcPr>
          <w:p w14:paraId="3FFB6C0A" w14:textId="77777777" w:rsidR="00D6342F" w:rsidRPr="00814B3C" w:rsidRDefault="00D6342F" w:rsidP="00B22BF0">
            <w:pPr>
              <w:jc w:val="center"/>
              <w:rPr>
                <w:rFonts w:ascii="Calibri" w:hAnsi="Calibri" w:cs="Calibri"/>
                <w:color w:val="000000"/>
              </w:rPr>
            </w:pPr>
            <w:r>
              <w:rPr>
                <w:rFonts w:ascii="Calibri" w:hAnsi="Calibri" w:cs="Calibri"/>
                <w:color w:val="000000"/>
              </w:rPr>
              <w:t>1.4.2</w:t>
            </w:r>
          </w:p>
        </w:tc>
        <w:tc>
          <w:tcPr>
            <w:tcW w:w="712" w:type="dxa"/>
            <w:vAlign w:val="center"/>
          </w:tcPr>
          <w:p w14:paraId="2B6C90C1" w14:textId="77777777" w:rsidR="00D6342F" w:rsidRPr="00053CD0" w:rsidRDefault="00D6342F" w:rsidP="00B22BF0">
            <w:pPr>
              <w:jc w:val="center"/>
              <w:rPr>
                <w:rFonts w:ascii="Calibri" w:hAnsi="Calibri" w:cs="Calibri"/>
                <w:b/>
                <w:color w:val="000000"/>
              </w:rPr>
            </w:pPr>
            <w:r w:rsidRPr="00053CD0">
              <w:rPr>
                <w:rFonts w:ascii="Calibri" w:hAnsi="Calibri" w:cs="Calibri"/>
                <w:b/>
                <w:color w:val="000000"/>
              </w:rPr>
              <w:t>6</w:t>
            </w:r>
          </w:p>
        </w:tc>
        <w:tc>
          <w:tcPr>
            <w:tcW w:w="2528" w:type="dxa"/>
          </w:tcPr>
          <w:p w14:paraId="7EF9FCC6" w14:textId="77777777" w:rsidR="00D6342F" w:rsidRPr="00A60F3D" w:rsidRDefault="00D6342F" w:rsidP="00B22BF0">
            <w:r w:rsidRPr="00A60F3D">
              <w:t>Existen objetivos específicos del proyecto?</w:t>
            </w:r>
          </w:p>
        </w:tc>
        <w:tc>
          <w:tcPr>
            <w:tcW w:w="2252" w:type="dxa"/>
          </w:tcPr>
          <w:p w14:paraId="57632EC4" w14:textId="77777777" w:rsidR="00D6342F" w:rsidRPr="0079110A" w:rsidRDefault="00D6342F" w:rsidP="00B22BF0">
            <w:r>
              <w:t>Objetivos específicos del proyecto</w:t>
            </w:r>
          </w:p>
        </w:tc>
        <w:tc>
          <w:tcPr>
            <w:tcW w:w="641" w:type="dxa"/>
            <w:vAlign w:val="center"/>
          </w:tcPr>
          <w:p w14:paraId="1305F258" w14:textId="77777777" w:rsidR="00D6342F" w:rsidRPr="005E449F" w:rsidRDefault="00D6342F" w:rsidP="00B22BF0">
            <w:pPr>
              <w:jc w:val="center"/>
            </w:pPr>
            <w:r>
              <w:t>X</w:t>
            </w:r>
          </w:p>
        </w:tc>
        <w:tc>
          <w:tcPr>
            <w:tcW w:w="602" w:type="dxa"/>
            <w:vAlign w:val="center"/>
          </w:tcPr>
          <w:p w14:paraId="662EC4FA" w14:textId="77777777" w:rsidR="00D6342F" w:rsidRPr="005E449F" w:rsidRDefault="00D6342F" w:rsidP="00B22BF0">
            <w:pPr>
              <w:jc w:val="center"/>
            </w:pPr>
          </w:p>
        </w:tc>
        <w:tc>
          <w:tcPr>
            <w:tcW w:w="1776" w:type="dxa"/>
          </w:tcPr>
          <w:p w14:paraId="2B478EB4" w14:textId="77777777" w:rsidR="00D6342F" w:rsidRPr="00A60F3D" w:rsidRDefault="00D6342F" w:rsidP="00B22BF0">
            <w:r w:rsidRPr="00A60F3D">
              <w:t>Se especificó de manera puntual</w:t>
            </w:r>
          </w:p>
        </w:tc>
        <w:tc>
          <w:tcPr>
            <w:tcW w:w="1627" w:type="dxa"/>
            <w:vAlign w:val="center"/>
          </w:tcPr>
          <w:p w14:paraId="733A47BC" w14:textId="77777777" w:rsidR="00D6342F" w:rsidRPr="00A60F3D" w:rsidRDefault="00D6342F" w:rsidP="00B22BF0">
            <w:pPr>
              <w:jc w:val="center"/>
            </w:pPr>
            <w:r>
              <w:t>5</w:t>
            </w:r>
          </w:p>
        </w:tc>
        <w:tc>
          <w:tcPr>
            <w:tcW w:w="1547" w:type="dxa"/>
            <w:vAlign w:val="center"/>
          </w:tcPr>
          <w:p w14:paraId="1DDEE7EB" w14:textId="77777777" w:rsidR="00D6342F" w:rsidRPr="00A60F3D" w:rsidRDefault="00D6342F" w:rsidP="00B22BF0">
            <w:pPr>
              <w:jc w:val="center"/>
            </w:pPr>
          </w:p>
        </w:tc>
      </w:tr>
      <w:tr w:rsidR="00D6342F" w:rsidRPr="00A60F3D" w14:paraId="0F729B6C" w14:textId="77777777" w:rsidTr="00B22BF0">
        <w:tc>
          <w:tcPr>
            <w:tcW w:w="1324" w:type="dxa"/>
            <w:vMerge/>
          </w:tcPr>
          <w:p w14:paraId="75EB36FC" w14:textId="77777777" w:rsidR="00D6342F" w:rsidRDefault="00D6342F" w:rsidP="00B22BF0"/>
        </w:tc>
        <w:tc>
          <w:tcPr>
            <w:tcW w:w="1940" w:type="dxa"/>
            <w:vMerge/>
          </w:tcPr>
          <w:p w14:paraId="5BA950D0" w14:textId="77777777" w:rsidR="00D6342F" w:rsidRDefault="00D6342F" w:rsidP="00B22BF0"/>
        </w:tc>
        <w:tc>
          <w:tcPr>
            <w:tcW w:w="981" w:type="dxa"/>
            <w:vAlign w:val="center"/>
          </w:tcPr>
          <w:p w14:paraId="098E31BA" w14:textId="77777777" w:rsidR="00D6342F" w:rsidRPr="005E449F" w:rsidRDefault="00D6342F" w:rsidP="00B22BF0">
            <w:pPr>
              <w:jc w:val="center"/>
              <w:rPr>
                <w:rFonts w:ascii="Calibri" w:hAnsi="Calibri" w:cs="Calibri"/>
                <w:color w:val="000000"/>
              </w:rPr>
            </w:pPr>
            <w:r>
              <w:rPr>
                <w:rFonts w:ascii="Calibri" w:hAnsi="Calibri" w:cs="Calibri"/>
                <w:color w:val="000000"/>
              </w:rPr>
              <w:t>1.7</w:t>
            </w:r>
          </w:p>
        </w:tc>
        <w:tc>
          <w:tcPr>
            <w:tcW w:w="712" w:type="dxa"/>
            <w:vAlign w:val="center"/>
          </w:tcPr>
          <w:p w14:paraId="2F167135" w14:textId="77777777" w:rsidR="00D6342F" w:rsidRPr="00053CD0" w:rsidRDefault="00D6342F" w:rsidP="00B22BF0">
            <w:pPr>
              <w:jc w:val="center"/>
              <w:rPr>
                <w:rFonts w:ascii="Calibri" w:hAnsi="Calibri" w:cs="Calibri"/>
                <w:b/>
                <w:color w:val="000000"/>
              </w:rPr>
            </w:pPr>
            <w:r w:rsidRPr="00053CD0">
              <w:rPr>
                <w:rFonts w:ascii="Calibri" w:hAnsi="Calibri" w:cs="Calibri"/>
                <w:b/>
                <w:color w:val="000000"/>
              </w:rPr>
              <w:t>7</w:t>
            </w:r>
          </w:p>
        </w:tc>
        <w:tc>
          <w:tcPr>
            <w:tcW w:w="2528" w:type="dxa"/>
          </w:tcPr>
          <w:p w14:paraId="0B01C06B" w14:textId="77777777" w:rsidR="00D6342F" w:rsidRPr="00A60F3D" w:rsidRDefault="00D6342F" w:rsidP="00B22BF0">
            <w:r w:rsidRPr="00A60F3D">
              <w:t>Existe el alcance de la investigación?</w:t>
            </w:r>
          </w:p>
        </w:tc>
        <w:tc>
          <w:tcPr>
            <w:tcW w:w="2252" w:type="dxa"/>
          </w:tcPr>
          <w:p w14:paraId="5D3F8B42" w14:textId="77777777" w:rsidR="00D6342F" w:rsidRPr="0079110A" w:rsidRDefault="00D6342F" w:rsidP="00B22BF0">
            <w:r>
              <w:t>Alcance de la investigación</w:t>
            </w:r>
          </w:p>
        </w:tc>
        <w:tc>
          <w:tcPr>
            <w:tcW w:w="641" w:type="dxa"/>
            <w:vAlign w:val="center"/>
          </w:tcPr>
          <w:p w14:paraId="69CE3A44" w14:textId="77777777" w:rsidR="00D6342F" w:rsidRPr="005E449F" w:rsidRDefault="00D6342F" w:rsidP="00B22BF0">
            <w:pPr>
              <w:jc w:val="center"/>
            </w:pPr>
            <w:r>
              <w:t>X</w:t>
            </w:r>
          </w:p>
        </w:tc>
        <w:tc>
          <w:tcPr>
            <w:tcW w:w="602" w:type="dxa"/>
            <w:vAlign w:val="center"/>
          </w:tcPr>
          <w:p w14:paraId="279E33FF" w14:textId="77777777" w:rsidR="00D6342F" w:rsidRPr="005E449F" w:rsidRDefault="00D6342F" w:rsidP="00B22BF0">
            <w:pPr>
              <w:jc w:val="center"/>
            </w:pPr>
          </w:p>
        </w:tc>
        <w:tc>
          <w:tcPr>
            <w:tcW w:w="1776" w:type="dxa"/>
          </w:tcPr>
          <w:p w14:paraId="7B3D89B0" w14:textId="77777777" w:rsidR="00D6342F" w:rsidRPr="00A60F3D" w:rsidRDefault="00D6342F" w:rsidP="00B22BF0">
            <w:r w:rsidRPr="00A60F3D">
              <w:t>Se especificó de manera puntual</w:t>
            </w:r>
          </w:p>
        </w:tc>
        <w:tc>
          <w:tcPr>
            <w:tcW w:w="1627" w:type="dxa"/>
            <w:vAlign w:val="center"/>
          </w:tcPr>
          <w:p w14:paraId="02D80CCB" w14:textId="77777777" w:rsidR="00D6342F" w:rsidRPr="00A60F3D" w:rsidRDefault="00D6342F" w:rsidP="00B22BF0">
            <w:pPr>
              <w:jc w:val="center"/>
            </w:pPr>
            <w:r>
              <w:t>5</w:t>
            </w:r>
          </w:p>
        </w:tc>
        <w:tc>
          <w:tcPr>
            <w:tcW w:w="1547" w:type="dxa"/>
            <w:vAlign w:val="center"/>
          </w:tcPr>
          <w:p w14:paraId="356F71EF" w14:textId="77777777" w:rsidR="00D6342F" w:rsidRPr="00A60F3D" w:rsidRDefault="00D6342F" w:rsidP="00B22BF0">
            <w:pPr>
              <w:jc w:val="center"/>
            </w:pPr>
          </w:p>
        </w:tc>
      </w:tr>
      <w:tr w:rsidR="00D6342F" w14:paraId="13EA23AB" w14:textId="77777777" w:rsidTr="00B22BF0">
        <w:tc>
          <w:tcPr>
            <w:tcW w:w="1324" w:type="dxa"/>
            <w:vMerge/>
          </w:tcPr>
          <w:p w14:paraId="3AC12E30" w14:textId="77777777" w:rsidR="00D6342F" w:rsidRDefault="00D6342F" w:rsidP="00B22BF0"/>
        </w:tc>
        <w:tc>
          <w:tcPr>
            <w:tcW w:w="1940" w:type="dxa"/>
            <w:vMerge/>
          </w:tcPr>
          <w:p w14:paraId="2015CADF" w14:textId="77777777" w:rsidR="00D6342F" w:rsidRDefault="00D6342F" w:rsidP="00B22BF0"/>
        </w:tc>
        <w:tc>
          <w:tcPr>
            <w:tcW w:w="981" w:type="dxa"/>
            <w:vAlign w:val="center"/>
          </w:tcPr>
          <w:p w14:paraId="7F1481E8" w14:textId="77777777" w:rsidR="00D6342F" w:rsidRPr="00814B3C" w:rsidRDefault="00D6342F" w:rsidP="00B22BF0">
            <w:pPr>
              <w:jc w:val="center"/>
              <w:rPr>
                <w:rFonts w:ascii="Calibri" w:hAnsi="Calibri" w:cs="Calibri"/>
                <w:color w:val="000000"/>
              </w:rPr>
            </w:pPr>
            <w:r>
              <w:rPr>
                <w:rFonts w:ascii="Calibri" w:hAnsi="Calibri" w:cs="Calibri"/>
                <w:color w:val="000000"/>
              </w:rPr>
              <w:t>-</w:t>
            </w:r>
          </w:p>
        </w:tc>
        <w:tc>
          <w:tcPr>
            <w:tcW w:w="712" w:type="dxa"/>
            <w:vAlign w:val="center"/>
          </w:tcPr>
          <w:p w14:paraId="50C8AAA0" w14:textId="77777777" w:rsidR="00D6342F" w:rsidRPr="00053CD0" w:rsidRDefault="00D6342F" w:rsidP="00B22BF0">
            <w:pPr>
              <w:jc w:val="center"/>
              <w:rPr>
                <w:rFonts w:ascii="Calibri" w:hAnsi="Calibri" w:cs="Calibri"/>
                <w:b/>
                <w:color w:val="000000"/>
              </w:rPr>
            </w:pPr>
            <w:r w:rsidRPr="00053CD0">
              <w:rPr>
                <w:rFonts w:ascii="Calibri" w:hAnsi="Calibri" w:cs="Calibri"/>
                <w:b/>
                <w:color w:val="000000"/>
              </w:rPr>
              <w:t>8</w:t>
            </w:r>
          </w:p>
        </w:tc>
        <w:tc>
          <w:tcPr>
            <w:tcW w:w="2528" w:type="dxa"/>
          </w:tcPr>
          <w:p w14:paraId="3D469404" w14:textId="77777777" w:rsidR="00D6342F" w:rsidRPr="00A60F3D" w:rsidRDefault="00D6342F" w:rsidP="00B22BF0">
            <w:r w:rsidRPr="00A60F3D">
              <w:t>Existe modelo de caso de uso del negocio?</w:t>
            </w:r>
          </w:p>
        </w:tc>
        <w:tc>
          <w:tcPr>
            <w:tcW w:w="2252" w:type="dxa"/>
          </w:tcPr>
          <w:p w14:paraId="57A939C3" w14:textId="77777777" w:rsidR="00D6342F" w:rsidRPr="00A60F3D" w:rsidRDefault="00D6342F" w:rsidP="00B22BF0">
            <w:r w:rsidRPr="00A60F3D">
              <w:t>Diagrama del modelo de caso de uso del negocio</w:t>
            </w:r>
          </w:p>
        </w:tc>
        <w:tc>
          <w:tcPr>
            <w:tcW w:w="641" w:type="dxa"/>
            <w:vAlign w:val="center"/>
          </w:tcPr>
          <w:p w14:paraId="1219E5A7" w14:textId="77777777" w:rsidR="00D6342F" w:rsidRPr="00A60F3D" w:rsidRDefault="00D6342F" w:rsidP="00B22BF0">
            <w:pPr>
              <w:jc w:val="center"/>
            </w:pPr>
          </w:p>
        </w:tc>
        <w:tc>
          <w:tcPr>
            <w:tcW w:w="602" w:type="dxa"/>
            <w:vAlign w:val="center"/>
          </w:tcPr>
          <w:p w14:paraId="068BFC28" w14:textId="77777777" w:rsidR="00D6342F" w:rsidRPr="005E449F" w:rsidRDefault="00D6342F" w:rsidP="00B22BF0">
            <w:pPr>
              <w:jc w:val="center"/>
            </w:pPr>
            <w:r>
              <w:t>X</w:t>
            </w:r>
          </w:p>
        </w:tc>
        <w:tc>
          <w:tcPr>
            <w:tcW w:w="1776" w:type="dxa"/>
          </w:tcPr>
          <w:p w14:paraId="43553EC2" w14:textId="77777777" w:rsidR="00D6342F" w:rsidRPr="005E449F" w:rsidRDefault="00D6342F" w:rsidP="00B22BF0">
            <w:r>
              <w:t>No se realizó diagrama</w:t>
            </w:r>
          </w:p>
        </w:tc>
        <w:tc>
          <w:tcPr>
            <w:tcW w:w="1627" w:type="dxa"/>
            <w:vAlign w:val="center"/>
          </w:tcPr>
          <w:p w14:paraId="3855631B" w14:textId="77777777" w:rsidR="00D6342F" w:rsidRPr="005E449F" w:rsidRDefault="00D6342F" w:rsidP="00B22BF0">
            <w:pPr>
              <w:jc w:val="center"/>
            </w:pPr>
            <w:r>
              <w:t>1</w:t>
            </w:r>
          </w:p>
        </w:tc>
        <w:tc>
          <w:tcPr>
            <w:tcW w:w="1547" w:type="dxa"/>
            <w:vAlign w:val="center"/>
          </w:tcPr>
          <w:p w14:paraId="3EC7D95A" w14:textId="77777777" w:rsidR="00D6342F" w:rsidRDefault="00D6342F" w:rsidP="00B22BF0">
            <w:pPr>
              <w:jc w:val="center"/>
            </w:pPr>
          </w:p>
        </w:tc>
      </w:tr>
      <w:tr w:rsidR="00D6342F" w14:paraId="6859F82C" w14:textId="77777777" w:rsidTr="00B22BF0">
        <w:tc>
          <w:tcPr>
            <w:tcW w:w="1324" w:type="dxa"/>
            <w:vMerge/>
          </w:tcPr>
          <w:p w14:paraId="18672606" w14:textId="77777777" w:rsidR="00D6342F" w:rsidRDefault="00D6342F" w:rsidP="00B22BF0"/>
        </w:tc>
        <w:tc>
          <w:tcPr>
            <w:tcW w:w="1940" w:type="dxa"/>
            <w:vMerge/>
          </w:tcPr>
          <w:p w14:paraId="482A71EC" w14:textId="77777777" w:rsidR="00D6342F" w:rsidRDefault="00D6342F" w:rsidP="00B22BF0"/>
        </w:tc>
        <w:tc>
          <w:tcPr>
            <w:tcW w:w="981" w:type="dxa"/>
            <w:vAlign w:val="center"/>
          </w:tcPr>
          <w:p w14:paraId="1F6137FD" w14:textId="77777777" w:rsidR="00D6342F" w:rsidRDefault="00D6342F" w:rsidP="00B22BF0">
            <w:pPr>
              <w:jc w:val="center"/>
              <w:rPr>
                <w:rFonts w:ascii="Calibri" w:hAnsi="Calibri" w:cs="Calibri"/>
                <w:color w:val="000000"/>
              </w:rPr>
            </w:pPr>
            <w:r>
              <w:rPr>
                <w:rFonts w:ascii="Calibri" w:hAnsi="Calibri" w:cs="Calibri"/>
                <w:color w:val="000000"/>
              </w:rPr>
              <w:t>-</w:t>
            </w:r>
          </w:p>
        </w:tc>
        <w:tc>
          <w:tcPr>
            <w:tcW w:w="712" w:type="dxa"/>
            <w:vAlign w:val="center"/>
          </w:tcPr>
          <w:p w14:paraId="6FADA2CC" w14:textId="77777777" w:rsidR="00D6342F" w:rsidRPr="00053CD0" w:rsidRDefault="00D6342F" w:rsidP="00B22BF0">
            <w:pPr>
              <w:jc w:val="center"/>
              <w:rPr>
                <w:rFonts w:ascii="Calibri" w:hAnsi="Calibri" w:cs="Calibri"/>
                <w:b/>
                <w:color w:val="000000"/>
              </w:rPr>
            </w:pPr>
            <w:r w:rsidRPr="00053CD0">
              <w:rPr>
                <w:rFonts w:ascii="Calibri" w:hAnsi="Calibri" w:cs="Calibri"/>
                <w:b/>
                <w:color w:val="000000"/>
              </w:rPr>
              <w:t>9</w:t>
            </w:r>
          </w:p>
        </w:tc>
        <w:tc>
          <w:tcPr>
            <w:tcW w:w="2528" w:type="dxa"/>
          </w:tcPr>
          <w:p w14:paraId="734B6DA8" w14:textId="77777777" w:rsidR="00D6342F" w:rsidRPr="00A60F3D" w:rsidRDefault="00D6342F" w:rsidP="00B22BF0">
            <w:r w:rsidRPr="00A60F3D">
              <w:t>Existen especificaciones de los casos de uso del negocio?</w:t>
            </w:r>
          </w:p>
          <w:p w14:paraId="2FBAC87C" w14:textId="77777777" w:rsidR="00D6342F" w:rsidRPr="00A60F3D" w:rsidRDefault="00D6342F" w:rsidP="00B22BF0"/>
        </w:tc>
        <w:tc>
          <w:tcPr>
            <w:tcW w:w="2252" w:type="dxa"/>
          </w:tcPr>
          <w:p w14:paraId="2BA9F9AA" w14:textId="77777777" w:rsidR="00D6342F" w:rsidRPr="00A60F3D" w:rsidRDefault="00D6342F" w:rsidP="00B22BF0">
            <w:r w:rsidRPr="00A60F3D">
              <w:t>Cuadros de las especificaciones de los casos de uso del negocio</w:t>
            </w:r>
          </w:p>
        </w:tc>
        <w:tc>
          <w:tcPr>
            <w:tcW w:w="641" w:type="dxa"/>
            <w:vAlign w:val="center"/>
          </w:tcPr>
          <w:p w14:paraId="32DBC693" w14:textId="77777777" w:rsidR="00D6342F" w:rsidRPr="00A60F3D" w:rsidRDefault="00D6342F" w:rsidP="00B22BF0">
            <w:pPr>
              <w:jc w:val="center"/>
            </w:pPr>
          </w:p>
        </w:tc>
        <w:tc>
          <w:tcPr>
            <w:tcW w:w="602" w:type="dxa"/>
            <w:vAlign w:val="center"/>
          </w:tcPr>
          <w:p w14:paraId="345DCABF" w14:textId="77777777" w:rsidR="00D6342F" w:rsidRPr="005E449F" w:rsidRDefault="00D6342F" w:rsidP="00B22BF0">
            <w:pPr>
              <w:jc w:val="center"/>
            </w:pPr>
            <w:r>
              <w:t>X</w:t>
            </w:r>
          </w:p>
        </w:tc>
        <w:tc>
          <w:tcPr>
            <w:tcW w:w="1776" w:type="dxa"/>
          </w:tcPr>
          <w:p w14:paraId="0D37D6F5" w14:textId="77777777" w:rsidR="00D6342F" w:rsidRPr="005E449F" w:rsidRDefault="00D6342F" w:rsidP="00B22BF0">
            <w:r>
              <w:t>No se realizó cuadro</w:t>
            </w:r>
          </w:p>
        </w:tc>
        <w:tc>
          <w:tcPr>
            <w:tcW w:w="1627" w:type="dxa"/>
            <w:vAlign w:val="center"/>
          </w:tcPr>
          <w:p w14:paraId="323E391D" w14:textId="77777777" w:rsidR="00D6342F" w:rsidRPr="005E449F" w:rsidRDefault="00D6342F" w:rsidP="00B22BF0">
            <w:pPr>
              <w:jc w:val="center"/>
            </w:pPr>
            <w:r>
              <w:t>1</w:t>
            </w:r>
          </w:p>
        </w:tc>
        <w:tc>
          <w:tcPr>
            <w:tcW w:w="1547" w:type="dxa"/>
            <w:vAlign w:val="center"/>
          </w:tcPr>
          <w:p w14:paraId="1821EBA6" w14:textId="77777777" w:rsidR="00D6342F" w:rsidRDefault="00D6342F" w:rsidP="00B22BF0">
            <w:pPr>
              <w:jc w:val="center"/>
            </w:pPr>
          </w:p>
        </w:tc>
      </w:tr>
      <w:tr w:rsidR="00D6342F" w14:paraId="58F3832D" w14:textId="77777777" w:rsidTr="00B22BF0">
        <w:tc>
          <w:tcPr>
            <w:tcW w:w="1324" w:type="dxa"/>
            <w:vMerge/>
          </w:tcPr>
          <w:p w14:paraId="5E92AB04" w14:textId="77777777" w:rsidR="00D6342F" w:rsidRDefault="00D6342F" w:rsidP="00B22BF0"/>
        </w:tc>
        <w:tc>
          <w:tcPr>
            <w:tcW w:w="1940" w:type="dxa"/>
            <w:vMerge/>
          </w:tcPr>
          <w:p w14:paraId="3BB79C09" w14:textId="77777777" w:rsidR="00D6342F" w:rsidRDefault="00D6342F" w:rsidP="00B22BF0"/>
        </w:tc>
        <w:tc>
          <w:tcPr>
            <w:tcW w:w="981" w:type="dxa"/>
            <w:vAlign w:val="center"/>
          </w:tcPr>
          <w:p w14:paraId="0DE9C81C" w14:textId="77777777" w:rsidR="00D6342F" w:rsidRPr="005E449F" w:rsidRDefault="00D6342F" w:rsidP="00B22BF0">
            <w:pPr>
              <w:jc w:val="center"/>
              <w:rPr>
                <w:rFonts w:ascii="Calibri" w:hAnsi="Calibri" w:cs="Calibri"/>
                <w:color w:val="000000"/>
              </w:rPr>
            </w:pPr>
            <w:r>
              <w:rPr>
                <w:rFonts w:ascii="Calibri" w:hAnsi="Calibri" w:cs="Calibri"/>
                <w:color w:val="000000"/>
              </w:rPr>
              <w:t>-</w:t>
            </w:r>
          </w:p>
        </w:tc>
        <w:tc>
          <w:tcPr>
            <w:tcW w:w="712" w:type="dxa"/>
            <w:vAlign w:val="center"/>
          </w:tcPr>
          <w:p w14:paraId="5CAE8E8C" w14:textId="77777777" w:rsidR="00D6342F" w:rsidRPr="00053CD0" w:rsidRDefault="00D6342F" w:rsidP="00B22BF0">
            <w:pPr>
              <w:jc w:val="center"/>
              <w:rPr>
                <w:rFonts w:ascii="Calibri" w:hAnsi="Calibri" w:cs="Calibri"/>
                <w:b/>
                <w:color w:val="000000"/>
              </w:rPr>
            </w:pPr>
            <w:r w:rsidRPr="00053CD0">
              <w:rPr>
                <w:rFonts w:ascii="Calibri" w:hAnsi="Calibri" w:cs="Calibri"/>
                <w:b/>
                <w:color w:val="000000"/>
              </w:rPr>
              <w:t>10</w:t>
            </w:r>
          </w:p>
        </w:tc>
        <w:tc>
          <w:tcPr>
            <w:tcW w:w="2528" w:type="dxa"/>
          </w:tcPr>
          <w:p w14:paraId="2F9F696D" w14:textId="77777777" w:rsidR="00D6342F" w:rsidRPr="00A60F3D" w:rsidRDefault="00D6342F" w:rsidP="00B22BF0">
            <w:r w:rsidRPr="00A60F3D">
              <w:t>Existe modelo de caso de uso de sistema?</w:t>
            </w:r>
          </w:p>
        </w:tc>
        <w:tc>
          <w:tcPr>
            <w:tcW w:w="2252" w:type="dxa"/>
          </w:tcPr>
          <w:p w14:paraId="119C48E7" w14:textId="77777777" w:rsidR="00D6342F" w:rsidRPr="00A60F3D" w:rsidRDefault="00D6342F" w:rsidP="00B22BF0">
            <w:r w:rsidRPr="00A60F3D">
              <w:t>Diagrama del modelo de caso de uso de sistema</w:t>
            </w:r>
          </w:p>
        </w:tc>
        <w:tc>
          <w:tcPr>
            <w:tcW w:w="641" w:type="dxa"/>
            <w:vAlign w:val="center"/>
          </w:tcPr>
          <w:p w14:paraId="33A57247" w14:textId="77777777" w:rsidR="00D6342F" w:rsidRPr="00A60F3D" w:rsidRDefault="00D6342F" w:rsidP="00B22BF0">
            <w:pPr>
              <w:jc w:val="center"/>
            </w:pPr>
          </w:p>
        </w:tc>
        <w:tc>
          <w:tcPr>
            <w:tcW w:w="602" w:type="dxa"/>
            <w:vAlign w:val="center"/>
          </w:tcPr>
          <w:p w14:paraId="6D1DD5A6" w14:textId="77777777" w:rsidR="00D6342F" w:rsidRPr="005E449F" w:rsidRDefault="00D6342F" w:rsidP="00B22BF0">
            <w:pPr>
              <w:jc w:val="center"/>
            </w:pPr>
            <w:r>
              <w:t>X</w:t>
            </w:r>
          </w:p>
        </w:tc>
        <w:tc>
          <w:tcPr>
            <w:tcW w:w="1776" w:type="dxa"/>
          </w:tcPr>
          <w:p w14:paraId="2C9A2290" w14:textId="77777777" w:rsidR="00D6342F" w:rsidRPr="005E449F" w:rsidRDefault="00D6342F" w:rsidP="00B22BF0">
            <w:r>
              <w:t>No se realizó diagrama</w:t>
            </w:r>
          </w:p>
        </w:tc>
        <w:tc>
          <w:tcPr>
            <w:tcW w:w="1627" w:type="dxa"/>
            <w:vAlign w:val="center"/>
          </w:tcPr>
          <w:p w14:paraId="302CBF76" w14:textId="77777777" w:rsidR="00D6342F" w:rsidRPr="005E449F" w:rsidRDefault="00D6342F" w:rsidP="00B22BF0">
            <w:pPr>
              <w:jc w:val="center"/>
            </w:pPr>
            <w:r>
              <w:t>1</w:t>
            </w:r>
          </w:p>
        </w:tc>
        <w:tc>
          <w:tcPr>
            <w:tcW w:w="1547" w:type="dxa"/>
            <w:vAlign w:val="center"/>
          </w:tcPr>
          <w:p w14:paraId="3FB9E0D8" w14:textId="77777777" w:rsidR="00D6342F" w:rsidRDefault="00D6342F" w:rsidP="00B22BF0">
            <w:pPr>
              <w:jc w:val="center"/>
            </w:pPr>
          </w:p>
        </w:tc>
      </w:tr>
      <w:tr w:rsidR="00D6342F" w14:paraId="790BEEE6" w14:textId="77777777" w:rsidTr="00B22BF0">
        <w:tc>
          <w:tcPr>
            <w:tcW w:w="1324" w:type="dxa"/>
            <w:vMerge/>
          </w:tcPr>
          <w:p w14:paraId="10FC44D8" w14:textId="77777777" w:rsidR="00D6342F" w:rsidRDefault="00D6342F" w:rsidP="00B22BF0"/>
        </w:tc>
        <w:tc>
          <w:tcPr>
            <w:tcW w:w="1940" w:type="dxa"/>
            <w:vMerge/>
          </w:tcPr>
          <w:p w14:paraId="38E9D0BC" w14:textId="77777777" w:rsidR="00D6342F" w:rsidRDefault="00D6342F" w:rsidP="00B22BF0"/>
        </w:tc>
        <w:tc>
          <w:tcPr>
            <w:tcW w:w="981" w:type="dxa"/>
            <w:vAlign w:val="center"/>
          </w:tcPr>
          <w:p w14:paraId="7CF993F6" w14:textId="77777777" w:rsidR="00D6342F" w:rsidRPr="005E449F" w:rsidRDefault="00D6342F" w:rsidP="00B22BF0">
            <w:pPr>
              <w:jc w:val="center"/>
              <w:rPr>
                <w:rFonts w:ascii="Calibri" w:hAnsi="Calibri" w:cs="Calibri"/>
                <w:color w:val="000000"/>
              </w:rPr>
            </w:pPr>
            <w:r>
              <w:rPr>
                <w:rFonts w:ascii="Calibri" w:hAnsi="Calibri" w:cs="Calibri"/>
                <w:color w:val="000000"/>
              </w:rPr>
              <w:t>-</w:t>
            </w:r>
          </w:p>
        </w:tc>
        <w:tc>
          <w:tcPr>
            <w:tcW w:w="712" w:type="dxa"/>
            <w:vAlign w:val="center"/>
          </w:tcPr>
          <w:p w14:paraId="0DAE3224" w14:textId="77777777" w:rsidR="00D6342F" w:rsidRPr="00053CD0" w:rsidRDefault="00D6342F" w:rsidP="00B22BF0">
            <w:pPr>
              <w:jc w:val="center"/>
              <w:rPr>
                <w:rFonts w:ascii="Calibri" w:hAnsi="Calibri" w:cs="Calibri"/>
                <w:b/>
                <w:color w:val="000000"/>
              </w:rPr>
            </w:pPr>
            <w:r w:rsidRPr="00053CD0">
              <w:rPr>
                <w:rFonts w:ascii="Calibri" w:hAnsi="Calibri" w:cs="Calibri"/>
                <w:b/>
                <w:color w:val="000000"/>
              </w:rPr>
              <w:t>11</w:t>
            </w:r>
          </w:p>
        </w:tc>
        <w:tc>
          <w:tcPr>
            <w:tcW w:w="2528" w:type="dxa"/>
          </w:tcPr>
          <w:p w14:paraId="6EC64699" w14:textId="77777777" w:rsidR="00D6342F" w:rsidRPr="00A60F3D" w:rsidRDefault="00D6342F" w:rsidP="00B22BF0">
            <w:r w:rsidRPr="00A60F3D">
              <w:t>Existen especificaciones de los casos de uso de sistema?</w:t>
            </w:r>
          </w:p>
        </w:tc>
        <w:tc>
          <w:tcPr>
            <w:tcW w:w="2252" w:type="dxa"/>
          </w:tcPr>
          <w:p w14:paraId="478F4C46" w14:textId="77777777" w:rsidR="00D6342F" w:rsidRPr="00A60F3D" w:rsidRDefault="00D6342F" w:rsidP="00B22BF0">
            <w:r w:rsidRPr="00A60F3D">
              <w:t>Cuadros de las especificaciones de los casos de uso de sistema</w:t>
            </w:r>
          </w:p>
        </w:tc>
        <w:tc>
          <w:tcPr>
            <w:tcW w:w="641" w:type="dxa"/>
            <w:vAlign w:val="center"/>
          </w:tcPr>
          <w:p w14:paraId="5F6DFA76" w14:textId="77777777" w:rsidR="00D6342F" w:rsidRPr="00A60F3D" w:rsidRDefault="00D6342F" w:rsidP="00B22BF0">
            <w:pPr>
              <w:jc w:val="center"/>
            </w:pPr>
          </w:p>
        </w:tc>
        <w:tc>
          <w:tcPr>
            <w:tcW w:w="602" w:type="dxa"/>
            <w:vAlign w:val="center"/>
          </w:tcPr>
          <w:p w14:paraId="192E6353" w14:textId="77777777" w:rsidR="00D6342F" w:rsidRPr="005E449F" w:rsidRDefault="00D6342F" w:rsidP="00B22BF0">
            <w:pPr>
              <w:jc w:val="center"/>
            </w:pPr>
            <w:r>
              <w:t>X</w:t>
            </w:r>
          </w:p>
        </w:tc>
        <w:tc>
          <w:tcPr>
            <w:tcW w:w="1776" w:type="dxa"/>
          </w:tcPr>
          <w:p w14:paraId="23A5348E" w14:textId="77777777" w:rsidR="00D6342F" w:rsidRPr="005E449F" w:rsidRDefault="00D6342F" w:rsidP="00B22BF0">
            <w:r>
              <w:t>No se realizó cuadro</w:t>
            </w:r>
          </w:p>
        </w:tc>
        <w:tc>
          <w:tcPr>
            <w:tcW w:w="1627" w:type="dxa"/>
            <w:vAlign w:val="center"/>
          </w:tcPr>
          <w:p w14:paraId="13DDF76B" w14:textId="77777777" w:rsidR="00D6342F" w:rsidRPr="005E449F" w:rsidRDefault="00D6342F" w:rsidP="00B22BF0">
            <w:pPr>
              <w:jc w:val="center"/>
            </w:pPr>
            <w:r>
              <w:t>1</w:t>
            </w:r>
          </w:p>
        </w:tc>
        <w:tc>
          <w:tcPr>
            <w:tcW w:w="1547" w:type="dxa"/>
            <w:vAlign w:val="center"/>
          </w:tcPr>
          <w:p w14:paraId="45697074" w14:textId="77777777" w:rsidR="00D6342F" w:rsidRDefault="00D6342F" w:rsidP="00B22BF0">
            <w:pPr>
              <w:jc w:val="center"/>
            </w:pPr>
          </w:p>
        </w:tc>
      </w:tr>
      <w:tr w:rsidR="00D6342F" w14:paraId="59965874" w14:textId="77777777" w:rsidTr="00B22BF0">
        <w:tc>
          <w:tcPr>
            <w:tcW w:w="1324" w:type="dxa"/>
            <w:vMerge/>
          </w:tcPr>
          <w:p w14:paraId="59D8E8CF" w14:textId="77777777" w:rsidR="00D6342F" w:rsidRDefault="00D6342F" w:rsidP="00B22BF0"/>
        </w:tc>
        <w:tc>
          <w:tcPr>
            <w:tcW w:w="1940" w:type="dxa"/>
            <w:shd w:val="clear" w:color="auto" w:fill="FFFF00"/>
          </w:tcPr>
          <w:p w14:paraId="716845C2" w14:textId="77777777" w:rsidR="00D6342F" w:rsidRDefault="00D6342F" w:rsidP="00B22BF0"/>
        </w:tc>
        <w:tc>
          <w:tcPr>
            <w:tcW w:w="981" w:type="dxa"/>
            <w:shd w:val="clear" w:color="auto" w:fill="FFFF00"/>
            <w:vAlign w:val="center"/>
          </w:tcPr>
          <w:p w14:paraId="48490748" w14:textId="77777777" w:rsidR="00D6342F" w:rsidRDefault="00D6342F" w:rsidP="00B22BF0">
            <w:pPr>
              <w:jc w:val="center"/>
              <w:rPr>
                <w:rFonts w:ascii="Calibri" w:hAnsi="Calibri" w:cs="Calibri"/>
                <w:color w:val="000000"/>
              </w:rPr>
            </w:pPr>
          </w:p>
        </w:tc>
        <w:tc>
          <w:tcPr>
            <w:tcW w:w="712" w:type="dxa"/>
            <w:shd w:val="clear" w:color="auto" w:fill="FFFF00"/>
            <w:vAlign w:val="center"/>
          </w:tcPr>
          <w:p w14:paraId="34A92CE6" w14:textId="77777777" w:rsidR="00D6342F" w:rsidRPr="00053CD0" w:rsidRDefault="00D6342F" w:rsidP="00B22BF0">
            <w:pPr>
              <w:jc w:val="center"/>
              <w:rPr>
                <w:rFonts w:ascii="Calibri" w:hAnsi="Calibri" w:cs="Calibri"/>
                <w:b/>
                <w:color w:val="000000"/>
              </w:rPr>
            </w:pPr>
          </w:p>
        </w:tc>
        <w:tc>
          <w:tcPr>
            <w:tcW w:w="2528" w:type="dxa"/>
            <w:shd w:val="clear" w:color="auto" w:fill="FFFF00"/>
          </w:tcPr>
          <w:p w14:paraId="592C41EE" w14:textId="77777777" w:rsidR="00D6342F" w:rsidRPr="00A60F3D" w:rsidRDefault="00D6342F" w:rsidP="00B22BF0"/>
        </w:tc>
        <w:tc>
          <w:tcPr>
            <w:tcW w:w="2252" w:type="dxa"/>
            <w:shd w:val="clear" w:color="auto" w:fill="FFFF00"/>
          </w:tcPr>
          <w:p w14:paraId="11EA2127" w14:textId="77777777" w:rsidR="00D6342F" w:rsidRPr="00A60F3D" w:rsidRDefault="00D6342F" w:rsidP="00B22BF0"/>
        </w:tc>
        <w:tc>
          <w:tcPr>
            <w:tcW w:w="641" w:type="dxa"/>
            <w:shd w:val="clear" w:color="auto" w:fill="FFFF00"/>
            <w:vAlign w:val="center"/>
          </w:tcPr>
          <w:p w14:paraId="5E0698E7" w14:textId="77777777" w:rsidR="00D6342F" w:rsidRPr="00A60F3D" w:rsidRDefault="00D6342F" w:rsidP="00B22BF0">
            <w:pPr>
              <w:jc w:val="center"/>
            </w:pPr>
          </w:p>
        </w:tc>
        <w:tc>
          <w:tcPr>
            <w:tcW w:w="602" w:type="dxa"/>
            <w:shd w:val="clear" w:color="auto" w:fill="FFFF00"/>
            <w:vAlign w:val="center"/>
          </w:tcPr>
          <w:p w14:paraId="3E24B78D" w14:textId="77777777" w:rsidR="00D6342F" w:rsidRDefault="00D6342F" w:rsidP="00B22BF0">
            <w:pPr>
              <w:jc w:val="center"/>
            </w:pPr>
          </w:p>
        </w:tc>
        <w:tc>
          <w:tcPr>
            <w:tcW w:w="1776" w:type="dxa"/>
            <w:shd w:val="clear" w:color="auto" w:fill="FFFF00"/>
          </w:tcPr>
          <w:p w14:paraId="21A269B3" w14:textId="77777777" w:rsidR="00D6342F" w:rsidRDefault="00D6342F" w:rsidP="00B22BF0"/>
        </w:tc>
        <w:tc>
          <w:tcPr>
            <w:tcW w:w="1627" w:type="dxa"/>
            <w:shd w:val="clear" w:color="auto" w:fill="FFFF00"/>
            <w:vAlign w:val="center"/>
          </w:tcPr>
          <w:p w14:paraId="6EBDCAD2" w14:textId="77777777" w:rsidR="00D6342F" w:rsidRPr="005E449F" w:rsidRDefault="00D6342F" w:rsidP="00B22BF0">
            <w:pPr>
              <w:jc w:val="center"/>
            </w:pPr>
            <w:r>
              <w:t>39</w:t>
            </w:r>
          </w:p>
        </w:tc>
        <w:tc>
          <w:tcPr>
            <w:tcW w:w="1547" w:type="dxa"/>
            <w:shd w:val="clear" w:color="auto" w:fill="FFFF00"/>
            <w:vAlign w:val="center"/>
          </w:tcPr>
          <w:p w14:paraId="021ACF7B" w14:textId="77777777" w:rsidR="00D6342F" w:rsidRDefault="00D6342F" w:rsidP="00B22BF0">
            <w:pPr>
              <w:jc w:val="center"/>
            </w:pPr>
            <w:r>
              <w:t>71%</w:t>
            </w:r>
          </w:p>
        </w:tc>
      </w:tr>
      <w:tr w:rsidR="00D6342F" w:rsidRPr="00A60F3D" w14:paraId="361D1C11" w14:textId="77777777" w:rsidTr="00B22BF0">
        <w:tc>
          <w:tcPr>
            <w:tcW w:w="1324" w:type="dxa"/>
            <w:vMerge/>
          </w:tcPr>
          <w:p w14:paraId="77CC51E0" w14:textId="77777777" w:rsidR="00D6342F" w:rsidRDefault="00D6342F" w:rsidP="00B22BF0"/>
        </w:tc>
        <w:tc>
          <w:tcPr>
            <w:tcW w:w="1940" w:type="dxa"/>
            <w:vMerge w:val="restart"/>
            <w:vAlign w:val="center"/>
          </w:tcPr>
          <w:p w14:paraId="746DF941" w14:textId="77777777" w:rsidR="00D6342F" w:rsidRPr="00053CD0" w:rsidRDefault="00D6342F" w:rsidP="00B22BF0">
            <w:pPr>
              <w:jc w:val="center"/>
              <w:rPr>
                <w:b/>
              </w:rPr>
            </w:pPr>
            <w:r w:rsidRPr="00053CD0">
              <w:rPr>
                <w:b/>
              </w:rPr>
              <w:t>REQUERIMIENTOS</w:t>
            </w:r>
          </w:p>
          <w:p w14:paraId="3A002E9F" w14:textId="77777777" w:rsidR="00D6342F" w:rsidRDefault="00D6342F" w:rsidP="00B22BF0">
            <w:pPr>
              <w:jc w:val="center"/>
            </w:pPr>
          </w:p>
        </w:tc>
        <w:tc>
          <w:tcPr>
            <w:tcW w:w="981" w:type="dxa"/>
            <w:vAlign w:val="center"/>
          </w:tcPr>
          <w:p w14:paraId="340954EA" w14:textId="77777777" w:rsidR="00D6342F" w:rsidRPr="005E449F" w:rsidRDefault="00D6342F" w:rsidP="00B22BF0">
            <w:pPr>
              <w:jc w:val="center"/>
            </w:pPr>
            <w:r>
              <w:t>3.2</w:t>
            </w:r>
          </w:p>
        </w:tc>
        <w:tc>
          <w:tcPr>
            <w:tcW w:w="712" w:type="dxa"/>
            <w:vAlign w:val="center"/>
          </w:tcPr>
          <w:p w14:paraId="650B75F7" w14:textId="77777777" w:rsidR="00D6342F" w:rsidRPr="00053CD0" w:rsidRDefault="00D6342F" w:rsidP="00B22BF0">
            <w:pPr>
              <w:jc w:val="center"/>
              <w:rPr>
                <w:b/>
              </w:rPr>
            </w:pPr>
            <w:r w:rsidRPr="00053CD0">
              <w:rPr>
                <w:b/>
              </w:rPr>
              <w:t>12</w:t>
            </w:r>
          </w:p>
        </w:tc>
        <w:tc>
          <w:tcPr>
            <w:tcW w:w="2528" w:type="dxa"/>
          </w:tcPr>
          <w:p w14:paraId="03B96039" w14:textId="77777777" w:rsidR="00D6342F" w:rsidRPr="00A60F3D" w:rsidRDefault="00D6342F" w:rsidP="00B22BF0">
            <w:r w:rsidRPr="00A60F3D">
              <w:t>Existe la recopilación de requisitos?</w:t>
            </w:r>
          </w:p>
        </w:tc>
        <w:tc>
          <w:tcPr>
            <w:tcW w:w="2252" w:type="dxa"/>
          </w:tcPr>
          <w:p w14:paraId="79AD15DD" w14:textId="77777777" w:rsidR="00D6342F" w:rsidRPr="005E449F" w:rsidRDefault="00D6342F" w:rsidP="00B22BF0">
            <w:r>
              <w:t>Listado de Requisitos</w:t>
            </w:r>
          </w:p>
        </w:tc>
        <w:tc>
          <w:tcPr>
            <w:tcW w:w="641" w:type="dxa"/>
            <w:vAlign w:val="center"/>
          </w:tcPr>
          <w:p w14:paraId="002CB11B" w14:textId="77777777" w:rsidR="00D6342F" w:rsidRPr="005E449F" w:rsidRDefault="00D6342F" w:rsidP="00B22BF0">
            <w:pPr>
              <w:jc w:val="center"/>
            </w:pPr>
            <w:r>
              <w:t>X</w:t>
            </w:r>
          </w:p>
        </w:tc>
        <w:tc>
          <w:tcPr>
            <w:tcW w:w="602" w:type="dxa"/>
            <w:vAlign w:val="center"/>
          </w:tcPr>
          <w:p w14:paraId="4D9308FD" w14:textId="77777777" w:rsidR="00D6342F" w:rsidRPr="005E449F" w:rsidRDefault="00D6342F" w:rsidP="00B22BF0">
            <w:pPr>
              <w:jc w:val="center"/>
            </w:pPr>
          </w:p>
        </w:tc>
        <w:tc>
          <w:tcPr>
            <w:tcW w:w="1776" w:type="dxa"/>
          </w:tcPr>
          <w:p w14:paraId="1CCCA3E3" w14:textId="77777777" w:rsidR="00D6342F" w:rsidRPr="00A60F3D" w:rsidRDefault="00D6342F" w:rsidP="00B22BF0">
            <w:r w:rsidRPr="00A60F3D">
              <w:t>Se logró realizar la lista de requisitos en Historias de Usuario</w:t>
            </w:r>
          </w:p>
        </w:tc>
        <w:tc>
          <w:tcPr>
            <w:tcW w:w="1627" w:type="dxa"/>
            <w:vAlign w:val="center"/>
          </w:tcPr>
          <w:p w14:paraId="71B7F262" w14:textId="77777777" w:rsidR="00D6342F" w:rsidRPr="00A60F3D" w:rsidRDefault="00D6342F" w:rsidP="00B22BF0">
            <w:pPr>
              <w:jc w:val="center"/>
            </w:pPr>
            <w:r>
              <w:t>5</w:t>
            </w:r>
          </w:p>
        </w:tc>
        <w:tc>
          <w:tcPr>
            <w:tcW w:w="1547" w:type="dxa"/>
            <w:vAlign w:val="center"/>
          </w:tcPr>
          <w:p w14:paraId="38DA9F46" w14:textId="77777777" w:rsidR="00D6342F" w:rsidRPr="00A60F3D" w:rsidRDefault="00D6342F" w:rsidP="00B22BF0">
            <w:pPr>
              <w:jc w:val="center"/>
            </w:pPr>
          </w:p>
        </w:tc>
      </w:tr>
      <w:tr w:rsidR="00D6342F" w:rsidRPr="00A60F3D" w14:paraId="218FCFA2" w14:textId="77777777" w:rsidTr="00B22BF0">
        <w:tc>
          <w:tcPr>
            <w:tcW w:w="1324" w:type="dxa"/>
            <w:vMerge/>
          </w:tcPr>
          <w:p w14:paraId="15CA97A3" w14:textId="77777777" w:rsidR="00D6342F" w:rsidRDefault="00D6342F" w:rsidP="00B22BF0"/>
        </w:tc>
        <w:tc>
          <w:tcPr>
            <w:tcW w:w="1940" w:type="dxa"/>
            <w:vMerge/>
          </w:tcPr>
          <w:p w14:paraId="18280B6E" w14:textId="77777777" w:rsidR="00D6342F" w:rsidRDefault="00D6342F" w:rsidP="00B22BF0"/>
        </w:tc>
        <w:tc>
          <w:tcPr>
            <w:tcW w:w="981" w:type="dxa"/>
            <w:vAlign w:val="center"/>
          </w:tcPr>
          <w:p w14:paraId="534B2BD0" w14:textId="77777777" w:rsidR="00D6342F" w:rsidRPr="005E449F" w:rsidRDefault="00D6342F" w:rsidP="00B22BF0">
            <w:pPr>
              <w:jc w:val="center"/>
            </w:pPr>
            <w:r>
              <w:t>3.2</w:t>
            </w:r>
          </w:p>
        </w:tc>
        <w:tc>
          <w:tcPr>
            <w:tcW w:w="712" w:type="dxa"/>
            <w:vAlign w:val="center"/>
          </w:tcPr>
          <w:p w14:paraId="05DCB4E4" w14:textId="77777777" w:rsidR="00D6342F" w:rsidRPr="00053CD0" w:rsidRDefault="00D6342F" w:rsidP="00B22BF0">
            <w:pPr>
              <w:jc w:val="center"/>
              <w:rPr>
                <w:b/>
              </w:rPr>
            </w:pPr>
            <w:r w:rsidRPr="00053CD0">
              <w:rPr>
                <w:b/>
              </w:rPr>
              <w:t>13</w:t>
            </w:r>
          </w:p>
        </w:tc>
        <w:tc>
          <w:tcPr>
            <w:tcW w:w="2528" w:type="dxa"/>
          </w:tcPr>
          <w:p w14:paraId="7F1438A2" w14:textId="77777777" w:rsidR="00D6342F" w:rsidRPr="005E449F" w:rsidRDefault="00D6342F" w:rsidP="00B22BF0">
            <w:r>
              <w:t>Existen los requerimientos funcionales?</w:t>
            </w:r>
          </w:p>
        </w:tc>
        <w:tc>
          <w:tcPr>
            <w:tcW w:w="2252" w:type="dxa"/>
          </w:tcPr>
          <w:p w14:paraId="45CDACB1" w14:textId="77777777" w:rsidR="00D6342F" w:rsidRPr="0079110A" w:rsidRDefault="00D6342F" w:rsidP="00B22BF0">
            <w:r>
              <w:t>Listado de requerimientos funcionales</w:t>
            </w:r>
          </w:p>
        </w:tc>
        <w:tc>
          <w:tcPr>
            <w:tcW w:w="641" w:type="dxa"/>
            <w:vAlign w:val="center"/>
          </w:tcPr>
          <w:p w14:paraId="7E66D64B" w14:textId="77777777" w:rsidR="00D6342F" w:rsidRPr="005E449F" w:rsidRDefault="00D6342F" w:rsidP="00B22BF0">
            <w:pPr>
              <w:jc w:val="center"/>
            </w:pPr>
            <w:r>
              <w:t>X</w:t>
            </w:r>
          </w:p>
        </w:tc>
        <w:tc>
          <w:tcPr>
            <w:tcW w:w="602" w:type="dxa"/>
            <w:vAlign w:val="center"/>
          </w:tcPr>
          <w:p w14:paraId="4A37ECD6" w14:textId="77777777" w:rsidR="00D6342F" w:rsidRPr="005E449F" w:rsidRDefault="00D6342F" w:rsidP="00B22BF0">
            <w:pPr>
              <w:jc w:val="center"/>
            </w:pPr>
          </w:p>
        </w:tc>
        <w:tc>
          <w:tcPr>
            <w:tcW w:w="1776" w:type="dxa"/>
          </w:tcPr>
          <w:p w14:paraId="5E85B5AB" w14:textId="77777777" w:rsidR="00D6342F" w:rsidRPr="00A60F3D" w:rsidRDefault="00D6342F" w:rsidP="00B22BF0">
            <w:r w:rsidRPr="00A60F3D">
              <w:t>Se logró realizar la lista de requisitos funcionales en Historias de Usuario</w:t>
            </w:r>
          </w:p>
        </w:tc>
        <w:tc>
          <w:tcPr>
            <w:tcW w:w="1627" w:type="dxa"/>
            <w:vAlign w:val="center"/>
          </w:tcPr>
          <w:p w14:paraId="4A97387D" w14:textId="77777777" w:rsidR="00D6342F" w:rsidRPr="00A60F3D" w:rsidRDefault="00D6342F" w:rsidP="00B22BF0">
            <w:pPr>
              <w:jc w:val="center"/>
            </w:pPr>
            <w:r>
              <w:t>5</w:t>
            </w:r>
          </w:p>
        </w:tc>
        <w:tc>
          <w:tcPr>
            <w:tcW w:w="1547" w:type="dxa"/>
            <w:vAlign w:val="center"/>
          </w:tcPr>
          <w:p w14:paraId="265EE54F" w14:textId="77777777" w:rsidR="00D6342F" w:rsidRPr="00A60F3D" w:rsidRDefault="00D6342F" w:rsidP="00B22BF0">
            <w:pPr>
              <w:jc w:val="center"/>
            </w:pPr>
          </w:p>
        </w:tc>
      </w:tr>
      <w:tr w:rsidR="00D6342F" w:rsidRPr="00A60F3D" w14:paraId="6F2C3F34" w14:textId="77777777" w:rsidTr="00B22BF0">
        <w:tc>
          <w:tcPr>
            <w:tcW w:w="1324" w:type="dxa"/>
            <w:vMerge/>
          </w:tcPr>
          <w:p w14:paraId="251D3BB7" w14:textId="77777777" w:rsidR="00D6342F" w:rsidRDefault="00D6342F" w:rsidP="00B22BF0"/>
        </w:tc>
        <w:tc>
          <w:tcPr>
            <w:tcW w:w="1940" w:type="dxa"/>
            <w:vMerge/>
          </w:tcPr>
          <w:p w14:paraId="6D88A85B" w14:textId="77777777" w:rsidR="00D6342F" w:rsidRDefault="00D6342F" w:rsidP="00B22BF0"/>
        </w:tc>
        <w:tc>
          <w:tcPr>
            <w:tcW w:w="981" w:type="dxa"/>
            <w:vAlign w:val="center"/>
          </w:tcPr>
          <w:p w14:paraId="2EAF92D6" w14:textId="77777777" w:rsidR="00D6342F" w:rsidRPr="005E449F" w:rsidRDefault="00D6342F" w:rsidP="00B22BF0">
            <w:pPr>
              <w:jc w:val="center"/>
            </w:pPr>
            <w:r>
              <w:t>3.2</w:t>
            </w:r>
          </w:p>
        </w:tc>
        <w:tc>
          <w:tcPr>
            <w:tcW w:w="712" w:type="dxa"/>
            <w:vAlign w:val="center"/>
          </w:tcPr>
          <w:p w14:paraId="20A0E540" w14:textId="77777777" w:rsidR="00D6342F" w:rsidRPr="00053CD0" w:rsidRDefault="00D6342F" w:rsidP="00B22BF0">
            <w:pPr>
              <w:jc w:val="center"/>
              <w:rPr>
                <w:b/>
              </w:rPr>
            </w:pPr>
            <w:r w:rsidRPr="00053CD0">
              <w:rPr>
                <w:b/>
              </w:rPr>
              <w:t>14</w:t>
            </w:r>
          </w:p>
        </w:tc>
        <w:tc>
          <w:tcPr>
            <w:tcW w:w="2528" w:type="dxa"/>
          </w:tcPr>
          <w:p w14:paraId="578782FE" w14:textId="77777777" w:rsidR="00D6342F" w:rsidRPr="00A60F3D" w:rsidRDefault="00D6342F" w:rsidP="00B22BF0">
            <w:r w:rsidRPr="00A60F3D">
              <w:t>Existen los requerimientos no funcionales?</w:t>
            </w:r>
          </w:p>
        </w:tc>
        <w:tc>
          <w:tcPr>
            <w:tcW w:w="2252" w:type="dxa"/>
          </w:tcPr>
          <w:p w14:paraId="04B933B4" w14:textId="77777777" w:rsidR="00D6342F" w:rsidRPr="00A60F3D" w:rsidRDefault="00D6342F" w:rsidP="00B22BF0">
            <w:r w:rsidRPr="00A60F3D">
              <w:t>Listado de requerimientos no funcionales</w:t>
            </w:r>
          </w:p>
        </w:tc>
        <w:tc>
          <w:tcPr>
            <w:tcW w:w="641" w:type="dxa"/>
            <w:vAlign w:val="center"/>
          </w:tcPr>
          <w:p w14:paraId="5001234E" w14:textId="77777777" w:rsidR="00D6342F" w:rsidRPr="00A60F3D" w:rsidRDefault="00D6342F" w:rsidP="00B22BF0">
            <w:pPr>
              <w:jc w:val="center"/>
            </w:pPr>
          </w:p>
        </w:tc>
        <w:tc>
          <w:tcPr>
            <w:tcW w:w="602" w:type="dxa"/>
            <w:vAlign w:val="center"/>
          </w:tcPr>
          <w:p w14:paraId="56B459E6" w14:textId="77777777" w:rsidR="00D6342F" w:rsidRPr="005E449F" w:rsidRDefault="00D6342F" w:rsidP="00B22BF0">
            <w:pPr>
              <w:jc w:val="center"/>
            </w:pPr>
            <w:r>
              <w:t>X</w:t>
            </w:r>
          </w:p>
        </w:tc>
        <w:tc>
          <w:tcPr>
            <w:tcW w:w="1776" w:type="dxa"/>
          </w:tcPr>
          <w:p w14:paraId="5FE9C257" w14:textId="77777777" w:rsidR="00D6342F" w:rsidRPr="00A60F3D" w:rsidRDefault="00D6342F" w:rsidP="00B22BF0">
            <w:r w:rsidRPr="00A60F3D">
              <w:t xml:space="preserve">No se realizó la lista </w:t>
            </w:r>
          </w:p>
        </w:tc>
        <w:tc>
          <w:tcPr>
            <w:tcW w:w="1627" w:type="dxa"/>
            <w:vAlign w:val="center"/>
          </w:tcPr>
          <w:p w14:paraId="25D17220" w14:textId="77777777" w:rsidR="00D6342F" w:rsidRPr="00A60F3D" w:rsidRDefault="00D6342F" w:rsidP="00B22BF0">
            <w:pPr>
              <w:jc w:val="center"/>
            </w:pPr>
            <w:r>
              <w:t>1</w:t>
            </w:r>
          </w:p>
        </w:tc>
        <w:tc>
          <w:tcPr>
            <w:tcW w:w="1547" w:type="dxa"/>
            <w:vAlign w:val="center"/>
          </w:tcPr>
          <w:p w14:paraId="6F140C64" w14:textId="77777777" w:rsidR="00D6342F" w:rsidRPr="00A60F3D" w:rsidRDefault="00D6342F" w:rsidP="00B22BF0">
            <w:pPr>
              <w:jc w:val="center"/>
            </w:pPr>
          </w:p>
        </w:tc>
      </w:tr>
      <w:tr w:rsidR="00D6342F" w:rsidRPr="00A60F3D" w14:paraId="0B9DA8C2" w14:textId="77777777" w:rsidTr="00B22BF0">
        <w:tc>
          <w:tcPr>
            <w:tcW w:w="1324" w:type="dxa"/>
            <w:vMerge/>
          </w:tcPr>
          <w:p w14:paraId="0F8196DE" w14:textId="77777777" w:rsidR="00D6342F" w:rsidRDefault="00D6342F" w:rsidP="00B22BF0"/>
        </w:tc>
        <w:tc>
          <w:tcPr>
            <w:tcW w:w="1940" w:type="dxa"/>
            <w:shd w:val="clear" w:color="auto" w:fill="FFFF00"/>
          </w:tcPr>
          <w:p w14:paraId="7985888E" w14:textId="77777777" w:rsidR="00D6342F" w:rsidRDefault="00D6342F" w:rsidP="00B22BF0"/>
        </w:tc>
        <w:tc>
          <w:tcPr>
            <w:tcW w:w="981" w:type="dxa"/>
            <w:shd w:val="clear" w:color="auto" w:fill="FFFF00"/>
            <w:vAlign w:val="center"/>
          </w:tcPr>
          <w:p w14:paraId="12D49B7C" w14:textId="77777777" w:rsidR="00D6342F" w:rsidRDefault="00D6342F" w:rsidP="00B22BF0">
            <w:pPr>
              <w:jc w:val="center"/>
            </w:pPr>
          </w:p>
        </w:tc>
        <w:tc>
          <w:tcPr>
            <w:tcW w:w="712" w:type="dxa"/>
            <w:shd w:val="clear" w:color="auto" w:fill="FFFF00"/>
            <w:vAlign w:val="center"/>
          </w:tcPr>
          <w:p w14:paraId="015DAD1B" w14:textId="77777777" w:rsidR="00D6342F" w:rsidRPr="00053CD0" w:rsidRDefault="00D6342F" w:rsidP="00B22BF0">
            <w:pPr>
              <w:jc w:val="center"/>
              <w:rPr>
                <w:b/>
              </w:rPr>
            </w:pPr>
          </w:p>
        </w:tc>
        <w:tc>
          <w:tcPr>
            <w:tcW w:w="2528" w:type="dxa"/>
            <w:shd w:val="clear" w:color="auto" w:fill="FFFF00"/>
          </w:tcPr>
          <w:p w14:paraId="01C69C1C" w14:textId="77777777" w:rsidR="00D6342F" w:rsidRPr="00A60F3D" w:rsidRDefault="00D6342F" w:rsidP="00B22BF0"/>
        </w:tc>
        <w:tc>
          <w:tcPr>
            <w:tcW w:w="2252" w:type="dxa"/>
            <w:shd w:val="clear" w:color="auto" w:fill="FFFF00"/>
          </w:tcPr>
          <w:p w14:paraId="3B5F9399" w14:textId="77777777" w:rsidR="00D6342F" w:rsidRPr="00A60F3D" w:rsidRDefault="00D6342F" w:rsidP="00B22BF0"/>
        </w:tc>
        <w:tc>
          <w:tcPr>
            <w:tcW w:w="641" w:type="dxa"/>
            <w:shd w:val="clear" w:color="auto" w:fill="FFFF00"/>
            <w:vAlign w:val="center"/>
          </w:tcPr>
          <w:p w14:paraId="5CAE271D" w14:textId="77777777" w:rsidR="00D6342F" w:rsidRPr="00A60F3D" w:rsidRDefault="00D6342F" w:rsidP="00B22BF0">
            <w:pPr>
              <w:jc w:val="center"/>
            </w:pPr>
          </w:p>
        </w:tc>
        <w:tc>
          <w:tcPr>
            <w:tcW w:w="602" w:type="dxa"/>
            <w:shd w:val="clear" w:color="auto" w:fill="FFFF00"/>
            <w:vAlign w:val="center"/>
          </w:tcPr>
          <w:p w14:paraId="201F5C8D" w14:textId="77777777" w:rsidR="00D6342F" w:rsidRDefault="00D6342F" w:rsidP="00B22BF0">
            <w:pPr>
              <w:jc w:val="center"/>
            </w:pPr>
          </w:p>
        </w:tc>
        <w:tc>
          <w:tcPr>
            <w:tcW w:w="1776" w:type="dxa"/>
            <w:shd w:val="clear" w:color="auto" w:fill="FFFF00"/>
          </w:tcPr>
          <w:p w14:paraId="6E2E5EF8" w14:textId="77777777" w:rsidR="00D6342F" w:rsidRPr="00A60F3D" w:rsidRDefault="00D6342F" w:rsidP="00B22BF0"/>
        </w:tc>
        <w:tc>
          <w:tcPr>
            <w:tcW w:w="1627" w:type="dxa"/>
            <w:shd w:val="clear" w:color="auto" w:fill="FFFF00"/>
            <w:vAlign w:val="center"/>
          </w:tcPr>
          <w:p w14:paraId="03FE3075" w14:textId="77777777" w:rsidR="00D6342F" w:rsidRPr="00A60F3D" w:rsidRDefault="00D6342F" w:rsidP="00B22BF0">
            <w:pPr>
              <w:jc w:val="center"/>
            </w:pPr>
            <w:r>
              <w:t>11</w:t>
            </w:r>
          </w:p>
        </w:tc>
        <w:tc>
          <w:tcPr>
            <w:tcW w:w="1547" w:type="dxa"/>
            <w:shd w:val="clear" w:color="auto" w:fill="FFFF00"/>
            <w:vAlign w:val="center"/>
          </w:tcPr>
          <w:p w14:paraId="49959C65" w14:textId="77777777" w:rsidR="00D6342F" w:rsidRPr="00A60F3D" w:rsidRDefault="00D6342F" w:rsidP="00B22BF0">
            <w:pPr>
              <w:jc w:val="center"/>
            </w:pPr>
            <w:r>
              <w:t>73%</w:t>
            </w:r>
          </w:p>
        </w:tc>
      </w:tr>
      <w:tr w:rsidR="00D6342F" w14:paraId="6B974D73" w14:textId="77777777" w:rsidTr="00B22BF0">
        <w:tc>
          <w:tcPr>
            <w:tcW w:w="1324" w:type="dxa"/>
            <w:vMerge/>
          </w:tcPr>
          <w:p w14:paraId="3A5FDAB1" w14:textId="77777777" w:rsidR="00D6342F" w:rsidRDefault="00D6342F" w:rsidP="00B22BF0"/>
        </w:tc>
        <w:tc>
          <w:tcPr>
            <w:tcW w:w="1940" w:type="dxa"/>
            <w:vMerge w:val="restart"/>
            <w:vAlign w:val="center"/>
          </w:tcPr>
          <w:p w14:paraId="0A558555" w14:textId="77777777" w:rsidR="00D6342F" w:rsidRPr="00053CD0" w:rsidRDefault="00D6342F" w:rsidP="00B22BF0">
            <w:pPr>
              <w:jc w:val="center"/>
              <w:rPr>
                <w:b/>
              </w:rPr>
            </w:pPr>
            <w:r w:rsidRPr="00053CD0">
              <w:rPr>
                <w:b/>
              </w:rPr>
              <w:t>ANÁLISIS Y DISEÑO</w:t>
            </w:r>
          </w:p>
          <w:p w14:paraId="0DE8B6DE" w14:textId="77777777" w:rsidR="00D6342F" w:rsidRDefault="00D6342F" w:rsidP="00B22BF0">
            <w:pPr>
              <w:jc w:val="center"/>
            </w:pPr>
          </w:p>
        </w:tc>
        <w:tc>
          <w:tcPr>
            <w:tcW w:w="981" w:type="dxa"/>
            <w:vAlign w:val="center"/>
          </w:tcPr>
          <w:p w14:paraId="33BC23D6" w14:textId="77777777" w:rsidR="00D6342F" w:rsidRPr="005E449F" w:rsidRDefault="00D6342F" w:rsidP="00B22BF0">
            <w:pPr>
              <w:jc w:val="center"/>
            </w:pPr>
            <w:r>
              <w:t>-</w:t>
            </w:r>
          </w:p>
        </w:tc>
        <w:tc>
          <w:tcPr>
            <w:tcW w:w="712" w:type="dxa"/>
            <w:vAlign w:val="center"/>
          </w:tcPr>
          <w:p w14:paraId="53B7A3A1" w14:textId="77777777" w:rsidR="00D6342F" w:rsidRPr="00053CD0" w:rsidRDefault="00D6342F" w:rsidP="00B22BF0">
            <w:pPr>
              <w:jc w:val="center"/>
              <w:rPr>
                <w:b/>
              </w:rPr>
            </w:pPr>
            <w:r w:rsidRPr="00053CD0">
              <w:rPr>
                <w:b/>
              </w:rPr>
              <w:t>15</w:t>
            </w:r>
          </w:p>
        </w:tc>
        <w:tc>
          <w:tcPr>
            <w:tcW w:w="2528" w:type="dxa"/>
          </w:tcPr>
          <w:p w14:paraId="470D3DFD" w14:textId="77777777" w:rsidR="00D6342F" w:rsidRPr="00A60F3D" w:rsidRDefault="00D6342F" w:rsidP="00B22BF0">
            <w:r w:rsidRPr="00A60F3D">
              <w:t>Existe la matriz de requisitos vs CUS?</w:t>
            </w:r>
          </w:p>
        </w:tc>
        <w:tc>
          <w:tcPr>
            <w:tcW w:w="2252" w:type="dxa"/>
          </w:tcPr>
          <w:p w14:paraId="620FFF54" w14:textId="77777777" w:rsidR="00D6342F" w:rsidRPr="00A60F3D" w:rsidRDefault="00D6342F" w:rsidP="00B22BF0">
            <w:r w:rsidRPr="00A60F3D">
              <w:t>Cuadro de la matriz de requisitos vs CUS</w:t>
            </w:r>
          </w:p>
        </w:tc>
        <w:tc>
          <w:tcPr>
            <w:tcW w:w="641" w:type="dxa"/>
            <w:vAlign w:val="center"/>
          </w:tcPr>
          <w:p w14:paraId="1AC3335A" w14:textId="77777777" w:rsidR="00D6342F" w:rsidRPr="00A60F3D" w:rsidRDefault="00D6342F" w:rsidP="00B22BF0">
            <w:pPr>
              <w:jc w:val="center"/>
            </w:pPr>
          </w:p>
        </w:tc>
        <w:tc>
          <w:tcPr>
            <w:tcW w:w="602" w:type="dxa"/>
            <w:vAlign w:val="center"/>
          </w:tcPr>
          <w:p w14:paraId="4D95C482" w14:textId="77777777" w:rsidR="00D6342F" w:rsidRPr="005E449F" w:rsidRDefault="00D6342F" w:rsidP="00B22BF0">
            <w:pPr>
              <w:jc w:val="center"/>
            </w:pPr>
            <w:r>
              <w:t>X</w:t>
            </w:r>
          </w:p>
        </w:tc>
        <w:tc>
          <w:tcPr>
            <w:tcW w:w="1776" w:type="dxa"/>
          </w:tcPr>
          <w:p w14:paraId="05A08DA4" w14:textId="77777777" w:rsidR="00D6342F" w:rsidRPr="005E449F" w:rsidRDefault="00D6342F" w:rsidP="00B22BF0">
            <w:r>
              <w:t>No se realizó cuadro</w:t>
            </w:r>
          </w:p>
        </w:tc>
        <w:tc>
          <w:tcPr>
            <w:tcW w:w="1627" w:type="dxa"/>
            <w:vAlign w:val="center"/>
          </w:tcPr>
          <w:p w14:paraId="7B667AF5" w14:textId="77777777" w:rsidR="00D6342F" w:rsidRPr="005E449F" w:rsidRDefault="00D6342F" w:rsidP="00B22BF0">
            <w:pPr>
              <w:jc w:val="center"/>
            </w:pPr>
            <w:r>
              <w:t>1</w:t>
            </w:r>
          </w:p>
        </w:tc>
        <w:tc>
          <w:tcPr>
            <w:tcW w:w="1547" w:type="dxa"/>
            <w:vAlign w:val="center"/>
          </w:tcPr>
          <w:p w14:paraId="2587F38E" w14:textId="77777777" w:rsidR="00D6342F" w:rsidRDefault="00D6342F" w:rsidP="00B22BF0">
            <w:pPr>
              <w:jc w:val="center"/>
            </w:pPr>
          </w:p>
        </w:tc>
      </w:tr>
      <w:tr w:rsidR="00D6342F" w:rsidRPr="00A60F3D" w14:paraId="298CB79B" w14:textId="77777777" w:rsidTr="00B22BF0">
        <w:tc>
          <w:tcPr>
            <w:tcW w:w="1324" w:type="dxa"/>
            <w:vMerge/>
          </w:tcPr>
          <w:p w14:paraId="26831DD4" w14:textId="77777777" w:rsidR="00D6342F" w:rsidRDefault="00D6342F" w:rsidP="00B22BF0"/>
        </w:tc>
        <w:tc>
          <w:tcPr>
            <w:tcW w:w="1940" w:type="dxa"/>
            <w:vMerge/>
          </w:tcPr>
          <w:p w14:paraId="0F1C1AF8" w14:textId="77777777" w:rsidR="00D6342F" w:rsidRDefault="00D6342F" w:rsidP="00B22BF0"/>
        </w:tc>
        <w:tc>
          <w:tcPr>
            <w:tcW w:w="981" w:type="dxa"/>
            <w:vAlign w:val="center"/>
          </w:tcPr>
          <w:p w14:paraId="44436479" w14:textId="77777777" w:rsidR="00D6342F" w:rsidRPr="005E449F" w:rsidRDefault="00D6342F" w:rsidP="00B22BF0">
            <w:pPr>
              <w:jc w:val="center"/>
            </w:pPr>
            <w:r>
              <w:t>3.4</w:t>
            </w:r>
          </w:p>
        </w:tc>
        <w:tc>
          <w:tcPr>
            <w:tcW w:w="712" w:type="dxa"/>
            <w:vAlign w:val="center"/>
          </w:tcPr>
          <w:p w14:paraId="687261A0" w14:textId="77777777" w:rsidR="00D6342F" w:rsidRPr="00053CD0" w:rsidRDefault="00D6342F" w:rsidP="00B22BF0">
            <w:pPr>
              <w:jc w:val="center"/>
              <w:rPr>
                <w:b/>
              </w:rPr>
            </w:pPr>
            <w:r w:rsidRPr="00053CD0">
              <w:rPr>
                <w:b/>
              </w:rPr>
              <w:t>16</w:t>
            </w:r>
          </w:p>
        </w:tc>
        <w:tc>
          <w:tcPr>
            <w:tcW w:w="2528" w:type="dxa"/>
          </w:tcPr>
          <w:p w14:paraId="07183801" w14:textId="77777777" w:rsidR="00D6342F" w:rsidRPr="0079110A" w:rsidRDefault="00D6342F" w:rsidP="00B22BF0">
            <w:r>
              <w:t>Existen diseños de interfaces?</w:t>
            </w:r>
          </w:p>
        </w:tc>
        <w:tc>
          <w:tcPr>
            <w:tcW w:w="2252" w:type="dxa"/>
          </w:tcPr>
          <w:p w14:paraId="47294206" w14:textId="77777777" w:rsidR="00D6342F" w:rsidRPr="0079110A" w:rsidRDefault="00D6342F" w:rsidP="00B22BF0">
            <w:r>
              <w:t>Prototipo de Interfaces</w:t>
            </w:r>
          </w:p>
        </w:tc>
        <w:tc>
          <w:tcPr>
            <w:tcW w:w="641" w:type="dxa"/>
            <w:vAlign w:val="center"/>
          </w:tcPr>
          <w:p w14:paraId="14D6BAD9" w14:textId="77777777" w:rsidR="00D6342F" w:rsidRPr="005E449F" w:rsidRDefault="00D6342F" w:rsidP="00B22BF0">
            <w:pPr>
              <w:jc w:val="center"/>
            </w:pPr>
            <w:r>
              <w:t>X</w:t>
            </w:r>
          </w:p>
        </w:tc>
        <w:tc>
          <w:tcPr>
            <w:tcW w:w="602" w:type="dxa"/>
            <w:vAlign w:val="center"/>
          </w:tcPr>
          <w:p w14:paraId="0CCAC212" w14:textId="77777777" w:rsidR="00D6342F" w:rsidRPr="005E449F" w:rsidRDefault="00D6342F" w:rsidP="00B22BF0">
            <w:pPr>
              <w:jc w:val="center"/>
            </w:pPr>
          </w:p>
        </w:tc>
        <w:tc>
          <w:tcPr>
            <w:tcW w:w="1776" w:type="dxa"/>
          </w:tcPr>
          <w:p w14:paraId="5983D898" w14:textId="77777777" w:rsidR="00D6342F" w:rsidRPr="00A60F3D" w:rsidRDefault="00D6342F" w:rsidP="00B22BF0">
            <w:r w:rsidRPr="00A60F3D">
              <w:t>Se realizó prototipo de interfaces en NetBeans</w:t>
            </w:r>
          </w:p>
        </w:tc>
        <w:tc>
          <w:tcPr>
            <w:tcW w:w="1627" w:type="dxa"/>
            <w:vAlign w:val="center"/>
          </w:tcPr>
          <w:p w14:paraId="321937EE" w14:textId="77777777" w:rsidR="00D6342F" w:rsidRPr="00A60F3D" w:rsidRDefault="00D6342F" w:rsidP="00B22BF0">
            <w:pPr>
              <w:jc w:val="center"/>
            </w:pPr>
            <w:r>
              <w:t>5</w:t>
            </w:r>
          </w:p>
        </w:tc>
        <w:tc>
          <w:tcPr>
            <w:tcW w:w="1547" w:type="dxa"/>
            <w:vAlign w:val="center"/>
          </w:tcPr>
          <w:p w14:paraId="0C8370D8" w14:textId="77777777" w:rsidR="00D6342F" w:rsidRPr="00A60F3D" w:rsidRDefault="00D6342F" w:rsidP="00B22BF0">
            <w:pPr>
              <w:jc w:val="center"/>
            </w:pPr>
          </w:p>
        </w:tc>
      </w:tr>
      <w:tr w:rsidR="00D6342F" w:rsidRPr="00A60F3D" w14:paraId="10696FCB" w14:textId="77777777" w:rsidTr="00B22BF0">
        <w:tc>
          <w:tcPr>
            <w:tcW w:w="1324" w:type="dxa"/>
            <w:vMerge/>
          </w:tcPr>
          <w:p w14:paraId="166C8470" w14:textId="77777777" w:rsidR="00D6342F" w:rsidRDefault="00D6342F" w:rsidP="00B22BF0"/>
        </w:tc>
        <w:tc>
          <w:tcPr>
            <w:tcW w:w="1940" w:type="dxa"/>
            <w:vMerge/>
          </w:tcPr>
          <w:p w14:paraId="5C2168F8" w14:textId="77777777" w:rsidR="00D6342F" w:rsidRDefault="00D6342F" w:rsidP="00B22BF0"/>
        </w:tc>
        <w:tc>
          <w:tcPr>
            <w:tcW w:w="981" w:type="dxa"/>
            <w:vAlign w:val="center"/>
          </w:tcPr>
          <w:p w14:paraId="08C4D959" w14:textId="77777777" w:rsidR="00D6342F" w:rsidRPr="005E449F" w:rsidRDefault="00D6342F" w:rsidP="00B22BF0">
            <w:pPr>
              <w:jc w:val="center"/>
            </w:pPr>
            <w:r>
              <w:t>3.6</w:t>
            </w:r>
          </w:p>
        </w:tc>
        <w:tc>
          <w:tcPr>
            <w:tcW w:w="712" w:type="dxa"/>
            <w:vAlign w:val="center"/>
          </w:tcPr>
          <w:p w14:paraId="02D2EA5A" w14:textId="77777777" w:rsidR="00D6342F" w:rsidRPr="00053CD0" w:rsidRDefault="00D6342F" w:rsidP="00B22BF0">
            <w:pPr>
              <w:jc w:val="center"/>
              <w:rPr>
                <w:b/>
              </w:rPr>
            </w:pPr>
            <w:r w:rsidRPr="00053CD0">
              <w:rPr>
                <w:b/>
              </w:rPr>
              <w:t>17</w:t>
            </w:r>
          </w:p>
        </w:tc>
        <w:tc>
          <w:tcPr>
            <w:tcW w:w="2528" w:type="dxa"/>
          </w:tcPr>
          <w:p w14:paraId="707528F4" w14:textId="77777777" w:rsidR="00D6342F" w:rsidRPr="00A60F3D" w:rsidRDefault="00D6342F" w:rsidP="00B22BF0">
            <w:r w:rsidRPr="00A60F3D">
              <w:t>Existe el modelo entidad relación?</w:t>
            </w:r>
          </w:p>
        </w:tc>
        <w:tc>
          <w:tcPr>
            <w:tcW w:w="2252" w:type="dxa"/>
          </w:tcPr>
          <w:p w14:paraId="59B10390" w14:textId="77777777" w:rsidR="00D6342F" w:rsidRPr="00A60F3D" w:rsidRDefault="00D6342F" w:rsidP="00B22BF0">
            <w:r w:rsidRPr="00A60F3D">
              <w:t xml:space="preserve">Cuadro de modelo entidad relación </w:t>
            </w:r>
          </w:p>
        </w:tc>
        <w:tc>
          <w:tcPr>
            <w:tcW w:w="641" w:type="dxa"/>
            <w:vAlign w:val="center"/>
          </w:tcPr>
          <w:p w14:paraId="76E2A3DE" w14:textId="77777777" w:rsidR="00D6342F" w:rsidRPr="005E449F" w:rsidRDefault="00D6342F" w:rsidP="00B22BF0">
            <w:pPr>
              <w:jc w:val="center"/>
            </w:pPr>
            <w:r>
              <w:t>X</w:t>
            </w:r>
          </w:p>
        </w:tc>
        <w:tc>
          <w:tcPr>
            <w:tcW w:w="602" w:type="dxa"/>
            <w:vAlign w:val="center"/>
          </w:tcPr>
          <w:p w14:paraId="6FB585D0" w14:textId="77777777" w:rsidR="00D6342F" w:rsidRPr="005E449F" w:rsidRDefault="00D6342F" w:rsidP="00B22BF0">
            <w:pPr>
              <w:jc w:val="center"/>
            </w:pPr>
          </w:p>
        </w:tc>
        <w:tc>
          <w:tcPr>
            <w:tcW w:w="1776" w:type="dxa"/>
          </w:tcPr>
          <w:p w14:paraId="21DB7AAB" w14:textId="77777777" w:rsidR="00D6342F" w:rsidRPr="00A60F3D" w:rsidRDefault="00D6342F" w:rsidP="00B22BF0">
            <w:r w:rsidRPr="00A60F3D">
              <w:t>Se muestra modelo entidad relación desde phpMyAdmin</w:t>
            </w:r>
          </w:p>
        </w:tc>
        <w:tc>
          <w:tcPr>
            <w:tcW w:w="1627" w:type="dxa"/>
            <w:vAlign w:val="center"/>
          </w:tcPr>
          <w:p w14:paraId="7BFDC091" w14:textId="77777777" w:rsidR="00D6342F" w:rsidRPr="00A60F3D" w:rsidRDefault="00D6342F" w:rsidP="00B22BF0">
            <w:pPr>
              <w:jc w:val="center"/>
            </w:pPr>
            <w:r>
              <w:t>5</w:t>
            </w:r>
          </w:p>
        </w:tc>
        <w:tc>
          <w:tcPr>
            <w:tcW w:w="1547" w:type="dxa"/>
            <w:vAlign w:val="center"/>
          </w:tcPr>
          <w:p w14:paraId="50D181B2" w14:textId="77777777" w:rsidR="00D6342F" w:rsidRPr="00A60F3D" w:rsidRDefault="00D6342F" w:rsidP="00B22BF0">
            <w:pPr>
              <w:jc w:val="center"/>
            </w:pPr>
          </w:p>
        </w:tc>
      </w:tr>
      <w:tr w:rsidR="00D6342F" w14:paraId="07F9F57F" w14:textId="77777777" w:rsidTr="00B22BF0">
        <w:tc>
          <w:tcPr>
            <w:tcW w:w="1324" w:type="dxa"/>
            <w:vMerge/>
          </w:tcPr>
          <w:p w14:paraId="37F28854" w14:textId="77777777" w:rsidR="00D6342F" w:rsidRDefault="00D6342F" w:rsidP="00B22BF0"/>
        </w:tc>
        <w:tc>
          <w:tcPr>
            <w:tcW w:w="1940" w:type="dxa"/>
            <w:vMerge/>
          </w:tcPr>
          <w:p w14:paraId="6E64C03A" w14:textId="77777777" w:rsidR="00D6342F" w:rsidRDefault="00D6342F" w:rsidP="00B22BF0"/>
        </w:tc>
        <w:tc>
          <w:tcPr>
            <w:tcW w:w="981" w:type="dxa"/>
            <w:vAlign w:val="center"/>
          </w:tcPr>
          <w:p w14:paraId="2A2F5660" w14:textId="77777777" w:rsidR="00D6342F" w:rsidRPr="005E449F" w:rsidRDefault="00D6342F" w:rsidP="00B22BF0">
            <w:pPr>
              <w:jc w:val="center"/>
            </w:pPr>
            <w:r>
              <w:t>-</w:t>
            </w:r>
          </w:p>
        </w:tc>
        <w:tc>
          <w:tcPr>
            <w:tcW w:w="712" w:type="dxa"/>
            <w:vAlign w:val="center"/>
          </w:tcPr>
          <w:p w14:paraId="75116A87" w14:textId="77777777" w:rsidR="00D6342F" w:rsidRPr="00053CD0" w:rsidRDefault="00D6342F" w:rsidP="00B22BF0">
            <w:pPr>
              <w:jc w:val="center"/>
              <w:rPr>
                <w:b/>
              </w:rPr>
            </w:pPr>
            <w:r w:rsidRPr="00053CD0">
              <w:rPr>
                <w:b/>
              </w:rPr>
              <w:t>18</w:t>
            </w:r>
          </w:p>
        </w:tc>
        <w:tc>
          <w:tcPr>
            <w:tcW w:w="2528" w:type="dxa"/>
          </w:tcPr>
          <w:p w14:paraId="3830AC16" w14:textId="77777777" w:rsidR="00D6342F" w:rsidRPr="00A60F3D" w:rsidRDefault="00D6342F" w:rsidP="00B22BF0">
            <w:r w:rsidRPr="00A60F3D">
              <w:t>Existe el diagrama de secuencia?</w:t>
            </w:r>
          </w:p>
        </w:tc>
        <w:tc>
          <w:tcPr>
            <w:tcW w:w="2252" w:type="dxa"/>
          </w:tcPr>
          <w:p w14:paraId="3E46A953" w14:textId="77777777" w:rsidR="00D6342F" w:rsidRPr="0079110A" w:rsidRDefault="00D6342F" w:rsidP="00B22BF0">
            <w:r>
              <w:t>Diagrama de secuencia</w:t>
            </w:r>
          </w:p>
        </w:tc>
        <w:tc>
          <w:tcPr>
            <w:tcW w:w="641" w:type="dxa"/>
            <w:vAlign w:val="center"/>
          </w:tcPr>
          <w:p w14:paraId="37DAAD1E" w14:textId="77777777" w:rsidR="00D6342F" w:rsidRPr="005E449F" w:rsidRDefault="00D6342F" w:rsidP="00B22BF0">
            <w:pPr>
              <w:jc w:val="center"/>
            </w:pPr>
          </w:p>
        </w:tc>
        <w:tc>
          <w:tcPr>
            <w:tcW w:w="602" w:type="dxa"/>
            <w:vAlign w:val="center"/>
          </w:tcPr>
          <w:p w14:paraId="5B303B2D" w14:textId="77777777" w:rsidR="00D6342F" w:rsidRPr="005E449F" w:rsidRDefault="00D6342F" w:rsidP="00B22BF0">
            <w:pPr>
              <w:jc w:val="center"/>
            </w:pPr>
            <w:r>
              <w:t>X</w:t>
            </w:r>
          </w:p>
        </w:tc>
        <w:tc>
          <w:tcPr>
            <w:tcW w:w="1776" w:type="dxa"/>
          </w:tcPr>
          <w:p w14:paraId="645B2109" w14:textId="77777777" w:rsidR="00D6342F" w:rsidRPr="005E449F" w:rsidRDefault="00D6342F" w:rsidP="00B22BF0">
            <w:r>
              <w:t>No se realizó diagrama</w:t>
            </w:r>
          </w:p>
        </w:tc>
        <w:tc>
          <w:tcPr>
            <w:tcW w:w="1627" w:type="dxa"/>
            <w:vAlign w:val="center"/>
          </w:tcPr>
          <w:p w14:paraId="170F417F" w14:textId="77777777" w:rsidR="00D6342F" w:rsidRPr="005E449F" w:rsidRDefault="00D6342F" w:rsidP="00B22BF0">
            <w:pPr>
              <w:jc w:val="center"/>
            </w:pPr>
            <w:r>
              <w:t>1</w:t>
            </w:r>
          </w:p>
        </w:tc>
        <w:tc>
          <w:tcPr>
            <w:tcW w:w="1547" w:type="dxa"/>
            <w:vAlign w:val="center"/>
          </w:tcPr>
          <w:p w14:paraId="3F5055D7" w14:textId="77777777" w:rsidR="00D6342F" w:rsidRDefault="00D6342F" w:rsidP="00B22BF0">
            <w:pPr>
              <w:jc w:val="center"/>
            </w:pPr>
          </w:p>
        </w:tc>
      </w:tr>
      <w:tr w:rsidR="00D6342F" w14:paraId="72623E49" w14:textId="77777777" w:rsidTr="00B22BF0">
        <w:tc>
          <w:tcPr>
            <w:tcW w:w="1324" w:type="dxa"/>
            <w:vMerge/>
          </w:tcPr>
          <w:p w14:paraId="1B4BBB31" w14:textId="77777777" w:rsidR="00D6342F" w:rsidRDefault="00D6342F" w:rsidP="00B22BF0"/>
        </w:tc>
        <w:tc>
          <w:tcPr>
            <w:tcW w:w="1940" w:type="dxa"/>
            <w:vMerge/>
          </w:tcPr>
          <w:p w14:paraId="4359072A" w14:textId="77777777" w:rsidR="00D6342F" w:rsidRDefault="00D6342F" w:rsidP="00B22BF0"/>
        </w:tc>
        <w:tc>
          <w:tcPr>
            <w:tcW w:w="981" w:type="dxa"/>
            <w:vAlign w:val="center"/>
          </w:tcPr>
          <w:p w14:paraId="4974B138" w14:textId="77777777" w:rsidR="00D6342F" w:rsidRPr="005E449F" w:rsidRDefault="00D6342F" w:rsidP="00B22BF0">
            <w:pPr>
              <w:jc w:val="center"/>
            </w:pPr>
            <w:r>
              <w:t>-</w:t>
            </w:r>
          </w:p>
        </w:tc>
        <w:tc>
          <w:tcPr>
            <w:tcW w:w="712" w:type="dxa"/>
            <w:vAlign w:val="center"/>
          </w:tcPr>
          <w:p w14:paraId="1CBF9ED1" w14:textId="77777777" w:rsidR="00D6342F" w:rsidRPr="00053CD0" w:rsidRDefault="00D6342F" w:rsidP="00B22BF0">
            <w:pPr>
              <w:jc w:val="center"/>
              <w:rPr>
                <w:b/>
              </w:rPr>
            </w:pPr>
            <w:r w:rsidRPr="00053CD0">
              <w:rPr>
                <w:b/>
              </w:rPr>
              <w:t>19</w:t>
            </w:r>
          </w:p>
        </w:tc>
        <w:tc>
          <w:tcPr>
            <w:tcW w:w="2528" w:type="dxa"/>
          </w:tcPr>
          <w:p w14:paraId="7E3C79DC" w14:textId="77777777" w:rsidR="00D6342F" w:rsidRPr="00A60F3D" w:rsidRDefault="00D6342F" w:rsidP="00B22BF0">
            <w:r w:rsidRPr="00A60F3D">
              <w:t xml:space="preserve">Existe el diagrama de colaboración? </w:t>
            </w:r>
          </w:p>
        </w:tc>
        <w:tc>
          <w:tcPr>
            <w:tcW w:w="2252" w:type="dxa"/>
          </w:tcPr>
          <w:p w14:paraId="711BE721" w14:textId="77777777" w:rsidR="00D6342F" w:rsidRPr="0079110A" w:rsidRDefault="00D6342F" w:rsidP="00B22BF0">
            <w:r>
              <w:t xml:space="preserve">Diagrama de colaboración </w:t>
            </w:r>
          </w:p>
        </w:tc>
        <w:tc>
          <w:tcPr>
            <w:tcW w:w="641" w:type="dxa"/>
            <w:vAlign w:val="center"/>
          </w:tcPr>
          <w:p w14:paraId="567EC0B8" w14:textId="77777777" w:rsidR="00D6342F" w:rsidRPr="005E449F" w:rsidRDefault="00D6342F" w:rsidP="00B22BF0">
            <w:pPr>
              <w:jc w:val="center"/>
            </w:pPr>
          </w:p>
        </w:tc>
        <w:tc>
          <w:tcPr>
            <w:tcW w:w="602" w:type="dxa"/>
            <w:vAlign w:val="center"/>
          </w:tcPr>
          <w:p w14:paraId="57B423B1" w14:textId="77777777" w:rsidR="00D6342F" w:rsidRPr="005E449F" w:rsidRDefault="00D6342F" w:rsidP="00B22BF0">
            <w:pPr>
              <w:jc w:val="center"/>
            </w:pPr>
            <w:r>
              <w:t>X</w:t>
            </w:r>
          </w:p>
        </w:tc>
        <w:tc>
          <w:tcPr>
            <w:tcW w:w="1776" w:type="dxa"/>
          </w:tcPr>
          <w:p w14:paraId="34CA16C4" w14:textId="77777777" w:rsidR="00D6342F" w:rsidRPr="005E449F" w:rsidRDefault="00D6342F" w:rsidP="00B22BF0">
            <w:r>
              <w:t>No se realizó diagrama</w:t>
            </w:r>
          </w:p>
        </w:tc>
        <w:tc>
          <w:tcPr>
            <w:tcW w:w="1627" w:type="dxa"/>
            <w:vAlign w:val="center"/>
          </w:tcPr>
          <w:p w14:paraId="47D83265" w14:textId="77777777" w:rsidR="00D6342F" w:rsidRPr="005E449F" w:rsidRDefault="00D6342F" w:rsidP="00B22BF0">
            <w:pPr>
              <w:jc w:val="center"/>
            </w:pPr>
            <w:r>
              <w:t>1</w:t>
            </w:r>
          </w:p>
        </w:tc>
        <w:tc>
          <w:tcPr>
            <w:tcW w:w="1547" w:type="dxa"/>
            <w:vAlign w:val="center"/>
          </w:tcPr>
          <w:p w14:paraId="4C123AB0" w14:textId="77777777" w:rsidR="00D6342F" w:rsidRDefault="00D6342F" w:rsidP="00B22BF0">
            <w:pPr>
              <w:jc w:val="center"/>
            </w:pPr>
          </w:p>
        </w:tc>
      </w:tr>
      <w:tr w:rsidR="00D6342F" w14:paraId="0812872B" w14:textId="77777777" w:rsidTr="00B22BF0">
        <w:tc>
          <w:tcPr>
            <w:tcW w:w="1324" w:type="dxa"/>
            <w:vMerge/>
          </w:tcPr>
          <w:p w14:paraId="3DFC7A3E" w14:textId="77777777" w:rsidR="00D6342F" w:rsidRDefault="00D6342F" w:rsidP="00B22BF0"/>
        </w:tc>
        <w:tc>
          <w:tcPr>
            <w:tcW w:w="1940" w:type="dxa"/>
            <w:vMerge/>
          </w:tcPr>
          <w:p w14:paraId="19EA82F4" w14:textId="77777777" w:rsidR="00D6342F" w:rsidRDefault="00D6342F" w:rsidP="00B22BF0"/>
        </w:tc>
        <w:tc>
          <w:tcPr>
            <w:tcW w:w="981" w:type="dxa"/>
            <w:vAlign w:val="center"/>
          </w:tcPr>
          <w:p w14:paraId="54AE89BB" w14:textId="77777777" w:rsidR="00D6342F" w:rsidRPr="005E449F" w:rsidRDefault="00D6342F" w:rsidP="00B22BF0">
            <w:pPr>
              <w:jc w:val="center"/>
            </w:pPr>
            <w:r>
              <w:t>-</w:t>
            </w:r>
          </w:p>
        </w:tc>
        <w:tc>
          <w:tcPr>
            <w:tcW w:w="712" w:type="dxa"/>
            <w:vAlign w:val="center"/>
          </w:tcPr>
          <w:p w14:paraId="46E6A286" w14:textId="77777777" w:rsidR="00D6342F" w:rsidRPr="00053CD0" w:rsidRDefault="00D6342F" w:rsidP="00B22BF0">
            <w:pPr>
              <w:jc w:val="center"/>
              <w:rPr>
                <w:b/>
              </w:rPr>
            </w:pPr>
            <w:r w:rsidRPr="00053CD0">
              <w:rPr>
                <w:b/>
              </w:rPr>
              <w:t>20</w:t>
            </w:r>
          </w:p>
        </w:tc>
        <w:tc>
          <w:tcPr>
            <w:tcW w:w="2528" w:type="dxa"/>
          </w:tcPr>
          <w:p w14:paraId="18F5D57C" w14:textId="77777777" w:rsidR="00D6342F" w:rsidRPr="00956A7E" w:rsidRDefault="00D6342F" w:rsidP="00B22BF0">
            <w:r w:rsidRPr="00956A7E">
              <w:t>Existe el diagrama de clases?</w:t>
            </w:r>
          </w:p>
        </w:tc>
        <w:tc>
          <w:tcPr>
            <w:tcW w:w="2252" w:type="dxa"/>
          </w:tcPr>
          <w:p w14:paraId="2A0BB19E" w14:textId="77777777" w:rsidR="00D6342F" w:rsidRPr="0079110A" w:rsidRDefault="00D6342F" w:rsidP="00B22BF0">
            <w:r>
              <w:t>Diagrama de clases</w:t>
            </w:r>
          </w:p>
        </w:tc>
        <w:tc>
          <w:tcPr>
            <w:tcW w:w="641" w:type="dxa"/>
            <w:vAlign w:val="center"/>
          </w:tcPr>
          <w:p w14:paraId="1DA9BD63" w14:textId="77777777" w:rsidR="00D6342F" w:rsidRPr="005E449F" w:rsidRDefault="00D6342F" w:rsidP="00B22BF0">
            <w:pPr>
              <w:jc w:val="center"/>
            </w:pPr>
          </w:p>
        </w:tc>
        <w:tc>
          <w:tcPr>
            <w:tcW w:w="602" w:type="dxa"/>
            <w:vAlign w:val="center"/>
          </w:tcPr>
          <w:p w14:paraId="13D34148" w14:textId="77777777" w:rsidR="00D6342F" w:rsidRPr="005E449F" w:rsidRDefault="00D6342F" w:rsidP="00B22BF0">
            <w:pPr>
              <w:jc w:val="center"/>
            </w:pPr>
            <w:r>
              <w:t>X</w:t>
            </w:r>
          </w:p>
        </w:tc>
        <w:tc>
          <w:tcPr>
            <w:tcW w:w="1776" w:type="dxa"/>
          </w:tcPr>
          <w:p w14:paraId="2A7C111E" w14:textId="77777777" w:rsidR="00D6342F" w:rsidRPr="005E449F" w:rsidRDefault="00D6342F" w:rsidP="00B22BF0">
            <w:r>
              <w:t>No se realizó diagrama</w:t>
            </w:r>
          </w:p>
        </w:tc>
        <w:tc>
          <w:tcPr>
            <w:tcW w:w="1627" w:type="dxa"/>
            <w:vAlign w:val="center"/>
          </w:tcPr>
          <w:p w14:paraId="74A97AF2" w14:textId="77777777" w:rsidR="00D6342F" w:rsidRPr="005E449F" w:rsidRDefault="00D6342F" w:rsidP="00B22BF0">
            <w:pPr>
              <w:jc w:val="center"/>
            </w:pPr>
            <w:r>
              <w:t>1</w:t>
            </w:r>
          </w:p>
        </w:tc>
        <w:tc>
          <w:tcPr>
            <w:tcW w:w="1547" w:type="dxa"/>
            <w:vAlign w:val="center"/>
          </w:tcPr>
          <w:p w14:paraId="24DE87F5" w14:textId="77777777" w:rsidR="00D6342F" w:rsidRDefault="00D6342F" w:rsidP="00B22BF0">
            <w:pPr>
              <w:jc w:val="center"/>
            </w:pPr>
          </w:p>
        </w:tc>
      </w:tr>
      <w:tr w:rsidR="00D6342F" w14:paraId="667A98CF" w14:textId="77777777" w:rsidTr="00B22BF0">
        <w:tc>
          <w:tcPr>
            <w:tcW w:w="1324" w:type="dxa"/>
            <w:vMerge/>
          </w:tcPr>
          <w:p w14:paraId="49D822D6" w14:textId="77777777" w:rsidR="00D6342F" w:rsidRDefault="00D6342F" w:rsidP="00B22BF0"/>
        </w:tc>
        <w:tc>
          <w:tcPr>
            <w:tcW w:w="1940" w:type="dxa"/>
            <w:vMerge/>
          </w:tcPr>
          <w:p w14:paraId="03BD37A6" w14:textId="77777777" w:rsidR="00D6342F" w:rsidRDefault="00D6342F" w:rsidP="00B22BF0"/>
        </w:tc>
        <w:tc>
          <w:tcPr>
            <w:tcW w:w="981" w:type="dxa"/>
            <w:vAlign w:val="center"/>
          </w:tcPr>
          <w:p w14:paraId="0D0C8EDC" w14:textId="77777777" w:rsidR="00D6342F" w:rsidRPr="005E449F" w:rsidRDefault="00D6342F" w:rsidP="00B22BF0">
            <w:pPr>
              <w:jc w:val="center"/>
            </w:pPr>
            <w:r>
              <w:t>-</w:t>
            </w:r>
          </w:p>
        </w:tc>
        <w:tc>
          <w:tcPr>
            <w:tcW w:w="712" w:type="dxa"/>
            <w:vAlign w:val="center"/>
          </w:tcPr>
          <w:p w14:paraId="35D14033" w14:textId="77777777" w:rsidR="00D6342F" w:rsidRPr="00053CD0" w:rsidRDefault="00D6342F" w:rsidP="00B22BF0">
            <w:pPr>
              <w:jc w:val="center"/>
              <w:rPr>
                <w:b/>
              </w:rPr>
            </w:pPr>
            <w:r w:rsidRPr="00053CD0">
              <w:rPr>
                <w:b/>
              </w:rPr>
              <w:t>21</w:t>
            </w:r>
          </w:p>
        </w:tc>
        <w:tc>
          <w:tcPr>
            <w:tcW w:w="2528" w:type="dxa"/>
          </w:tcPr>
          <w:p w14:paraId="3798B9CC" w14:textId="77777777" w:rsidR="00D6342F" w:rsidRPr="0079110A" w:rsidRDefault="00D6342F" w:rsidP="00B22BF0">
            <w:r>
              <w:t>Existe el modelo conceptual?</w:t>
            </w:r>
          </w:p>
        </w:tc>
        <w:tc>
          <w:tcPr>
            <w:tcW w:w="2252" w:type="dxa"/>
          </w:tcPr>
          <w:p w14:paraId="791C95B5" w14:textId="77777777" w:rsidR="00D6342F" w:rsidRPr="0079110A" w:rsidRDefault="00D6342F" w:rsidP="00B22BF0">
            <w:r>
              <w:t>Diagrama de modelo conceptual</w:t>
            </w:r>
          </w:p>
        </w:tc>
        <w:tc>
          <w:tcPr>
            <w:tcW w:w="641" w:type="dxa"/>
            <w:vAlign w:val="center"/>
          </w:tcPr>
          <w:p w14:paraId="58A82F59" w14:textId="77777777" w:rsidR="00D6342F" w:rsidRPr="005E449F" w:rsidRDefault="00D6342F" w:rsidP="00B22BF0">
            <w:pPr>
              <w:jc w:val="center"/>
            </w:pPr>
          </w:p>
        </w:tc>
        <w:tc>
          <w:tcPr>
            <w:tcW w:w="602" w:type="dxa"/>
            <w:vAlign w:val="center"/>
          </w:tcPr>
          <w:p w14:paraId="472D4711" w14:textId="77777777" w:rsidR="00D6342F" w:rsidRPr="005E449F" w:rsidRDefault="00D6342F" w:rsidP="00B22BF0">
            <w:pPr>
              <w:jc w:val="center"/>
            </w:pPr>
            <w:r>
              <w:t>X</w:t>
            </w:r>
          </w:p>
        </w:tc>
        <w:tc>
          <w:tcPr>
            <w:tcW w:w="1776" w:type="dxa"/>
          </w:tcPr>
          <w:p w14:paraId="2F0C39EF" w14:textId="77777777" w:rsidR="00D6342F" w:rsidRPr="005E449F" w:rsidRDefault="00D6342F" w:rsidP="00B22BF0">
            <w:r>
              <w:t>No se realizó diagrama</w:t>
            </w:r>
          </w:p>
        </w:tc>
        <w:tc>
          <w:tcPr>
            <w:tcW w:w="1627" w:type="dxa"/>
            <w:vAlign w:val="center"/>
          </w:tcPr>
          <w:p w14:paraId="031748BD" w14:textId="77777777" w:rsidR="00D6342F" w:rsidRPr="005E449F" w:rsidRDefault="00D6342F" w:rsidP="00B22BF0">
            <w:pPr>
              <w:jc w:val="center"/>
            </w:pPr>
            <w:r>
              <w:t>1</w:t>
            </w:r>
          </w:p>
        </w:tc>
        <w:tc>
          <w:tcPr>
            <w:tcW w:w="1547" w:type="dxa"/>
            <w:vAlign w:val="center"/>
          </w:tcPr>
          <w:p w14:paraId="2F4E3601" w14:textId="77777777" w:rsidR="00D6342F" w:rsidRDefault="00D6342F" w:rsidP="00B22BF0">
            <w:pPr>
              <w:jc w:val="center"/>
            </w:pPr>
          </w:p>
        </w:tc>
      </w:tr>
      <w:tr w:rsidR="00D6342F" w14:paraId="4D84B614" w14:textId="77777777" w:rsidTr="00B22BF0">
        <w:tc>
          <w:tcPr>
            <w:tcW w:w="1324" w:type="dxa"/>
            <w:vMerge/>
          </w:tcPr>
          <w:p w14:paraId="084522E1" w14:textId="77777777" w:rsidR="00D6342F" w:rsidRDefault="00D6342F" w:rsidP="00B22BF0"/>
        </w:tc>
        <w:tc>
          <w:tcPr>
            <w:tcW w:w="1940" w:type="dxa"/>
            <w:vMerge/>
          </w:tcPr>
          <w:p w14:paraId="5F57D7DF" w14:textId="77777777" w:rsidR="00D6342F" w:rsidRDefault="00D6342F" w:rsidP="00B22BF0"/>
        </w:tc>
        <w:tc>
          <w:tcPr>
            <w:tcW w:w="981" w:type="dxa"/>
            <w:vAlign w:val="center"/>
          </w:tcPr>
          <w:p w14:paraId="48016073" w14:textId="77777777" w:rsidR="00D6342F" w:rsidRPr="005E449F" w:rsidRDefault="00D6342F" w:rsidP="00B22BF0">
            <w:pPr>
              <w:jc w:val="center"/>
            </w:pPr>
            <w:r>
              <w:t>-</w:t>
            </w:r>
          </w:p>
        </w:tc>
        <w:tc>
          <w:tcPr>
            <w:tcW w:w="712" w:type="dxa"/>
            <w:vAlign w:val="center"/>
          </w:tcPr>
          <w:p w14:paraId="77DDFED4" w14:textId="77777777" w:rsidR="00D6342F" w:rsidRPr="00053CD0" w:rsidRDefault="00D6342F" w:rsidP="00B22BF0">
            <w:pPr>
              <w:jc w:val="center"/>
              <w:rPr>
                <w:b/>
              </w:rPr>
            </w:pPr>
            <w:r w:rsidRPr="00053CD0">
              <w:rPr>
                <w:b/>
              </w:rPr>
              <w:t>22</w:t>
            </w:r>
          </w:p>
        </w:tc>
        <w:tc>
          <w:tcPr>
            <w:tcW w:w="2528" w:type="dxa"/>
          </w:tcPr>
          <w:p w14:paraId="1A86102A" w14:textId="77777777" w:rsidR="00D6342F" w:rsidRPr="0079110A" w:rsidRDefault="00D6342F" w:rsidP="00B22BF0">
            <w:r>
              <w:t>Existen las realizaciones CUS?</w:t>
            </w:r>
          </w:p>
        </w:tc>
        <w:tc>
          <w:tcPr>
            <w:tcW w:w="2252" w:type="dxa"/>
          </w:tcPr>
          <w:p w14:paraId="2426EC8F" w14:textId="77777777" w:rsidR="00D6342F" w:rsidRPr="0079110A" w:rsidRDefault="00D6342F" w:rsidP="00B22BF0">
            <w:r>
              <w:t>Cuadro de realizaciones CUS</w:t>
            </w:r>
          </w:p>
        </w:tc>
        <w:tc>
          <w:tcPr>
            <w:tcW w:w="641" w:type="dxa"/>
            <w:vAlign w:val="center"/>
          </w:tcPr>
          <w:p w14:paraId="044DE080" w14:textId="77777777" w:rsidR="00D6342F" w:rsidRPr="005E449F" w:rsidRDefault="00D6342F" w:rsidP="00B22BF0">
            <w:pPr>
              <w:jc w:val="center"/>
            </w:pPr>
          </w:p>
        </w:tc>
        <w:tc>
          <w:tcPr>
            <w:tcW w:w="602" w:type="dxa"/>
            <w:vAlign w:val="center"/>
          </w:tcPr>
          <w:p w14:paraId="3AAA4AF8" w14:textId="77777777" w:rsidR="00D6342F" w:rsidRPr="005E449F" w:rsidRDefault="00D6342F" w:rsidP="00B22BF0">
            <w:pPr>
              <w:jc w:val="center"/>
            </w:pPr>
            <w:r>
              <w:t>X</w:t>
            </w:r>
          </w:p>
        </w:tc>
        <w:tc>
          <w:tcPr>
            <w:tcW w:w="1776" w:type="dxa"/>
          </w:tcPr>
          <w:p w14:paraId="320AD5F9" w14:textId="77777777" w:rsidR="00D6342F" w:rsidRPr="005E449F" w:rsidRDefault="00D6342F" w:rsidP="00B22BF0">
            <w:r>
              <w:t>No se realizó diagrama</w:t>
            </w:r>
          </w:p>
        </w:tc>
        <w:tc>
          <w:tcPr>
            <w:tcW w:w="1627" w:type="dxa"/>
            <w:vAlign w:val="center"/>
          </w:tcPr>
          <w:p w14:paraId="64BF8F0A" w14:textId="77777777" w:rsidR="00D6342F" w:rsidRPr="005E449F" w:rsidRDefault="00D6342F" w:rsidP="00B22BF0">
            <w:pPr>
              <w:jc w:val="center"/>
            </w:pPr>
            <w:r>
              <w:t>1</w:t>
            </w:r>
          </w:p>
        </w:tc>
        <w:tc>
          <w:tcPr>
            <w:tcW w:w="1547" w:type="dxa"/>
            <w:vAlign w:val="center"/>
          </w:tcPr>
          <w:p w14:paraId="23DF6DD1" w14:textId="77777777" w:rsidR="00D6342F" w:rsidRDefault="00D6342F" w:rsidP="00B22BF0">
            <w:pPr>
              <w:jc w:val="center"/>
            </w:pPr>
          </w:p>
        </w:tc>
      </w:tr>
      <w:tr w:rsidR="00D6342F" w14:paraId="620046E1" w14:textId="77777777" w:rsidTr="00B22BF0">
        <w:tc>
          <w:tcPr>
            <w:tcW w:w="1324" w:type="dxa"/>
            <w:vMerge/>
          </w:tcPr>
          <w:p w14:paraId="7749FE38" w14:textId="77777777" w:rsidR="00D6342F" w:rsidRDefault="00D6342F" w:rsidP="00B22BF0"/>
        </w:tc>
        <w:tc>
          <w:tcPr>
            <w:tcW w:w="1940" w:type="dxa"/>
            <w:shd w:val="clear" w:color="auto" w:fill="FFFF00"/>
          </w:tcPr>
          <w:p w14:paraId="6CAAAC31" w14:textId="77777777" w:rsidR="00D6342F" w:rsidRDefault="00D6342F" w:rsidP="00B22BF0"/>
        </w:tc>
        <w:tc>
          <w:tcPr>
            <w:tcW w:w="981" w:type="dxa"/>
            <w:shd w:val="clear" w:color="auto" w:fill="FFFF00"/>
            <w:vAlign w:val="center"/>
          </w:tcPr>
          <w:p w14:paraId="6A9CCBC2" w14:textId="77777777" w:rsidR="00D6342F" w:rsidRDefault="00D6342F" w:rsidP="00B22BF0">
            <w:pPr>
              <w:jc w:val="center"/>
            </w:pPr>
          </w:p>
        </w:tc>
        <w:tc>
          <w:tcPr>
            <w:tcW w:w="712" w:type="dxa"/>
            <w:shd w:val="clear" w:color="auto" w:fill="FFFF00"/>
            <w:vAlign w:val="center"/>
          </w:tcPr>
          <w:p w14:paraId="1C41CA57" w14:textId="77777777" w:rsidR="00D6342F" w:rsidRPr="00053CD0" w:rsidRDefault="00D6342F" w:rsidP="00B22BF0">
            <w:pPr>
              <w:jc w:val="center"/>
              <w:rPr>
                <w:b/>
              </w:rPr>
            </w:pPr>
          </w:p>
        </w:tc>
        <w:tc>
          <w:tcPr>
            <w:tcW w:w="2528" w:type="dxa"/>
            <w:shd w:val="clear" w:color="auto" w:fill="FFFF00"/>
          </w:tcPr>
          <w:p w14:paraId="22FC1E8F" w14:textId="77777777" w:rsidR="00D6342F" w:rsidRDefault="00D6342F" w:rsidP="00B22BF0"/>
        </w:tc>
        <w:tc>
          <w:tcPr>
            <w:tcW w:w="2252" w:type="dxa"/>
            <w:shd w:val="clear" w:color="auto" w:fill="FFFF00"/>
          </w:tcPr>
          <w:p w14:paraId="3D2D1B35" w14:textId="77777777" w:rsidR="00D6342F" w:rsidRDefault="00D6342F" w:rsidP="00B22BF0"/>
        </w:tc>
        <w:tc>
          <w:tcPr>
            <w:tcW w:w="641" w:type="dxa"/>
            <w:shd w:val="clear" w:color="auto" w:fill="FFFF00"/>
            <w:vAlign w:val="center"/>
          </w:tcPr>
          <w:p w14:paraId="06799022" w14:textId="77777777" w:rsidR="00D6342F" w:rsidRPr="005E449F" w:rsidRDefault="00D6342F" w:rsidP="00B22BF0">
            <w:pPr>
              <w:jc w:val="center"/>
            </w:pPr>
          </w:p>
        </w:tc>
        <w:tc>
          <w:tcPr>
            <w:tcW w:w="602" w:type="dxa"/>
            <w:shd w:val="clear" w:color="auto" w:fill="FFFF00"/>
            <w:vAlign w:val="center"/>
          </w:tcPr>
          <w:p w14:paraId="009B0D98" w14:textId="77777777" w:rsidR="00D6342F" w:rsidRDefault="00D6342F" w:rsidP="00B22BF0">
            <w:pPr>
              <w:jc w:val="center"/>
            </w:pPr>
          </w:p>
        </w:tc>
        <w:tc>
          <w:tcPr>
            <w:tcW w:w="1776" w:type="dxa"/>
            <w:shd w:val="clear" w:color="auto" w:fill="FFFF00"/>
          </w:tcPr>
          <w:p w14:paraId="57653E42" w14:textId="77777777" w:rsidR="00D6342F" w:rsidRDefault="00D6342F" w:rsidP="00B22BF0"/>
        </w:tc>
        <w:tc>
          <w:tcPr>
            <w:tcW w:w="1627" w:type="dxa"/>
            <w:shd w:val="clear" w:color="auto" w:fill="FFFF00"/>
            <w:vAlign w:val="center"/>
          </w:tcPr>
          <w:p w14:paraId="6212531A" w14:textId="77777777" w:rsidR="00D6342F" w:rsidRPr="005E449F" w:rsidRDefault="00D6342F" w:rsidP="00B22BF0">
            <w:pPr>
              <w:jc w:val="center"/>
            </w:pPr>
            <w:r>
              <w:t>16</w:t>
            </w:r>
          </w:p>
        </w:tc>
        <w:tc>
          <w:tcPr>
            <w:tcW w:w="1547" w:type="dxa"/>
            <w:shd w:val="clear" w:color="auto" w:fill="FFFF00"/>
            <w:vAlign w:val="center"/>
          </w:tcPr>
          <w:p w14:paraId="740AEBAD" w14:textId="77777777" w:rsidR="00D6342F" w:rsidRDefault="00D6342F" w:rsidP="00B22BF0">
            <w:pPr>
              <w:jc w:val="center"/>
            </w:pPr>
            <w:r>
              <w:t>40%</w:t>
            </w:r>
          </w:p>
        </w:tc>
      </w:tr>
      <w:tr w:rsidR="00D6342F" w:rsidRPr="00956A7E" w14:paraId="0B13224A" w14:textId="77777777" w:rsidTr="00B22BF0">
        <w:tc>
          <w:tcPr>
            <w:tcW w:w="1324" w:type="dxa"/>
            <w:vMerge/>
          </w:tcPr>
          <w:p w14:paraId="3FAC0978" w14:textId="77777777" w:rsidR="00D6342F" w:rsidRDefault="00D6342F" w:rsidP="00B22BF0"/>
        </w:tc>
        <w:tc>
          <w:tcPr>
            <w:tcW w:w="1940" w:type="dxa"/>
            <w:vMerge w:val="restart"/>
            <w:vAlign w:val="center"/>
          </w:tcPr>
          <w:p w14:paraId="45F4115E" w14:textId="77777777" w:rsidR="00D6342F" w:rsidRPr="00053CD0" w:rsidRDefault="00D6342F" w:rsidP="00B22BF0">
            <w:pPr>
              <w:jc w:val="center"/>
              <w:rPr>
                <w:b/>
              </w:rPr>
            </w:pPr>
            <w:r w:rsidRPr="00053CD0">
              <w:rPr>
                <w:b/>
              </w:rPr>
              <w:t>IMPLEMENTACIÓN</w:t>
            </w:r>
          </w:p>
          <w:p w14:paraId="3F4B15A5" w14:textId="77777777" w:rsidR="00D6342F" w:rsidRDefault="00D6342F" w:rsidP="00B22BF0">
            <w:pPr>
              <w:jc w:val="center"/>
            </w:pPr>
          </w:p>
        </w:tc>
        <w:tc>
          <w:tcPr>
            <w:tcW w:w="981" w:type="dxa"/>
            <w:vAlign w:val="center"/>
          </w:tcPr>
          <w:p w14:paraId="3E8A3442" w14:textId="77777777" w:rsidR="00D6342F" w:rsidRPr="005E449F" w:rsidRDefault="00D6342F" w:rsidP="00B22BF0">
            <w:pPr>
              <w:jc w:val="center"/>
            </w:pPr>
            <w:r>
              <w:t>3.13.1</w:t>
            </w:r>
          </w:p>
        </w:tc>
        <w:tc>
          <w:tcPr>
            <w:tcW w:w="712" w:type="dxa"/>
            <w:vAlign w:val="center"/>
          </w:tcPr>
          <w:p w14:paraId="57038F3B" w14:textId="77777777" w:rsidR="00D6342F" w:rsidRPr="00053CD0" w:rsidRDefault="00D6342F" w:rsidP="00B22BF0">
            <w:pPr>
              <w:jc w:val="center"/>
              <w:rPr>
                <w:b/>
              </w:rPr>
            </w:pPr>
            <w:r w:rsidRPr="00053CD0">
              <w:rPr>
                <w:b/>
              </w:rPr>
              <w:t>23</w:t>
            </w:r>
          </w:p>
        </w:tc>
        <w:tc>
          <w:tcPr>
            <w:tcW w:w="2528" w:type="dxa"/>
            <w:vAlign w:val="center"/>
          </w:tcPr>
          <w:p w14:paraId="3E9AC0AC" w14:textId="77777777" w:rsidR="00D6342F" w:rsidRPr="0079110A" w:rsidRDefault="00D6342F" w:rsidP="00B22BF0">
            <w:r>
              <w:t>Existe Login?</w:t>
            </w:r>
          </w:p>
        </w:tc>
        <w:tc>
          <w:tcPr>
            <w:tcW w:w="2252" w:type="dxa"/>
            <w:vAlign w:val="center"/>
          </w:tcPr>
          <w:p w14:paraId="51DE5216" w14:textId="77777777" w:rsidR="00D6342F" w:rsidRPr="0079110A" w:rsidRDefault="00D6342F" w:rsidP="00B22BF0">
            <w:r>
              <w:t>Login de acceso</w:t>
            </w:r>
          </w:p>
        </w:tc>
        <w:tc>
          <w:tcPr>
            <w:tcW w:w="641" w:type="dxa"/>
            <w:vAlign w:val="center"/>
          </w:tcPr>
          <w:p w14:paraId="58FFFA65" w14:textId="77777777" w:rsidR="00D6342F" w:rsidRPr="005E449F" w:rsidRDefault="00D6342F" w:rsidP="00B22BF0">
            <w:pPr>
              <w:jc w:val="center"/>
            </w:pPr>
            <w:r>
              <w:t>X</w:t>
            </w:r>
          </w:p>
        </w:tc>
        <w:tc>
          <w:tcPr>
            <w:tcW w:w="602" w:type="dxa"/>
            <w:vAlign w:val="center"/>
          </w:tcPr>
          <w:p w14:paraId="6F35DDD0" w14:textId="77777777" w:rsidR="00D6342F" w:rsidRPr="005E449F" w:rsidRDefault="00D6342F" w:rsidP="00B22BF0">
            <w:pPr>
              <w:jc w:val="center"/>
            </w:pPr>
          </w:p>
        </w:tc>
        <w:tc>
          <w:tcPr>
            <w:tcW w:w="1776" w:type="dxa"/>
          </w:tcPr>
          <w:p w14:paraId="008B6EB3" w14:textId="77777777" w:rsidR="00D6342F" w:rsidRPr="00956A7E" w:rsidRDefault="00D6342F" w:rsidP="00B22BF0">
            <w:r w:rsidRPr="00956A7E">
              <w:t xml:space="preserve">El login de acceso cumple con la función correspondiente </w:t>
            </w:r>
          </w:p>
        </w:tc>
        <w:tc>
          <w:tcPr>
            <w:tcW w:w="1627" w:type="dxa"/>
            <w:vAlign w:val="center"/>
          </w:tcPr>
          <w:p w14:paraId="00227F81" w14:textId="77777777" w:rsidR="00D6342F" w:rsidRPr="00956A7E" w:rsidRDefault="00D6342F" w:rsidP="00B22BF0">
            <w:pPr>
              <w:jc w:val="center"/>
            </w:pPr>
            <w:r>
              <w:t>5</w:t>
            </w:r>
          </w:p>
        </w:tc>
        <w:tc>
          <w:tcPr>
            <w:tcW w:w="1547" w:type="dxa"/>
            <w:vAlign w:val="center"/>
          </w:tcPr>
          <w:p w14:paraId="46822D5D" w14:textId="77777777" w:rsidR="00D6342F" w:rsidRPr="00956A7E" w:rsidRDefault="00D6342F" w:rsidP="00B22BF0">
            <w:pPr>
              <w:jc w:val="center"/>
            </w:pPr>
          </w:p>
        </w:tc>
      </w:tr>
      <w:tr w:rsidR="00D6342F" w:rsidRPr="00956A7E" w14:paraId="364C7D1F" w14:textId="77777777" w:rsidTr="00B22BF0">
        <w:tc>
          <w:tcPr>
            <w:tcW w:w="1324" w:type="dxa"/>
            <w:vMerge/>
          </w:tcPr>
          <w:p w14:paraId="78172242" w14:textId="77777777" w:rsidR="00D6342F" w:rsidRDefault="00D6342F" w:rsidP="00B22BF0"/>
        </w:tc>
        <w:tc>
          <w:tcPr>
            <w:tcW w:w="1940" w:type="dxa"/>
            <w:vMerge/>
          </w:tcPr>
          <w:p w14:paraId="2A8A32B7" w14:textId="77777777" w:rsidR="00D6342F" w:rsidRDefault="00D6342F" w:rsidP="00B22BF0"/>
        </w:tc>
        <w:tc>
          <w:tcPr>
            <w:tcW w:w="981" w:type="dxa"/>
            <w:vAlign w:val="center"/>
          </w:tcPr>
          <w:p w14:paraId="12C87053" w14:textId="77777777" w:rsidR="00D6342F" w:rsidRDefault="00D6342F" w:rsidP="00B22BF0">
            <w:pPr>
              <w:jc w:val="center"/>
            </w:pPr>
            <w:r w:rsidRPr="00AF7202">
              <w:t>3.13</w:t>
            </w:r>
            <w:r>
              <w:t>.2</w:t>
            </w:r>
          </w:p>
        </w:tc>
        <w:tc>
          <w:tcPr>
            <w:tcW w:w="712" w:type="dxa"/>
            <w:vAlign w:val="center"/>
          </w:tcPr>
          <w:p w14:paraId="2E89CB76" w14:textId="77777777" w:rsidR="00D6342F" w:rsidRPr="00053CD0" w:rsidRDefault="00D6342F" w:rsidP="00B22BF0">
            <w:pPr>
              <w:jc w:val="center"/>
              <w:rPr>
                <w:b/>
              </w:rPr>
            </w:pPr>
            <w:r w:rsidRPr="00053CD0">
              <w:rPr>
                <w:b/>
              </w:rPr>
              <w:t>24</w:t>
            </w:r>
          </w:p>
        </w:tc>
        <w:tc>
          <w:tcPr>
            <w:tcW w:w="2528" w:type="dxa"/>
            <w:vAlign w:val="center"/>
          </w:tcPr>
          <w:p w14:paraId="774F4741" w14:textId="77777777" w:rsidR="00D6342F" w:rsidRPr="00956A7E" w:rsidRDefault="00D6342F" w:rsidP="00B22BF0">
            <w:r w:rsidRPr="00956A7E">
              <w:t>Existe la creación de Usuarios?</w:t>
            </w:r>
          </w:p>
        </w:tc>
        <w:tc>
          <w:tcPr>
            <w:tcW w:w="2252" w:type="dxa"/>
            <w:vAlign w:val="center"/>
          </w:tcPr>
          <w:p w14:paraId="376D7D34" w14:textId="77777777" w:rsidR="00D6342F" w:rsidRPr="0079110A" w:rsidRDefault="00D6342F" w:rsidP="00B22BF0">
            <w:r>
              <w:t>Módulo Creación de Usuarios</w:t>
            </w:r>
          </w:p>
        </w:tc>
        <w:tc>
          <w:tcPr>
            <w:tcW w:w="641" w:type="dxa"/>
            <w:vAlign w:val="center"/>
          </w:tcPr>
          <w:p w14:paraId="7E68FFA4" w14:textId="77777777" w:rsidR="00D6342F" w:rsidRPr="005E449F" w:rsidRDefault="00D6342F" w:rsidP="00B22BF0">
            <w:pPr>
              <w:jc w:val="center"/>
            </w:pPr>
            <w:r>
              <w:t>X</w:t>
            </w:r>
          </w:p>
        </w:tc>
        <w:tc>
          <w:tcPr>
            <w:tcW w:w="602" w:type="dxa"/>
            <w:vAlign w:val="center"/>
          </w:tcPr>
          <w:p w14:paraId="1D2428EC" w14:textId="77777777" w:rsidR="00D6342F" w:rsidRPr="005E449F" w:rsidRDefault="00D6342F" w:rsidP="00B22BF0">
            <w:pPr>
              <w:jc w:val="center"/>
            </w:pPr>
          </w:p>
        </w:tc>
        <w:tc>
          <w:tcPr>
            <w:tcW w:w="1776" w:type="dxa"/>
          </w:tcPr>
          <w:p w14:paraId="0F42A068" w14:textId="77777777" w:rsidR="00D6342F" w:rsidRPr="00956A7E" w:rsidRDefault="00D6342F" w:rsidP="00B22BF0">
            <w:r w:rsidRPr="00956A7E">
              <w:t>El módulo cumple con la función correspondiente</w:t>
            </w:r>
          </w:p>
        </w:tc>
        <w:tc>
          <w:tcPr>
            <w:tcW w:w="1627" w:type="dxa"/>
            <w:vAlign w:val="center"/>
          </w:tcPr>
          <w:p w14:paraId="0A1071E1" w14:textId="77777777" w:rsidR="00D6342F" w:rsidRPr="00956A7E" w:rsidRDefault="00D6342F" w:rsidP="00B22BF0">
            <w:pPr>
              <w:jc w:val="center"/>
            </w:pPr>
            <w:r>
              <w:t>5</w:t>
            </w:r>
          </w:p>
        </w:tc>
        <w:tc>
          <w:tcPr>
            <w:tcW w:w="1547" w:type="dxa"/>
            <w:vAlign w:val="center"/>
          </w:tcPr>
          <w:p w14:paraId="33ED6BC7" w14:textId="77777777" w:rsidR="00D6342F" w:rsidRPr="00956A7E" w:rsidRDefault="00D6342F" w:rsidP="00B22BF0">
            <w:pPr>
              <w:jc w:val="center"/>
            </w:pPr>
          </w:p>
        </w:tc>
      </w:tr>
      <w:tr w:rsidR="00D6342F" w:rsidRPr="00956A7E" w14:paraId="72D073EB" w14:textId="77777777" w:rsidTr="00B22BF0">
        <w:tc>
          <w:tcPr>
            <w:tcW w:w="1324" w:type="dxa"/>
            <w:vMerge/>
          </w:tcPr>
          <w:p w14:paraId="2F68E135" w14:textId="77777777" w:rsidR="00D6342F" w:rsidRDefault="00D6342F" w:rsidP="00B22BF0"/>
        </w:tc>
        <w:tc>
          <w:tcPr>
            <w:tcW w:w="1940" w:type="dxa"/>
            <w:vMerge/>
          </w:tcPr>
          <w:p w14:paraId="65948B03" w14:textId="77777777" w:rsidR="00D6342F" w:rsidRDefault="00D6342F" w:rsidP="00B22BF0"/>
        </w:tc>
        <w:tc>
          <w:tcPr>
            <w:tcW w:w="981" w:type="dxa"/>
            <w:vAlign w:val="center"/>
          </w:tcPr>
          <w:p w14:paraId="0EA5ED5A" w14:textId="77777777" w:rsidR="00D6342F" w:rsidRDefault="00D6342F" w:rsidP="00B22BF0">
            <w:pPr>
              <w:jc w:val="center"/>
            </w:pPr>
            <w:r w:rsidRPr="00AF7202">
              <w:t>3.13</w:t>
            </w:r>
            <w:r>
              <w:t>.3</w:t>
            </w:r>
          </w:p>
        </w:tc>
        <w:tc>
          <w:tcPr>
            <w:tcW w:w="712" w:type="dxa"/>
            <w:vAlign w:val="center"/>
          </w:tcPr>
          <w:p w14:paraId="0E8F4175" w14:textId="77777777" w:rsidR="00D6342F" w:rsidRPr="00053CD0" w:rsidRDefault="00D6342F" w:rsidP="00B22BF0">
            <w:pPr>
              <w:jc w:val="center"/>
              <w:rPr>
                <w:b/>
              </w:rPr>
            </w:pPr>
            <w:r w:rsidRPr="00053CD0">
              <w:rPr>
                <w:b/>
              </w:rPr>
              <w:t>25</w:t>
            </w:r>
          </w:p>
        </w:tc>
        <w:tc>
          <w:tcPr>
            <w:tcW w:w="2528" w:type="dxa"/>
            <w:vAlign w:val="center"/>
          </w:tcPr>
          <w:p w14:paraId="28CEDBFB" w14:textId="77777777" w:rsidR="00D6342F" w:rsidRPr="00956A7E" w:rsidRDefault="00D6342F" w:rsidP="00B22BF0">
            <w:r w:rsidRPr="00956A7E">
              <w:t>Existe el menú de navegación?</w:t>
            </w:r>
          </w:p>
        </w:tc>
        <w:tc>
          <w:tcPr>
            <w:tcW w:w="2252" w:type="dxa"/>
            <w:vAlign w:val="center"/>
          </w:tcPr>
          <w:p w14:paraId="22D9E1AF" w14:textId="77777777" w:rsidR="00D6342F" w:rsidRPr="0079110A" w:rsidRDefault="00D6342F" w:rsidP="00B22BF0">
            <w:r>
              <w:t>Menú de Navegación</w:t>
            </w:r>
          </w:p>
        </w:tc>
        <w:tc>
          <w:tcPr>
            <w:tcW w:w="641" w:type="dxa"/>
            <w:vAlign w:val="center"/>
          </w:tcPr>
          <w:p w14:paraId="1BB3C494" w14:textId="77777777" w:rsidR="00D6342F" w:rsidRPr="005E449F" w:rsidRDefault="00D6342F" w:rsidP="00B22BF0">
            <w:pPr>
              <w:jc w:val="center"/>
            </w:pPr>
            <w:r>
              <w:t>X</w:t>
            </w:r>
          </w:p>
        </w:tc>
        <w:tc>
          <w:tcPr>
            <w:tcW w:w="602" w:type="dxa"/>
            <w:vAlign w:val="center"/>
          </w:tcPr>
          <w:p w14:paraId="5A89189D" w14:textId="77777777" w:rsidR="00D6342F" w:rsidRPr="005E449F" w:rsidRDefault="00D6342F" w:rsidP="00B22BF0">
            <w:pPr>
              <w:jc w:val="center"/>
            </w:pPr>
          </w:p>
        </w:tc>
        <w:tc>
          <w:tcPr>
            <w:tcW w:w="1776" w:type="dxa"/>
          </w:tcPr>
          <w:p w14:paraId="58821760" w14:textId="77777777" w:rsidR="00D6342F" w:rsidRPr="00956A7E" w:rsidRDefault="00D6342F" w:rsidP="00B22BF0">
            <w:r w:rsidRPr="00956A7E">
              <w:t>El menú de navegación cumple con la función correspondiente</w:t>
            </w:r>
          </w:p>
        </w:tc>
        <w:tc>
          <w:tcPr>
            <w:tcW w:w="1627" w:type="dxa"/>
            <w:vAlign w:val="center"/>
          </w:tcPr>
          <w:p w14:paraId="11C79DA3" w14:textId="77777777" w:rsidR="00D6342F" w:rsidRPr="00956A7E" w:rsidRDefault="00D6342F" w:rsidP="00B22BF0">
            <w:pPr>
              <w:jc w:val="center"/>
            </w:pPr>
            <w:r>
              <w:t>5</w:t>
            </w:r>
          </w:p>
        </w:tc>
        <w:tc>
          <w:tcPr>
            <w:tcW w:w="1547" w:type="dxa"/>
            <w:vAlign w:val="center"/>
          </w:tcPr>
          <w:p w14:paraId="31F72EF0" w14:textId="77777777" w:rsidR="00D6342F" w:rsidRPr="00956A7E" w:rsidRDefault="00D6342F" w:rsidP="00B22BF0">
            <w:pPr>
              <w:jc w:val="center"/>
            </w:pPr>
          </w:p>
        </w:tc>
      </w:tr>
      <w:tr w:rsidR="00D6342F" w:rsidRPr="00956A7E" w14:paraId="3D9B15E7" w14:textId="77777777" w:rsidTr="00B22BF0">
        <w:tc>
          <w:tcPr>
            <w:tcW w:w="1324" w:type="dxa"/>
            <w:vMerge/>
          </w:tcPr>
          <w:p w14:paraId="41FBEA31" w14:textId="77777777" w:rsidR="00D6342F" w:rsidRDefault="00D6342F" w:rsidP="00B22BF0"/>
        </w:tc>
        <w:tc>
          <w:tcPr>
            <w:tcW w:w="1940" w:type="dxa"/>
            <w:vMerge/>
          </w:tcPr>
          <w:p w14:paraId="78544253" w14:textId="77777777" w:rsidR="00D6342F" w:rsidRDefault="00D6342F" w:rsidP="00B22BF0"/>
        </w:tc>
        <w:tc>
          <w:tcPr>
            <w:tcW w:w="981" w:type="dxa"/>
            <w:vAlign w:val="center"/>
          </w:tcPr>
          <w:p w14:paraId="538152E7" w14:textId="77777777" w:rsidR="00D6342F" w:rsidRDefault="00D6342F" w:rsidP="00B22BF0">
            <w:pPr>
              <w:jc w:val="center"/>
            </w:pPr>
            <w:r w:rsidRPr="00AF7202">
              <w:t>3.13</w:t>
            </w:r>
            <w:r>
              <w:t>.4</w:t>
            </w:r>
          </w:p>
        </w:tc>
        <w:tc>
          <w:tcPr>
            <w:tcW w:w="712" w:type="dxa"/>
            <w:vAlign w:val="center"/>
          </w:tcPr>
          <w:p w14:paraId="23563F5D" w14:textId="77777777" w:rsidR="00D6342F" w:rsidRPr="00053CD0" w:rsidRDefault="00D6342F" w:rsidP="00B22BF0">
            <w:pPr>
              <w:jc w:val="center"/>
              <w:rPr>
                <w:b/>
              </w:rPr>
            </w:pPr>
            <w:r w:rsidRPr="00053CD0">
              <w:rPr>
                <w:b/>
              </w:rPr>
              <w:t>26</w:t>
            </w:r>
          </w:p>
        </w:tc>
        <w:tc>
          <w:tcPr>
            <w:tcW w:w="2528" w:type="dxa"/>
            <w:vAlign w:val="center"/>
          </w:tcPr>
          <w:p w14:paraId="3EC9854A" w14:textId="77777777" w:rsidR="00D6342F" w:rsidRPr="00956A7E" w:rsidRDefault="00D6342F" w:rsidP="00B22BF0">
            <w:r w:rsidRPr="00956A7E">
              <w:t>Existe el pie de página?</w:t>
            </w:r>
          </w:p>
        </w:tc>
        <w:tc>
          <w:tcPr>
            <w:tcW w:w="2252" w:type="dxa"/>
            <w:vAlign w:val="center"/>
          </w:tcPr>
          <w:p w14:paraId="540B2BB1" w14:textId="77777777" w:rsidR="00D6342F" w:rsidRPr="0079110A" w:rsidRDefault="00D6342F" w:rsidP="00B22BF0">
            <w:r>
              <w:t>Pie de Página</w:t>
            </w:r>
          </w:p>
        </w:tc>
        <w:tc>
          <w:tcPr>
            <w:tcW w:w="641" w:type="dxa"/>
            <w:vAlign w:val="center"/>
          </w:tcPr>
          <w:p w14:paraId="4B980DE6" w14:textId="77777777" w:rsidR="00D6342F" w:rsidRPr="005E449F" w:rsidRDefault="00D6342F" w:rsidP="00B22BF0">
            <w:pPr>
              <w:jc w:val="center"/>
            </w:pPr>
            <w:r>
              <w:t>X</w:t>
            </w:r>
          </w:p>
        </w:tc>
        <w:tc>
          <w:tcPr>
            <w:tcW w:w="602" w:type="dxa"/>
            <w:vAlign w:val="center"/>
          </w:tcPr>
          <w:p w14:paraId="235A2046" w14:textId="77777777" w:rsidR="00D6342F" w:rsidRPr="005E449F" w:rsidRDefault="00D6342F" w:rsidP="00B22BF0">
            <w:pPr>
              <w:jc w:val="center"/>
            </w:pPr>
          </w:p>
        </w:tc>
        <w:tc>
          <w:tcPr>
            <w:tcW w:w="1776" w:type="dxa"/>
          </w:tcPr>
          <w:p w14:paraId="5394F099" w14:textId="77777777" w:rsidR="00D6342F" w:rsidRPr="00956A7E" w:rsidRDefault="00D6342F" w:rsidP="00B22BF0">
            <w:r w:rsidRPr="00956A7E">
              <w:t>Se realizó el pie de página en detalle</w:t>
            </w:r>
          </w:p>
        </w:tc>
        <w:tc>
          <w:tcPr>
            <w:tcW w:w="1627" w:type="dxa"/>
            <w:vAlign w:val="center"/>
          </w:tcPr>
          <w:p w14:paraId="13DF0F40" w14:textId="77777777" w:rsidR="00D6342F" w:rsidRPr="00956A7E" w:rsidRDefault="00D6342F" w:rsidP="00B22BF0">
            <w:pPr>
              <w:jc w:val="center"/>
            </w:pPr>
            <w:r>
              <w:t>5</w:t>
            </w:r>
          </w:p>
        </w:tc>
        <w:tc>
          <w:tcPr>
            <w:tcW w:w="1547" w:type="dxa"/>
            <w:vAlign w:val="center"/>
          </w:tcPr>
          <w:p w14:paraId="6F58D2C7" w14:textId="77777777" w:rsidR="00D6342F" w:rsidRPr="00956A7E" w:rsidRDefault="00D6342F" w:rsidP="00B22BF0">
            <w:pPr>
              <w:jc w:val="center"/>
            </w:pPr>
          </w:p>
        </w:tc>
      </w:tr>
      <w:tr w:rsidR="00D6342F" w:rsidRPr="00956A7E" w14:paraId="5458D3DA" w14:textId="77777777" w:rsidTr="00B22BF0">
        <w:tc>
          <w:tcPr>
            <w:tcW w:w="1324" w:type="dxa"/>
            <w:vMerge/>
          </w:tcPr>
          <w:p w14:paraId="01A41145" w14:textId="77777777" w:rsidR="00D6342F" w:rsidRDefault="00D6342F" w:rsidP="00B22BF0"/>
        </w:tc>
        <w:tc>
          <w:tcPr>
            <w:tcW w:w="1940" w:type="dxa"/>
            <w:vMerge/>
          </w:tcPr>
          <w:p w14:paraId="0E372916" w14:textId="77777777" w:rsidR="00D6342F" w:rsidRDefault="00D6342F" w:rsidP="00B22BF0"/>
        </w:tc>
        <w:tc>
          <w:tcPr>
            <w:tcW w:w="981" w:type="dxa"/>
            <w:vAlign w:val="center"/>
          </w:tcPr>
          <w:p w14:paraId="752FDA20" w14:textId="77777777" w:rsidR="00D6342F" w:rsidRDefault="00D6342F" w:rsidP="00B22BF0">
            <w:pPr>
              <w:jc w:val="center"/>
            </w:pPr>
            <w:r w:rsidRPr="00AF7202">
              <w:t>3.13</w:t>
            </w:r>
            <w:r>
              <w:t>.5</w:t>
            </w:r>
          </w:p>
        </w:tc>
        <w:tc>
          <w:tcPr>
            <w:tcW w:w="712" w:type="dxa"/>
            <w:vAlign w:val="center"/>
          </w:tcPr>
          <w:p w14:paraId="47CFFE9D" w14:textId="77777777" w:rsidR="00D6342F" w:rsidRPr="00053CD0" w:rsidRDefault="00D6342F" w:rsidP="00B22BF0">
            <w:pPr>
              <w:jc w:val="center"/>
              <w:rPr>
                <w:b/>
              </w:rPr>
            </w:pPr>
            <w:r w:rsidRPr="00053CD0">
              <w:rPr>
                <w:b/>
              </w:rPr>
              <w:t>27</w:t>
            </w:r>
          </w:p>
        </w:tc>
        <w:tc>
          <w:tcPr>
            <w:tcW w:w="2528" w:type="dxa"/>
            <w:vAlign w:val="center"/>
          </w:tcPr>
          <w:p w14:paraId="1167AE5F" w14:textId="77777777" w:rsidR="00D6342F" w:rsidRPr="00956A7E" w:rsidRDefault="00D6342F" w:rsidP="00B22BF0">
            <w:r w:rsidRPr="00956A7E">
              <w:t>Existe el registro de matrícula?</w:t>
            </w:r>
          </w:p>
        </w:tc>
        <w:tc>
          <w:tcPr>
            <w:tcW w:w="2252" w:type="dxa"/>
            <w:vAlign w:val="center"/>
          </w:tcPr>
          <w:p w14:paraId="5199241D" w14:textId="77777777" w:rsidR="00D6342F" w:rsidRPr="0079110A" w:rsidRDefault="00D6342F" w:rsidP="00B22BF0">
            <w:r>
              <w:t>Módulo Registro de matrícula</w:t>
            </w:r>
          </w:p>
        </w:tc>
        <w:tc>
          <w:tcPr>
            <w:tcW w:w="641" w:type="dxa"/>
            <w:vAlign w:val="center"/>
          </w:tcPr>
          <w:p w14:paraId="7B0B4FD0" w14:textId="77777777" w:rsidR="00D6342F" w:rsidRPr="005E449F" w:rsidRDefault="00D6342F" w:rsidP="00B22BF0">
            <w:pPr>
              <w:jc w:val="center"/>
            </w:pPr>
            <w:r>
              <w:t>X</w:t>
            </w:r>
          </w:p>
        </w:tc>
        <w:tc>
          <w:tcPr>
            <w:tcW w:w="602" w:type="dxa"/>
            <w:vAlign w:val="center"/>
          </w:tcPr>
          <w:p w14:paraId="7C01D240" w14:textId="77777777" w:rsidR="00D6342F" w:rsidRPr="005E449F" w:rsidRDefault="00D6342F" w:rsidP="00B22BF0">
            <w:pPr>
              <w:jc w:val="center"/>
            </w:pPr>
          </w:p>
        </w:tc>
        <w:tc>
          <w:tcPr>
            <w:tcW w:w="1776" w:type="dxa"/>
          </w:tcPr>
          <w:p w14:paraId="6CEBCC78" w14:textId="77777777" w:rsidR="00D6342F" w:rsidRPr="00956A7E" w:rsidRDefault="00D6342F" w:rsidP="00B22BF0">
            <w:r w:rsidRPr="00956A7E">
              <w:t>El módulo cumple con la función correspondiente</w:t>
            </w:r>
          </w:p>
        </w:tc>
        <w:tc>
          <w:tcPr>
            <w:tcW w:w="1627" w:type="dxa"/>
            <w:vAlign w:val="center"/>
          </w:tcPr>
          <w:p w14:paraId="2D10151A" w14:textId="77777777" w:rsidR="00D6342F" w:rsidRPr="00956A7E" w:rsidRDefault="00D6342F" w:rsidP="00B22BF0">
            <w:pPr>
              <w:jc w:val="center"/>
            </w:pPr>
            <w:r>
              <w:t>5</w:t>
            </w:r>
          </w:p>
        </w:tc>
        <w:tc>
          <w:tcPr>
            <w:tcW w:w="1547" w:type="dxa"/>
            <w:vAlign w:val="center"/>
          </w:tcPr>
          <w:p w14:paraId="5D064383" w14:textId="77777777" w:rsidR="00D6342F" w:rsidRPr="00956A7E" w:rsidRDefault="00D6342F" w:rsidP="00B22BF0">
            <w:pPr>
              <w:jc w:val="center"/>
            </w:pPr>
          </w:p>
        </w:tc>
      </w:tr>
      <w:tr w:rsidR="00D6342F" w:rsidRPr="00956A7E" w14:paraId="4F71B883" w14:textId="77777777" w:rsidTr="00B22BF0">
        <w:tc>
          <w:tcPr>
            <w:tcW w:w="1324" w:type="dxa"/>
            <w:vMerge/>
          </w:tcPr>
          <w:p w14:paraId="6EC4352C" w14:textId="77777777" w:rsidR="00D6342F" w:rsidRDefault="00D6342F" w:rsidP="00B22BF0"/>
        </w:tc>
        <w:tc>
          <w:tcPr>
            <w:tcW w:w="1940" w:type="dxa"/>
            <w:vMerge/>
          </w:tcPr>
          <w:p w14:paraId="7838D729" w14:textId="77777777" w:rsidR="00D6342F" w:rsidRDefault="00D6342F" w:rsidP="00B22BF0"/>
        </w:tc>
        <w:tc>
          <w:tcPr>
            <w:tcW w:w="981" w:type="dxa"/>
            <w:vAlign w:val="center"/>
          </w:tcPr>
          <w:p w14:paraId="37A33B9A" w14:textId="77777777" w:rsidR="00D6342F" w:rsidRDefault="00D6342F" w:rsidP="00B22BF0">
            <w:pPr>
              <w:jc w:val="center"/>
            </w:pPr>
            <w:r w:rsidRPr="00AF7202">
              <w:t>3.13</w:t>
            </w:r>
            <w:r>
              <w:t>.6</w:t>
            </w:r>
          </w:p>
        </w:tc>
        <w:tc>
          <w:tcPr>
            <w:tcW w:w="712" w:type="dxa"/>
            <w:vAlign w:val="center"/>
          </w:tcPr>
          <w:p w14:paraId="0C325898" w14:textId="77777777" w:rsidR="00D6342F" w:rsidRPr="00053CD0" w:rsidRDefault="00D6342F" w:rsidP="00B22BF0">
            <w:pPr>
              <w:jc w:val="center"/>
              <w:rPr>
                <w:b/>
              </w:rPr>
            </w:pPr>
            <w:r w:rsidRPr="00053CD0">
              <w:rPr>
                <w:b/>
              </w:rPr>
              <w:t>28</w:t>
            </w:r>
          </w:p>
        </w:tc>
        <w:tc>
          <w:tcPr>
            <w:tcW w:w="2528" w:type="dxa"/>
            <w:vAlign w:val="center"/>
          </w:tcPr>
          <w:p w14:paraId="027D63F0" w14:textId="77777777" w:rsidR="00D6342F" w:rsidRPr="00956A7E" w:rsidRDefault="00D6342F" w:rsidP="00B22BF0">
            <w:r w:rsidRPr="00956A7E">
              <w:t>Existe la búsqueda inteligente por alumno?</w:t>
            </w:r>
          </w:p>
        </w:tc>
        <w:tc>
          <w:tcPr>
            <w:tcW w:w="2252" w:type="dxa"/>
            <w:vAlign w:val="center"/>
          </w:tcPr>
          <w:p w14:paraId="1F6FA1D1" w14:textId="77777777" w:rsidR="00D6342F" w:rsidRPr="0079110A" w:rsidRDefault="00D6342F" w:rsidP="00B22BF0">
            <w:r>
              <w:t>Barra de Búsqueda Inteligente</w:t>
            </w:r>
          </w:p>
        </w:tc>
        <w:tc>
          <w:tcPr>
            <w:tcW w:w="641" w:type="dxa"/>
            <w:vAlign w:val="center"/>
          </w:tcPr>
          <w:p w14:paraId="189F882D" w14:textId="77777777" w:rsidR="00D6342F" w:rsidRPr="005E449F" w:rsidRDefault="00D6342F" w:rsidP="00B22BF0">
            <w:pPr>
              <w:jc w:val="center"/>
            </w:pPr>
            <w:r>
              <w:t>X</w:t>
            </w:r>
          </w:p>
        </w:tc>
        <w:tc>
          <w:tcPr>
            <w:tcW w:w="602" w:type="dxa"/>
            <w:vAlign w:val="center"/>
          </w:tcPr>
          <w:p w14:paraId="3B37E823" w14:textId="77777777" w:rsidR="00D6342F" w:rsidRPr="005E449F" w:rsidRDefault="00D6342F" w:rsidP="00B22BF0">
            <w:pPr>
              <w:jc w:val="center"/>
            </w:pPr>
          </w:p>
        </w:tc>
        <w:tc>
          <w:tcPr>
            <w:tcW w:w="1776" w:type="dxa"/>
          </w:tcPr>
          <w:p w14:paraId="6AD14C9F" w14:textId="77777777" w:rsidR="00D6342F" w:rsidRPr="00956A7E" w:rsidRDefault="00D6342F" w:rsidP="00B22BF0">
            <w:r w:rsidRPr="00956A7E">
              <w:t>Se realizó la barra de búsqueda con detalle</w:t>
            </w:r>
          </w:p>
        </w:tc>
        <w:tc>
          <w:tcPr>
            <w:tcW w:w="1627" w:type="dxa"/>
            <w:vAlign w:val="center"/>
          </w:tcPr>
          <w:p w14:paraId="7A755BA8" w14:textId="77777777" w:rsidR="00D6342F" w:rsidRPr="00956A7E" w:rsidRDefault="00D6342F" w:rsidP="00B22BF0">
            <w:pPr>
              <w:jc w:val="center"/>
            </w:pPr>
            <w:r>
              <w:t>5</w:t>
            </w:r>
          </w:p>
        </w:tc>
        <w:tc>
          <w:tcPr>
            <w:tcW w:w="1547" w:type="dxa"/>
            <w:vAlign w:val="center"/>
          </w:tcPr>
          <w:p w14:paraId="034A2B74" w14:textId="77777777" w:rsidR="00D6342F" w:rsidRPr="00956A7E" w:rsidRDefault="00D6342F" w:rsidP="00B22BF0">
            <w:pPr>
              <w:jc w:val="center"/>
            </w:pPr>
          </w:p>
        </w:tc>
      </w:tr>
      <w:tr w:rsidR="00D6342F" w:rsidRPr="00956A7E" w14:paraId="0CD3A424" w14:textId="77777777" w:rsidTr="00B22BF0">
        <w:tc>
          <w:tcPr>
            <w:tcW w:w="1324" w:type="dxa"/>
            <w:vMerge/>
          </w:tcPr>
          <w:p w14:paraId="58C05C59" w14:textId="77777777" w:rsidR="00D6342F" w:rsidRDefault="00D6342F" w:rsidP="00B22BF0"/>
        </w:tc>
        <w:tc>
          <w:tcPr>
            <w:tcW w:w="1940" w:type="dxa"/>
            <w:vMerge/>
          </w:tcPr>
          <w:p w14:paraId="66A39C3E" w14:textId="77777777" w:rsidR="00D6342F" w:rsidRDefault="00D6342F" w:rsidP="00B22BF0"/>
        </w:tc>
        <w:tc>
          <w:tcPr>
            <w:tcW w:w="981" w:type="dxa"/>
            <w:vAlign w:val="center"/>
          </w:tcPr>
          <w:p w14:paraId="2DADF587" w14:textId="77777777" w:rsidR="00D6342F" w:rsidRDefault="00D6342F" w:rsidP="00B22BF0">
            <w:pPr>
              <w:jc w:val="center"/>
            </w:pPr>
            <w:r w:rsidRPr="00AF7202">
              <w:t>3.13</w:t>
            </w:r>
            <w:r>
              <w:t>.7</w:t>
            </w:r>
          </w:p>
        </w:tc>
        <w:tc>
          <w:tcPr>
            <w:tcW w:w="712" w:type="dxa"/>
            <w:vAlign w:val="center"/>
          </w:tcPr>
          <w:p w14:paraId="05B11151" w14:textId="77777777" w:rsidR="00D6342F" w:rsidRPr="00053CD0" w:rsidRDefault="00D6342F" w:rsidP="00B22BF0">
            <w:pPr>
              <w:jc w:val="center"/>
              <w:rPr>
                <w:b/>
              </w:rPr>
            </w:pPr>
            <w:r w:rsidRPr="00053CD0">
              <w:rPr>
                <w:b/>
              </w:rPr>
              <w:t>29</w:t>
            </w:r>
          </w:p>
        </w:tc>
        <w:tc>
          <w:tcPr>
            <w:tcW w:w="2528" w:type="dxa"/>
            <w:vAlign w:val="center"/>
          </w:tcPr>
          <w:p w14:paraId="74F1F8A9" w14:textId="77777777" w:rsidR="00D6342F" w:rsidRPr="00956A7E" w:rsidRDefault="00D6342F" w:rsidP="00B22BF0">
            <w:r w:rsidRPr="00956A7E">
              <w:t>Existe el registro de los pagos?</w:t>
            </w:r>
          </w:p>
        </w:tc>
        <w:tc>
          <w:tcPr>
            <w:tcW w:w="2252" w:type="dxa"/>
            <w:vAlign w:val="center"/>
          </w:tcPr>
          <w:p w14:paraId="01DD59FE" w14:textId="77777777" w:rsidR="00D6342F" w:rsidRPr="0079110A" w:rsidRDefault="00D6342F" w:rsidP="00B22BF0">
            <w:r>
              <w:t xml:space="preserve">Módulo Registro de pagos </w:t>
            </w:r>
          </w:p>
        </w:tc>
        <w:tc>
          <w:tcPr>
            <w:tcW w:w="641" w:type="dxa"/>
            <w:vAlign w:val="center"/>
          </w:tcPr>
          <w:p w14:paraId="23D21CA6" w14:textId="77777777" w:rsidR="00D6342F" w:rsidRPr="005E449F" w:rsidRDefault="00D6342F" w:rsidP="00B22BF0">
            <w:pPr>
              <w:jc w:val="center"/>
            </w:pPr>
            <w:r>
              <w:t>X</w:t>
            </w:r>
          </w:p>
        </w:tc>
        <w:tc>
          <w:tcPr>
            <w:tcW w:w="602" w:type="dxa"/>
            <w:vAlign w:val="center"/>
          </w:tcPr>
          <w:p w14:paraId="4EA1C8B3" w14:textId="77777777" w:rsidR="00D6342F" w:rsidRPr="005E449F" w:rsidRDefault="00D6342F" w:rsidP="00B22BF0">
            <w:pPr>
              <w:jc w:val="center"/>
            </w:pPr>
          </w:p>
        </w:tc>
        <w:tc>
          <w:tcPr>
            <w:tcW w:w="1776" w:type="dxa"/>
          </w:tcPr>
          <w:p w14:paraId="2F9D54F1" w14:textId="77777777" w:rsidR="00D6342F" w:rsidRPr="00956A7E" w:rsidRDefault="00D6342F" w:rsidP="00B22BF0">
            <w:r w:rsidRPr="00956A7E">
              <w:t>El módulo cumple con la función correspondiente</w:t>
            </w:r>
          </w:p>
        </w:tc>
        <w:tc>
          <w:tcPr>
            <w:tcW w:w="1627" w:type="dxa"/>
            <w:vAlign w:val="center"/>
          </w:tcPr>
          <w:p w14:paraId="41D07A31" w14:textId="77777777" w:rsidR="00D6342F" w:rsidRPr="00956A7E" w:rsidRDefault="00D6342F" w:rsidP="00B22BF0">
            <w:pPr>
              <w:jc w:val="center"/>
            </w:pPr>
            <w:r>
              <w:t>5</w:t>
            </w:r>
          </w:p>
        </w:tc>
        <w:tc>
          <w:tcPr>
            <w:tcW w:w="1547" w:type="dxa"/>
            <w:vAlign w:val="center"/>
          </w:tcPr>
          <w:p w14:paraId="75EC7F11" w14:textId="77777777" w:rsidR="00D6342F" w:rsidRPr="00956A7E" w:rsidRDefault="00D6342F" w:rsidP="00B22BF0">
            <w:pPr>
              <w:jc w:val="center"/>
            </w:pPr>
          </w:p>
        </w:tc>
      </w:tr>
      <w:tr w:rsidR="00D6342F" w:rsidRPr="00956A7E" w14:paraId="07DA63A6" w14:textId="77777777" w:rsidTr="00B22BF0">
        <w:tc>
          <w:tcPr>
            <w:tcW w:w="1324" w:type="dxa"/>
            <w:vMerge/>
          </w:tcPr>
          <w:p w14:paraId="2E4CC163" w14:textId="77777777" w:rsidR="00D6342F" w:rsidRDefault="00D6342F" w:rsidP="00B22BF0"/>
        </w:tc>
        <w:tc>
          <w:tcPr>
            <w:tcW w:w="1940" w:type="dxa"/>
            <w:vMerge/>
          </w:tcPr>
          <w:p w14:paraId="51A3B14E" w14:textId="77777777" w:rsidR="00D6342F" w:rsidRDefault="00D6342F" w:rsidP="00B22BF0"/>
        </w:tc>
        <w:tc>
          <w:tcPr>
            <w:tcW w:w="981" w:type="dxa"/>
            <w:vAlign w:val="center"/>
          </w:tcPr>
          <w:p w14:paraId="0FD5DBF9" w14:textId="77777777" w:rsidR="00D6342F" w:rsidRDefault="00D6342F" w:rsidP="00B22BF0">
            <w:pPr>
              <w:jc w:val="center"/>
            </w:pPr>
            <w:r w:rsidRPr="00AF7202">
              <w:t>3.13</w:t>
            </w:r>
            <w:r>
              <w:t>.8</w:t>
            </w:r>
          </w:p>
        </w:tc>
        <w:tc>
          <w:tcPr>
            <w:tcW w:w="712" w:type="dxa"/>
            <w:vAlign w:val="center"/>
          </w:tcPr>
          <w:p w14:paraId="1A64A2BF" w14:textId="77777777" w:rsidR="00D6342F" w:rsidRPr="00053CD0" w:rsidRDefault="00D6342F" w:rsidP="00B22BF0">
            <w:pPr>
              <w:jc w:val="center"/>
              <w:rPr>
                <w:b/>
              </w:rPr>
            </w:pPr>
            <w:r w:rsidRPr="00053CD0">
              <w:rPr>
                <w:b/>
              </w:rPr>
              <w:t>30</w:t>
            </w:r>
          </w:p>
        </w:tc>
        <w:tc>
          <w:tcPr>
            <w:tcW w:w="2528" w:type="dxa"/>
          </w:tcPr>
          <w:p w14:paraId="21C43136" w14:textId="77777777" w:rsidR="00D6342F" w:rsidRPr="00956A7E" w:rsidRDefault="00D6342F" w:rsidP="00B22BF0">
            <w:r w:rsidRPr="00956A7E">
              <w:t>Existe la modificación de los datos?</w:t>
            </w:r>
          </w:p>
        </w:tc>
        <w:tc>
          <w:tcPr>
            <w:tcW w:w="2252" w:type="dxa"/>
          </w:tcPr>
          <w:p w14:paraId="7EA0A474" w14:textId="77777777" w:rsidR="00D6342F" w:rsidRPr="005E449F" w:rsidRDefault="00D6342F" w:rsidP="00B22BF0">
            <w:r>
              <w:t>Módulo Modificación de información</w:t>
            </w:r>
          </w:p>
        </w:tc>
        <w:tc>
          <w:tcPr>
            <w:tcW w:w="641" w:type="dxa"/>
            <w:vAlign w:val="center"/>
          </w:tcPr>
          <w:p w14:paraId="73D1ED0D" w14:textId="77777777" w:rsidR="00D6342F" w:rsidRPr="005E449F" w:rsidRDefault="00D6342F" w:rsidP="00B22BF0">
            <w:pPr>
              <w:jc w:val="center"/>
            </w:pPr>
            <w:r>
              <w:t>X</w:t>
            </w:r>
          </w:p>
        </w:tc>
        <w:tc>
          <w:tcPr>
            <w:tcW w:w="602" w:type="dxa"/>
            <w:vAlign w:val="center"/>
          </w:tcPr>
          <w:p w14:paraId="577FEFC0" w14:textId="77777777" w:rsidR="00D6342F" w:rsidRPr="005E449F" w:rsidRDefault="00D6342F" w:rsidP="00B22BF0">
            <w:pPr>
              <w:jc w:val="center"/>
            </w:pPr>
          </w:p>
        </w:tc>
        <w:tc>
          <w:tcPr>
            <w:tcW w:w="1776" w:type="dxa"/>
          </w:tcPr>
          <w:p w14:paraId="621D8578" w14:textId="77777777" w:rsidR="00D6342F" w:rsidRPr="00956A7E" w:rsidRDefault="00D6342F" w:rsidP="00B22BF0">
            <w:r w:rsidRPr="00956A7E">
              <w:t>El módulo cumple con la función correspondiente</w:t>
            </w:r>
          </w:p>
        </w:tc>
        <w:tc>
          <w:tcPr>
            <w:tcW w:w="1627" w:type="dxa"/>
            <w:vAlign w:val="center"/>
          </w:tcPr>
          <w:p w14:paraId="21963BF0" w14:textId="77777777" w:rsidR="00D6342F" w:rsidRPr="00956A7E" w:rsidRDefault="00D6342F" w:rsidP="00B22BF0">
            <w:pPr>
              <w:jc w:val="center"/>
            </w:pPr>
            <w:r>
              <w:t>5</w:t>
            </w:r>
          </w:p>
        </w:tc>
        <w:tc>
          <w:tcPr>
            <w:tcW w:w="1547" w:type="dxa"/>
            <w:vAlign w:val="center"/>
          </w:tcPr>
          <w:p w14:paraId="1B863CE2" w14:textId="77777777" w:rsidR="00D6342F" w:rsidRPr="00956A7E" w:rsidRDefault="00D6342F" w:rsidP="00B22BF0">
            <w:pPr>
              <w:jc w:val="center"/>
            </w:pPr>
          </w:p>
        </w:tc>
      </w:tr>
      <w:tr w:rsidR="00D6342F" w:rsidRPr="00956A7E" w14:paraId="7B518B79" w14:textId="77777777" w:rsidTr="00B22BF0">
        <w:tc>
          <w:tcPr>
            <w:tcW w:w="1324" w:type="dxa"/>
            <w:vMerge/>
          </w:tcPr>
          <w:p w14:paraId="602D9DF6" w14:textId="77777777" w:rsidR="00D6342F" w:rsidRDefault="00D6342F" w:rsidP="00B22BF0"/>
        </w:tc>
        <w:tc>
          <w:tcPr>
            <w:tcW w:w="1940" w:type="dxa"/>
            <w:vMerge/>
          </w:tcPr>
          <w:p w14:paraId="5111CB38" w14:textId="77777777" w:rsidR="00D6342F" w:rsidRDefault="00D6342F" w:rsidP="00B22BF0"/>
        </w:tc>
        <w:tc>
          <w:tcPr>
            <w:tcW w:w="981" w:type="dxa"/>
            <w:vAlign w:val="center"/>
          </w:tcPr>
          <w:p w14:paraId="32AE0FEA" w14:textId="77777777" w:rsidR="00D6342F" w:rsidRDefault="00D6342F" w:rsidP="00B22BF0">
            <w:pPr>
              <w:jc w:val="center"/>
            </w:pPr>
            <w:r w:rsidRPr="00AF7202">
              <w:t>3.13</w:t>
            </w:r>
            <w:r>
              <w:t>.9</w:t>
            </w:r>
          </w:p>
        </w:tc>
        <w:tc>
          <w:tcPr>
            <w:tcW w:w="712" w:type="dxa"/>
            <w:vAlign w:val="center"/>
          </w:tcPr>
          <w:p w14:paraId="5AA5656A" w14:textId="77777777" w:rsidR="00D6342F" w:rsidRPr="00053CD0" w:rsidRDefault="00D6342F" w:rsidP="00B22BF0">
            <w:pPr>
              <w:jc w:val="center"/>
              <w:rPr>
                <w:b/>
              </w:rPr>
            </w:pPr>
            <w:r w:rsidRPr="00053CD0">
              <w:rPr>
                <w:b/>
              </w:rPr>
              <w:t>31</w:t>
            </w:r>
          </w:p>
        </w:tc>
        <w:tc>
          <w:tcPr>
            <w:tcW w:w="2528" w:type="dxa"/>
          </w:tcPr>
          <w:p w14:paraId="16307272" w14:textId="77777777" w:rsidR="00D6342F" w:rsidRPr="00956A7E" w:rsidRDefault="00D6342F" w:rsidP="00B22BF0">
            <w:r w:rsidRPr="00956A7E">
              <w:t>Existe la eliminación de un alumno?</w:t>
            </w:r>
          </w:p>
        </w:tc>
        <w:tc>
          <w:tcPr>
            <w:tcW w:w="2252" w:type="dxa"/>
          </w:tcPr>
          <w:p w14:paraId="5BA33835" w14:textId="77777777" w:rsidR="00D6342F" w:rsidRPr="005E449F" w:rsidRDefault="00D6342F" w:rsidP="00B22BF0">
            <w:r>
              <w:t>Botón Eliminación de alumno</w:t>
            </w:r>
          </w:p>
        </w:tc>
        <w:tc>
          <w:tcPr>
            <w:tcW w:w="641" w:type="dxa"/>
            <w:vAlign w:val="center"/>
          </w:tcPr>
          <w:p w14:paraId="1FB03D52" w14:textId="77777777" w:rsidR="00D6342F" w:rsidRPr="005E449F" w:rsidRDefault="00D6342F" w:rsidP="00B22BF0">
            <w:pPr>
              <w:jc w:val="center"/>
            </w:pPr>
            <w:r>
              <w:t>X</w:t>
            </w:r>
          </w:p>
        </w:tc>
        <w:tc>
          <w:tcPr>
            <w:tcW w:w="602" w:type="dxa"/>
            <w:vAlign w:val="center"/>
          </w:tcPr>
          <w:p w14:paraId="472D3420" w14:textId="77777777" w:rsidR="00D6342F" w:rsidRPr="005E449F" w:rsidRDefault="00D6342F" w:rsidP="00B22BF0">
            <w:pPr>
              <w:jc w:val="center"/>
            </w:pPr>
          </w:p>
        </w:tc>
        <w:tc>
          <w:tcPr>
            <w:tcW w:w="1776" w:type="dxa"/>
          </w:tcPr>
          <w:p w14:paraId="2C359874" w14:textId="77777777" w:rsidR="00D6342F" w:rsidRPr="00956A7E" w:rsidRDefault="00D6342F" w:rsidP="00B22BF0">
            <w:r w:rsidRPr="00956A7E">
              <w:t>El botón cumple con la función correspondiente</w:t>
            </w:r>
          </w:p>
        </w:tc>
        <w:tc>
          <w:tcPr>
            <w:tcW w:w="1627" w:type="dxa"/>
            <w:vAlign w:val="center"/>
          </w:tcPr>
          <w:p w14:paraId="1F26520A" w14:textId="77777777" w:rsidR="00D6342F" w:rsidRPr="00956A7E" w:rsidRDefault="00D6342F" w:rsidP="00B22BF0">
            <w:pPr>
              <w:jc w:val="center"/>
            </w:pPr>
            <w:r>
              <w:t>5</w:t>
            </w:r>
          </w:p>
        </w:tc>
        <w:tc>
          <w:tcPr>
            <w:tcW w:w="1547" w:type="dxa"/>
            <w:vAlign w:val="center"/>
          </w:tcPr>
          <w:p w14:paraId="1C261071" w14:textId="77777777" w:rsidR="00D6342F" w:rsidRPr="00956A7E" w:rsidRDefault="00D6342F" w:rsidP="00B22BF0">
            <w:pPr>
              <w:jc w:val="center"/>
            </w:pPr>
          </w:p>
        </w:tc>
      </w:tr>
      <w:tr w:rsidR="00D6342F" w:rsidRPr="00956A7E" w14:paraId="73E468AC" w14:textId="77777777" w:rsidTr="00B22BF0">
        <w:tc>
          <w:tcPr>
            <w:tcW w:w="1324" w:type="dxa"/>
            <w:vMerge/>
          </w:tcPr>
          <w:p w14:paraId="0260ABA7" w14:textId="77777777" w:rsidR="00D6342F" w:rsidRDefault="00D6342F" w:rsidP="00B22BF0"/>
        </w:tc>
        <w:tc>
          <w:tcPr>
            <w:tcW w:w="1940" w:type="dxa"/>
            <w:vMerge/>
          </w:tcPr>
          <w:p w14:paraId="51A5E189" w14:textId="77777777" w:rsidR="00D6342F" w:rsidRDefault="00D6342F" w:rsidP="00B22BF0"/>
        </w:tc>
        <w:tc>
          <w:tcPr>
            <w:tcW w:w="981" w:type="dxa"/>
            <w:vAlign w:val="center"/>
          </w:tcPr>
          <w:p w14:paraId="63CA23A1" w14:textId="77777777" w:rsidR="00D6342F" w:rsidRDefault="00D6342F" w:rsidP="00B22BF0">
            <w:pPr>
              <w:jc w:val="center"/>
            </w:pPr>
            <w:r w:rsidRPr="00AF7202">
              <w:t>3.13</w:t>
            </w:r>
            <w:r>
              <w:t>.10</w:t>
            </w:r>
          </w:p>
        </w:tc>
        <w:tc>
          <w:tcPr>
            <w:tcW w:w="712" w:type="dxa"/>
            <w:vAlign w:val="center"/>
          </w:tcPr>
          <w:p w14:paraId="5CC5C6AE" w14:textId="77777777" w:rsidR="00D6342F" w:rsidRPr="00053CD0" w:rsidRDefault="00D6342F" w:rsidP="00B22BF0">
            <w:pPr>
              <w:jc w:val="center"/>
              <w:rPr>
                <w:b/>
              </w:rPr>
            </w:pPr>
            <w:r w:rsidRPr="00053CD0">
              <w:rPr>
                <w:b/>
              </w:rPr>
              <w:t>32</w:t>
            </w:r>
          </w:p>
        </w:tc>
        <w:tc>
          <w:tcPr>
            <w:tcW w:w="2528" w:type="dxa"/>
          </w:tcPr>
          <w:p w14:paraId="2A63F055" w14:textId="77777777" w:rsidR="00D6342F" w:rsidRPr="00956A7E" w:rsidRDefault="00D6342F" w:rsidP="00B22BF0">
            <w:r w:rsidRPr="00956A7E">
              <w:t>Existe la modificación de los pagos?</w:t>
            </w:r>
          </w:p>
        </w:tc>
        <w:tc>
          <w:tcPr>
            <w:tcW w:w="2252" w:type="dxa"/>
          </w:tcPr>
          <w:p w14:paraId="5707AEAA" w14:textId="77777777" w:rsidR="00D6342F" w:rsidRPr="00956A7E" w:rsidRDefault="00D6342F" w:rsidP="00B22BF0">
            <w:r w:rsidRPr="00956A7E">
              <w:t>Módulo Modificación de los pagos</w:t>
            </w:r>
          </w:p>
        </w:tc>
        <w:tc>
          <w:tcPr>
            <w:tcW w:w="641" w:type="dxa"/>
            <w:vAlign w:val="center"/>
          </w:tcPr>
          <w:p w14:paraId="5CC49C07" w14:textId="77777777" w:rsidR="00D6342F" w:rsidRPr="005E449F" w:rsidRDefault="00D6342F" w:rsidP="00B22BF0">
            <w:pPr>
              <w:jc w:val="center"/>
            </w:pPr>
            <w:r>
              <w:t>X</w:t>
            </w:r>
          </w:p>
        </w:tc>
        <w:tc>
          <w:tcPr>
            <w:tcW w:w="602" w:type="dxa"/>
            <w:vAlign w:val="center"/>
          </w:tcPr>
          <w:p w14:paraId="7DA2A470" w14:textId="77777777" w:rsidR="00D6342F" w:rsidRPr="005E449F" w:rsidRDefault="00D6342F" w:rsidP="00B22BF0">
            <w:pPr>
              <w:jc w:val="center"/>
            </w:pPr>
          </w:p>
        </w:tc>
        <w:tc>
          <w:tcPr>
            <w:tcW w:w="1776" w:type="dxa"/>
          </w:tcPr>
          <w:p w14:paraId="638B4C1B" w14:textId="77777777" w:rsidR="00D6342F" w:rsidRPr="00956A7E" w:rsidRDefault="00D6342F" w:rsidP="00B22BF0">
            <w:r w:rsidRPr="00956A7E">
              <w:t>El módulo cumple con la función correspondiente</w:t>
            </w:r>
          </w:p>
        </w:tc>
        <w:tc>
          <w:tcPr>
            <w:tcW w:w="1627" w:type="dxa"/>
            <w:vAlign w:val="center"/>
          </w:tcPr>
          <w:p w14:paraId="71F3858B" w14:textId="77777777" w:rsidR="00D6342F" w:rsidRPr="00956A7E" w:rsidRDefault="00D6342F" w:rsidP="00B22BF0">
            <w:pPr>
              <w:jc w:val="center"/>
            </w:pPr>
            <w:r>
              <w:t>5</w:t>
            </w:r>
          </w:p>
        </w:tc>
        <w:tc>
          <w:tcPr>
            <w:tcW w:w="1547" w:type="dxa"/>
            <w:vAlign w:val="center"/>
          </w:tcPr>
          <w:p w14:paraId="26570841" w14:textId="77777777" w:rsidR="00D6342F" w:rsidRPr="00956A7E" w:rsidRDefault="00D6342F" w:rsidP="00B22BF0">
            <w:pPr>
              <w:jc w:val="center"/>
            </w:pPr>
          </w:p>
        </w:tc>
      </w:tr>
      <w:tr w:rsidR="00D6342F" w:rsidRPr="00956A7E" w14:paraId="7C458D47" w14:textId="77777777" w:rsidTr="00B22BF0">
        <w:tc>
          <w:tcPr>
            <w:tcW w:w="1324" w:type="dxa"/>
            <w:vMerge/>
          </w:tcPr>
          <w:p w14:paraId="1C907E21" w14:textId="77777777" w:rsidR="00D6342F" w:rsidRDefault="00D6342F" w:rsidP="00B22BF0"/>
        </w:tc>
        <w:tc>
          <w:tcPr>
            <w:tcW w:w="1940" w:type="dxa"/>
            <w:vMerge/>
          </w:tcPr>
          <w:p w14:paraId="6E438456" w14:textId="77777777" w:rsidR="00D6342F" w:rsidRDefault="00D6342F" w:rsidP="00B22BF0"/>
        </w:tc>
        <w:tc>
          <w:tcPr>
            <w:tcW w:w="981" w:type="dxa"/>
            <w:vAlign w:val="center"/>
          </w:tcPr>
          <w:p w14:paraId="2F38DAF8" w14:textId="77777777" w:rsidR="00D6342F" w:rsidRDefault="00D6342F" w:rsidP="00B22BF0">
            <w:pPr>
              <w:jc w:val="center"/>
            </w:pPr>
            <w:r w:rsidRPr="00AF7202">
              <w:t>3.13</w:t>
            </w:r>
            <w:r>
              <w:t>.11</w:t>
            </w:r>
          </w:p>
        </w:tc>
        <w:tc>
          <w:tcPr>
            <w:tcW w:w="712" w:type="dxa"/>
            <w:vAlign w:val="center"/>
          </w:tcPr>
          <w:p w14:paraId="33351C29" w14:textId="77777777" w:rsidR="00D6342F" w:rsidRPr="00053CD0" w:rsidRDefault="00D6342F" w:rsidP="00B22BF0">
            <w:pPr>
              <w:jc w:val="center"/>
              <w:rPr>
                <w:b/>
              </w:rPr>
            </w:pPr>
            <w:r w:rsidRPr="00053CD0">
              <w:rPr>
                <w:b/>
              </w:rPr>
              <w:t>33</w:t>
            </w:r>
          </w:p>
        </w:tc>
        <w:tc>
          <w:tcPr>
            <w:tcW w:w="2528" w:type="dxa"/>
          </w:tcPr>
          <w:p w14:paraId="17860FFD" w14:textId="77777777" w:rsidR="00D6342F" w:rsidRPr="00956A7E" w:rsidRDefault="00D6342F" w:rsidP="00B22BF0">
            <w:r w:rsidRPr="00956A7E">
              <w:t>Existe la asignación de las secciones de aulas?</w:t>
            </w:r>
          </w:p>
        </w:tc>
        <w:tc>
          <w:tcPr>
            <w:tcW w:w="2252" w:type="dxa"/>
          </w:tcPr>
          <w:p w14:paraId="0D200E24" w14:textId="77777777" w:rsidR="00D6342F" w:rsidRPr="005E449F" w:rsidRDefault="00D6342F" w:rsidP="00B22BF0">
            <w:r>
              <w:t>Módulo Asignar sección</w:t>
            </w:r>
          </w:p>
        </w:tc>
        <w:tc>
          <w:tcPr>
            <w:tcW w:w="641" w:type="dxa"/>
            <w:vAlign w:val="center"/>
          </w:tcPr>
          <w:p w14:paraId="21CB3B85" w14:textId="77777777" w:rsidR="00D6342F" w:rsidRPr="005E449F" w:rsidRDefault="00D6342F" w:rsidP="00B22BF0">
            <w:pPr>
              <w:jc w:val="center"/>
            </w:pPr>
            <w:r>
              <w:t>X</w:t>
            </w:r>
          </w:p>
        </w:tc>
        <w:tc>
          <w:tcPr>
            <w:tcW w:w="602" w:type="dxa"/>
            <w:vAlign w:val="center"/>
          </w:tcPr>
          <w:p w14:paraId="0CB718E3" w14:textId="77777777" w:rsidR="00D6342F" w:rsidRPr="005E449F" w:rsidRDefault="00D6342F" w:rsidP="00B22BF0">
            <w:pPr>
              <w:jc w:val="center"/>
            </w:pPr>
          </w:p>
        </w:tc>
        <w:tc>
          <w:tcPr>
            <w:tcW w:w="1776" w:type="dxa"/>
          </w:tcPr>
          <w:p w14:paraId="67427F73" w14:textId="77777777" w:rsidR="00D6342F" w:rsidRPr="00956A7E" w:rsidRDefault="00D6342F" w:rsidP="00B22BF0">
            <w:r w:rsidRPr="00956A7E">
              <w:t>El módulo cumple con la función correspondiente</w:t>
            </w:r>
          </w:p>
        </w:tc>
        <w:tc>
          <w:tcPr>
            <w:tcW w:w="1627" w:type="dxa"/>
            <w:vAlign w:val="center"/>
          </w:tcPr>
          <w:p w14:paraId="7D204773" w14:textId="77777777" w:rsidR="00D6342F" w:rsidRPr="00956A7E" w:rsidRDefault="00D6342F" w:rsidP="00B22BF0">
            <w:pPr>
              <w:jc w:val="center"/>
            </w:pPr>
            <w:r>
              <w:t>5</w:t>
            </w:r>
          </w:p>
        </w:tc>
        <w:tc>
          <w:tcPr>
            <w:tcW w:w="1547" w:type="dxa"/>
            <w:vAlign w:val="center"/>
          </w:tcPr>
          <w:p w14:paraId="5A61FD76" w14:textId="77777777" w:rsidR="00D6342F" w:rsidRPr="00956A7E" w:rsidRDefault="00D6342F" w:rsidP="00B22BF0">
            <w:pPr>
              <w:jc w:val="center"/>
            </w:pPr>
          </w:p>
        </w:tc>
      </w:tr>
      <w:tr w:rsidR="00D6342F" w:rsidRPr="00956A7E" w14:paraId="6F039755" w14:textId="77777777" w:rsidTr="00B22BF0">
        <w:tc>
          <w:tcPr>
            <w:tcW w:w="1324" w:type="dxa"/>
            <w:vMerge/>
          </w:tcPr>
          <w:p w14:paraId="1349CED6" w14:textId="77777777" w:rsidR="00D6342F" w:rsidRDefault="00D6342F" w:rsidP="00B22BF0"/>
        </w:tc>
        <w:tc>
          <w:tcPr>
            <w:tcW w:w="1940" w:type="dxa"/>
            <w:vMerge/>
          </w:tcPr>
          <w:p w14:paraId="1190ACE7" w14:textId="77777777" w:rsidR="00D6342F" w:rsidRDefault="00D6342F" w:rsidP="00B22BF0"/>
        </w:tc>
        <w:tc>
          <w:tcPr>
            <w:tcW w:w="981" w:type="dxa"/>
            <w:vAlign w:val="center"/>
          </w:tcPr>
          <w:p w14:paraId="7645E67E" w14:textId="77777777" w:rsidR="00D6342F" w:rsidRDefault="00D6342F" w:rsidP="00B22BF0">
            <w:pPr>
              <w:jc w:val="center"/>
            </w:pPr>
            <w:r w:rsidRPr="00AF7202">
              <w:t>3.13</w:t>
            </w:r>
            <w:r>
              <w:t>.12</w:t>
            </w:r>
          </w:p>
        </w:tc>
        <w:tc>
          <w:tcPr>
            <w:tcW w:w="712" w:type="dxa"/>
            <w:vAlign w:val="center"/>
          </w:tcPr>
          <w:p w14:paraId="72A86209" w14:textId="77777777" w:rsidR="00D6342F" w:rsidRPr="00053CD0" w:rsidRDefault="00D6342F" w:rsidP="00B22BF0">
            <w:pPr>
              <w:jc w:val="center"/>
              <w:rPr>
                <w:b/>
              </w:rPr>
            </w:pPr>
            <w:r w:rsidRPr="00053CD0">
              <w:rPr>
                <w:b/>
              </w:rPr>
              <w:t>34</w:t>
            </w:r>
          </w:p>
        </w:tc>
        <w:tc>
          <w:tcPr>
            <w:tcW w:w="2528" w:type="dxa"/>
          </w:tcPr>
          <w:p w14:paraId="40C5F39F" w14:textId="77777777" w:rsidR="00D6342F" w:rsidRPr="00956A7E" w:rsidRDefault="00D6342F" w:rsidP="00B22BF0">
            <w:r w:rsidRPr="00956A7E">
              <w:t>Existe la descarga de los datos en formato PDF?</w:t>
            </w:r>
          </w:p>
        </w:tc>
        <w:tc>
          <w:tcPr>
            <w:tcW w:w="2252" w:type="dxa"/>
          </w:tcPr>
          <w:p w14:paraId="051FFA73" w14:textId="77777777" w:rsidR="00D6342F" w:rsidRPr="005E449F" w:rsidRDefault="00D6342F" w:rsidP="00B22BF0">
            <w:r>
              <w:t>Botón Descargar en PDF</w:t>
            </w:r>
          </w:p>
        </w:tc>
        <w:tc>
          <w:tcPr>
            <w:tcW w:w="641" w:type="dxa"/>
            <w:vAlign w:val="center"/>
          </w:tcPr>
          <w:p w14:paraId="36D7BF88" w14:textId="77777777" w:rsidR="00D6342F" w:rsidRPr="005E449F" w:rsidRDefault="00D6342F" w:rsidP="00B22BF0">
            <w:pPr>
              <w:jc w:val="center"/>
            </w:pPr>
            <w:r>
              <w:t>X</w:t>
            </w:r>
          </w:p>
        </w:tc>
        <w:tc>
          <w:tcPr>
            <w:tcW w:w="602" w:type="dxa"/>
            <w:vAlign w:val="center"/>
          </w:tcPr>
          <w:p w14:paraId="0DDB8F43" w14:textId="77777777" w:rsidR="00D6342F" w:rsidRPr="005E449F" w:rsidRDefault="00D6342F" w:rsidP="00B22BF0">
            <w:pPr>
              <w:jc w:val="center"/>
            </w:pPr>
          </w:p>
        </w:tc>
        <w:tc>
          <w:tcPr>
            <w:tcW w:w="1776" w:type="dxa"/>
          </w:tcPr>
          <w:p w14:paraId="3B13C26D" w14:textId="77777777" w:rsidR="00D6342F" w:rsidRPr="00956A7E" w:rsidRDefault="00D6342F" w:rsidP="00B22BF0">
            <w:r w:rsidRPr="00956A7E">
              <w:t>El botón cumple con la función correspondiente</w:t>
            </w:r>
          </w:p>
        </w:tc>
        <w:tc>
          <w:tcPr>
            <w:tcW w:w="1627" w:type="dxa"/>
            <w:vAlign w:val="center"/>
          </w:tcPr>
          <w:p w14:paraId="00169536" w14:textId="77777777" w:rsidR="00D6342F" w:rsidRPr="00956A7E" w:rsidRDefault="00D6342F" w:rsidP="00B22BF0">
            <w:pPr>
              <w:jc w:val="center"/>
            </w:pPr>
            <w:r>
              <w:t>5</w:t>
            </w:r>
          </w:p>
        </w:tc>
        <w:tc>
          <w:tcPr>
            <w:tcW w:w="1547" w:type="dxa"/>
            <w:vAlign w:val="center"/>
          </w:tcPr>
          <w:p w14:paraId="7D66E246" w14:textId="77777777" w:rsidR="00D6342F" w:rsidRPr="00956A7E" w:rsidRDefault="00D6342F" w:rsidP="00B22BF0">
            <w:pPr>
              <w:jc w:val="center"/>
            </w:pPr>
          </w:p>
        </w:tc>
      </w:tr>
      <w:tr w:rsidR="00D6342F" w:rsidRPr="00956A7E" w14:paraId="1351CA11" w14:textId="77777777" w:rsidTr="00B22BF0">
        <w:tc>
          <w:tcPr>
            <w:tcW w:w="1324" w:type="dxa"/>
            <w:vMerge/>
          </w:tcPr>
          <w:p w14:paraId="77D181C0" w14:textId="77777777" w:rsidR="00D6342F" w:rsidRDefault="00D6342F" w:rsidP="00B22BF0"/>
        </w:tc>
        <w:tc>
          <w:tcPr>
            <w:tcW w:w="1940" w:type="dxa"/>
            <w:shd w:val="clear" w:color="auto" w:fill="FFFF00"/>
          </w:tcPr>
          <w:p w14:paraId="3B6B95EA" w14:textId="77777777" w:rsidR="00D6342F" w:rsidRDefault="00D6342F" w:rsidP="00B22BF0"/>
        </w:tc>
        <w:tc>
          <w:tcPr>
            <w:tcW w:w="981" w:type="dxa"/>
            <w:shd w:val="clear" w:color="auto" w:fill="FFFF00"/>
            <w:vAlign w:val="center"/>
          </w:tcPr>
          <w:p w14:paraId="296312E4" w14:textId="77777777" w:rsidR="00D6342F" w:rsidRPr="00AF7202" w:rsidRDefault="00D6342F" w:rsidP="00B22BF0">
            <w:pPr>
              <w:jc w:val="center"/>
            </w:pPr>
          </w:p>
        </w:tc>
        <w:tc>
          <w:tcPr>
            <w:tcW w:w="712" w:type="dxa"/>
            <w:shd w:val="clear" w:color="auto" w:fill="FFFF00"/>
            <w:vAlign w:val="center"/>
          </w:tcPr>
          <w:p w14:paraId="58D88959" w14:textId="77777777" w:rsidR="00D6342F" w:rsidRPr="00053CD0" w:rsidRDefault="00D6342F" w:rsidP="00B22BF0">
            <w:pPr>
              <w:jc w:val="center"/>
              <w:rPr>
                <w:b/>
              </w:rPr>
            </w:pPr>
          </w:p>
        </w:tc>
        <w:tc>
          <w:tcPr>
            <w:tcW w:w="2528" w:type="dxa"/>
            <w:shd w:val="clear" w:color="auto" w:fill="FFFF00"/>
          </w:tcPr>
          <w:p w14:paraId="0619F0FB" w14:textId="77777777" w:rsidR="00D6342F" w:rsidRPr="00956A7E" w:rsidRDefault="00D6342F" w:rsidP="00B22BF0"/>
        </w:tc>
        <w:tc>
          <w:tcPr>
            <w:tcW w:w="2252" w:type="dxa"/>
            <w:shd w:val="clear" w:color="auto" w:fill="FFFF00"/>
          </w:tcPr>
          <w:p w14:paraId="2C3E71E6" w14:textId="77777777" w:rsidR="00D6342F" w:rsidRDefault="00D6342F" w:rsidP="00B22BF0"/>
        </w:tc>
        <w:tc>
          <w:tcPr>
            <w:tcW w:w="641" w:type="dxa"/>
            <w:shd w:val="clear" w:color="auto" w:fill="FFFF00"/>
            <w:vAlign w:val="center"/>
          </w:tcPr>
          <w:p w14:paraId="72A45E8A" w14:textId="77777777" w:rsidR="00D6342F" w:rsidRDefault="00D6342F" w:rsidP="00B22BF0">
            <w:pPr>
              <w:jc w:val="center"/>
            </w:pPr>
          </w:p>
        </w:tc>
        <w:tc>
          <w:tcPr>
            <w:tcW w:w="602" w:type="dxa"/>
            <w:shd w:val="clear" w:color="auto" w:fill="FFFF00"/>
            <w:vAlign w:val="center"/>
          </w:tcPr>
          <w:p w14:paraId="26CBDA1B" w14:textId="77777777" w:rsidR="00D6342F" w:rsidRPr="005E449F" w:rsidRDefault="00D6342F" w:rsidP="00B22BF0">
            <w:pPr>
              <w:jc w:val="center"/>
            </w:pPr>
          </w:p>
        </w:tc>
        <w:tc>
          <w:tcPr>
            <w:tcW w:w="1776" w:type="dxa"/>
            <w:shd w:val="clear" w:color="auto" w:fill="FFFF00"/>
          </w:tcPr>
          <w:p w14:paraId="757B0EF4" w14:textId="77777777" w:rsidR="00D6342F" w:rsidRPr="00956A7E" w:rsidRDefault="00D6342F" w:rsidP="00B22BF0"/>
        </w:tc>
        <w:tc>
          <w:tcPr>
            <w:tcW w:w="1627" w:type="dxa"/>
            <w:shd w:val="clear" w:color="auto" w:fill="FFFF00"/>
            <w:vAlign w:val="center"/>
          </w:tcPr>
          <w:p w14:paraId="0CF99BFB" w14:textId="77777777" w:rsidR="00D6342F" w:rsidRPr="00956A7E" w:rsidRDefault="00D6342F" w:rsidP="00B22BF0">
            <w:pPr>
              <w:jc w:val="center"/>
            </w:pPr>
            <w:r>
              <w:t>60</w:t>
            </w:r>
          </w:p>
        </w:tc>
        <w:tc>
          <w:tcPr>
            <w:tcW w:w="1547" w:type="dxa"/>
            <w:shd w:val="clear" w:color="auto" w:fill="FFFF00"/>
            <w:vAlign w:val="center"/>
          </w:tcPr>
          <w:p w14:paraId="5EE1B10B" w14:textId="77777777" w:rsidR="00D6342F" w:rsidRPr="00956A7E" w:rsidRDefault="00D6342F" w:rsidP="00B22BF0">
            <w:pPr>
              <w:jc w:val="center"/>
            </w:pPr>
            <w:r>
              <w:t>100%</w:t>
            </w:r>
          </w:p>
        </w:tc>
      </w:tr>
      <w:tr w:rsidR="00D6342F" w:rsidRPr="00956A7E" w14:paraId="14765EB3" w14:textId="77777777" w:rsidTr="00B22BF0">
        <w:tc>
          <w:tcPr>
            <w:tcW w:w="1324" w:type="dxa"/>
            <w:vMerge/>
          </w:tcPr>
          <w:p w14:paraId="43C1A433" w14:textId="77777777" w:rsidR="00D6342F" w:rsidRDefault="00D6342F" w:rsidP="00B22BF0"/>
        </w:tc>
        <w:tc>
          <w:tcPr>
            <w:tcW w:w="1940" w:type="dxa"/>
            <w:vMerge w:val="restart"/>
            <w:vAlign w:val="center"/>
          </w:tcPr>
          <w:p w14:paraId="76C510F1" w14:textId="77777777" w:rsidR="00D6342F" w:rsidRPr="00053CD0" w:rsidRDefault="00D6342F" w:rsidP="00B22BF0">
            <w:pPr>
              <w:jc w:val="center"/>
              <w:rPr>
                <w:b/>
              </w:rPr>
            </w:pPr>
            <w:r w:rsidRPr="00053CD0">
              <w:rPr>
                <w:b/>
              </w:rPr>
              <w:t>PRUEBAS</w:t>
            </w:r>
          </w:p>
          <w:p w14:paraId="0127D448" w14:textId="77777777" w:rsidR="00D6342F" w:rsidRDefault="00D6342F" w:rsidP="00B22BF0">
            <w:pPr>
              <w:jc w:val="center"/>
            </w:pPr>
          </w:p>
        </w:tc>
        <w:tc>
          <w:tcPr>
            <w:tcW w:w="981" w:type="dxa"/>
            <w:vAlign w:val="center"/>
          </w:tcPr>
          <w:p w14:paraId="700782D4" w14:textId="77777777" w:rsidR="00D6342F" w:rsidRPr="005E449F" w:rsidRDefault="00D6342F" w:rsidP="00B22BF0">
            <w:pPr>
              <w:jc w:val="center"/>
            </w:pPr>
            <w:r>
              <w:t>3.8</w:t>
            </w:r>
          </w:p>
        </w:tc>
        <w:tc>
          <w:tcPr>
            <w:tcW w:w="712" w:type="dxa"/>
            <w:vAlign w:val="center"/>
          </w:tcPr>
          <w:p w14:paraId="6B32F374" w14:textId="77777777" w:rsidR="00D6342F" w:rsidRPr="00053CD0" w:rsidRDefault="00D6342F" w:rsidP="00B22BF0">
            <w:pPr>
              <w:jc w:val="center"/>
              <w:rPr>
                <w:b/>
              </w:rPr>
            </w:pPr>
            <w:r w:rsidRPr="00053CD0">
              <w:rPr>
                <w:b/>
              </w:rPr>
              <w:t>35</w:t>
            </w:r>
          </w:p>
        </w:tc>
        <w:tc>
          <w:tcPr>
            <w:tcW w:w="2528" w:type="dxa"/>
          </w:tcPr>
          <w:p w14:paraId="1CB298DC" w14:textId="77777777" w:rsidR="00D6342F" w:rsidRPr="00956A7E" w:rsidRDefault="00D6342F" w:rsidP="00B22BF0">
            <w:r w:rsidRPr="00956A7E">
              <w:t>Existe el plan de pruebas de matrícula y pagos</w:t>
            </w:r>
          </w:p>
        </w:tc>
        <w:tc>
          <w:tcPr>
            <w:tcW w:w="2252" w:type="dxa"/>
          </w:tcPr>
          <w:p w14:paraId="0A9F032C" w14:textId="77777777" w:rsidR="00D6342F" w:rsidRPr="00956A7E" w:rsidRDefault="00D6342F" w:rsidP="00B22BF0">
            <w:r w:rsidRPr="00956A7E">
              <w:t>Cuadro de plan de pruebas del Módulo Matrícula y Pago</w:t>
            </w:r>
          </w:p>
        </w:tc>
        <w:tc>
          <w:tcPr>
            <w:tcW w:w="641" w:type="dxa"/>
            <w:vAlign w:val="center"/>
          </w:tcPr>
          <w:p w14:paraId="11495AE5" w14:textId="77777777" w:rsidR="00D6342F" w:rsidRPr="005E449F" w:rsidRDefault="00D6342F" w:rsidP="00B22BF0">
            <w:pPr>
              <w:jc w:val="center"/>
            </w:pPr>
            <w:r>
              <w:t>X</w:t>
            </w:r>
          </w:p>
        </w:tc>
        <w:tc>
          <w:tcPr>
            <w:tcW w:w="602" w:type="dxa"/>
            <w:vAlign w:val="center"/>
          </w:tcPr>
          <w:p w14:paraId="4630C79A" w14:textId="77777777" w:rsidR="00D6342F" w:rsidRPr="005E449F" w:rsidRDefault="00D6342F" w:rsidP="00B22BF0">
            <w:pPr>
              <w:jc w:val="center"/>
            </w:pPr>
          </w:p>
        </w:tc>
        <w:tc>
          <w:tcPr>
            <w:tcW w:w="1776" w:type="dxa"/>
          </w:tcPr>
          <w:p w14:paraId="58663290" w14:textId="77777777" w:rsidR="00D6342F" w:rsidRPr="00956A7E" w:rsidRDefault="00D6342F" w:rsidP="00B22BF0">
            <w:r w:rsidRPr="00956A7E">
              <w:t>Se realizó el cuadro de plan de pruebas en condición normal y atípica</w:t>
            </w:r>
          </w:p>
        </w:tc>
        <w:tc>
          <w:tcPr>
            <w:tcW w:w="1627" w:type="dxa"/>
            <w:vAlign w:val="center"/>
          </w:tcPr>
          <w:p w14:paraId="63AEB36C" w14:textId="77777777" w:rsidR="00D6342F" w:rsidRPr="00956A7E" w:rsidRDefault="00D6342F" w:rsidP="00B22BF0">
            <w:pPr>
              <w:jc w:val="center"/>
            </w:pPr>
            <w:r>
              <w:t>5</w:t>
            </w:r>
          </w:p>
        </w:tc>
        <w:tc>
          <w:tcPr>
            <w:tcW w:w="1547" w:type="dxa"/>
            <w:vAlign w:val="center"/>
          </w:tcPr>
          <w:p w14:paraId="402632C4" w14:textId="77777777" w:rsidR="00D6342F" w:rsidRPr="00956A7E" w:rsidRDefault="00D6342F" w:rsidP="00B22BF0">
            <w:pPr>
              <w:jc w:val="center"/>
            </w:pPr>
          </w:p>
        </w:tc>
      </w:tr>
      <w:tr w:rsidR="00D6342F" w:rsidRPr="00956A7E" w14:paraId="6D3EF750" w14:textId="77777777" w:rsidTr="00B22BF0">
        <w:tc>
          <w:tcPr>
            <w:tcW w:w="1324" w:type="dxa"/>
            <w:vMerge/>
          </w:tcPr>
          <w:p w14:paraId="1C1BB62C" w14:textId="77777777" w:rsidR="00D6342F" w:rsidRDefault="00D6342F" w:rsidP="00B22BF0"/>
        </w:tc>
        <w:tc>
          <w:tcPr>
            <w:tcW w:w="1940" w:type="dxa"/>
            <w:vMerge/>
          </w:tcPr>
          <w:p w14:paraId="6E2871D9" w14:textId="77777777" w:rsidR="00D6342F" w:rsidRDefault="00D6342F" w:rsidP="00B22BF0"/>
        </w:tc>
        <w:tc>
          <w:tcPr>
            <w:tcW w:w="981" w:type="dxa"/>
            <w:vAlign w:val="center"/>
          </w:tcPr>
          <w:p w14:paraId="20A4970F" w14:textId="77777777" w:rsidR="00D6342F" w:rsidRPr="005E449F" w:rsidRDefault="00D6342F" w:rsidP="00B22BF0">
            <w:pPr>
              <w:jc w:val="center"/>
            </w:pPr>
            <w:r>
              <w:t>3.9</w:t>
            </w:r>
          </w:p>
        </w:tc>
        <w:tc>
          <w:tcPr>
            <w:tcW w:w="712" w:type="dxa"/>
            <w:vAlign w:val="center"/>
          </w:tcPr>
          <w:p w14:paraId="6543CC6D" w14:textId="77777777" w:rsidR="00D6342F" w:rsidRPr="00053CD0" w:rsidRDefault="00D6342F" w:rsidP="00B22BF0">
            <w:pPr>
              <w:jc w:val="center"/>
              <w:rPr>
                <w:b/>
              </w:rPr>
            </w:pPr>
            <w:r w:rsidRPr="00053CD0">
              <w:rPr>
                <w:b/>
              </w:rPr>
              <w:t>36</w:t>
            </w:r>
          </w:p>
        </w:tc>
        <w:tc>
          <w:tcPr>
            <w:tcW w:w="2528" w:type="dxa"/>
          </w:tcPr>
          <w:p w14:paraId="7506515A" w14:textId="77777777" w:rsidR="00D6342F" w:rsidRPr="00956A7E" w:rsidRDefault="00D6342F" w:rsidP="00B22BF0">
            <w:r w:rsidRPr="00956A7E">
              <w:t>Existe el plan de pruebas de modificaciones de matrícula y pagos</w:t>
            </w:r>
          </w:p>
        </w:tc>
        <w:tc>
          <w:tcPr>
            <w:tcW w:w="2252" w:type="dxa"/>
          </w:tcPr>
          <w:p w14:paraId="0E6BEF25" w14:textId="77777777" w:rsidR="00D6342F" w:rsidRPr="00956A7E" w:rsidRDefault="00D6342F" w:rsidP="00B22BF0">
            <w:r w:rsidRPr="00956A7E">
              <w:t>Cuadro de plan de pruebas de modificaciones del Módulo Matrícula y Pago</w:t>
            </w:r>
          </w:p>
        </w:tc>
        <w:tc>
          <w:tcPr>
            <w:tcW w:w="641" w:type="dxa"/>
            <w:vAlign w:val="center"/>
          </w:tcPr>
          <w:p w14:paraId="5DC2253F" w14:textId="77777777" w:rsidR="00D6342F" w:rsidRPr="005E449F" w:rsidRDefault="00D6342F" w:rsidP="00B22BF0">
            <w:pPr>
              <w:jc w:val="center"/>
            </w:pPr>
            <w:r>
              <w:t>X</w:t>
            </w:r>
          </w:p>
        </w:tc>
        <w:tc>
          <w:tcPr>
            <w:tcW w:w="602" w:type="dxa"/>
            <w:vAlign w:val="center"/>
          </w:tcPr>
          <w:p w14:paraId="7C1BD4AC" w14:textId="77777777" w:rsidR="00D6342F" w:rsidRPr="005E449F" w:rsidRDefault="00D6342F" w:rsidP="00B22BF0">
            <w:pPr>
              <w:jc w:val="center"/>
            </w:pPr>
          </w:p>
        </w:tc>
        <w:tc>
          <w:tcPr>
            <w:tcW w:w="1776" w:type="dxa"/>
          </w:tcPr>
          <w:p w14:paraId="52BAD52D" w14:textId="77777777" w:rsidR="00D6342F" w:rsidRPr="00956A7E" w:rsidRDefault="00D6342F" w:rsidP="00B22BF0">
            <w:r w:rsidRPr="00956A7E">
              <w:t>Se realizó el cuadro de plan de pruebas en condición normal y atípica</w:t>
            </w:r>
          </w:p>
        </w:tc>
        <w:tc>
          <w:tcPr>
            <w:tcW w:w="1627" w:type="dxa"/>
            <w:vAlign w:val="center"/>
          </w:tcPr>
          <w:p w14:paraId="64910194" w14:textId="77777777" w:rsidR="00D6342F" w:rsidRPr="00956A7E" w:rsidRDefault="00D6342F" w:rsidP="00B22BF0">
            <w:pPr>
              <w:jc w:val="center"/>
            </w:pPr>
            <w:r>
              <w:t>5</w:t>
            </w:r>
          </w:p>
        </w:tc>
        <w:tc>
          <w:tcPr>
            <w:tcW w:w="1547" w:type="dxa"/>
            <w:vAlign w:val="center"/>
          </w:tcPr>
          <w:p w14:paraId="29F669A0" w14:textId="77777777" w:rsidR="00D6342F" w:rsidRPr="00956A7E" w:rsidRDefault="00D6342F" w:rsidP="00B22BF0">
            <w:pPr>
              <w:jc w:val="center"/>
            </w:pPr>
          </w:p>
        </w:tc>
      </w:tr>
      <w:tr w:rsidR="00D6342F" w:rsidRPr="00956A7E" w14:paraId="3D3AC737" w14:textId="77777777" w:rsidTr="00B22BF0">
        <w:tc>
          <w:tcPr>
            <w:tcW w:w="1324" w:type="dxa"/>
            <w:vMerge/>
          </w:tcPr>
          <w:p w14:paraId="23A2B040" w14:textId="77777777" w:rsidR="00D6342F" w:rsidRDefault="00D6342F" w:rsidP="00B22BF0"/>
        </w:tc>
        <w:tc>
          <w:tcPr>
            <w:tcW w:w="1940" w:type="dxa"/>
            <w:vMerge/>
          </w:tcPr>
          <w:p w14:paraId="33504837" w14:textId="77777777" w:rsidR="00D6342F" w:rsidRDefault="00D6342F" w:rsidP="00B22BF0"/>
        </w:tc>
        <w:tc>
          <w:tcPr>
            <w:tcW w:w="981" w:type="dxa"/>
            <w:vAlign w:val="center"/>
          </w:tcPr>
          <w:p w14:paraId="29EF2BF7" w14:textId="77777777" w:rsidR="00D6342F" w:rsidRPr="005E449F" w:rsidRDefault="00D6342F" w:rsidP="00B22BF0">
            <w:pPr>
              <w:jc w:val="center"/>
            </w:pPr>
            <w:r>
              <w:t>3.10</w:t>
            </w:r>
          </w:p>
        </w:tc>
        <w:tc>
          <w:tcPr>
            <w:tcW w:w="712" w:type="dxa"/>
            <w:vAlign w:val="center"/>
          </w:tcPr>
          <w:p w14:paraId="57766F3B" w14:textId="77777777" w:rsidR="00D6342F" w:rsidRPr="00053CD0" w:rsidRDefault="00D6342F" w:rsidP="00B22BF0">
            <w:pPr>
              <w:jc w:val="center"/>
              <w:rPr>
                <w:b/>
              </w:rPr>
            </w:pPr>
            <w:r w:rsidRPr="00053CD0">
              <w:rPr>
                <w:b/>
              </w:rPr>
              <w:t>37</w:t>
            </w:r>
          </w:p>
        </w:tc>
        <w:tc>
          <w:tcPr>
            <w:tcW w:w="2528" w:type="dxa"/>
          </w:tcPr>
          <w:p w14:paraId="759615BA" w14:textId="77777777" w:rsidR="00D6342F" w:rsidRPr="00956A7E" w:rsidRDefault="00D6342F" w:rsidP="00B22BF0">
            <w:r w:rsidRPr="00956A7E">
              <w:t>Existe el plan de pruebas de eliminación de matrícula y pagos</w:t>
            </w:r>
          </w:p>
        </w:tc>
        <w:tc>
          <w:tcPr>
            <w:tcW w:w="2252" w:type="dxa"/>
          </w:tcPr>
          <w:p w14:paraId="19CC84F9" w14:textId="77777777" w:rsidR="00D6342F" w:rsidRPr="00956A7E" w:rsidRDefault="00D6342F" w:rsidP="00B22BF0">
            <w:r w:rsidRPr="00956A7E">
              <w:t>Cuadro de plan de pruebas de eliminación de los registros Matrícula y Pago</w:t>
            </w:r>
          </w:p>
        </w:tc>
        <w:tc>
          <w:tcPr>
            <w:tcW w:w="641" w:type="dxa"/>
            <w:vAlign w:val="center"/>
          </w:tcPr>
          <w:p w14:paraId="5615F66F" w14:textId="77777777" w:rsidR="00D6342F" w:rsidRPr="005E449F" w:rsidRDefault="00D6342F" w:rsidP="00B22BF0">
            <w:pPr>
              <w:jc w:val="center"/>
            </w:pPr>
            <w:r>
              <w:t>X</w:t>
            </w:r>
          </w:p>
        </w:tc>
        <w:tc>
          <w:tcPr>
            <w:tcW w:w="602" w:type="dxa"/>
            <w:vAlign w:val="center"/>
          </w:tcPr>
          <w:p w14:paraId="239BE016" w14:textId="77777777" w:rsidR="00D6342F" w:rsidRPr="005E449F" w:rsidRDefault="00D6342F" w:rsidP="00B22BF0">
            <w:pPr>
              <w:jc w:val="center"/>
            </w:pPr>
          </w:p>
        </w:tc>
        <w:tc>
          <w:tcPr>
            <w:tcW w:w="1776" w:type="dxa"/>
          </w:tcPr>
          <w:p w14:paraId="2DF064B7" w14:textId="77777777" w:rsidR="00D6342F" w:rsidRPr="00956A7E" w:rsidRDefault="00D6342F" w:rsidP="00B22BF0">
            <w:r w:rsidRPr="00956A7E">
              <w:t>Se realizó el cuadro de plan de pruebas en condición normal y atípica</w:t>
            </w:r>
          </w:p>
        </w:tc>
        <w:tc>
          <w:tcPr>
            <w:tcW w:w="1627" w:type="dxa"/>
            <w:vAlign w:val="center"/>
          </w:tcPr>
          <w:p w14:paraId="7A548736" w14:textId="77777777" w:rsidR="00D6342F" w:rsidRPr="00956A7E" w:rsidRDefault="00D6342F" w:rsidP="00B22BF0">
            <w:pPr>
              <w:jc w:val="center"/>
            </w:pPr>
            <w:r>
              <w:t>5</w:t>
            </w:r>
          </w:p>
        </w:tc>
        <w:tc>
          <w:tcPr>
            <w:tcW w:w="1547" w:type="dxa"/>
            <w:vAlign w:val="center"/>
          </w:tcPr>
          <w:p w14:paraId="17D40E71" w14:textId="77777777" w:rsidR="00D6342F" w:rsidRPr="00956A7E" w:rsidRDefault="00D6342F" w:rsidP="00B22BF0">
            <w:pPr>
              <w:jc w:val="center"/>
            </w:pPr>
          </w:p>
        </w:tc>
      </w:tr>
      <w:tr w:rsidR="00D6342F" w:rsidRPr="00956A7E" w14:paraId="5D2A3EA1" w14:textId="77777777" w:rsidTr="00B22BF0">
        <w:tc>
          <w:tcPr>
            <w:tcW w:w="1324" w:type="dxa"/>
            <w:vMerge/>
          </w:tcPr>
          <w:p w14:paraId="12F94B5F" w14:textId="77777777" w:rsidR="00D6342F" w:rsidRDefault="00D6342F" w:rsidP="00B22BF0"/>
        </w:tc>
        <w:tc>
          <w:tcPr>
            <w:tcW w:w="1940" w:type="dxa"/>
            <w:vMerge/>
          </w:tcPr>
          <w:p w14:paraId="00CD2C72" w14:textId="77777777" w:rsidR="00D6342F" w:rsidRDefault="00D6342F" w:rsidP="00B22BF0"/>
        </w:tc>
        <w:tc>
          <w:tcPr>
            <w:tcW w:w="981" w:type="dxa"/>
            <w:vAlign w:val="center"/>
          </w:tcPr>
          <w:p w14:paraId="5A2EB5FA" w14:textId="77777777" w:rsidR="00D6342F" w:rsidRPr="005E449F" w:rsidRDefault="00D6342F" w:rsidP="00B22BF0">
            <w:pPr>
              <w:jc w:val="center"/>
            </w:pPr>
            <w:r>
              <w:t>3.11</w:t>
            </w:r>
          </w:p>
        </w:tc>
        <w:tc>
          <w:tcPr>
            <w:tcW w:w="712" w:type="dxa"/>
            <w:vAlign w:val="center"/>
          </w:tcPr>
          <w:p w14:paraId="4D082A3D" w14:textId="77777777" w:rsidR="00D6342F" w:rsidRPr="00053CD0" w:rsidRDefault="00D6342F" w:rsidP="00B22BF0">
            <w:pPr>
              <w:jc w:val="center"/>
              <w:rPr>
                <w:b/>
              </w:rPr>
            </w:pPr>
            <w:r w:rsidRPr="00053CD0">
              <w:rPr>
                <w:b/>
              </w:rPr>
              <w:t>38</w:t>
            </w:r>
          </w:p>
        </w:tc>
        <w:tc>
          <w:tcPr>
            <w:tcW w:w="2528" w:type="dxa"/>
          </w:tcPr>
          <w:p w14:paraId="4D49331C" w14:textId="77777777" w:rsidR="00D6342F" w:rsidRPr="00956A7E" w:rsidRDefault="00D6342F" w:rsidP="00B22BF0">
            <w:r w:rsidRPr="00956A7E">
              <w:t>Existe el plan de pruebas del módulo secciones</w:t>
            </w:r>
          </w:p>
        </w:tc>
        <w:tc>
          <w:tcPr>
            <w:tcW w:w="2252" w:type="dxa"/>
          </w:tcPr>
          <w:p w14:paraId="0C3AA7EB" w14:textId="77777777" w:rsidR="00D6342F" w:rsidRPr="00956A7E" w:rsidRDefault="00D6342F" w:rsidP="00B22BF0">
            <w:r w:rsidRPr="00956A7E">
              <w:t>Cuadro de plan de pruebas del Módulo Secciones</w:t>
            </w:r>
          </w:p>
        </w:tc>
        <w:tc>
          <w:tcPr>
            <w:tcW w:w="641" w:type="dxa"/>
            <w:vAlign w:val="center"/>
          </w:tcPr>
          <w:p w14:paraId="4148A7AE" w14:textId="77777777" w:rsidR="00D6342F" w:rsidRPr="005E449F" w:rsidRDefault="00D6342F" w:rsidP="00B22BF0">
            <w:pPr>
              <w:jc w:val="center"/>
            </w:pPr>
            <w:r>
              <w:t>X</w:t>
            </w:r>
          </w:p>
        </w:tc>
        <w:tc>
          <w:tcPr>
            <w:tcW w:w="602" w:type="dxa"/>
            <w:vAlign w:val="center"/>
          </w:tcPr>
          <w:p w14:paraId="1B5598BA" w14:textId="77777777" w:rsidR="00D6342F" w:rsidRPr="005E449F" w:rsidRDefault="00D6342F" w:rsidP="00B22BF0">
            <w:pPr>
              <w:jc w:val="center"/>
            </w:pPr>
          </w:p>
        </w:tc>
        <w:tc>
          <w:tcPr>
            <w:tcW w:w="1776" w:type="dxa"/>
          </w:tcPr>
          <w:p w14:paraId="3DD0DB3B" w14:textId="77777777" w:rsidR="00D6342F" w:rsidRPr="00956A7E" w:rsidRDefault="00D6342F" w:rsidP="00B22BF0">
            <w:r w:rsidRPr="00956A7E">
              <w:t>Se realizó el cuadro de plan de pruebas en condición normal y atípica</w:t>
            </w:r>
          </w:p>
        </w:tc>
        <w:tc>
          <w:tcPr>
            <w:tcW w:w="1627" w:type="dxa"/>
            <w:vAlign w:val="center"/>
          </w:tcPr>
          <w:p w14:paraId="1077411A" w14:textId="77777777" w:rsidR="00D6342F" w:rsidRPr="00956A7E" w:rsidRDefault="00D6342F" w:rsidP="00B22BF0">
            <w:pPr>
              <w:jc w:val="center"/>
            </w:pPr>
            <w:r>
              <w:t>5</w:t>
            </w:r>
          </w:p>
        </w:tc>
        <w:tc>
          <w:tcPr>
            <w:tcW w:w="1547" w:type="dxa"/>
            <w:vAlign w:val="center"/>
          </w:tcPr>
          <w:p w14:paraId="4A092DAE" w14:textId="77777777" w:rsidR="00D6342F" w:rsidRPr="00956A7E" w:rsidRDefault="00D6342F" w:rsidP="00B22BF0">
            <w:pPr>
              <w:jc w:val="center"/>
            </w:pPr>
          </w:p>
        </w:tc>
      </w:tr>
      <w:tr w:rsidR="00D6342F" w:rsidRPr="00956A7E" w14:paraId="6CA13A47" w14:textId="77777777" w:rsidTr="00B22BF0">
        <w:tc>
          <w:tcPr>
            <w:tcW w:w="1324" w:type="dxa"/>
            <w:vMerge/>
          </w:tcPr>
          <w:p w14:paraId="38B19F33" w14:textId="77777777" w:rsidR="00D6342F" w:rsidRDefault="00D6342F" w:rsidP="00B22BF0"/>
        </w:tc>
        <w:tc>
          <w:tcPr>
            <w:tcW w:w="1940" w:type="dxa"/>
            <w:shd w:val="clear" w:color="auto" w:fill="FFFF00"/>
          </w:tcPr>
          <w:p w14:paraId="113532E9" w14:textId="77777777" w:rsidR="00D6342F" w:rsidRDefault="00D6342F" w:rsidP="00B22BF0"/>
        </w:tc>
        <w:tc>
          <w:tcPr>
            <w:tcW w:w="981" w:type="dxa"/>
            <w:shd w:val="clear" w:color="auto" w:fill="FFFF00"/>
            <w:vAlign w:val="center"/>
          </w:tcPr>
          <w:p w14:paraId="40EEBDC8" w14:textId="77777777" w:rsidR="00D6342F" w:rsidRDefault="00D6342F" w:rsidP="00B22BF0">
            <w:pPr>
              <w:jc w:val="center"/>
            </w:pPr>
          </w:p>
        </w:tc>
        <w:tc>
          <w:tcPr>
            <w:tcW w:w="712" w:type="dxa"/>
            <w:shd w:val="clear" w:color="auto" w:fill="FFFF00"/>
            <w:vAlign w:val="center"/>
          </w:tcPr>
          <w:p w14:paraId="21F370C8" w14:textId="77777777" w:rsidR="00D6342F" w:rsidRPr="00053CD0" w:rsidRDefault="00D6342F" w:rsidP="00B22BF0">
            <w:pPr>
              <w:jc w:val="center"/>
              <w:rPr>
                <w:b/>
              </w:rPr>
            </w:pPr>
          </w:p>
        </w:tc>
        <w:tc>
          <w:tcPr>
            <w:tcW w:w="2528" w:type="dxa"/>
            <w:shd w:val="clear" w:color="auto" w:fill="FFFF00"/>
          </w:tcPr>
          <w:p w14:paraId="133A7B4E" w14:textId="77777777" w:rsidR="00D6342F" w:rsidRPr="00956A7E" w:rsidRDefault="00D6342F" w:rsidP="00B22BF0"/>
        </w:tc>
        <w:tc>
          <w:tcPr>
            <w:tcW w:w="2252" w:type="dxa"/>
            <w:shd w:val="clear" w:color="auto" w:fill="FFFF00"/>
          </w:tcPr>
          <w:p w14:paraId="45992039" w14:textId="77777777" w:rsidR="00D6342F" w:rsidRPr="00956A7E" w:rsidRDefault="00D6342F" w:rsidP="00B22BF0"/>
        </w:tc>
        <w:tc>
          <w:tcPr>
            <w:tcW w:w="641" w:type="dxa"/>
            <w:shd w:val="clear" w:color="auto" w:fill="FFFF00"/>
            <w:vAlign w:val="center"/>
          </w:tcPr>
          <w:p w14:paraId="1E761016" w14:textId="77777777" w:rsidR="00D6342F" w:rsidRDefault="00D6342F" w:rsidP="00B22BF0">
            <w:pPr>
              <w:jc w:val="center"/>
            </w:pPr>
          </w:p>
        </w:tc>
        <w:tc>
          <w:tcPr>
            <w:tcW w:w="602" w:type="dxa"/>
            <w:shd w:val="clear" w:color="auto" w:fill="FFFF00"/>
            <w:vAlign w:val="center"/>
          </w:tcPr>
          <w:p w14:paraId="3253EC9E" w14:textId="77777777" w:rsidR="00D6342F" w:rsidRPr="005E449F" w:rsidRDefault="00D6342F" w:rsidP="00B22BF0">
            <w:pPr>
              <w:jc w:val="center"/>
            </w:pPr>
          </w:p>
        </w:tc>
        <w:tc>
          <w:tcPr>
            <w:tcW w:w="1776" w:type="dxa"/>
            <w:shd w:val="clear" w:color="auto" w:fill="FFFF00"/>
          </w:tcPr>
          <w:p w14:paraId="58A92DF5" w14:textId="77777777" w:rsidR="00D6342F" w:rsidRPr="00956A7E" w:rsidRDefault="00D6342F" w:rsidP="00B22BF0"/>
        </w:tc>
        <w:tc>
          <w:tcPr>
            <w:tcW w:w="1627" w:type="dxa"/>
            <w:shd w:val="clear" w:color="auto" w:fill="FFFF00"/>
            <w:vAlign w:val="center"/>
          </w:tcPr>
          <w:p w14:paraId="6D54F18F" w14:textId="77777777" w:rsidR="00D6342F" w:rsidRPr="00956A7E" w:rsidRDefault="00D6342F" w:rsidP="00B22BF0">
            <w:pPr>
              <w:jc w:val="center"/>
            </w:pPr>
            <w:r>
              <w:t>20</w:t>
            </w:r>
          </w:p>
        </w:tc>
        <w:tc>
          <w:tcPr>
            <w:tcW w:w="1547" w:type="dxa"/>
            <w:shd w:val="clear" w:color="auto" w:fill="FFFF00"/>
            <w:vAlign w:val="center"/>
          </w:tcPr>
          <w:p w14:paraId="6EC3E7D1" w14:textId="77777777" w:rsidR="00D6342F" w:rsidRPr="00956A7E" w:rsidRDefault="00D6342F" w:rsidP="00B22BF0">
            <w:pPr>
              <w:jc w:val="center"/>
            </w:pPr>
            <w:r>
              <w:t>100%</w:t>
            </w:r>
          </w:p>
        </w:tc>
      </w:tr>
      <w:tr w:rsidR="00D6342F" w:rsidRPr="00B07E43" w14:paraId="71E24E16" w14:textId="77777777" w:rsidTr="00B22BF0">
        <w:tc>
          <w:tcPr>
            <w:tcW w:w="12756" w:type="dxa"/>
            <w:gridSpan w:val="9"/>
            <w:shd w:val="clear" w:color="auto" w:fill="FFFF00"/>
            <w:vAlign w:val="center"/>
          </w:tcPr>
          <w:p w14:paraId="0045B1A7" w14:textId="77777777" w:rsidR="00D6342F" w:rsidRPr="00230693" w:rsidRDefault="00D6342F" w:rsidP="00B22BF0">
            <w:pPr>
              <w:jc w:val="right"/>
              <w:rPr>
                <w:b/>
              </w:rPr>
            </w:pPr>
            <w:r w:rsidRPr="00230693">
              <w:rPr>
                <w:b/>
              </w:rPr>
              <w:t>TOTAL DOMINIO</w:t>
            </w:r>
          </w:p>
        </w:tc>
        <w:tc>
          <w:tcPr>
            <w:tcW w:w="1627" w:type="dxa"/>
            <w:shd w:val="clear" w:color="auto" w:fill="FFFF00"/>
            <w:vAlign w:val="center"/>
          </w:tcPr>
          <w:p w14:paraId="0CBD10E3" w14:textId="77777777" w:rsidR="00D6342F" w:rsidRPr="00B07E43" w:rsidRDefault="00D6342F" w:rsidP="00B22BF0">
            <w:pPr>
              <w:jc w:val="center"/>
              <w:rPr>
                <w:b/>
              </w:rPr>
            </w:pPr>
            <w:r w:rsidRPr="00B07E43">
              <w:rPr>
                <w:b/>
              </w:rPr>
              <w:t>146</w:t>
            </w:r>
          </w:p>
        </w:tc>
        <w:tc>
          <w:tcPr>
            <w:tcW w:w="1547" w:type="dxa"/>
            <w:shd w:val="clear" w:color="auto" w:fill="FFFF00"/>
            <w:vAlign w:val="center"/>
          </w:tcPr>
          <w:p w14:paraId="4C3D974D" w14:textId="77777777" w:rsidR="00D6342F" w:rsidRPr="00B07E43" w:rsidRDefault="00D6342F" w:rsidP="00B22BF0">
            <w:pPr>
              <w:jc w:val="center"/>
              <w:rPr>
                <w:b/>
              </w:rPr>
            </w:pPr>
            <w:r w:rsidRPr="00B07E43">
              <w:rPr>
                <w:b/>
              </w:rPr>
              <w:t>86%</w:t>
            </w:r>
          </w:p>
        </w:tc>
      </w:tr>
      <w:tr w:rsidR="00D6342F" w:rsidRPr="00956A7E" w14:paraId="1347D9F0" w14:textId="77777777" w:rsidTr="00B22BF0">
        <w:tc>
          <w:tcPr>
            <w:tcW w:w="1324" w:type="dxa"/>
            <w:vMerge w:val="restart"/>
            <w:vAlign w:val="center"/>
          </w:tcPr>
          <w:p w14:paraId="11DA8CD8" w14:textId="77777777" w:rsidR="00D6342F" w:rsidRDefault="00D6342F" w:rsidP="00B22BF0">
            <w:pPr>
              <w:jc w:val="center"/>
            </w:pPr>
            <w:r w:rsidRPr="00053CD0">
              <w:rPr>
                <w:b/>
              </w:rPr>
              <w:t>SCRUM</w:t>
            </w:r>
          </w:p>
        </w:tc>
        <w:tc>
          <w:tcPr>
            <w:tcW w:w="1940" w:type="dxa"/>
            <w:vMerge w:val="restart"/>
            <w:vAlign w:val="center"/>
          </w:tcPr>
          <w:p w14:paraId="0859EED9" w14:textId="77777777" w:rsidR="00D6342F" w:rsidRPr="00053CD0" w:rsidRDefault="00D6342F" w:rsidP="00B22BF0">
            <w:pPr>
              <w:jc w:val="center"/>
              <w:rPr>
                <w:b/>
              </w:rPr>
            </w:pPr>
            <w:r w:rsidRPr="00053CD0">
              <w:rPr>
                <w:b/>
              </w:rPr>
              <w:t>SEGUIMIENTO DE SPRINT</w:t>
            </w:r>
          </w:p>
          <w:p w14:paraId="7D2CAD08" w14:textId="77777777" w:rsidR="00D6342F" w:rsidRDefault="00D6342F" w:rsidP="00B22BF0">
            <w:pPr>
              <w:jc w:val="center"/>
            </w:pPr>
          </w:p>
        </w:tc>
        <w:tc>
          <w:tcPr>
            <w:tcW w:w="981" w:type="dxa"/>
            <w:vAlign w:val="center"/>
          </w:tcPr>
          <w:p w14:paraId="35F70092" w14:textId="77777777" w:rsidR="00D6342F" w:rsidRPr="005E449F" w:rsidRDefault="00D6342F" w:rsidP="00B22BF0">
            <w:pPr>
              <w:jc w:val="center"/>
            </w:pPr>
            <w:r>
              <w:t>3.12</w:t>
            </w:r>
          </w:p>
        </w:tc>
        <w:tc>
          <w:tcPr>
            <w:tcW w:w="712" w:type="dxa"/>
            <w:vAlign w:val="center"/>
          </w:tcPr>
          <w:p w14:paraId="5FDDB3D5" w14:textId="77777777" w:rsidR="00D6342F" w:rsidRPr="00053CD0" w:rsidRDefault="00D6342F" w:rsidP="00B22BF0">
            <w:pPr>
              <w:jc w:val="center"/>
              <w:rPr>
                <w:b/>
              </w:rPr>
            </w:pPr>
            <w:r w:rsidRPr="00053CD0">
              <w:rPr>
                <w:b/>
              </w:rPr>
              <w:t>39</w:t>
            </w:r>
          </w:p>
        </w:tc>
        <w:tc>
          <w:tcPr>
            <w:tcW w:w="2528" w:type="dxa"/>
          </w:tcPr>
          <w:p w14:paraId="5748E791" w14:textId="77777777" w:rsidR="00D6342F" w:rsidRPr="00956A7E" w:rsidRDefault="00D6342F" w:rsidP="00B22BF0">
            <w:r w:rsidRPr="00956A7E">
              <w:t>Se ha realizado la planificación del Sprint?</w:t>
            </w:r>
          </w:p>
        </w:tc>
        <w:tc>
          <w:tcPr>
            <w:tcW w:w="2252" w:type="dxa"/>
          </w:tcPr>
          <w:p w14:paraId="22E882D0" w14:textId="77777777" w:rsidR="00D6342F" w:rsidRPr="005E449F" w:rsidRDefault="00D6342F" w:rsidP="00B22BF0">
            <w:r>
              <w:t xml:space="preserve">Tablero de Gestión </w:t>
            </w:r>
          </w:p>
        </w:tc>
        <w:tc>
          <w:tcPr>
            <w:tcW w:w="641" w:type="dxa"/>
            <w:vAlign w:val="center"/>
          </w:tcPr>
          <w:p w14:paraId="4CEF36EF" w14:textId="77777777" w:rsidR="00D6342F" w:rsidRPr="005E449F" w:rsidRDefault="00D6342F" w:rsidP="00B22BF0">
            <w:pPr>
              <w:jc w:val="center"/>
            </w:pPr>
            <w:r>
              <w:t>X</w:t>
            </w:r>
          </w:p>
        </w:tc>
        <w:tc>
          <w:tcPr>
            <w:tcW w:w="602" w:type="dxa"/>
            <w:vAlign w:val="center"/>
          </w:tcPr>
          <w:p w14:paraId="101B52B5" w14:textId="77777777" w:rsidR="00D6342F" w:rsidRPr="005E449F" w:rsidRDefault="00D6342F" w:rsidP="00B22BF0">
            <w:pPr>
              <w:jc w:val="center"/>
            </w:pPr>
          </w:p>
        </w:tc>
        <w:tc>
          <w:tcPr>
            <w:tcW w:w="1776" w:type="dxa"/>
          </w:tcPr>
          <w:p w14:paraId="0340A21B" w14:textId="77777777" w:rsidR="00D6342F" w:rsidRPr="00956A7E" w:rsidRDefault="00D6342F" w:rsidP="00B22BF0">
            <w:r w:rsidRPr="00956A7E">
              <w:t>Se desarrolló el tablero de gestión en forma completa</w:t>
            </w:r>
          </w:p>
        </w:tc>
        <w:tc>
          <w:tcPr>
            <w:tcW w:w="1627" w:type="dxa"/>
            <w:vAlign w:val="center"/>
          </w:tcPr>
          <w:p w14:paraId="619789B3" w14:textId="77777777" w:rsidR="00D6342F" w:rsidRPr="00956A7E" w:rsidRDefault="00D6342F" w:rsidP="00B22BF0">
            <w:pPr>
              <w:jc w:val="center"/>
            </w:pPr>
            <w:r>
              <w:t>5</w:t>
            </w:r>
          </w:p>
        </w:tc>
        <w:tc>
          <w:tcPr>
            <w:tcW w:w="1547" w:type="dxa"/>
            <w:vAlign w:val="center"/>
          </w:tcPr>
          <w:p w14:paraId="0D8A7219" w14:textId="77777777" w:rsidR="00D6342F" w:rsidRPr="00956A7E" w:rsidRDefault="00D6342F" w:rsidP="00B22BF0">
            <w:pPr>
              <w:jc w:val="center"/>
            </w:pPr>
          </w:p>
        </w:tc>
      </w:tr>
      <w:tr w:rsidR="00D6342F" w14:paraId="002926B9" w14:textId="77777777" w:rsidTr="00B22BF0">
        <w:tc>
          <w:tcPr>
            <w:tcW w:w="1324" w:type="dxa"/>
            <w:vMerge/>
          </w:tcPr>
          <w:p w14:paraId="46809026" w14:textId="77777777" w:rsidR="00D6342F" w:rsidRDefault="00D6342F" w:rsidP="00B22BF0"/>
        </w:tc>
        <w:tc>
          <w:tcPr>
            <w:tcW w:w="1940" w:type="dxa"/>
            <w:vMerge/>
          </w:tcPr>
          <w:p w14:paraId="4D26D1FA" w14:textId="77777777" w:rsidR="00D6342F" w:rsidRDefault="00D6342F" w:rsidP="00B22BF0"/>
        </w:tc>
        <w:tc>
          <w:tcPr>
            <w:tcW w:w="981" w:type="dxa"/>
            <w:vAlign w:val="center"/>
          </w:tcPr>
          <w:p w14:paraId="65524B4B" w14:textId="77777777" w:rsidR="00D6342F" w:rsidRPr="005E449F" w:rsidRDefault="00D6342F" w:rsidP="00B22BF0">
            <w:pPr>
              <w:jc w:val="center"/>
            </w:pPr>
            <w:r>
              <w:t>-</w:t>
            </w:r>
          </w:p>
        </w:tc>
        <w:tc>
          <w:tcPr>
            <w:tcW w:w="712" w:type="dxa"/>
            <w:vAlign w:val="center"/>
          </w:tcPr>
          <w:p w14:paraId="211F7688" w14:textId="77777777" w:rsidR="00D6342F" w:rsidRPr="00053CD0" w:rsidRDefault="00D6342F" w:rsidP="00B22BF0">
            <w:pPr>
              <w:jc w:val="center"/>
              <w:rPr>
                <w:b/>
              </w:rPr>
            </w:pPr>
            <w:r w:rsidRPr="00053CD0">
              <w:rPr>
                <w:b/>
              </w:rPr>
              <w:t>40</w:t>
            </w:r>
          </w:p>
        </w:tc>
        <w:tc>
          <w:tcPr>
            <w:tcW w:w="2528" w:type="dxa"/>
          </w:tcPr>
          <w:p w14:paraId="4F1303AA" w14:textId="77777777" w:rsidR="00D6342F" w:rsidRPr="00956A7E" w:rsidRDefault="00D6342F" w:rsidP="00B22BF0">
            <w:r w:rsidRPr="00956A7E">
              <w:t>Se ha realizado la ceremonia diaria de Sprint?</w:t>
            </w:r>
          </w:p>
        </w:tc>
        <w:tc>
          <w:tcPr>
            <w:tcW w:w="2252" w:type="dxa"/>
          </w:tcPr>
          <w:p w14:paraId="27807CCE" w14:textId="77777777" w:rsidR="00D6342F" w:rsidRPr="005E449F" w:rsidRDefault="00D6342F" w:rsidP="00B22BF0">
            <w:r>
              <w:t>Reporte Daily Sprint</w:t>
            </w:r>
          </w:p>
        </w:tc>
        <w:tc>
          <w:tcPr>
            <w:tcW w:w="641" w:type="dxa"/>
            <w:vAlign w:val="center"/>
          </w:tcPr>
          <w:p w14:paraId="0740C1D5" w14:textId="77777777" w:rsidR="00D6342F" w:rsidRPr="005E449F" w:rsidRDefault="00D6342F" w:rsidP="00B22BF0">
            <w:pPr>
              <w:jc w:val="center"/>
            </w:pPr>
          </w:p>
        </w:tc>
        <w:tc>
          <w:tcPr>
            <w:tcW w:w="602" w:type="dxa"/>
            <w:vAlign w:val="center"/>
          </w:tcPr>
          <w:p w14:paraId="5A58B76F" w14:textId="77777777" w:rsidR="00D6342F" w:rsidRPr="005E449F" w:rsidRDefault="00D6342F" w:rsidP="00B22BF0">
            <w:pPr>
              <w:jc w:val="center"/>
            </w:pPr>
            <w:r>
              <w:t>X</w:t>
            </w:r>
          </w:p>
        </w:tc>
        <w:tc>
          <w:tcPr>
            <w:tcW w:w="1776" w:type="dxa"/>
          </w:tcPr>
          <w:p w14:paraId="1881F9DD" w14:textId="77777777" w:rsidR="00D6342F" w:rsidRPr="005E449F" w:rsidRDefault="00D6342F" w:rsidP="00B22BF0">
            <w:r>
              <w:t xml:space="preserve">No se tiene reporte </w:t>
            </w:r>
          </w:p>
        </w:tc>
        <w:tc>
          <w:tcPr>
            <w:tcW w:w="1627" w:type="dxa"/>
            <w:vAlign w:val="center"/>
          </w:tcPr>
          <w:p w14:paraId="4D5B5346" w14:textId="77777777" w:rsidR="00D6342F" w:rsidRPr="005E449F" w:rsidRDefault="00D6342F" w:rsidP="00B22BF0">
            <w:pPr>
              <w:jc w:val="center"/>
            </w:pPr>
            <w:r>
              <w:t>1</w:t>
            </w:r>
          </w:p>
        </w:tc>
        <w:tc>
          <w:tcPr>
            <w:tcW w:w="1547" w:type="dxa"/>
            <w:vAlign w:val="center"/>
          </w:tcPr>
          <w:p w14:paraId="439682EA" w14:textId="77777777" w:rsidR="00D6342F" w:rsidRDefault="00D6342F" w:rsidP="00B22BF0">
            <w:pPr>
              <w:jc w:val="center"/>
            </w:pPr>
          </w:p>
        </w:tc>
      </w:tr>
      <w:tr w:rsidR="00D6342F" w14:paraId="332F308C" w14:textId="77777777" w:rsidTr="00B22BF0">
        <w:tc>
          <w:tcPr>
            <w:tcW w:w="1324" w:type="dxa"/>
            <w:vMerge/>
          </w:tcPr>
          <w:p w14:paraId="45BF4745" w14:textId="77777777" w:rsidR="00D6342F" w:rsidRDefault="00D6342F" w:rsidP="00B22BF0"/>
        </w:tc>
        <w:tc>
          <w:tcPr>
            <w:tcW w:w="1940" w:type="dxa"/>
            <w:vMerge/>
          </w:tcPr>
          <w:p w14:paraId="561E0785" w14:textId="77777777" w:rsidR="00D6342F" w:rsidRDefault="00D6342F" w:rsidP="00B22BF0"/>
        </w:tc>
        <w:tc>
          <w:tcPr>
            <w:tcW w:w="981" w:type="dxa"/>
            <w:vAlign w:val="center"/>
          </w:tcPr>
          <w:p w14:paraId="59135F4B" w14:textId="77777777" w:rsidR="00D6342F" w:rsidRPr="005E449F" w:rsidRDefault="00D6342F" w:rsidP="00B22BF0">
            <w:pPr>
              <w:jc w:val="center"/>
            </w:pPr>
            <w:r>
              <w:t>-</w:t>
            </w:r>
          </w:p>
        </w:tc>
        <w:tc>
          <w:tcPr>
            <w:tcW w:w="712" w:type="dxa"/>
            <w:vAlign w:val="center"/>
          </w:tcPr>
          <w:p w14:paraId="573BA240" w14:textId="77777777" w:rsidR="00D6342F" w:rsidRPr="00053CD0" w:rsidRDefault="00D6342F" w:rsidP="00B22BF0">
            <w:pPr>
              <w:jc w:val="center"/>
              <w:rPr>
                <w:b/>
              </w:rPr>
            </w:pPr>
            <w:r w:rsidRPr="00053CD0">
              <w:rPr>
                <w:b/>
              </w:rPr>
              <w:t>41</w:t>
            </w:r>
          </w:p>
        </w:tc>
        <w:tc>
          <w:tcPr>
            <w:tcW w:w="2528" w:type="dxa"/>
          </w:tcPr>
          <w:p w14:paraId="25CC6192" w14:textId="77777777" w:rsidR="00D6342F" w:rsidRPr="00956A7E" w:rsidRDefault="00D6342F" w:rsidP="00B22BF0">
            <w:r w:rsidRPr="00956A7E">
              <w:t>Se ha realizado la retrospectiva del Sprint?</w:t>
            </w:r>
          </w:p>
        </w:tc>
        <w:tc>
          <w:tcPr>
            <w:tcW w:w="2252" w:type="dxa"/>
          </w:tcPr>
          <w:p w14:paraId="2CC7DC3B" w14:textId="77777777" w:rsidR="00D6342F" w:rsidRPr="005E449F" w:rsidRDefault="00D6342F" w:rsidP="00B22BF0">
            <w:r>
              <w:t>Reporte Sprint Retrospective</w:t>
            </w:r>
          </w:p>
        </w:tc>
        <w:tc>
          <w:tcPr>
            <w:tcW w:w="641" w:type="dxa"/>
            <w:vAlign w:val="center"/>
          </w:tcPr>
          <w:p w14:paraId="0A589423" w14:textId="77777777" w:rsidR="00D6342F" w:rsidRPr="005E449F" w:rsidRDefault="00D6342F" w:rsidP="00B22BF0">
            <w:pPr>
              <w:jc w:val="center"/>
            </w:pPr>
          </w:p>
        </w:tc>
        <w:tc>
          <w:tcPr>
            <w:tcW w:w="602" w:type="dxa"/>
            <w:vAlign w:val="center"/>
          </w:tcPr>
          <w:p w14:paraId="0337A7E2" w14:textId="77777777" w:rsidR="00D6342F" w:rsidRPr="005E449F" w:rsidRDefault="00D6342F" w:rsidP="00B22BF0">
            <w:pPr>
              <w:jc w:val="center"/>
            </w:pPr>
            <w:r>
              <w:t>X</w:t>
            </w:r>
          </w:p>
        </w:tc>
        <w:tc>
          <w:tcPr>
            <w:tcW w:w="1776" w:type="dxa"/>
          </w:tcPr>
          <w:p w14:paraId="0930402D" w14:textId="77777777" w:rsidR="00D6342F" w:rsidRPr="005E449F" w:rsidRDefault="00D6342F" w:rsidP="00B22BF0">
            <w:r>
              <w:t>No se tiene reporte</w:t>
            </w:r>
          </w:p>
        </w:tc>
        <w:tc>
          <w:tcPr>
            <w:tcW w:w="1627" w:type="dxa"/>
            <w:vAlign w:val="center"/>
          </w:tcPr>
          <w:p w14:paraId="1B1AC53C" w14:textId="77777777" w:rsidR="00D6342F" w:rsidRPr="005E449F" w:rsidRDefault="00D6342F" w:rsidP="00B22BF0">
            <w:pPr>
              <w:jc w:val="center"/>
            </w:pPr>
            <w:r>
              <w:t>1</w:t>
            </w:r>
          </w:p>
        </w:tc>
        <w:tc>
          <w:tcPr>
            <w:tcW w:w="1547" w:type="dxa"/>
            <w:vAlign w:val="center"/>
          </w:tcPr>
          <w:p w14:paraId="6D0D52D2" w14:textId="77777777" w:rsidR="00D6342F" w:rsidRDefault="00D6342F" w:rsidP="00B22BF0">
            <w:pPr>
              <w:jc w:val="center"/>
            </w:pPr>
          </w:p>
        </w:tc>
      </w:tr>
      <w:tr w:rsidR="00D6342F" w14:paraId="68D697B8" w14:textId="77777777" w:rsidTr="00B22BF0">
        <w:tc>
          <w:tcPr>
            <w:tcW w:w="1324" w:type="dxa"/>
            <w:vMerge/>
          </w:tcPr>
          <w:p w14:paraId="34663C75" w14:textId="77777777" w:rsidR="00D6342F" w:rsidRDefault="00D6342F" w:rsidP="00B22BF0"/>
        </w:tc>
        <w:tc>
          <w:tcPr>
            <w:tcW w:w="1940" w:type="dxa"/>
            <w:vMerge/>
          </w:tcPr>
          <w:p w14:paraId="512A26ED" w14:textId="77777777" w:rsidR="00D6342F" w:rsidRDefault="00D6342F" w:rsidP="00B22BF0"/>
        </w:tc>
        <w:tc>
          <w:tcPr>
            <w:tcW w:w="981" w:type="dxa"/>
            <w:vAlign w:val="center"/>
          </w:tcPr>
          <w:p w14:paraId="59242471" w14:textId="77777777" w:rsidR="00D6342F" w:rsidRPr="005E449F" w:rsidRDefault="00D6342F" w:rsidP="00B22BF0">
            <w:pPr>
              <w:jc w:val="center"/>
            </w:pPr>
            <w:r>
              <w:t>-</w:t>
            </w:r>
          </w:p>
        </w:tc>
        <w:tc>
          <w:tcPr>
            <w:tcW w:w="712" w:type="dxa"/>
            <w:vAlign w:val="center"/>
          </w:tcPr>
          <w:p w14:paraId="5A96F4CA" w14:textId="77777777" w:rsidR="00D6342F" w:rsidRPr="00053CD0" w:rsidRDefault="00D6342F" w:rsidP="00B22BF0">
            <w:pPr>
              <w:jc w:val="center"/>
              <w:rPr>
                <w:b/>
              </w:rPr>
            </w:pPr>
            <w:r w:rsidRPr="00053CD0">
              <w:rPr>
                <w:b/>
              </w:rPr>
              <w:t>42</w:t>
            </w:r>
          </w:p>
        </w:tc>
        <w:tc>
          <w:tcPr>
            <w:tcW w:w="2528" w:type="dxa"/>
          </w:tcPr>
          <w:p w14:paraId="6C39DF3E" w14:textId="77777777" w:rsidR="00D6342F" w:rsidRPr="00956A7E" w:rsidRDefault="00D6342F" w:rsidP="00B22BF0">
            <w:r w:rsidRPr="00956A7E">
              <w:t>Se ha realizado la revisión del Sprint?</w:t>
            </w:r>
          </w:p>
        </w:tc>
        <w:tc>
          <w:tcPr>
            <w:tcW w:w="2252" w:type="dxa"/>
          </w:tcPr>
          <w:p w14:paraId="03364304" w14:textId="77777777" w:rsidR="00D6342F" w:rsidRPr="005E449F" w:rsidRDefault="00D6342F" w:rsidP="00B22BF0">
            <w:r>
              <w:t>Reporte Sprint Review</w:t>
            </w:r>
          </w:p>
        </w:tc>
        <w:tc>
          <w:tcPr>
            <w:tcW w:w="641" w:type="dxa"/>
            <w:vAlign w:val="center"/>
          </w:tcPr>
          <w:p w14:paraId="53B59CBC" w14:textId="77777777" w:rsidR="00D6342F" w:rsidRPr="005E449F" w:rsidRDefault="00D6342F" w:rsidP="00B22BF0">
            <w:pPr>
              <w:jc w:val="center"/>
            </w:pPr>
          </w:p>
        </w:tc>
        <w:tc>
          <w:tcPr>
            <w:tcW w:w="602" w:type="dxa"/>
            <w:vAlign w:val="center"/>
          </w:tcPr>
          <w:p w14:paraId="794ABF8C" w14:textId="77777777" w:rsidR="00D6342F" w:rsidRPr="005E449F" w:rsidRDefault="00D6342F" w:rsidP="00B22BF0">
            <w:pPr>
              <w:jc w:val="center"/>
            </w:pPr>
            <w:r>
              <w:t>X</w:t>
            </w:r>
          </w:p>
        </w:tc>
        <w:tc>
          <w:tcPr>
            <w:tcW w:w="1776" w:type="dxa"/>
          </w:tcPr>
          <w:p w14:paraId="43A35A3E" w14:textId="77777777" w:rsidR="00D6342F" w:rsidRPr="005E449F" w:rsidRDefault="00D6342F" w:rsidP="00B22BF0">
            <w:r>
              <w:t>No se tiene reporte</w:t>
            </w:r>
          </w:p>
        </w:tc>
        <w:tc>
          <w:tcPr>
            <w:tcW w:w="1627" w:type="dxa"/>
            <w:vAlign w:val="center"/>
          </w:tcPr>
          <w:p w14:paraId="6CC9C414" w14:textId="77777777" w:rsidR="00D6342F" w:rsidRPr="005E449F" w:rsidRDefault="00D6342F" w:rsidP="00B22BF0">
            <w:pPr>
              <w:jc w:val="center"/>
            </w:pPr>
            <w:r>
              <w:t>1</w:t>
            </w:r>
          </w:p>
        </w:tc>
        <w:tc>
          <w:tcPr>
            <w:tcW w:w="1547" w:type="dxa"/>
            <w:vAlign w:val="center"/>
          </w:tcPr>
          <w:p w14:paraId="13741F04" w14:textId="77777777" w:rsidR="00D6342F" w:rsidRDefault="00D6342F" w:rsidP="00B22BF0">
            <w:pPr>
              <w:jc w:val="center"/>
            </w:pPr>
          </w:p>
        </w:tc>
      </w:tr>
      <w:tr w:rsidR="00D6342F" w:rsidRPr="00956A7E" w14:paraId="5CD87BF9" w14:textId="77777777" w:rsidTr="00B22BF0">
        <w:tc>
          <w:tcPr>
            <w:tcW w:w="1324" w:type="dxa"/>
            <w:vMerge/>
          </w:tcPr>
          <w:p w14:paraId="0B8761B0" w14:textId="77777777" w:rsidR="00D6342F" w:rsidRDefault="00D6342F" w:rsidP="00B22BF0"/>
        </w:tc>
        <w:tc>
          <w:tcPr>
            <w:tcW w:w="1940" w:type="dxa"/>
            <w:vMerge/>
          </w:tcPr>
          <w:p w14:paraId="63BB495E" w14:textId="77777777" w:rsidR="00D6342F" w:rsidRDefault="00D6342F" w:rsidP="00B22BF0"/>
        </w:tc>
        <w:tc>
          <w:tcPr>
            <w:tcW w:w="981" w:type="dxa"/>
            <w:vAlign w:val="center"/>
          </w:tcPr>
          <w:p w14:paraId="22FA9057" w14:textId="77777777" w:rsidR="00D6342F" w:rsidRPr="005E449F" w:rsidRDefault="00D6342F" w:rsidP="00B22BF0">
            <w:pPr>
              <w:jc w:val="center"/>
            </w:pPr>
            <w:r>
              <w:t>3.15</w:t>
            </w:r>
          </w:p>
        </w:tc>
        <w:tc>
          <w:tcPr>
            <w:tcW w:w="712" w:type="dxa"/>
            <w:vAlign w:val="center"/>
          </w:tcPr>
          <w:p w14:paraId="01801062" w14:textId="77777777" w:rsidR="00D6342F" w:rsidRPr="00053CD0" w:rsidRDefault="00D6342F" w:rsidP="00B22BF0">
            <w:pPr>
              <w:jc w:val="center"/>
              <w:rPr>
                <w:b/>
              </w:rPr>
            </w:pPr>
            <w:r w:rsidRPr="00053CD0">
              <w:rPr>
                <w:b/>
              </w:rPr>
              <w:t>43</w:t>
            </w:r>
          </w:p>
        </w:tc>
        <w:tc>
          <w:tcPr>
            <w:tcW w:w="2528" w:type="dxa"/>
          </w:tcPr>
          <w:p w14:paraId="29012A9D" w14:textId="77777777" w:rsidR="00D6342F" w:rsidRPr="00956A7E" w:rsidRDefault="00D6342F" w:rsidP="00B22BF0">
            <w:r w:rsidRPr="00956A7E">
              <w:t>Se elaboró la Acta de Reunión?</w:t>
            </w:r>
          </w:p>
        </w:tc>
        <w:tc>
          <w:tcPr>
            <w:tcW w:w="2252" w:type="dxa"/>
          </w:tcPr>
          <w:p w14:paraId="2CCC868E" w14:textId="77777777" w:rsidR="00D6342F" w:rsidRDefault="00D6342F" w:rsidP="00B22BF0">
            <w:r>
              <w:t>Acta de Reunión</w:t>
            </w:r>
          </w:p>
        </w:tc>
        <w:tc>
          <w:tcPr>
            <w:tcW w:w="641" w:type="dxa"/>
            <w:vAlign w:val="center"/>
          </w:tcPr>
          <w:p w14:paraId="3D52B96F" w14:textId="77777777" w:rsidR="00D6342F" w:rsidRPr="005E449F" w:rsidRDefault="00D6342F" w:rsidP="00B22BF0">
            <w:pPr>
              <w:jc w:val="center"/>
            </w:pPr>
            <w:r>
              <w:t>X</w:t>
            </w:r>
          </w:p>
        </w:tc>
        <w:tc>
          <w:tcPr>
            <w:tcW w:w="602" w:type="dxa"/>
            <w:vAlign w:val="center"/>
          </w:tcPr>
          <w:p w14:paraId="29A0B03A" w14:textId="77777777" w:rsidR="00D6342F" w:rsidRPr="005E449F" w:rsidRDefault="00D6342F" w:rsidP="00B22BF0">
            <w:pPr>
              <w:jc w:val="center"/>
            </w:pPr>
          </w:p>
        </w:tc>
        <w:tc>
          <w:tcPr>
            <w:tcW w:w="1776" w:type="dxa"/>
          </w:tcPr>
          <w:p w14:paraId="14957B96" w14:textId="77777777" w:rsidR="00D6342F" w:rsidRPr="00956A7E" w:rsidRDefault="00D6342F" w:rsidP="00B22BF0">
            <w:r w:rsidRPr="00956A7E">
              <w:t>Se elaboró el acta de reunión para la entrega del último incremento</w:t>
            </w:r>
          </w:p>
        </w:tc>
        <w:tc>
          <w:tcPr>
            <w:tcW w:w="1627" w:type="dxa"/>
            <w:vAlign w:val="center"/>
          </w:tcPr>
          <w:p w14:paraId="45B2ED27" w14:textId="77777777" w:rsidR="00D6342F" w:rsidRPr="00956A7E" w:rsidRDefault="00D6342F" w:rsidP="00B22BF0">
            <w:pPr>
              <w:jc w:val="center"/>
            </w:pPr>
            <w:r>
              <w:t>5</w:t>
            </w:r>
          </w:p>
        </w:tc>
        <w:tc>
          <w:tcPr>
            <w:tcW w:w="1547" w:type="dxa"/>
            <w:vAlign w:val="center"/>
          </w:tcPr>
          <w:p w14:paraId="7C40CBD4" w14:textId="77777777" w:rsidR="00D6342F" w:rsidRPr="00956A7E" w:rsidRDefault="00D6342F" w:rsidP="00B22BF0">
            <w:pPr>
              <w:jc w:val="center"/>
            </w:pPr>
          </w:p>
        </w:tc>
      </w:tr>
      <w:tr w:rsidR="00D6342F" w:rsidRPr="00956A7E" w14:paraId="1633B368" w14:textId="77777777" w:rsidTr="00B22BF0">
        <w:tc>
          <w:tcPr>
            <w:tcW w:w="1324" w:type="dxa"/>
            <w:vMerge/>
          </w:tcPr>
          <w:p w14:paraId="7818F850" w14:textId="77777777" w:rsidR="00D6342F" w:rsidRDefault="00D6342F" w:rsidP="00B22BF0"/>
        </w:tc>
        <w:tc>
          <w:tcPr>
            <w:tcW w:w="1940" w:type="dxa"/>
            <w:shd w:val="clear" w:color="auto" w:fill="FFFF00"/>
          </w:tcPr>
          <w:p w14:paraId="70FB14BD" w14:textId="77777777" w:rsidR="00D6342F" w:rsidRDefault="00D6342F" w:rsidP="00B22BF0"/>
        </w:tc>
        <w:tc>
          <w:tcPr>
            <w:tcW w:w="981" w:type="dxa"/>
            <w:shd w:val="clear" w:color="auto" w:fill="FFFF00"/>
            <w:vAlign w:val="center"/>
          </w:tcPr>
          <w:p w14:paraId="6B578447" w14:textId="77777777" w:rsidR="00D6342F" w:rsidRDefault="00D6342F" w:rsidP="00B22BF0">
            <w:pPr>
              <w:jc w:val="center"/>
            </w:pPr>
          </w:p>
        </w:tc>
        <w:tc>
          <w:tcPr>
            <w:tcW w:w="712" w:type="dxa"/>
            <w:shd w:val="clear" w:color="auto" w:fill="FFFF00"/>
            <w:vAlign w:val="center"/>
          </w:tcPr>
          <w:p w14:paraId="177A8E1C" w14:textId="77777777" w:rsidR="00D6342F" w:rsidRPr="00053CD0" w:rsidRDefault="00D6342F" w:rsidP="00B22BF0">
            <w:pPr>
              <w:jc w:val="center"/>
              <w:rPr>
                <w:b/>
              </w:rPr>
            </w:pPr>
          </w:p>
        </w:tc>
        <w:tc>
          <w:tcPr>
            <w:tcW w:w="2528" w:type="dxa"/>
            <w:shd w:val="clear" w:color="auto" w:fill="FFFF00"/>
          </w:tcPr>
          <w:p w14:paraId="53AA7474" w14:textId="77777777" w:rsidR="00D6342F" w:rsidRPr="00956A7E" w:rsidRDefault="00D6342F" w:rsidP="00B22BF0"/>
        </w:tc>
        <w:tc>
          <w:tcPr>
            <w:tcW w:w="2252" w:type="dxa"/>
            <w:shd w:val="clear" w:color="auto" w:fill="FFFF00"/>
          </w:tcPr>
          <w:p w14:paraId="4D426D64" w14:textId="77777777" w:rsidR="00D6342F" w:rsidRDefault="00D6342F" w:rsidP="00B22BF0"/>
        </w:tc>
        <w:tc>
          <w:tcPr>
            <w:tcW w:w="641" w:type="dxa"/>
            <w:shd w:val="clear" w:color="auto" w:fill="FFFF00"/>
            <w:vAlign w:val="center"/>
          </w:tcPr>
          <w:p w14:paraId="086B7AB6" w14:textId="77777777" w:rsidR="00D6342F" w:rsidRDefault="00D6342F" w:rsidP="00B22BF0">
            <w:pPr>
              <w:jc w:val="center"/>
            </w:pPr>
          </w:p>
        </w:tc>
        <w:tc>
          <w:tcPr>
            <w:tcW w:w="602" w:type="dxa"/>
            <w:shd w:val="clear" w:color="auto" w:fill="FFFF00"/>
            <w:vAlign w:val="center"/>
          </w:tcPr>
          <w:p w14:paraId="1E4F4261" w14:textId="77777777" w:rsidR="00D6342F" w:rsidRPr="005E449F" w:rsidRDefault="00D6342F" w:rsidP="00B22BF0">
            <w:pPr>
              <w:jc w:val="center"/>
            </w:pPr>
          </w:p>
        </w:tc>
        <w:tc>
          <w:tcPr>
            <w:tcW w:w="1776" w:type="dxa"/>
            <w:shd w:val="clear" w:color="auto" w:fill="FFFF00"/>
          </w:tcPr>
          <w:p w14:paraId="61B247CC" w14:textId="77777777" w:rsidR="00D6342F" w:rsidRPr="00956A7E" w:rsidRDefault="00D6342F" w:rsidP="00B22BF0"/>
        </w:tc>
        <w:tc>
          <w:tcPr>
            <w:tcW w:w="1627" w:type="dxa"/>
            <w:shd w:val="clear" w:color="auto" w:fill="FFFF00"/>
            <w:vAlign w:val="center"/>
          </w:tcPr>
          <w:p w14:paraId="0F793EAB" w14:textId="77777777" w:rsidR="00D6342F" w:rsidRPr="00956A7E" w:rsidRDefault="00D6342F" w:rsidP="00B22BF0">
            <w:pPr>
              <w:jc w:val="center"/>
            </w:pPr>
            <w:r>
              <w:t>13</w:t>
            </w:r>
          </w:p>
        </w:tc>
        <w:tc>
          <w:tcPr>
            <w:tcW w:w="1547" w:type="dxa"/>
            <w:shd w:val="clear" w:color="auto" w:fill="FFFF00"/>
            <w:vAlign w:val="center"/>
          </w:tcPr>
          <w:p w14:paraId="3965ECA1" w14:textId="77777777" w:rsidR="00D6342F" w:rsidRPr="00956A7E" w:rsidRDefault="00D6342F" w:rsidP="00B22BF0">
            <w:pPr>
              <w:jc w:val="center"/>
            </w:pPr>
            <w:r>
              <w:t>52%</w:t>
            </w:r>
          </w:p>
        </w:tc>
      </w:tr>
      <w:tr w:rsidR="00D6342F" w:rsidRPr="00956A7E" w14:paraId="5CFD8D1B" w14:textId="77777777" w:rsidTr="00B22BF0">
        <w:tc>
          <w:tcPr>
            <w:tcW w:w="1324" w:type="dxa"/>
            <w:vMerge/>
          </w:tcPr>
          <w:p w14:paraId="58766B3B" w14:textId="77777777" w:rsidR="00D6342F" w:rsidRDefault="00D6342F" w:rsidP="00B22BF0"/>
        </w:tc>
        <w:tc>
          <w:tcPr>
            <w:tcW w:w="1940" w:type="dxa"/>
            <w:vMerge w:val="restart"/>
            <w:vAlign w:val="center"/>
          </w:tcPr>
          <w:p w14:paraId="51FC9717" w14:textId="77777777" w:rsidR="00D6342F" w:rsidRDefault="00D6342F" w:rsidP="00B22BF0">
            <w:pPr>
              <w:jc w:val="center"/>
            </w:pPr>
            <w:r w:rsidRPr="00053CD0">
              <w:rPr>
                <w:b/>
              </w:rPr>
              <w:t>PRODUCTO</w:t>
            </w:r>
          </w:p>
        </w:tc>
        <w:tc>
          <w:tcPr>
            <w:tcW w:w="981" w:type="dxa"/>
            <w:vAlign w:val="center"/>
          </w:tcPr>
          <w:p w14:paraId="623D3355" w14:textId="77777777" w:rsidR="00D6342F" w:rsidRPr="005E449F" w:rsidRDefault="00D6342F" w:rsidP="00B22BF0">
            <w:pPr>
              <w:jc w:val="center"/>
            </w:pPr>
            <w:r>
              <w:t>3.2</w:t>
            </w:r>
          </w:p>
        </w:tc>
        <w:tc>
          <w:tcPr>
            <w:tcW w:w="712" w:type="dxa"/>
            <w:vAlign w:val="center"/>
          </w:tcPr>
          <w:p w14:paraId="60E725E2" w14:textId="77777777" w:rsidR="00D6342F" w:rsidRPr="00053CD0" w:rsidRDefault="00D6342F" w:rsidP="00B22BF0">
            <w:pPr>
              <w:jc w:val="center"/>
              <w:rPr>
                <w:b/>
              </w:rPr>
            </w:pPr>
            <w:r w:rsidRPr="00053CD0">
              <w:rPr>
                <w:b/>
              </w:rPr>
              <w:t>44</w:t>
            </w:r>
          </w:p>
        </w:tc>
        <w:tc>
          <w:tcPr>
            <w:tcW w:w="2528" w:type="dxa"/>
          </w:tcPr>
          <w:p w14:paraId="1EA53F6C" w14:textId="77777777" w:rsidR="00D6342F" w:rsidRPr="00956A7E" w:rsidRDefault="00D6342F" w:rsidP="00B22BF0">
            <w:r w:rsidRPr="00956A7E">
              <w:t>Se ha realizado la creación del producto backlog?</w:t>
            </w:r>
          </w:p>
        </w:tc>
        <w:tc>
          <w:tcPr>
            <w:tcW w:w="2252" w:type="dxa"/>
          </w:tcPr>
          <w:p w14:paraId="447ED06D" w14:textId="77777777" w:rsidR="00D6342F" w:rsidRPr="005E449F" w:rsidRDefault="00D6342F" w:rsidP="00B22BF0">
            <w:r>
              <w:t>Product Backlog</w:t>
            </w:r>
          </w:p>
        </w:tc>
        <w:tc>
          <w:tcPr>
            <w:tcW w:w="641" w:type="dxa"/>
            <w:vAlign w:val="center"/>
          </w:tcPr>
          <w:p w14:paraId="500EB64B" w14:textId="77777777" w:rsidR="00D6342F" w:rsidRPr="005E449F" w:rsidRDefault="00D6342F" w:rsidP="00B22BF0">
            <w:pPr>
              <w:jc w:val="center"/>
            </w:pPr>
            <w:r>
              <w:t>X</w:t>
            </w:r>
          </w:p>
        </w:tc>
        <w:tc>
          <w:tcPr>
            <w:tcW w:w="602" w:type="dxa"/>
            <w:vAlign w:val="center"/>
          </w:tcPr>
          <w:p w14:paraId="5F744D23" w14:textId="77777777" w:rsidR="00D6342F" w:rsidRPr="005E449F" w:rsidRDefault="00D6342F" w:rsidP="00B22BF0">
            <w:pPr>
              <w:jc w:val="center"/>
            </w:pPr>
          </w:p>
        </w:tc>
        <w:tc>
          <w:tcPr>
            <w:tcW w:w="1776" w:type="dxa"/>
          </w:tcPr>
          <w:p w14:paraId="0BC01527" w14:textId="77777777" w:rsidR="00D6342F" w:rsidRPr="00956A7E" w:rsidRDefault="00D6342F" w:rsidP="00B22BF0">
            <w:r w:rsidRPr="00956A7E">
              <w:t>Se tiene el producto backlog en historias de usuario</w:t>
            </w:r>
          </w:p>
        </w:tc>
        <w:tc>
          <w:tcPr>
            <w:tcW w:w="1627" w:type="dxa"/>
            <w:vAlign w:val="center"/>
          </w:tcPr>
          <w:p w14:paraId="62F8400C" w14:textId="77777777" w:rsidR="00D6342F" w:rsidRPr="00956A7E" w:rsidRDefault="00D6342F" w:rsidP="00B22BF0">
            <w:pPr>
              <w:jc w:val="center"/>
            </w:pPr>
            <w:r>
              <w:t>5</w:t>
            </w:r>
          </w:p>
        </w:tc>
        <w:tc>
          <w:tcPr>
            <w:tcW w:w="1547" w:type="dxa"/>
            <w:vAlign w:val="center"/>
          </w:tcPr>
          <w:p w14:paraId="68BE061E" w14:textId="77777777" w:rsidR="00D6342F" w:rsidRPr="00956A7E" w:rsidRDefault="00D6342F" w:rsidP="00B22BF0">
            <w:pPr>
              <w:jc w:val="center"/>
            </w:pPr>
          </w:p>
        </w:tc>
      </w:tr>
      <w:tr w:rsidR="00D6342F" w14:paraId="3A99CBE3" w14:textId="77777777" w:rsidTr="00B22BF0">
        <w:tc>
          <w:tcPr>
            <w:tcW w:w="1324" w:type="dxa"/>
            <w:vMerge/>
          </w:tcPr>
          <w:p w14:paraId="061B2758" w14:textId="77777777" w:rsidR="00D6342F" w:rsidRDefault="00D6342F" w:rsidP="00B22BF0"/>
        </w:tc>
        <w:tc>
          <w:tcPr>
            <w:tcW w:w="1940" w:type="dxa"/>
            <w:vMerge/>
          </w:tcPr>
          <w:p w14:paraId="5AC108F9" w14:textId="77777777" w:rsidR="00D6342F" w:rsidRDefault="00D6342F" w:rsidP="00B22BF0"/>
        </w:tc>
        <w:tc>
          <w:tcPr>
            <w:tcW w:w="981" w:type="dxa"/>
            <w:vAlign w:val="center"/>
          </w:tcPr>
          <w:p w14:paraId="3A822687" w14:textId="77777777" w:rsidR="00D6342F" w:rsidRPr="005E449F" w:rsidRDefault="00D6342F" w:rsidP="00B22BF0">
            <w:pPr>
              <w:jc w:val="center"/>
            </w:pPr>
            <w:r>
              <w:t>3.3</w:t>
            </w:r>
          </w:p>
        </w:tc>
        <w:tc>
          <w:tcPr>
            <w:tcW w:w="712" w:type="dxa"/>
            <w:vAlign w:val="center"/>
          </w:tcPr>
          <w:p w14:paraId="2E0CDC5D" w14:textId="77777777" w:rsidR="00D6342F" w:rsidRPr="00053CD0" w:rsidRDefault="00D6342F" w:rsidP="00B22BF0">
            <w:pPr>
              <w:jc w:val="center"/>
              <w:rPr>
                <w:b/>
              </w:rPr>
            </w:pPr>
            <w:r w:rsidRPr="00053CD0">
              <w:rPr>
                <w:b/>
              </w:rPr>
              <w:t>45</w:t>
            </w:r>
          </w:p>
        </w:tc>
        <w:tc>
          <w:tcPr>
            <w:tcW w:w="2528" w:type="dxa"/>
          </w:tcPr>
          <w:p w14:paraId="3E6EB506" w14:textId="77777777" w:rsidR="00D6342F" w:rsidRPr="00956A7E" w:rsidRDefault="00D6342F" w:rsidP="00B22BF0">
            <w:r w:rsidRPr="00956A7E">
              <w:t>Se ha realizado la creación del modelo incremental</w:t>
            </w:r>
          </w:p>
        </w:tc>
        <w:tc>
          <w:tcPr>
            <w:tcW w:w="2252" w:type="dxa"/>
          </w:tcPr>
          <w:p w14:paraId="38238DD5" w14:textId="77777777" w:rsidR="00D6342F" w:rsidRPr="005E449F" w:rsidRDefault="00D6342F" w:rsidP="00B22BF0">
            <w:r>
              <w:t>Modelo Incremental</w:t>
            </w:r>
          </w:p>
        </w:tc>
        <w:tc>
          <w:tcPr>
            <w:tcW w:w="641" w:type="dxa"/>
            <w:vAlign w:val="center"/>
          </w:tcPr>
          <w:p w14:paraId="4704F860" w14:textId="77777777" w:rsidR="00D6342F" w:rsidRPr="005E449F" w:rsidRDefault="00D6342F" w:rsidP="00B22BF0">
            <w:pPr>
              <w:jc w:val="center"/>
            </w:pPr>
            <w:r>
              <w:t>X</w:t>
            </w:r>
          </w:p>
        </w:tc>
        <w:tc>
          <w:tcPr>
            <w:tcW w:w="602" w:type="dxa"/>
            <w:vAlign w:val="center"/>
          </w:tcPr>
          <w:p w14:paraId="24B9461B" w14:textId="77777777" w:rsidR="00D6342F" w:rsidRPr="005E449F" w:rsidRDefault="00D6342F" w:rsidP="00B22BF0">
            <w:pPr>
              <w:jc w:val="center"/>
            </w:pPr>
          </w:p>
        </w:tc>
        <w:tc>
          <w:tcPr>
            <w:tcW w:w="1776" w:type="dxa"/>
          </w:tcPr>
          <w:p w14:paraId="72C33B5E" w14:textId="77777777" w:rsidR="00D6342F" w:rsidRPr="005E449F" w:rsidRDefault="00D6342F" w:rsidP="00B22BF0">
            <w:r>
              <w:t>Se desarrolló en 4 incrementos</w:t>
            </w:r>
          </w:p>
        </w:tc>
        <w:tc>
          <w:tcPr>
            <w:tcW w:w="1627" w:type="dxa"/>
            <w:vAlign w:val="center"/>
          </w:tcPr>
          <w:p w14:paraId="46C982E1" w14:textId="77777777" w:rsidR="00D6342F" w:rsidRPr="005E449F" w:rsidRDefault="00D6342F" w:rsidP="00B22BF0">
            <w:pPr>
              <w:jc w:val="center"/>
            </w:pPr>
            <w:r>
              <w:t>5</w:t>
            </w:r>
          </w:p>
        </w:tc>
        <w:tc>
          <w:tcPr>
            <w:tcW w:w="1547" w:type="dxa"/>
            <w:vAlign w:val="center"/>
          </w:tcPr>
          <w:p w14:paraId="3BAEC3C9" w14:textId="77777777" w:rsidR="00D6342F" w:rsidRDefault="00D6342F" w:rsidP="00B22BF0">
            <w:pPr>
              <w:jc w:val="center"/>
            </w:pPr>
          </w:p>
        </w:tc>
      </w:tr>
      <w:tr w:rsidR="00D6342F" w:rsidRPr="00956A7E" w14:paraId="7A52BF5E" w14:textId="77777777" w:rsidTr="00B22BF0">
        <w:tc>
          <w:tcPr>
            <w:tcW w:w="1324" w:type="dxa"/>
            <w:vMerge/>
          </w:tcPr>
          <w:p w14:paraId="392FA373" w14:textId="77777777" w:rsidR="00D6342F" w:rsidRDefault="00D6342F" w:rsidP="00B22BF0"/>
        </w:tc>
        <w:tc>
          <w:tcPr>
            <w:tcW w:w="1940" w:type="dxa"/>
            <w:vMerge/>
          </w:tcPr>
          <w:p w14:paraId="739E4066" w14:textId="77777777" w:rsidR="00D6342F" w:rsidRDefault="00D6342F" w:rsidP="00B22BF0"/>
        </w:tc>
        <w:tc>
          <w:tcPr>
            <w:tcW w:w="981" w:type="dxa"/>
            <w:vAlign w:val="center"/>
          </w:tcPr>
          <w:p w14:paraId="19199027" w14:textId="77777777" w:rsidR="00D6342F" w:rsidRPr="005E449F" w:rsidRDefault="00D6342F" w:rsidP="00B22BF0">
            <w:pPr>
              <w:jc w:val="center"/>
            </w:pPr>
            <w:r>
              <w:t>3.4.1</w:t>
            </w:r>
          </w:p>
        </w:tc>
        <w:tc>
          <w:tcPr>
            <w:tcW w:w="712" w:type="dxa"/>
            <w:vAlign w:val="center"/>
          </w:tcPr>
          <w:p w14:paraId="04BBEED4" w14:textId="77777777" w:rsidR="00D6342F" w:rsidRPr="00053CD0" w:rsidRDefault="00D6342F" w:rsidP="00B22BF0">
            <w:pPr>
              <w:jc w:val="center"/>
              <w:rPr>
                <w:b/>
              </w:rPr>
            </w:pPr>
            <w:r w:rsidRPr="00053CD0">
              <w:rPr>
                <w:b/>
              </w:rPr>
              <w:t>46</w:t>
            </w:r>
          </w:p>
        </w:tc>
        <w:tc>
          <w:tcPr>
            <w:tcW w:w="2528" w:type="dxa"/>
          </w:tcPr>
          <w:p w14:paraId="38C5F982" w14:textId="77777777" w:rsidR="00D6342F" w:rsidRPr="00956A7E" w:rsidRDefault="00D6342F" w:rsidP="00B22BF0">
            <w:r w:rsidRPr="00956A7E">
              <w:t>Se ha realizado el prototipo del incremento 1?</w:t>
            </w:r>
          </w:p>
        </w:tc>
        <w:tc>
          <w:tcPr>
            <w:tcW w:w="2252" w:type="dxa"/>
          </w:tcPr>
          <w:p w14:paraId="1E01B670" w14:textId="77777777" w:rsidR="00D6342F" w:rsidRDefault="00D6342F" w:rsidP="00B22BF0">
            <w:r>
              <w:t>Prototipo de Incremento 1</w:t>
            </w:r>
          </w:p>
        </w:tc>
        <w:tc>
          <w:tcPr>
            <w:tcW w:w="641" w:type="dxa"/>
            <w:vAlign w:val="center"/>
          </w:tcPr>
          <w:p w14:paraId="42C0A1BB" w14:textId="77777777" w:rsidR="00D6342F" w:rsidRDefault="00D6342F" w:rsidP="00B22BF0">
            <w:pPr>
              <w:jc w:val="center"/>
            </w:pPr>
            <w:r>
              <w:t>X</w:t>
            </w:r>
          </w:p>
        </w:tc>
        <w:tc>
          <w:tcPr>
            <w:tcW w:w="602" w:type="dxa"/>
            <w:vAlign w:val="center"/>
          </w:tcPr>
          <w:p w14:paraId="730961DD" w14:textId="77777777" w:rsidR="00D6342F" w:rsidRPr="005E449F" w:rsidRDefault="00D6342F" w:rsidP="00B22BF0">
            <w:pPr>
              <w:jc w:val="center"/>
            </w:pPr>
          </w:p>
        </w:tc>
        <w:tc>
          <w:tcPr>
            <w:tcW w:w="1776" w:type="dxa"/>
          </w:tcPr>
          <w:p w14:paraId="49FC60CF" w14:textId="77777777" w:rsidR="00D6342F" w:rsidRPr="00956A7E" w:rsidRDefault="00D6342F" w:rsidP="00B22BF0">
            <w:r w:rsidRPr="00956A7E">
              <w:t>Se realizó prototipo en NetBeans</w:t>
            </w:r>
          </w:p>
        </w:tc>
        <w:tc>
          <w:tcPr>
            <w:tcW w:w="1627" w:type="dxa"/>
            <w:vAlign w:val="center"/>
          </w:tcPr>
          <w:p w14:paraId="721AB30C" w14:textId="77777777" w:rsidR="00D6342F" w:rsidRPr="00956A7E" w:rsidRDefault="00D6342F" w:rsidP="00B22BF0">
            <w:pPr>
              <w:jc w:val="center"/>
            </w:pPr>
            <w:r>
              <w:t>5</w:t>
            </w:r>
          </w:p>
        </w:tc>
        <w:tc>
          <w:tcPr>
            <w:tcW w:w="1547" w:type="dxa"/>
            <w:vAlign w:val="center"/>
          </w:tcPr>
          <w:p w14:paraId="0553C900" w14:textId="77777777" w:rsidR="00D6342F" w:rsidRPr="00956A7E" w:rsidRDefault="00D6342F" w:rsidP="00B22BF0">
            <w:pPr>
              <w:jc w:val="center"/>
            </w:pPr>
          </w:p>
        </w:tc>
      </w:tr>
      <w:tr w:rsidR="00D6342F" w:rsidRPr="00956A7E" w14:paraId="6F9B1AB3" w14:textId="77777777" w:rsidTr="00B22BF0">
        <w:tc>
          <w:tcPr>
            <w:tcW w:w="1324" w:type="dxa"/>
            <w:vMerge/>
          </w:tcPr>
          <w:p w14:paraId="53846618" w14:textId="77777777" w:rsidR="00D6342F" w:rsidRDefault="00D6342F" w:rsidP="00B22BF0"/>
        </w:tc>
        <w:tc>
          <w:tcPr>
            <w:tcW w:w="1940" w:type="dxa"/>
            <w:vMerge/>
          </w:tcPr>
          <w:p w14:paraId="194D84C2" w14:textId="77777777" w:rsidR="00D6342F" w:rsidRDefault="00D6342F" w:rsidP="00B22BF0"/>
        </w:tc>
        <w:tc>
          <w:tcPr>
            <w:tcW w:w="981" w:type="dxa"/>
            <w:vAlign w:val="center"/>
          </w:tcPr>
          <w:p w14:paraId="4DEAB861" w14:textId="77777777" w:rsidR="00D6342F" w:rsidRPr="005E449F" w:rsidRDefault="00D6342F" w:rsidP="00B22BF0">
            <w:pPr>
              <w:jc w:val="center"/>
            </w:pPr>
            <w:r>
              <w:t>3.4.2</w:t>
            </w:r>
          </w:p>
        </w:tc>
        <w:tc>
          <w:tcPr>
            <w:tcW w:w="712" w:type="dxa"/>
            <w:vAlign w:val="center"/>
          </w:tcPr>
          <w:p w14:paraId="40B03A07" w14:textId="77777777" w:rsidR="00D6342F" w:rsidRPr="00053CD0" w:rsidRDefault="00D6342F" w:rsidP="00B22BF0">
            <w:pPr>
              <w:jc w:val="center"/>
              <w:rPr>
                <w:b/>
              </w:rPr>
            </w:pPr>
            <w:r w:rsidRPr="00053CD0">
              <w:rPr>
                <w:b/>
              </w:rPr>
              <w:t>47</w:t>
            </w:r>
          </w:p>
        </w:tc>
        <w:tc>
          <w:tcPr>
            <w:tcW w:w="2528" w:type="dxa"/>
          </w:tcPr>
          <w:p w14:paraId="43AF01C0" w14:textId="77777777" w:rsidR="00D6342F" w:rsidRPr="00956A7E" w:rsidRDefault="00D6342F" w:rsidP="00B22BF0">
            <w:r w:rsidRPr="00956A7E">
              <w:t>Se ha realizado el prototipo del incremento 2?</w:t>
            </w:r>
          </w:p>
        </w:tc>
        <w:tc>
          <w:tcPr>
            <w:tcW w:w="2252" w:type="dxa"/>
          </w:tcPr>
          <w:p w14:paraId="2BE2E91C" w14:textId="77777777" w:rsidR="00D6342F" w:rsidRDefault="00D6342F" w:rsidP="00B22BF0">
            <w:r>
              <w:t>Prototipo de Incremento 2</w:t>
            </w:r>
          </w:p>
        </w:tc>
        <w:tc>
          <w:tcPr>
            <w:tcW w:w="641" w:type="dxa"/>
            <w:vAlign w:val="center"/>
          </w:tcPr>
          <w:p w14:paraId="3B15A027" w14:textId="77777777" w:rsidR="00D6342F" w:rsidRDefault="00D6342F" w:rsidP="00B22BF0">
            <w:pPr>
              <w:jc w:val="center"/>
            </w:pPr>
            <w:r>
              <w:t>X</w:t>
            </w:r>
          </w:p>
        </w:tc>
        <w:tc>
          <w:tcPr>
            <w:tcW w:w="602" w:type="dxa"/>
            <w:vAlign w:val="center"/>
          </w:tcPr>
          <w:p w14:paraId="47ADCEDC" w14:textId="77777777" w:rsidR="00D6342F" w:rsidRPr="005E449F" w:rsidRDefault="00D6342F" w:rsidP="00B22BF0">
            <w:pPr>
              <w:jc w:val="center"/>
            </w:pPr>
          </w:p>
        </w:tc>
        <w:tc>
          <w:tcPr>
            <w:tcW w:w="1776" w:type="dxa"/>
          </w:tcPr>
          <w:p w14:paraId="71E5ADD4" w14:textId="77777777" w:rsidR="00D6342F" w:rsidRPr="00956A7E" w:rsidRDefault="00D6342F" w:rsidP="00B22BF0">
            <w:r w:rsidRPr="00956A7E">
              <w:t>Se realizó prototipo en NetBeans</w:t>
            </w:r>
          </w:p>
        </w:tc>
        <w:tc>
          <w:tcPr>
            <w:tcW w:w="1627" w:type="dxa"/>
            <w:vAlign w:val="center"/>
          </w:tcPr>
          <w:p w14:paraId="134A8B0A" w14:textId="77777777" w:rsidR="00D6342F" w:rsidRPr="00956A7E" w:rsidRDefault="00D6342F" w:rsidP="00B22BF0">
            <w:pPr>
              <w:jc w:val="center"/>
            </w:pPr>
            <w:r>
              <w:t>5</w:t>
            </w:r>
          </w:p>
        </w:tc>
        <w:tc>
          <w:tcPr>
            <w:tcW w:w="1547" w:type="dxa"/>
            <w:vAlign w:val="center"/>
          </w:tcPr>
          <w:p w14:paraId="2DC4BD33" w14:textId="77777777" w:rsidR="00D6342F" w:rsidRPr="00956A7E" w:rsidRDefault="00D6342F" w:rsidP="00B22BF0">
            <w:pPr>
              <w:jc w:val="center"/>
            </w:pPr>
          </w:p>
        </w:tc>
      </w:tr>
      <w:tr w:rsidR="00D6342F" w:rsidRPr="00956A7E" w14:paraId="30598826" w14:textId="77777777" w:rsidTr="00B22BF0">
        <w:tc>
          <w:tcPr>
            <w:tcW w:w="1324" w:type="dxa"/>
            <w:vMerge/>
          </w:tcPr>
          <w:p w14:paraId="2C5C48AE" w14:textId="77777777" w:rsidR="00D6342F" w:rsidRDefault="00D6342F" w:rsidP="00B22BF0"/>
        </w:tc>
        <w:tc>
          <w:tcPr>
            <w:tcW w:w="1940" w:type="dxa"/>
            <w:vMerge/>
          </w:tcPr>
          <w:p w14:paraId="6B5CF43B" w14:textId="77777777" w:rsidR="00D6342F" w:rsidRDefault="00D6342F" w:rsidP="00B22BF0"/>
        </w:tc>
        <w:tc>
          <w:tcPr>
            <w:tcW w:w="981" w:type="dxa"/>
            <w:vAlign w:val="center"/>
          </w:tcPr>
          <w:p w14:paraId="68125E09" w14:textId="77777777" w:rsidR="00D6342F" w:rsidRPr="005E449F" w:rsidRDefault="00D6342F" w:rsidP="00B22BF0">
            <w:pPr>
              <w:jc w:val="center"/>
            </w:pPr>
            <w:r>
              <w:t>3.4.3</w:t>
            </w:r>
          </w:p>
        </w:tc>
        <w:tc>
          <w:tcPr>
            <w:tcW w:w="712" w:type="dxa"/>
            <w:vAlign w:val="center"/>
          </w:tcPr>
          <w:p w14:paraId="23AE80F9" w14:textId="77777777" w:rsidR="00D6342F" w:rsidRPr="00053CD0" w:rsidRDefault="00D6342F" w:rsidP="00B22BF0">
            <w:pPr>
              <w:jc w:val="center"/>
              <w:rPr>
                <w:b/>
              </w:rPr>
            </w:pPr>
            <w:r w:rsidRPr="00053CD0">
              <w:rPr>
                <w:b/>
              </w:rPr>
              <w:t>48</w:t>
            </w:r>
          </w:p>
        </w:tc>
        <w:tc>
          <w:tcPr>
            <w:tcW w:w="2528" w:type="dxa"/>
          </w:tcPr>
          <w:p w14:paraId="7896940A" w14:textId="77777777" w:rsidR="00D6342F" w:rsidRPr="00956A7E" w:rsidRDefault="00D6342F" w:rsidP="00B22BF0">
            <w:r w:rsidRPr="00956A7E">
              <w:t>Se ha realizado el prototipo del incremento 3?</w:t>
            </w:r>
          </w:p>
        </w:tc>
        <w:tc>
          <w:tcPr>
            <w:tcW w:w="2252" w:type="dxa"/>
          </w:tcPr>
          <w:p w14:paraId="43BA3DB1" w14:textId="77777777" w:rsidR="00D6342F" w:rsidRDefault="00D6342F" w:rsidP="00B22BF0">
            <w:r>
              <w:t>Prototipo de Incremento 3</w:t>
            </w:r>
          </w:p>
        </w:tc>
        <w:tc>
          <w:tcPr>
            <w:tcW w:w="641" w:type="dxa"/>
            <w:vAlign w:val="center"/>
          </w:tcPr>
          <w:p w14:paraId="5ADD8518" w14:textId="77777777" w:rsidR="00D6342F" w:rsidRDefault="00D6342F" w:rsidP="00B22BF0">
            <w:pPr>
              <w:jc w:val="center"/>
            </w:pPr>
            <w:r>
              <w:t>X</w:t>
            </w:r>
          </w:p>
        </w:tc>
        <w:tc>
          <w:tcPr>
            <w:tcW w:w="602" w:type="dxa"/>
            <w:vAlign w:val="center"/>
          </w:tcPr>
          <w:p w14:paraId="7F47C2BB" w14:textId="77777777" w:rsidR="00D6342F" w:rsidRPr="005E449F" w:rsidRDefault="00D6342F" w:rsidP="00B22BF0">
            <w:pPr>
              <w:jc w:val="center"/>
            </w:pPr>
          </w:p>
        </w:tc>
        <w:tc>
          <w:tcPr>
            <w:tcW w:w="1776" w:type="dxa"/>
          </w:tcPr>
          <w:p w14:paraId="7F06780A" w14:textId="77777777" w:rsidR="00D6342F" w:rsidRPr="00956A7E" w:rsidRDefault="00D6342F" w:rsidP="00B22BF0">
            <w:r w:rsidRPr="00956A7E">
              <w:t>Se realizó prototipo en NetBeans</w:t>
            </w:r>
          </w:p>
        </w:tc>
        <w:tc>
          <w:tcPr>
            <w:tcW w:w="1627" w:type="dxa"/>
            <w:vAlign w:val="center"/>
          </w:tcPr>
          <w:p w14:paraId="36381E6E" w14:textId="77777777" w:rsidR="00D6342F" w:rsidRPr="00956A7E" w:rsidRDefault="00D6342F" w:rsidP="00B22BF0">
            <w:pPr>
              <w:jc w:val="center"/>
            </w:pPr>
            <w:r>
              <w:t>5</w:t>
            </w:r>
          </w:p>
        </w:tc>
        <w:tc>
          <w:tcPr>
            <w:tcW w:w="1547" w:type="dxa"/>
            <w:vAlign w:val="center"/>
          </w:tcPr>
          <w:p w14:paraId="21F4331C" w14:textId="77777777" w:rsidR="00D6342F" w:rsidRPr="00956A7E" w:rsidRDefault="00D6342F" w:rsidP="00B22BF0">
            <w:pPr>
              <w:jc w:val="center"/>
            </w:pPr>
          </w:p>
        </w:tc>
      </w:tr>
      <w:tr w:rsidR="00D6342F" w:rsidRPr="00956A7E" w14:paraId="41A18636" w14:textId="77777777" w:rsidTr="00B22BF0">
        <w:tc>
          <w:tcPr>
            <w:tcW w:w="1324" w:type="dxa"/>
            <w:vMerge/>
          </w:tcPr>
          <w:p w14:paraId="75C8DE83" w14:textId="77777777" w:rsidR="00D6342F" w:rsidRDefault="00D6342F" w:rsidP="00B22BF0"/>
        </w:tc>
        <w:tc>
          <w:tcPr>
            <w:tcW w:w="1940" w:type="dxa"/>
            <w:vMerge/>
          </w:tcPr>
          <w:p w14:paraId="360D3716" w14:textId="77777777" w:rsidR="00D6342F" w:rsidRDefault="00D6342F" w:rsidP="00B22BF0"/>
        </w:tc>
        <w:tc>
          <w:tcPr>
            <w:tcW w:w="981" w:type="dxa"/>
            <w:vAlign w:val="center"/>
          </w:tcPr>
          <w:p w14:paraId="34070542" w14:textId="77777777" w:rsidR="00D6342F" w:rsidRPr="005E449F" w:rsidRDefault="00D6342F" w:rsidP="00B22BF0">
            <w:pPr>
              <w:jc w:val="center"/>
            </w:pPr>
            <w:r>
              <w:t>3.4.4</w:t>
            </w:r>
          </w:p>
        </w:tc>
        <w:tc>
          <w:tcPr>
            <w:tcW w:w="712" w:type="dxa"/>
            <w:vAlign w:val="center"/>
          </w:tcPr>
          <w:p w14:paraId="0C618CA5" w14:textId="77777777" w:rsidR="00D6342F" w:rsidRPr="00053CD0" w:rsidRDefault="00D6342F" w:rsidP="00B22BF0">
            <w:pPr>
              <w:jc w:val="center"/>
              <w:rPr>
                <w:b/>
              </w:rPr>
            </w:pPr>
            <w:r w:rsidRPr="00053CD0">
              <w:rPr>
                <w:b/>
              </w:rPr>
              <w:t>49</w:t>
            </w:r>
          </w:p>
        </w:tc>
        <w:tc>
          <w:tcPr>
            <w:tcW w:w="2528" w:type="dxa"/>
          </w:tcPr>
          <w:p w14:paraId="155D5D5A" w14:textId="77777777" w:rsidR="00D6342F" w:rsidRPr="00956A7E" w:rsidRDefault="00D6342F" w:rsidP="00B22BF0">
            <w:r w:rsidRPr="00956A7E">
              <w:t>Se ha realizado el prototipo del incremento 4?</w:t>
            </w:r>
          </w:p>
        </w:tc>
        <w:tc>
          <w:tcPr>
            <w:tcW w:w="2252" w:type="dxa"/>
          </w:tcPr>
          <w:p w14:paraId="39D2FD25" w14:textId="77777777" w:rsidR="00D6342F" w:rsidRDefault="00D6342F" w:rsidP="00B22BF0">
            <w:r>
              <w:t>Prototipo de Incremento 4</w:t>
            </w:r>
          </w:p>
        </w:tc>
        <w:tc>
          <w:tcPr>
            <w:tcW w:w="641" w:type="dxa"/>
            <w:vAlign w:val="center"/>
          </w:tcPr>
          <w:p w14:paraId="6E4637CD" w14:textId="77777777" w:rsidR="00D6342F" w:rsidRDefault="00D6342F" w:rsidP="00B22BF0">
            <w:pPr>
              <w:jc w:val="center"/>
            </w:pPr>
            <w:r>
              <w:t>X</w:t>
            </w:r>
          </w:p>
        </w:tc>
        <w:tc>
          <w:tcPr>
            <w:tcW w:w="602" w:type="dxa"/>
            <w:vAlign w:val="center"/>
          </w:tcPr>
          <w:p w14:paraId="16D798A1" w14:textId="77777777" w:rsidR="00D6342F" w:rsidRPr="005E449F" w:rsidRDefault="00D6342F" w:rsidP="00B22BF0">
            <w:pPr>
              <w:jc w:val="center"/>
            </w:pPr>
          </w:p>
        </w:tc>
        <w:tc>
          <w:tcPr>
            <w:tcW w:w="1776" w:type="dxa"/>
          </w:tcPr>
          <w:p w14:paraId="6807145B" w14:textId="77777777" w:rsidR="00D6342F" w:rsidRPr="00956A7E" w:rsidRDefault="00D6342F" w:rsidP="00B22BF0">
            <w:r w:rsidRPr="00956A7E">
              <w:t>Se realizó prototipo en NetBeans</w:t>
            </w:r>
          </w:p>
        </w:tc>
        <w:tc>
          <w:tcPr>
            <w:tcW w:w="1627" w:type="dxa"/>
            <w:vAlign w:val="center"/>
          </w:tcPr>
          <w:p w14:paraId="72A4C5EA" w14:textId="77777777" w:rsidR="00D6342F" w:rsidRPr="00956A7E" w:rsidRDefault="00D6342F" w:rsidP="00B22BF0">
            <w:pPr>
              <w:jc w:val="center"/>
            </w:pPr>
            <w:r>
              <w:t>5</w:t>
            </w:r>
          </w:p>
        </w:tc>
        <w:tc>
          <w:tcPr>
            <w:tcW w:w="1547" w:type="dxa"/>
            <w:vAlign w:val="center"/>
          </w:tcPr>
          <w:p w14:paraId="3649A090" w14:textId="77777777" w:rsidR="00D6342F" w:rsidRPr="00956A7E" w:rsidRDefault="00D6342F" w:rsidP="00B22BF0">
            <w:pPr>
              <w:jc w:val="center"/>
            </w:pPr>
          </w:p>
        </w:tc>
      </w:tr>
      <w:tr w:rsidR="00D6342F" w:rsidRPr="00956A7E" w14:paraId="26FD79E9" w14:textId="77777777" w:rsidTr="00B22BF0">
        <w:tc>
          <w:tcPr>
            <w:tcW w:w="1324" w:type="dxa"/>
            <w:vMerge/>
          </w:tcPr>
          <w:p w14:paraId="6CA68D8C" w14:textId="77777777" w:rsidR="00D6342F" w:rsidRDefault="00D6342F" w:rsidP="00B22BF0"/>
        </w:tc>
        <w:tc>
          <w:tcPr>
            <w:tcW w:w="1940" w:type="dxa"/>
            <w:vMerge/>
          </w:tcPr>
          <w:p w14:paraId="4C911C16" w14:textId="77777777" w:rsidR="00D6342F" w:rsidRDefault="00D6342F" w:rsidP="00B22BF0"/>
        </w:tc>
        <w:tc>
          <w:tcPr>
            <w:tcW w:w="981" w:type="dxa"/>
            <w:vAlign w:val="center"/>
          </w:tcPr>
          <w:p w14:paraId="75EF44F1" w14:textId="77777777" w:rsidR="00D6342F" w:rsidRPr="005E449F" w:rsidRDefault="00D6342F" w:rsidP="00B22BF0">
            <w:pPr>
              <w:jc w:val="center"/>
            </w:pPr>
            <w:r>
              <w:t>3.5</w:t>
            </w:r>
          </w:p>
        </w:tc>
        <w:tc>
          <w:tcPr>
            <w:tcW w:w="712" w:type="dxa"/>
            <w:vAlign w:val="center"/>
          </w:tcPr>
          <w:p w14:paraId="7734C04B" w14:textId="77777777" w:rsidR="00D6342F" w:rsidRPr="00053CD0" w:rsidRDefault="00D6342F" w:rsidP="00B22BF0">
            <w:pPr>
              <w:jc w:val="center"/>
              <w:rPr>
                <w:b/>
              </w:rPr>
            </w:pPr>
            <w:r w:rsidRPr="00053CD0">
              <w:rPr>
                <w:b/>
              </w:rPr>
              <w:t>50</w:t>
            </w:r>
          </w:p>
        </w:tc>
        <w:tc>
          <w:tcPr>
            <w:tcW w:w="2528" w:type="dxa"/>
          </w:tcPr>
          <w:p w14:paraId="3DC1E912" w14:textId="77777777" w:rsidR="00D6342F" w:rsidRPr="00956A7E" w:rsidRDefault="00D6342F" w:rsidP="00B22BF0">
            <w:r w:rsidRPr="00956A7E">
              <w:t>Se ha realizado la programación del patrón de arquitectura MVC?</w:t>
            </w:r>
          </w:p>
        </w:tc>
        <w:tc>
          <w:tcPr>
            <w:tcW w:w="2252" w:type="dxa"/>
          </w:tcPr>
          <w:p w14:paraId="531719B3" w14:textId="77777777" w:rsidR="00D6342F" w:rsidRPr="00956A7E" w:rsidRDefault="00D6342F" w:rsidP="00B22BF0">
            <w:r w:rsidRPr="00956A7E">
              <w:t>Cuadro de programación del patrón de arquitectura MVC</w:t>
            </w:r>
          </w:p>
        </w:tc>
        <w:tc>
          <w:tcPr>
            <w:tcW w:w="641" w:type="dxa"/>
            <w:vAlign w:val="center"/>
          </w:tcPr>
          <w:p w14:paraId="3841D0C7" w14:textId="77777777" w:rsidR="00D6342F" w:rsidRPr="005E449F" w:rsidRDefault="00D6342F" w:rsidP="00B22BF0">
            <w:pPr>
              <w:jc w:val="center"/>
            </w:pPr>
            <w:r>
              <w:t>X</w:t>
            </w:r>
          </w:p>
        </w:tc>
        <w:tc>
          <w:tcPr>
            <w:tcW w:w="602" w:type="dxa"/>
            <w:vAlign w:val="center"/>
          </w:tcPr>
          <w:p w14:paraId="4FF33995" w14:textId="77777777" w:rsidR="00D6342F" w:rsidRPr="005E449F" w:rsidRDefault="00D6342F" w:rsidP="00B22BF0">
            <w:pPr>
              <w:jc w:val="center"/>
            </w:pPr>
          </w:p>
        </w:tc>
        <w:tc>
          <w:tcPr>
            <w:tcW w:w="1776" w:type="dxa"/>
          </w:tcPr>
          <w:p w14:paraId="40F4FA6C" w14:textId="77777777" w:rsidR="00D6342F" w:rsidRPr="00956A7E" w:rsidRDefault="00D6342F" w:rsidP="00B22BF0">
            <w:r w:rsidRPr="00956A7E">
              <w:t>Se desarrolló el cuadro de forma completa</w:t>
            </w:r>
          </w:p>
        </w:tc>
        <w:tc>
          <w:tcPr>
            <w:tcW w:w="1627" w:type="dxa"/>
            <w:vAlign w:val="center"/>
          </w:tcPr>
          <w:p w14:paraId="1137CD4A" w14:textId="77777777" w:rsidR="00D6342F" w:rsidRPr="00956A7E" w:rsidRDefault="00D6342F" w:rsidP="00B22BF0">
            <w:pPr>
              <w:jc w:val="center"/>
            </w:pPr>
            <w:r>
              <w:t>5</w:t>
            </w:r>
          </w:p>
        </w:tc>
        <w:tc>
          <w:tcPr>
            <w:tcW w:w="1547" w:type="dxa"/>
            <w:vAlign w:val="center"/>
          </w:tcPr>
          <w:p w14:paraId="24CB515F" w14:textId="77777777" w:rsidR="00D6342F" w:rsidRPr="00956A7E" w:rsidRDefault="00D6342F" w:rsidP="00B22BF0">
            <w:pPr>
              <w:jc w:val="center"/>
            </w:pPr>
          </w:p>
        </w:tc>
      </w:tr>
      <w:tr w:rsidR="00D6342F" w:rsidRPr="00956A7E" w14:paraId="22CADD30" w14:textId="77777777" w:rsidTr="00B22BF0">
        <w:tc>
          <w:tcPr>
            <w:tcW w:w="1324" w:type="dxa"/>
            <w:vMerge/>
          </w:tcPr>
          <w:p w14:paraId="653AB5A9" w14:textId="77777777" w:rsidR="00D6342F" w:rsidRDefault="00D6342F" w:rsidP="00B22BF0"/>
        </w:tc>
        <w:tc>
          <w:tcPr>
            <w:tcW w:w="1940" w:type="dxa"/>
            <w:vMerge/>
          </w:tcPr>
          <w:p w14:paraId="18580251" w14:textId="77777777" w:rsidR="00D6342F" w:rsidRDefault="00D6342F" w:rsidP="00B22BF0"/>
        </w:tc>
        <w:tc>
          <w:tcPr>
            <w:tcW w:w="981" w:type="dxa"/>
            <w:vAlign w:val="center"/>
          </w:tcPr>
          <w:p w14:paraId="035DA2D0" w14:textId="77777777" w:rsidR="00D6342F" w:rsidRPr="005E449F" w:rsidRDefault="00D6342F" w:rsidP="00B22BF0">
            <w:pPr>
              <w:jc w:val="center"/>
            </w:pPr>
            <w:r>
              <w:t>3.6</w:t>
            </w:r>
          </w:p>
        </w:tc>
        <w:tc>
          <w:tcPr>
            <w:tcW w:w="712" w:type="dxa"/>
            <w:vAlign w:val="center"/>
          </w:tcPr>
          <w:p w14:paraId="3A3BC0AE" w14:textId="77777777" w:rsidR="00D6342F" w:rsidRPr="00053CD0" w:rsidRDefault="00D6342F" w:rsidP="00B22BF0">
            <w:pPr>
              <w:jc w:val="center"/>
              <w:rPr>
                <w:b/>
              </w:rPr>
            </w:pPr>
            <w:r w:rsidRPr="00053CD0">
              <w:rPr>
                <w:b/>
              </w:rPr>
              <w:t>51</w:t>
            </w:r>
          </w:p>
        </w:tc>
        <w:tc>
          <w:tcPr>
            <w:tcW w:w="2528" w:type="dxa"/>
          </w:tcPr>
          <w:p w14:paraId="215BB91E" w14:textId="77777777" w:rsidR="00D6342F" w:rsidRPr="00956A7E" w:rsidRDefault="00D6342F" w:rsidP="00B22BF0">
            <w:r w:rsidRPr="00956A7E">
              <w:t>Se ha realizado el modelo entidad relación?</w:t>
            </w:r>
          </w:p>
        </w:tc>
        <w:tc>
          <w:tcPr>
            <w:tcW w:w="2252" w:type="dxa"/>
          </w:tcPr>
          <w:p w14:paraId="56D96892" w14:textId="77777777" w:rsidR="00D6342F" w:rsidRDefault="00D6342F" w:rsidP="00B22BF0">
            <w:r>
              <w:t>Modelo Entidad Relación</w:t>
            </w:r>
          </w:p>
        </w:tc>
        <w:tc>
          <w:tcPr>
            <w:tcW w:w="641" w:type="dxa"/>
            <w:vAlign w:val="center"/>
          </w:tcPr>
          <w:p w14:paraId="6D8D9D7A" w14:textId="77777777" w:rsidR="00D6342F" w:rsidRDefault="00D6342F" w:rsidP="00B22BF0">
            <w:pPr>
              <w:jc w:val="center"/>
            </w:pPr>
            <w:r>
              <w:t>X</w:t>
            </w:r>
          </w:p>
        </w:tc>
        <w:tc>
          <w:tcPr>
            <w:tcW w:w="602" w:type="dxa"/>
            <w:vAlign w:val="center"/>
          </w:tcPr>
          <w:p w14:paraId="6CDF357F" w14:textId="77777777" w:rsidR="00D6342F" w:rsidRPr="005E449F" w:rsidRDefault="00D6342F" w:rsidP="00B22BF0">
            <w:pPr>
              <w:jc w:val="center"/>
            </w:pPr>
          </w:p>
        </w:tc>
        <w:tc>
          <w:tcPr>
            <w:tcW w:w="1776" w:type="dxa"/>
          </w:tcPr>
          <w:p w14:paraId="4A1443CB" w14:textId="77777777" w:rsidR="00D6342F" w:rsidRPr="00956A7E" w:rsidRDefault="00D6342F" w:rsidP="00B22BF0">
            <w:r w:rsidRPr="00956A7E">
              <w:t>Se desarrolló el modelo en forma detallada</w:t>
            </w:r>
          </w:p>
        </w:tc>
        <w:tc>
          <w:tcPr>
            <w:tcW w:w="1627" w:type="dxa"/>
            <w:vAlign w:val="center"/>
          </w:tcPr>
          <w:p w14:paraId="0679A9ED" w14:textId="77777777" w:rsidR="00D6342F" w:rsidRPr="00956A7E" w:rsidRDefault="00D6342F" w:rsidP="00B22BF0">
            <w:pPr>
              <w:jc w:val="center"/>
            </w:pPr>
            <w:r>
              <w:t>5</w:t>
            </w:r>
          </w:p>
        </w:tc>
        <w:tc>
          <w:tcPr>
            <w:tcW w:w="1547" w:type="dxa"/>
            <w:vAlign w:val="center"/>
          </w:tcPr>
          <w:p w14:paraId="0478A126" w14:textId="77777777" w:rsidR="00D6342F" w:rsidRPr="00956A7E" w:rsidRDefault="00D6342F" w:rsidP="00B22BF0">
            <w:pPr>
              <w:jc w:val="center"/>
            </w:pPr>
          </w:p>
        </w:tc>
      </w:tr>
      <w:tr w:rsidR="00D6342F" w:rsidRPr="00956A7E" w14:paraId="4E8B1854" w14:textId="77777777" w:rsidTr="00B22BF0">
        <w:tc>
          <w:tcPr>
            <w:tcW w:w="1324" w:type="dxa"/>
            <w:vMerge/>
          </w:tcPr>
          <w:p w14:paraId="5B943E9F" w14:textId="77777777" w:rsidR="00D6342F" w:rsidRDefault="00D6342F" w:rsidP="00B22BF0"/>
        </w:tc>
        <w:tc>
          <w:tcPr>
            <w:tcW w:w="1940" w:type="dxa"/>
            <w:vMerge/>
          </w:tcPr>
          <w:p w14:paraId="61333ED7" w14:textId="77777777" w:rsidR="00D6342F" w:rsidRDefault="00D6342F" w:rsidP="00B22BF0"/>
        </w:tc>
        <w:tc>
          <w:tcPr>
            <w:tcW w:w="981" w:type="dxa"/>
            <w:vAlign w:val="center"/>
          </w:tcPr>
          <w:p w14:paraId="05FE9939" w14:textId="77777777" w:rsidR="00D6342F" w:rsidRPr="005E449F" w:rsidRDefault="00D6342F" w:rsidP="00B22BF0">
            <w:pPr>
              <w:jc w:val="center"/>
            </w:pPr>
            <w:r>
              <w:t>3.7</w:t>
            </w:r>
          </w:p>
        </w:tc>
        <w:tc>
          <w:tcPr>
            <w:tcW w:w="712" w:type="dxa"/>
            <w:vAlign w:val="center"/>
          </w:tcPr>
          <w:p w14:paraId="1348CE64" w14:textId="77777777" w:rsidR="00D6342F" w:rsidRPr="00053CD0" w:rsidRDefault="00D6342F" w:rsidP="00B22BF0">
            <w:pPr>
              <w:jc w:val="center"/>
              <w:rPr>
                <w:b/>
              </w:rPr>
            </w:pPr>
            <w:r w:rsidRPr="00053CD0">
              <w:rPr>
                <w:b/>
              </w:rPr>
              <w:t>52</w:t>
            </w:r>
          </w:p>
        </w:tc>
        <w:tc>
          <w:tcPr>
            <w:tcW w:w="2528" w:type="dxa"/>
          </w:tcPr>
          <w:p w14:paraId="6B228C05" w14:textId="77777777" w:rsidR="00D6342F" w:rsidRPr="00956A7E" w:rsidRDefault="00D6342F" w:rsidP="00B22BF0">
            <w:r w:rsidRPr="00956A7E">
              <w:t>Se ha realizado la programación de procedimientos almacenados?</w:t>
            </w:r>
          </w:p>
        </w:tc>
        <w:tc>
          <w:tcPr>
            <w:tcW w:w="2252" w:type="dxa"/>
          </w:tcPr>
          <w:p w14:paraId="276296C7" w14:textId="77777777" w:rsidR="00D6342F" w:rsidRPr="00956A7E" w:rsidRDefault="00D6342F" w:rsidP="00B22BF0">
            <w:r w:rsidRPr="00956A7E">
              <w:t>Cuadro de programación de procedimientos almacenados</w:t>
            </w:r>
          </w:p>
        </w:tc>
        <w:tc>
          <w:tcPr>
            <w:tcW w:w="641" w:type="dxa"/>
            <w:vAlign w:val="center"/>
          </w:tcPr>
          <w:p w14:paraId="0C3F069F" w14:textId="77777777" w:rsidR="00D6342F" w:rsidRPr="005E449F" w:rsidRDefault="00D6342F" w:rsidP="00B22BF0">
            <w:pPr>
              <w:jc w:val="center"/>
            </w:pPr>
            <w:r>
              <w:t>X</w:t>
            </w:r>
          </w:p>
        </w:tc>
        <w:tc>
          <w:tcPr>
            <w:tcW w:w="602" w:type="dxa"/>
            <w:vAlign w:val="center"/>
          </w:tcPr>
          <w:p w14:paraId="68EDA952" w14:textId="77777777" w:rsidR="00D6342F" w:rsidRPr="005E449F" w:rsidRDefault="00D6342F" w:rsidP="00B22BF0">
            <w:pPr>
              <w:jc w:val="center"/>
            </w:pPr>
          </w:p>
        </w:tc>
        <w:tc>
          <w:tcPr>
            <w:tcW w:w="1776" w:type="dxa"/>
          </w:tcPr>
          <w:p w14:paraId="0085AB66" w14:textId="77777777" w:rsidR="00D6342F" w:rsidRPr="00956A7E" w:rsidRDefault="00D6342F" w:rsidP="00B22BF0">
            <w:r w:rsidRPr="00956A7E">
              <w:t>Se desarrolló el cuadro de forma completa</w:t>
            </w:r>
          </w:p>
        </w:tc>
        <w:tc>
          <w:tcPr>
            <w:tcW w:w="1627" w:type="dxa"/>
            <w:vAlign w:val="center"/>
          </w:tcPr>
          <w:p w14:paraId="230D1E28" w14:textId="77777777" w:rsidR="00D6342F" w:rsidRPr="00956A7E" w:rsidRDefault="00D6342F" w:rsidP="00B22BF0">
            <w:pPr>
              <w:jc w:val="center"/>
            </w:pPr>
            <w:r>
              <w:t>5</w:t>
            </w:r>
          </w:p>
        </w:tc>
        <w:tc>
          <w:tcPr>
            <w:tcW w:w="1547" w:type="dxa"/>
            <w:vAlign w:val="center"/>
          </w:tcPr>
          <w:p w14:paraId="494A9D8D" w14:textId="77777777" w:rsidR="00D6342F" w:rsidRPr="00956A7E" w:rsidRDefault="00D6342F" w:rsidP="00B22BF0">
            <w:pPr>
              <w:jc w:val="center"/>
            </w:pPr>
          </w:p>
        </w:tc>
      </w:tr>
      <w:tr w:rsidR="00D6342F" w:rsidRPr="00956A7E" w14:paraId="31A7BDD2" w14:textId="77777777" w:rsidTr="00B22BF0">
        <w:tc>
          <w:tcPr>
            <w:tcW w:w="1324" w:type="dxa"/>
            <w:vMerge/>
          </w:tcPr>
          <w:p w14:paraId="49313877" w14:textId="77777777" w:rsidR="00D6342F" w:rsidRDefault="00D6342F" w:rsidP="00B22BF0"/>
        </w:tc>
        <w:tc>
          <w:tcPr>
            <w:tcW w:w="1940" w:type="dxa"/>
            <w:shd w:val="clear" w:color="auto" w:fill="FFFF00"/>
          </w:tcPr>
          <w:p w14:paraId="005000EE" w14:textId="77777777" w:rsidR="00D6342F" w:rsidRDefault="00D6342F" w:rsidP="00B22BF0"/>
        </w:tc>
        <w:tc>
          <w:tcPr>
            <w:tcW w:w="981" w:type="dxa"/>
            <w:shd w:val="clear" w:color="auto" w:fill="FFFF00"/>
            <w:vAlign w:val="center"/>
          </w:tcPr>
          <w:p w14:paraId="184059D2" w14:textId="77777777" w:rsidR="00D6342F" w:rsidRDefault="00D6342F" w:rsidP="00B22BF0">
            <w:pPr>
              <w:jc w:val="center"/>
            </w:pPr>
          </w:p>
        </w:tc>
        <w:tc>
          <w:tcPr>
            <w:tcW w:w="712" w:type="dxa"/>
            <w:shd w:val="clear" w:color="auto" w:fill="FFFF00"/>
            <w:vAlign w:val="center"/>
          </w:tcPr>
          <w:p w14:paraId="77C278F8" w14:textId="77777777" w:rsidR="00D6342F" w:rsidRPr="00053CD0" w:rsidRDefault="00D6342F" w:rsidP="00B22BF0">
            <w:pPr>
              <w:jc w:val="center"/>
              <w:rPr>
                <w:b/>
              </w:rPr>
            </w:pPr>
          </w:p>
        </w:tc>
        <w:tc>
          <w:tcPr>
            <w:tcW w:w="2528" w:type="dxa"/>
            <w:shd w:val="clear" w:color="auto" w:fill="FFFF00"/>
          </w:tcPr>
          <w:p w14:paraId="7AA7CCB0" w14:textId="77777777" w:rsidR="00D6342F" w:rsidRPr="00956A7E" w:rsidRDefault="00D6342F" w:rsidP="00B22BF0"/>
        </w:tc>
        <w:tc>
          <w:tcPr>
            <w:tcW w:w="2252" w:type="dxa"/>
            <w:shd w:val="clear" w:color="auto" w:fill="FFFF00"/>
          </w:tcPr>
          <w:p w14:paraId="1264856F" w14:textId="77777777" w:rsidR="00D6342F" w:rsidRPr="00956A7E" w:rsidRDefault="00D6342F" w:rsidP="00B22BF0"/>
        </w:tc>
        <w:tc>
          <w:tcPr>
            <w:tcW w:w="641" w:type="dxa"/>
            <w:shd w:val="clear" w:color="auto" w:fill="FFFF00"/>
            <w:vAlign w:val="center"/>
          </w:tcPr>
          <w:p w14:paraId="355FB2CA" w14:textId="77777777" w:rsidR="00D6342F" w:rsidRDefault="00D6342F" w:rsidP="00B22BF0">
            <w:pPr>
              <w:jc w:val="center"/>
            </w:pPr>
          </w:p>
        </w:tc>
        <w:tc>
          <w:tcPr>
            <w:tcW w:w="602" w:type="dxa"/>
            <w:shd w:val="clear" w:color="auto" w:fill="FFFF00"/>
            <w:vAlign w:val="center"/>
          </w:tcPr>
          <w:p w14:paraId="335AC374" w14:textId="77777777" w:rsidR="00D6342F" w:rsidRPr="005E449F" w:rsidRDefault="00D6342F" w:rsidP="00B22BF0">
            <w:pPr>
              <w:jc w:val="center"/>
            </w:pPr>
          </w:p>
        </w:tc>
        <w:tc>
          <w:tcPr>
            <w:tcW w:w="1776" w:type="dxa"/>
            <w:shd w:val="clear" w:color="auto" w:fill="FFFF00"/>
          </w:tcPr>
          <w:p w14:paraId="3C090B56" w14:textId="77777777" w:rsidR="00D6342F" w:rsidRPr="00956A7E" w:rsidRDefault="00D6342F" w:rsidP="00B22BF0"/>
        </w:tc>
        <w:tc>
          <w:tcPr>
            <w:tcW w:w="1627" w:type="dxa"/>
            <w:shd w:val="clear" w:color="auto" w:fill="FFFF00"/>
            <w:vAlign w:val="center"/>
          </w:tcPr>
          <w:p w14:paraId="4204C60C" w14:textId="77777777" w:rsidR="00D6342F" w:rsidRPr="00956A7E" w:rsidRDefault="00D6342F" w:rsidP="00B22BF0">
            <w:pPr>
              <w:jc w:val="center"/>
            </w:pPr>
            <w:r>
              <w:t>45</w:t>
            </w:r>
          </w:p>
        </w:tc>
        <w:tc>
          <w:tcPr>
            <w:tcW w:w="1547" w:type="dxa"/>
            <w:shd w:val="clear" w:color="auto" w:fill="FFFF00"/>
            <w:vAlign w:val="center"/>
          </w:tcPr>
          <w:p w14:paraId="4C2E921A" w14:textId="77777777" w:rsidR="00D6342F" w:rsidRPr="00956A7E" w:rsidRDefault="00D6342F" w:rsidP="00B22BF0">
            <w:pPr>
              <w:jc w:val="center"/>
            </w:pPr>
            <w:r>
              <w:t>100%</w:t>
            </w:r>
          </w:p>
        </w:tc>
      </w:tr>
      <w:tr w:rsidR="00D6342F" w:rsidRPr="00956A7E" w14:paraId="11FDA940" w14:textId="77777777" w:rsidTr="00B22BF0">
        <w:tc>
          <w:tcPr>
            <w:tcW w:w="1324" w:type="dxa"/>
            <w:vMerge/>
          </w:tcPr>
          <w:p w14:paraId="0B29FAFB" w14:textId="77777777" w:rsidR="00D6342F" w:rsidRDefault="00D6342F" w:rsidP="00B22BF0"/>
        </w:tc>
        <w:tc>
          <w:tcPr>
            <w:tcW w:w="1940" w:type="dxa"/>
            <w:vMerge w:val="restart"/>
            <w:vAlign w:val="center"/>
          </w:tcPr>
          <w:p w14:paraId="648E32EB" w14:textId="77777777" w:rsidR="00D6342F" w:rsidRDefault="00D6342F" w:rsidP="00B22BF0">
            <w:pPr>
              <w:jc w:val="center"/>
            </w:pPr>
            <w:r w:rsidRPr="00053CD0">
              <w:rPr>
                <w:b/>
              </w:rPr>
              <w:t>PRUEBAS</w:t>
            </w:r>
          </w:p>
        </w:tc>
        <w:tc>
          <w:tcPr>
            <w:tcW w:w="981" w:type="dxa"/>
            <w:vAlign w:val="center"/>
          </w:tcPr>
          <w:p w14:paraId="3E444301" w14:textId="77777777" w:rsidR="00D6342F" w:rsidRPr="005E449F" w:rsidRDefault="00D6342F" w:rsidP="00B22BF0">
            <w:pPr>
              <w:jc w:val="center"/>
            </w:pPr>
            <w:r>
              <w:t>3.8</w:t>
            </w:r>
          </w:p>
        </w:tc>
        <w:tc>
          <w:tcPr>
            <w:tcW w:w="712" w:type="dxa"/>
            <w:vAlign w:val="center"/>
          </w:tcPr>
          <w:p w14:paraId="5BCB4AD6" w14:textId="77777777" w:rsidR="00D6342F" w:rsidRPr="00053CD0" w:rsidRDefault="00D6342F" w:rsidP="00B22BF0">
            <w:pPr>
              <w:jc w:val="center"/>
              <w:rPr>
                <w:b/>
              </w:rPr>
            </w:pPr>
            <w:r w:rsidRPr="00053CD0">
              <w:rPr>
                <w:b/>
              </w:rPr>
              <w:t>53</w:t>
            </w:r>
          </w:p>
        </w:tc>
        <w:tc>
          <w:tcPr>
            <w:tcW w:w="2528" w:type="dxa"/>
          </w:tcPr>
          <w:p w14:paraId="2102ECE7" w14:textId="77777777" w:rsidR="00D6342F" w:rsidRPr="00956A7E" w:rsidRDefault="00D6342F" w:rsidP="00B22BF0">
            <w:r w:rsidRPr="00956A7E">
              <w:t>Se ha realizado las pruebas para el incremento 1?</w:t>
            </w:r>
          </w:p>
        </w:tc>
        <w:tc>
          <w:tcPr>
            <w:tcW w:w="2252" w:type="dxa"/>
          </w:tcPr>
          <w:p w14:paraId="084728BF" w14:textId="77777777" w:rsidR="00D6342F" w:rsidRPr="00956A7E" w:rsidRDefault="00D6342F" w:rsidP="00B22BF0">
            <w:r w:rsidRPr="00956A7E">
              <w:t>Cuadro de pruebas para el incremento 1</w:t>
            </w:r>
          </w:p>
        </w:tc>
        <w:tc>
          <w:tcPr>
            <w:tcW w:w="641" w:type="dxa"/>
            <w:vAlign w:val="center"/>
          </w:tcPr>
          <w:p w14:paraId="2CF2DE29" w14:textId="77777777" w:rsidR="00D6342F" w:rsidRDefault="00D6342F" w:rsidP="00B22BF0">
            <w:pPr>
              <w:jc w:val="center"/>
            </w:pPr>
            <w:r>
              <w:t>X</w:t>
            </w:r>
          </w:p>
        </w:tc>
        <w:tc>
          <w:tcPr>
            <w:tcW w:w="602" w:type="dxa"/>
            <w:vAlign w:val="center"/>
          </w:tcPr>
          <w:p w14:paraId="7C419C43" w14:textId="77777777" w:rsidR="00D6342F" w:rsidRPr="005E449F" w:rsidRDefault="00D6342F" w:rsidP="00B22BF0">
            <w:pPr>
              <w:jc w:val="center"/>
            </w:pPr>
          </w:p>
        </w:tc>
        <w:tc>
          <w:tcPr>
            <w:tcW w:w="1776" w:type="dxa"/>
          </w:tcPr>
          <w:p w14:paraId="7C14C094" w14:textId="77777777" w:rsidR="00D6342F" w:rsidRPr="00956A7E" w:rsidRDefault="00D6342F" w:rsidP="00B22BF0">
            <w:r w:rsidRPr="00956A7E">
              <w:t>Se realizó el cuadro de manera completa</w:t>
            </w:r>
          </w:p>
        </w:tc>
        <w:tc>
          <w:tcPr>
            <w:tcW w:w="1627" w:type="dxa"/>
            <w:vAlign w:val="center"/>
          </w:tcPr>
          <w:p w14:paraId="432CF2EA" w14:textId="77777777" w:rsidR="00D6342F" w:rsidRPr="00956A7E" w:rsidRDefault="00D6342F" w:rsidP="00B22BF0">
            <w:pPr>
              <w:jc w:val="center"/>
            </w:pPr>
            <w:r>
              <w:t>5</w:t>
            </w:r>
          </w:p>
        </w:tc>
        <w:tc>
          <w:tcPr>
            <w:tcW w:w="1547" w:type="dxa"/>
            <w:vAlign w:val="center"/>
          </w:tcPr>
          <w:p w14:paraId="2E6FCC4E" w14:textId="77777777" w:rsidR="00D6342F" w:rsidRPr="00956A7E" w:rsidRDefault="00D6342F" w:rsidP="00B22BF0">
            <w:pPr>
              <w:jc w:val="center"/>
            </w:pPr>
          </w:p>
        </w:tc>
      </w:tr>
      <w:tr w:rsidR="00D6342F" w:rsidRPr="00956A7E" w14:paraId="039C11CA" w14:textId="77777777" w:rsidTr="00B22BF0">
        <w:tc>
          <w:tcPr>
            <w:tcW w:w="1324" w:type="dxa"/>
            <w:vMerge/>
          </w:tcPr>
          <w:p w14:paraId="4B52B8B7" w14:textId="77777777" w:rsidR="00D6342F" w:rsidRDefault="00D6342F" w:rsidP="00B22BF0"/>
        </w:tc>
        <w:tc>
          <w:tcPr>
            <w:tcW w:w="1940" w:type="dxa"/>
            <w:vMerge/>
          </w:tcPr>
          <w:p w14:paraId="3F8534B9" w14:textId="77777777" w:rsidR="00D6342F" w:rsidRDefault="00D6342F" w:rsidP="00B22BF0"/>
        </w:tc>
        <w:tc>
          <w:tcPr>
            <w:tcW w:w="981" w:type="dxa"/>
            <w:vAlign w:val="center"/>
          </w:tcPr>
          <w:p w14:paraId="74447ACA" w14:textId="77777777" w:rsidR="00D6342F" w:rsidRPr="005E449F" w:rsidRDefault="00D6342F" w:rsidP="00B22BF0">
            <w:pPr>
              <w:jc w:val="center"/>
            </w:pPr>
            <w:r>
              <w:t>3.9</w:t>
            </w:r>
          </w:p>
        </w:tc>
        <w:tc>
          <w:tcPr>
            <w:tcW w:w="712" w:type="dxa"/>
            <w:vAlign w:val="center"/>
          </w:tcPr>
          <w:p w14:paraId="02279292" w14:textId="77777777" w:rsidR="00D6342F" w:rsidRPr="00053CD0" w:rsidRDefault="00D6342F" w:rsidP="00B22BF0">
            <w:pPr>
              <w:jc w:val="center"/>
              <w:rPr>
                <w:b/>
              </w:rPr>
            </w:pPr>
            <w:r w:rsidRPr="00053CD0">
              <w:rPr>
                <w:b/>
              </w:rPr>
              <w:t>54</w:t>
            </w:r>
          </w:p>
        </w:tc>
        <w:tc>
          <w:tcPr>
            <w:tcW w:w="2528" w:type="dxa"/>
          </w:tcPr>
          <w:p w14:paraId="432E8FD4" w14:textId="77777777" w:rsidR="00D6342F" w:rsidRPr="00956A7E" w:rsidRDefault="00D6342F" w:rsidP="00B22BF0">
            <w:r w:rsidRPr="00956A7E">
              <w:t>Se ha realizado las pruebas para el incremento 2?</w:t>
            </w:r>
          </w:p>
        </w:tc>
        <w:tc>
          <w:tcPr>
            <w:tcW w:w="2252" w:type="dxa"/>
          </w:tcPr>
          <w:p w14:paraId="6C5098F9" w14:textId="77777777" w:rsidR="00D6342F" w:rsidRPr="00956A7E" w:rsidRDefault="00D6342F" w:rsidP="00B22BF0">
            <w:r w:rsidRPr="00956A7E">
              <w:t>Cuadro de pruebas para el incremento 2</w:t>
            </w:r>
          </w:p>
        </w:tc>
        <w:tc>
          <w:tcPr>
            <w:tcW w:w="641" w:type="dxa"/>
            <w:vAlign w:val="center"/>
          </w:tcPr>
          <w:p w14:paraId="6B097AF2" w14:textId="77777777" w:rsidR="00D6342F" w:rsidRDefault="00D6342F" w:rsidP="00B22BF0">
            <w:pPr>
              <w:jc w:val="center"/>
            </w:pPr>
            <w:r>
              <w:t>X</w:t>
            </w:r>
          </w:p>
        </w:tc>
        <w:tc>
          <w:tcPr>
            <w:tcW w:w="602" w:type="dxa"/>
            <w:vAlign w:val="center"/>
          </w:tcPr>
          <w:p w14:paraId="65BE84BB" w14:textId="77777777" w:rsidR="00D6342F" w:rsidRPr="005E449F" w:rsidRDefault="00D6342F" w:rsidP="00B22BF0">
            <w:pPr>
              <w:jc w:val="center"/>
            </w:pPr>
          </w:p>
        </w:tc>
        <w:tc>
          <w:tcPr>
            <w:tcW w:w="1776" w:type="dxa"/>
          </w:tcPr>
          <w:p w14:paraId="58F6ECA6" w14:textId="77777777" w:rsidR="00D6342F" w:rsidRPr="00956A7E" w:rsidRDefault="00D6342F" w:rsidP="00B22BF0">
            <w:r w:rsidRPr="00956A7E">
              <w:t>Se realizó el cuadro de manera completa</w:t>
            </w:r>
          </w:p>
        </w:tc>
        <w:tc>
          <w:tcPr>
            <w:tcW w:w="1627" w:type="dxa"/>
            <w:vAlign w:val="center"/>
          </w:tcPr>
          <w:p w14:paraId="13E179AB" w14:textId="77777777" w:rsidR="00D6342F" w:rsidRPr="00956A7E" w:rsidRDefault="00D6342F" w:rsidP="00B22BF0">
            <w:pPr>
              <w:jc w:val="center"/>
            </w:pPr>
            <w:r>
              <w:t>5</w:t>
            </w:r>
          </w:p>
        </w:tc>
        <w:tc>
          <w:tcPr>
            <w:tcW w:w="1547" w:type="dxa"/>
            <w:vAlign w:val="center"/>
          </w:tcPr>
          <w:p w14:paraId="4C055509" w14:textId="77777777" w:rsidR="00D6342F" w:rsidRPr="00956A7E" w:rsidRDefault="00D6342F" w:rsidP="00B22BF0">
            <w:pPr>
              <w:jc w:val="center"/>
            </w:pPr>
          </w:p>
        </w:tc>
      </w:tr>
      <w:tr w:rsidR="00D6342F" w:rsidRPr="00956A7E" w14:paraId="407C0945" w14:textId="77777777" w:rsidTr="00B22BF0">
        <w:tc>
          <w:tcPr>
            <w:tcW w:w="1324" w:type="dxa"/>
            <w:vMerge/>
          </w:tcPr>
          <w:p w14:paraId="15632BDB" w14:textId="77777777" w:rsidR="00D6342F" w:rsidRDefault="00D6342F" w:rsidP="00B22BF0"/>
        </w:tc>
        <w:tc>
          <w:tcPr>
            <w:tcW w:w="1940" w:type="dxa"/>
            <w:vMerge/>
          </w:tcPr>
          <w:p w14:paraId="18963040" w14:textId="77777777" w:rsidR="00D6342F" w:rsidRDefault="00D6342F" w:rsidP="00B22BF0"/>
        </w:tc>
        <w:tc>
          <w:tcPr>
            <w:tcW w:w="981" w:type="dxa"/>
            <w:vAlign w:val="center"/>
          </w:tcPr>
          <w:p w14:paraId="54C5C9DC" w14:textId="77777777" w:rsidR="00D6342F" w:rsidRPr="005E449F" w:rsidRDefault="00D6342F" w:rsidP="00B22BF0">
            <w:pPr>
              <w:jc w:val="center"/>
            </w:pPr>
            <w:r>
              <w:t>3.1</w:t>
            </w:r>
          </w:p>
        </w:tc>
        <w:tc>
          <w:tcPr>
            <w:tcW w:w="712" w:type="dxa"/>
            <w:vAlign w:val="center"/>
          </w:tcPr>
          <w:p w14:paraId="42DDE91E" w14:textId="77777777" w:rsidR="00D6342F" w:rsidRPr="00053CD0" w:rsidRDefault="00D6342F" w:rsidP="00B22BF0">
            <w:pPr>
              <w:jc w:val="center"/>
              <w:rPr>
                <w:b/>
              </w:rPr>
            </w:pPr>
            <w:r w:rsidRPr="00053CD0">
              <w:rPr>
                <w:b/>
              </w:rPr>
              <w:t>55</w:t>
            </w:r>
          </w:p>
        </w:tc>
        <w:tc>
          <w:tcPr>
            <w:tcW w:w="2528" w:type="dxa"/>
          </w:tcPr>
          <w:p w14:paraId="564508D3" w14:textId="77777777" w:rsidR="00D6342F" w:rsidRPr="00956A7E" w:rsidRDefault="00D6342F" w:rsidP="00B22BF0">
            <w:r w:rsidRPr="00956A7E">
              <w:t>Se ha realizado las pruebas para el incremento 3?</w:t>
            </w:r>
          </w:p>
        </w:tc>
        <w:tc>
          <w:tcPr>
            <w:tcW w:w="2252" w:type="dxa"/>
          </w:tcPr>
          <w:p w14:paraId="31707A31" w14:textId="77777777" w:rsidR="00D6342F" w:rsidRPr="00956A7E" w:rsidRDefault="00D6342F" w:rsidP="00B22BF0">
            <w:r w:rsidRPr="00956A7E">
              <w:t>Cuadro de pruebas para el incremento 3</w:t>
            </w:r>
          </w:p>
        </w:tc>
        <w:tc>
          <w:tcPr>
            <w:tcW w:w="641" w:type="dxa"/>
            <w:vAlign w:val="center"/>
          </w:tcPr>
          <w:p w14:paraId="430C8716" w14:textId="77777777" w:rsidR="00D6342F" w:rsidRDefault="00D6342F" w:rsidP="00B22BF0">
            <w:pPr>
              <w:jc w:val="center"/>
            </w:pPr>
            <w:r>
              <w:t>X</w:t>
            </w:r>
          </w:p>
        </w:tc>
        <w:tc>
          <w:tcPr>
            <w:tcW w:w="602" w:type="dxa"/>
            <w:vAlign w:val="center"/>
          </w:tcPr>
          <w:p w14:paraId="52A7364D" w14:textId="77777777" w:rsidR="00D6342F" w:rsidRPr="005E449F" w:rsidRDefault="00D6342F" w:rsidP="00B22BF0">
            <w:pPr>
              <w:jc w:val="center"/>
            </w:pPr>
          </w:p>
        </w:tc>
        <w:tc>
          <w:tcPr>
            <w:tcW w:w="1776" w:type="dxa"/>
          </w:tcPr>
          <w:p w14:paraId="73DB039B" w14:textId="77777777" w:rsidR="00D6342F" w:rsidRPr="00956A7E" w:rsidRDefault="00D6342F" w:rsidP="00B22BF0">
            <w:r w:rsidRPr="00956A7E">
              <w:t>Se realizó el cuadro de manera completa</w:t>
            </w:r>
          </w:p>
        </w:tc>
        <w:tc>
          <w:tcPr>
            <w:tcW w:w="1627" w:type="dxa"/>
            <w:vAlign w:val="center"/>
          </w:tcPr>
          <w:p w14:paraId="34265722" w14:textId="77777777" w:rsidR="00D6342F" w:rsidRPr="00956A7E" w:rsidRDefault="00D6342F" w:rsidP="00B22BF0">
            <w:pPr>
              <w:jc w:val="center"/>
            </w:pPr>
            <w:r>
              <w:t>5</w:t>
            </w:r>
          </w:p>
        </w:tc>
        <w:tc>
          <w:tcPr>
            <w:tcW w:w="1547" w:type="dxa"/>
            <w:vAlign w:val="center"/>
          </w:tcPr>
          <w:p w14:paraId="3DE976B6" w14:textId="77777777" w:rsidR="00D6342F" w:rsidRPr="00956A7E" w:rsidRDefault="00D6342F" w:rsidP="00B22BF0">
            <w:pPr>
              <w:jc w:val="center"/>
            </w:pPr>
          </w:p>
        </w:tc>
      </w:tr>
      <w:tr w:rsidR="00D6342F" w:rsidRPr="00956A7E" w14:paraId="118BB216" w14:textId="77777777" w:rsidTr="00B22BF0">
        <w:tc>
          <w:tcPr>
            <w:tcW w:w="1324" w:type="dxa"/>
            <w:vMerge/>
          </w:tcPr>
          <w:p w14:paraId="717C7E25" w14:textId="77777777" w:rsidR="00D6342F" w:rsidRDefault="00D6342F" w:rsidP="00B22BF0"/>
        </w:tc>
        <w:tc>
          <w:tcPr>
            <w:tcW w:w="1940" w:type="dxa"/>
            <w:vMerge/>
          </w:tcPr>
          <w:p w14:paraId="500048BA" w14:textId="77777777" w:rsidR="00D6342F" w:rsidRDefault="00D6342F" w:rsidP="00B22BF0"/>
        </w:tc>
        <w:tc>
          <w:tcPr>
            <w:tcW w:w="981" w:type="dxa"/>
            <w:vAlign w:val="center"/>
          </w:tcPr>
          <w:p w14:paraId="35F2E801" w14:textId="77777777" w:rsidR="00D6342F" w:rsidRPr="005E449F" w:rsidRDefault="00D6342F" w:rsidP="00B22BF0">
            <w:pPr>
              <w:jc w:val="center"/>
            </w:pPr>
            <w:r>
              <w:t>3.11</w:t>
            </w:r>
          </w:p>
        </w:tc>
        <w:tc>
          <w:tcPr>
            <w:tcW w:w="712" w:type="dxa"/>
            <w:vAlign w:val="center"/>
          </w:tcPr>
          <w:p w14:paraId="42BB3F70" w14:textId="77777777" w:rsidR="00D6342F" w:rsidRPr="00053CD0" w:rsidRDefault="00D6342F" w:rsidP="00B22BF0">
            <w:pPr>
              <w:jc w:val="center"/>
              <w:rPr>
                <w:b/>
              </w:rPr>
            </w:pPr>
            <w:r w:rsidRPr="00053CD0">
              <w:rPr>
                <w:b/>
              </w:rPr>
              <w:t>56</w:t>
            </w:r>
          </w:p>
        </w:tc>
        <w:tc>
          <w:tcPr>
            <w:tcW w:w="2528" w:type="dxa"/>
          </w:tcPr>
          <w:p w14:paraId="247D73B2" w14:textId="77777777" w:rsidR="00D6342F" w:rsidRPr="00956A7E" w:rsidRDefault="00D6342F" w:rsidP="00B22BF0">
            <w:r w:rsidRPr="00956A7E">
              <w:t>Se ha realizado las pruebas para el incremento 4?</w:t>
            </w:r>
          </w:p>
        </w:tc>
        <w:tc>
          <w:tcPr>
            <w:tcW w:w="2252" w:type="dxa"/>
          </w:tcPr>
          <w:p w14:paraId="7BCC3C7E" w14:textId="77777777" w:rsidR="00D6342F" w:rsidRPr="00956A7E" w:rsidRDefault="00D6342F" w:rsidP="00B22BF0">
            <w:r w:rsidRPr="00956A7E">
              <w:t>Cuadro de pruebas para el incremento 4</w:t>
            </w:r>
          </w:p>
        </w:tc>
        <w:tc>
          <w:tcPr>
            <w:tcW w:w="641" w:type="dxa"/>
            <w:vAlign w:val="center"/>
          </w:tcPr>
          <w:p w14:paraId="65399CE4" w14:textId="77777777" w:rsidR="00D6342F" w:rsidRDefault="00D6342F" w:rsidP="00B22BF0">
            <w:pPr>
              <w:jc w:val="center"/>
            </w:pPr>
            <w:r>
              <w:t>X</w:t>
            </w:r>
          </w:p>
        </w:tc>
        <w:tc>
          <w:tcPr>
            <w:tcW w:w="602" w:type="dxa"/>
            <w:vAlign w:val="center"/>
          </w:tcPr>
          <w:p w14:paraId="6E44BF0D" w14:textId="77777777" w:rsidR="00D6342F" w:rsidRPr="005E449F" w:rsidRDefault="00D6342F" w:rsidP="00B22BF0">
            <w:pPr>
              <w:jc w:val="center"/>
            </w:pPr>
          </w:p>
        </w:tc>
        <w:tc>
          <w:tcPr>
            <w:tcW w:w="1776" w:type="dxa"/>
          </w:tcPr>
          <w:p w14:paraId="5E6248F6" w14:textId="77777777" w:rsidR="00D6342F" w:rsidRPr="00956A7E" w:rsidRDefault="00D6342F" w:rsidP="00B22BF0">
            <w:r w:rsidRPr="00956A7E">
              <w:t>Se realizó el cuadro de manera completa</w:t>
            </w:r>
          </w:p>
        </w:tc>
        <w:tc>
          <w:tcPr>
            <w:tcW w:w="1627" w:type="dxa"/>
            <w:vAlign w:val="center"/>
          </w:tcPr>
          <w:p w14:paraId="7B95ED4A" w14:textId="77777777" w:rsidR="00D6342F" w:rsidRPr="00956A7E" w:rsidRDefault="00D6342F" w:rsidP="00B22BF0">
            <w:pPr>
              <w:jc w:val="center"/>
            </w:pPr>
            <w:r>
              <w:t>5</w:t>
            </w:r>
          </w:p>
        </w:tc>
        <w:tc>
          <w:tcPr>
            <w:tcW w:w="1547" w:type="dxa"/>
            <w:vAlign w:val="center"/>
          </w:tcPr>
          <w:p w14:paraId="41BD2D9D" w14:textId="77777777" w:rsidR="00D6342F" w:rsidRPr="00956A7E" w:rsidRDefault="00D6342F" w:rsidP="00B22BF0">
            <w:pPr>
              <w:jc w:val="center"/>
            </w:pPr>
          </w:p>
        </w:tc>
      </w:tr>
      <w:tr w:rsidR="00D6342F" w:rsidRPr="00956A7E" w14:paraId="19A7A3E2" w14:textId="77777777" w:rsidTr="00B22BF0">
        <w:tc>
          <w:tcPr>
            <w:tcW w:w="1324" w:type="dxa"/>
            <w:vMerge/>
          </w:tcPr>
          <w:p w14:paraId="373BA57F" w14:textId="77777777" w:rsidR="00D6342F" w:rsidRDefault="00D6342F" w:rsidP="00B22BF0"/>
        </w:tc>
        <w:tc>
          <w:tcPr>
            <w:tcW w:w="1940" w:type="dxa"/>
            <w:shd w:val="clear" w:color="auto" w:fill="FFFF00"/>
          </w:tcPr>
          <w:p w14:paraId="0648D920" w14:textId="77777777" w:rsidR="00D6342F" w:rsidRDefault="00D6342F" w:rsidP="00B22BF0"/>
        </w:tc>
        <w:tc>
          <w:tcPr>
            <w:tcW w:w="981" w:type="dxa"/>
            <w:shd w:val="clear" w:color="auto" w:fill="FFFF00"/>
            <w:vAlign w:val="center"/>
          </w:tcPr>
          <w:p w14:paraId="33BE47E3" w14:textId="77777777" w:rsidR="00D6342F" w:rsidRDefault="00D6342F" w:rsidP="00B22BF0">
            <w:pPr>
              <w:jc w:val="center"/>
            </w:pPr>
          </w:p>
        </w:tc>
        <w:tc>
          <w:tcPr>
            <w:tcW w:w="712" w:type="dxa"/>
            <w:shd w:val="clear" w:color="auto" w:fill="FFFF00"/>
            <w:vAlign w:val="center"/>
          </w:tcPr>
          <w:p w14:paraId="25D8B033" w14:textId="77777777" w:rsidR="00D6342F" w:rsidRPr="00053CD0" w:rsidRDefault="00D6342F" w:rsidP="00B22BF0">
            <w:pPr>
              <w:jc w:val="center"/>
              <w:rPr>
                <w:b/>
              </w:rPr>
            </w:pPr>
          </w:p>
        </w:tc>
        <w:tc>
          <w:tcPr>
            <w:tcW w:w="2528" w:type="dxa"/>
            <w:shd w:val="clear" w:color="auto" w:fill="FFFF00"/>
          </w:tcPr>
          <w:p w14:paraId="04EC5B1D" w14:textId="77777777" w:rsidR="00D6342F" w:rsidRPr="00956A7E" w:rsidRDefault="00D6342F" w:rsidP="00B22BF0"/>
        </w:tc>
        <w:tc>
          <w:tcPr>
            <w:tcW w:w="2252" w:type="dxa"/>
            <w:shd w:val="clear" w:color="auto" w:fill="FFFF00"/>
          </w:tcPr>
          <w:p w14:paraId="7A701F0E" w14:textId="77777777" w:rsidR="00D6342F" w:rsidRPr="00956A7E" w:rsidRDefault="00D6342F" w:rsidP="00B22BF0"/>
        </w:tc>
        <w:tc>
          <w:tcPr>
            <w:tcW w:w="641" w:type="dxa"/>
            <w:shd w:val="clear" w:color="auto" w:fill="FFFF00"/>
            <w:vAlign w:val="center"/>
          </w:tcPr>
          <w:p w14:paraId="3A644CC7" w14:textId="77777777" w:rsidR="00D6342F" w:rsidRDefault="00D6342F" w:rsidP="00B22BF0">
            <w:pPr>
              <w:jc w:val="center"/>
            </w:pPr>
          </w:p>
        </w:tc>
        <w:tc>
          <w:tcPr>
            <w:tcW w:w="602" w:type="dxa"/>
            <w:shd w:val="clear" w:color="auto" w:fill="FFFF00"/>
            <w:vAlign w:val="center"/>
          </w:tcPr>
          <w:p w14:paraId="34E24F53" w14:textId="77777777" w:rsidR="00D6342F" w:rsidRPr="005E449F" w:rsidRDefault="00D6342F" w:rsidP="00B22BF0">
            <w:pPr>
              <w:jc w:val="center"/>
            </w:pPr>
          </w:p>
        </w:tc>
        <w:tc>
          <w:tcPr>
            <w:tcW w:w="1776" w:type="dxa"/>
            <w:shd w:val="clear" w:color="auto" w:fill="FFFF00"/>
          </w:tcPr>
          <w:p w14:paraId="690A059B" w14:textId="77777777" w:rsidR="00D6342F" w:rsidRPr="00956A7E" w:rsidRDefault="00D6342F" w:rsidP="00B22BF0"/>
        </w:tc>
        <w:tc>
          <w:tcPr>
            <w:tcW w:w="1627" w:type="dxa"/>
            <w:shd w:val="clear" w:color="auto" w:fill="FFFF00"/>
            <w:vAlign w:val="center"/>
          </w:tcPr>
          <w:p w14:paraId="4085FF13" w14:textId="77777777" w:rsidR="00D6342F" w:rsidRPr="00956A7E" w:rsidRDefault="00D6342F" w:rsidP="00B22BF0">
            <w:pPr>
              <w:jc w:val="center"/>
            </w:pPr>
            <w:r>
              <w:t>20</w:t>
            </w:r>
          </w:p>
        </w:tc>
        <w:tc>
          <w:tcPr>
            <w:tcW w:w="1547" w:type="dxa"/>
            <w:shd w:val="clear" w:color="auto" w:fill="FFFF00"/>
            <w:vAlign w:val="center"/>
          </w:tcPr>
          <w:p w14:paraId="6F9747BA" w14:textId="77777777" w:rsidR="00D6342F" w:rsidRPr="00956A7E" w:rsidRDefault="00D6342F" w:rsidP="00B22BF0">
            <w:pPr>
              <w:jc w:val="center"/>
            </w:pPr>
            <w:r>
              <w:t>100%</w:t>
            </w:r>
          </w:p>
        </w:tc>
      </w:tr>
      <w:tr w:rsidR="00D6342F" w:rsidRPr="00956A7E" w14:paraId="42EF9032" w14:textId="77777777" w:rsidTr="00B22BF0">
        <w:tc>
          <w:tcPr>
            <w:tcW w:w="1324" w:type="dxa"/>
            <w:vMerge/>
          </w:tcPr>
          <w:p w14:paraId="4F46CB93" w14:textId="77777777" w:rsidR="00D6342F" w:rsidRDefault="00D6342F" w:rsidP="00B22BF0"/>
        </w:tc>
        <w:tc>
          <w:tcPr>
            <w:tcW w:w="1940" w:type="dxa"/>
            <w:vMerge w:val="restart"/>
            <w:vAlign w:val="center"/>
          </w:tcPr>
          <w:p w14:paraId="69FCA243" w14:textId="77777777" w:rsidR="00D6342F" w:rsidRDefault="00D6342F" w:rsidP="00B22BF0">
            <w:pPr>
              <w:jc w:val="center"/>
            </w:pPr>
            <w:r w:rsidRPr="00053CD0">
              <w:rPr>
                <w:b/>
              </w:rPr>
              <w:t>ENTREGA</w:t>
            </w:r>
          </w:p>
        </w:tc>
        <w:tc>
          <w:tcPr>
            <w:tcW w:w="981" w:type="dxa"/>
            <w:vAlign w:val="center"/>
          </w:tcPr>
          <w:p w14:paraId="1BE9D8B5" w14:textId="77777777" w:rsidR="00D6342F" w:rsidRPr="005E449F" w:rsidRDefault="00D6342F" w:rsidP="00B22BF0">
            <w:pPr>
              <w:jc w:val="center"/>
            </w:pPr>
            <w:r>
              <w:t>-</w:t>
            </w:r>
          </w:p>
        </w:tc>
        <w:tc>
          <w:tcPr>
            <w:tcW w:w="712" w:type="dxa"/>
            <w:vAlign w:val="center"/>
          </w:tcPr>
          <w:p w14:paraId="752B4E99" w14:textId="77777777" w:rsidR="00D6342F" w:rsidRPr="00053CD0" w:rsidRDefault="00D6342F" w:rsidP="00B22BF0">
            <w:pPr>
              <w:jc w:val="center"/>
              <w:rPr>
                <w:b/>
              </w:rPr>
            </w:pPr>
            <w:r w:rsidRPr="00053CD0">
              <w:rPr>
                <w:b/>
              </w:rPr>
              <w:t>57</w:t>
            </w:r>
          </w:p>
        </w:tc>
        <w:tc>
          <w:tcPr>
            <w:tcW w:w="2528" w:type="dxa"/>
          </w:tcPr>
          <w:p w14:paraId="1973424A" w14:textId="77777777" w:rsidR="00D6342F" w:rsidRPr="00956A7E" w:rsidRDefault="00D6342F" w:rsidP="00B22BF0">
            <w:r w:rsidRPr="00956A7E">
              <w:t>Se realizó la entrega del producto del incremento 1 al cliente?</w:t>
            </w:r>
          </w:p>
        </w:tc>
        <w:tc>
          <w:tcPr>
            <w:tcW w:w="2252" w:type="dxa"/>
          </w:tcPr>
          <w:p w14:paraId="75C2CA5A" w14:textId="77777777" w:rsidR="00D6342F" w:rsidRPr="005E449F" w:rsidRDefault="00D6342F" w:rsidP="00B22BF0">
            <w:r>
              <w:t>Sprint 1</w:t>
            </w:r>
          </w:p>
        </w:tc>
        <w:tc>
          <w:tcPr>
            <w:tcW w:w="641" w:type="dxa"/>
            <w:vAlign w:val="center"/>
          </w:tcPr>
          <w:p w14:paraId="4CD9C4BF" w14:textId="77777777" w:rsidR="00D6342F" w:rsidRPr="005E449F" w:rsidRDefault="00D6342F" w:rsidP="00B22BF0">
            <w:pPr>
              <w:jc w:val="center"/>
            </w:pPr>
          </w:p>
        </w:tc>
        <w:tc>
          <w:tcPr>
            <w:tcW w:w="602" w:type="dxa"/>
            <w:vAlign w:val="center"/>
          </w:tcPr>
          <w:p w14:paraId="595DBC83" w14:textId="77777777" w:rsidR="00D6342F" w:rsidRPr="005E449F" w:rsidRDefault="00D6342F" w:rsidP="00B22BF0">
            <w:pPr>
              <w:jc w:val="center"/>
            </w:pPr>
            <w:r>
              <w:t>X</w:t>
            </w:r>
          </w:p>
        </w:tc>
        <w:tc>
          <w:tcPr>
            <w:tcW w:w="1776" w:type="dxa"/>
          </w:tcPr>
          <w:p w14:paraId="7C15C15B" w14:textId="77777777" w:rsidR="00D6342F" w:rsidRPr="00956A7E" w:rsidRDefault="00D6342F" w:rsidP="00B22BF0">
            <w:r w:rsidRPr="00956A7E">
              <w:t>Se realizó la entrega más no se tiene evidencia</w:t>
            </w:r>
          </w:p>
        </w:tc>
        <w:tc>
          <w:tcPr>
            <w:tcW w:w="1627" w:type="dxa"/>
            <w:vAlign w:val="center"/>
          </w:tcPr>
          <w:p w14:paraId="69A7C31B" w14:textId="77777777" w:rsidR="00D6342F" w:rsidRPr="00956A7E" w:rsidRDefault="00D6342F" w:rsidP="00B22BF0">
            <w:pPr>
              <w:jc w:val="center"/>
            </w:pPr>
            <w:r>
              <w:t>1</w:t>
            </w:r>
          </w:p>
        </w:tc>
        <w:tc>
          <w:tcPr>
            <w:tcW w:w="1547" w:type="dxa"/>
            <w:vAlign w:val="center"/>
          </w:tcPr>
          <w:p w14:paraId="63F4D72C" w14:textId="77777777" w:rsidR="00D6342F" w:rsidRPr="00956A7E" w:rsidRDefault="00D6342F" w:rsidP="00B22BF0">
            <w:pPr>
              <w:jc w:val="center"/>
            </w:pPr>
          </w:p>
        </w:tc>
      </w:tr>
      <w:tr w:rsidR="00D6342F" w:rsidRPr="00956A7E" w14:paraId="0A258240" w14:textId="77777777" w:rsidTr="00B22BF0">
        <w:tc>
          <w:tcPr>
            <w:tcW w:w="1324" w:type="dxa"/>
            <w:vMerge/>
          </w:tcPr>
          <w:p w14:paraId="7B7BA680" w14:textId="77777777" w:rsidR="00D6342F" w:rsidRDefault="00D6342F" w:rsidP="00B22BF0"/>
        </w:tc>
        <w:tc>
          <w:tcPr>
            <w:tcW w:w="1940" w:type="dxa"/>
            <w:vMerge/>
          </w:tcPr>
          <w:p w14:paraId="51AF829F" w14:textId="77777777" w:rsidR="00D6342F" w:rsidRDefault="00D6342F" w:rsidP="00B22BF0"/>
        </w:tc>
        <w:tc>
          <w:tcPr>
            <w:tcW w:w="981" w:type="dxa"/>
            <w:vAlign w:val="center"/>
          </w:tcPr>
          <w:p w14:paraId="5532ECFF" w14:textId="77777777" w:rsidR="00D6342F" w:rsidRPr="005E449F" w:rsidRDefault="00D6342F" w:rsidP="00B22BF0">
            <w:pPr>
              <w:jc w:val="center"/>
            </w:pPr>
            <w:r>
              <w:t>-</w:t>
            </w:r>
          </w:p>
        </w:tc>
        <w:tc>
          <w:tcPr>
            <w:tcW w:w="712" w:type="dxa"/>
            <w:vAlign w:val="center"/>
          </w:tcPr>
          <w:p w14:paraId="1DBAC74F" w14:textId="77777777" w:rsidR="00D6342F" w:rsidRPr="00053CD0" w:rsidRDefault="00D6342F" w:rsidP="00B22BF0">
            <w:pPr>
              <w:jc w:val="center"/>
              <w:rPr>
                <w:b/>
              </w:rPr>
            </w:pPr>
            <w:r w:rsidRPr="00053CD0">
              <w:rPr>
                <w:b/>
              </w:rPr>
              <w:t>58</w:t>
            </w:r>
          </w:p>
        </w:tc>
        <w:tc>
          <w:tcPr>
            <w:tcW w:w="2528" w:type="dxa"/>
          </w:tcPr>
          <w:p w14:paraId="217CDEEB" w14:textId="77777777" w:rsidR="00D6342F" w:rsidRPr="00956A7E" w:rsidRDefault="00D6342F" w:rsidP="00B22BF0">
            <w:r w:rsidRPr="00956A7E">
              <w:t>Se realizó la entrega del producto del incremento 2 al cliente?</w:t>
            </w:r>
          </w:p>
        </w:tc>
        <w:tc>
          <w:tcPr>
            <w:tcW w:w="2252" w:type="dxa"/>
          </w:tcPr>
          <w:p w14:paraId="4E80A035" w14:textId="77777777" w:rsidR="00D6342F" w:rsidRPr="005E449F" w:rsidRDefault="00D6342F" w:rsidP="00B22BF0">
            <w:r>
              <w:t>Sprint 2</w:t>
            </w:r>
          </w:p>
        </w:tc>
        <w:tc>
          <w:tcPr>
            <w:tcW w:w="641" w:type="dxa"/>
            <w:vAlign w:val="center"/>
          </w:tcPr>
          <w:p w14:paraId="378EEBFE" w14:textId="77777777" w:rsidR="00D6342F" w:rsidRPr="005E449F" w:rsidRDefault="00D6342F" w:rsidP="00B22BF0">
            <w:pPr>
              <w:jc w:val="center"/>
            </w:pPr>
          </w:p>
        </w:tc>
        <w:tc>
          <w:tcPr>
            <w:tcW w:w="602" w:type="dxa"/>
            <w:vAlign w:val="center"/>
          </w:tcPr>
          <w:p w14:paraId="010047D8" w14:textId="77777777" w:rsidR="00D6342F" w:rsidRPr="005E449F" w:rsidRDefault="00D6342F" w:rsidP="00B22BF0">
            <w:pPr>
              <w:jc w:val="center"/>
            </w:pPr>
            <w:r>
              <w:t>X</w:t>
            </w:r>
          </w:p>
        </w:tc>
        <w:tc>
          <w:tcPr>
            <w:tcW w:w="1776" w:type="dxa"/>
          </w:tcPr>
          <w:p w14:paraId="02D0D169" w14:textId="77777777" w:rsidR="00D6342F" w:rsidRPr="00956A7E" w:rsidRDefault="00D6342F" w:rsidP="00B22BF0">
            <w:r w:rsidRPr="00956A7E">
              <w:t>Se realizó la entrega más no se tiene evidencia</w:t>
            </w:r>
          </w:p>
        </w:tc>
        <w:tc>
          <w:tcPr>
            <w:tcW w:w="1627" w:type="dxa"/>
            <w:vAlign w:val="center"/>
          </w:tcPr>
          <w:p w14:paraId="1FFE5581" w14:textId="77777777" w:rsidR="00D6342F" w:rsidRPr="00956A7E" w:rsidRDefault="00D6342F" w:rsidP="00B22BF0">
            <w:pPr>
              <w:jc w:val="center"/>
            </w:pPr>
            <w:r>
              <w:t>1</w:t>
            </w:r>
          </w:p>
        </w:tc>
        <w:tc>
          <w:tcPr>
            <w:tcW w:w="1547" w:type="dxa"/>
            <w:vAlign w:val="center"/>
          </w:tcPr>
          <w:p w14:paraId="7B230937" w14:textId="77777777" w:rsidR="00D6342F" w:rsidRPr="00956A7E" w:rsidRDefault="00D6342F" w:rsidP="00B22BF0">
            <w:pPr>
              <w:jc w:val="center"/>
            </w:pPr>
          </w:p>
        </w:tc>
      </w:tr>
      <w:tr w:rsidR="00D6342F" w:rsidRPr="00956A7E" w14:paraId="5961DD68" w14:textId="77777777" w:rsidTr="00B22BF0">
        <w:tc>
          <w:tcPr>
            <w:tcW w:w="1324" w:type="dxa"/>
            <w:vMerge/>
          </w:tcPr>
          <w:p w14:paraId="5C028579" w14:textId="77777777" w:rsidR="00D6342F" w:rsidRDefault="00D6342F" w:rsidP="00B22BF0"/>
        </w:tc>
        <w:tc>
          <w:tcPr>
            <w:tcW w:w="1940" w:type="dxa"/>
            <w:vMerge/>
          </w:tcPr>
          <w:p w14:paraId="67C763F2" w14:textId="77777777" w:rsidR="00D6342F" w:rsidRDefault="00D6342F" w:rsidP="00B22BF0"/>
        </w:tc>
        <w:tc>
          <w:tcPr>
            <w:tcW w:w="981" w:type="dxa"/>
            <w:vAlign w:val="center"/>
          </w:tcPr>
          <w:p w14:paraId="675237D1" w14:textId="77777777" w:rsidR="00D6342F" w:rsidRPr="005E449F" w:rsidRDefault="00D6342F" w:rsidP="00B22BF0">
            <w:pPr>
              <w:jc w:val="center"/>
            </w:pPr>
            <w:r>
              <w:t>-</w:t>
            </w:r>
          </w:p>
        </w:tc>
        <w:tc>
          <w:tcPr>
            <w:tcW w:w="712" w:type="dxa"/>
            <w:vAlign w:val="center"/>
          </w:tcPr>
          <w:p w14:paraId="58344542" w14:textId="77777777" w:rsidR="00D6342F" w:rsidRPr="00053CD0" w:rsidRDefault="00D6342F" w:rsidP="00B22BF0">
            <w:pPr>
              <w:jc w:val="center"/>
              <w:rPr>
                <w:b/>
              </w:rPr>
            </w:pPr>
            <w:r w:rsidRPr="00053CD0">
              <w:rPr>
                <w:b/>
              </w:rPr>
              <w:t>59</w:t>
            </w:r>
          </w:p>
        </w:tc>
        <w:tc>
          <w:tcPr>
            <w:tcW w:w="2528" w:type="dxa"/>
          </w:tcPr>
          <w:p w14:paraId="6851EA3D" w14:textId="77777777" w:rsidR="00D6342F" w:rsidRPr="00956A7E" w:rsidRDefault="00D6342F" w:rsidP="00B22BF0">
            <w:r w:rsidRPr="00956A7E">
              <w:t>Se realizó la entrega del producto del incremento 3 al cliente?</w:t>
            </w:r>
          </w:p>
        </w:tc>
        <w:tc>
          <w:tcPr>
            <w:tcW w:w="2252" w:type="dxa"/>
          </w:tcPr>
          <w:p w14:paraId="29940A44" w14:textId="77777777" w:rsidR="00D6342F" w:rsidRPr="005E449F" w:rsidRDefault="00D6342F" w:rsidP="00B22BF0">
            <w:r>
              <w:t>Sprint 3</w:t>
            </w:r>
          </w:p>
        </w:tc>
        <w:tc>
          <w:tcPr>
            <w:tcW w:w="641" w:type="dxa"/>
            <w:vAlign w:val="center"/>
          </w:tcPr>
          <w:p w14:paraId="2F5A9FF5" w14:textId="77777777" w:rsidR="00D6342F" w:rsidRPr="005E449F" w:rsidRDefault="00D6342F" w:rsidP="00B22BF0">
            <w:pPr>
              <w:jc w:val="center"/>
            </w:pPr>
          </w:p>
        </w:tc>
        <w:tc>
          <w:tcPr>
            <w:tcW w:w="602" w:type="dxa"/>
            <w:vAlign w:val="center"/>
          </w:tcPr>
          <w:p w14:paraId="42B737E5" w14:textId="77777777" w:rsidR="00D6342F" w:rsidRPr="005E449F" w:rsidRDefault="00D6342F" w:rsidP="00B22BF0">
            <w:pPr>
              <w:jc w:val="center"/>
            </w:pPr>
            <w:r>
              <w:t>X</w:t>
            </w:r>
          </w:p>
        </w:tc>
        <w:tc>
          <w:tcPr>
            <w:tcW w:w="1776" w:type="dxa"/>
          </w:tcPr>
          <w:p w14:paraId="09E82762" w14:textId="77777777" w:rsidR="00D6342F" w:rsidRPr="00956A7E" w:rsidRDefault="00D6342F" w:rsidP="00B22BF0">
            <w:r w:rsidRPr="00956A7E">
              <w:t>Se realizó la entrega más no se tiene evidencia</w:t>
            </w:r>
          </w:p>
        </w:tc>
        <w:tc>
          <w:tcPr>
            <w:tcW w:w="1627" w:type="dxa"/>
            <w:vAlign w:val="center"/>
          </w:tcPr>
          <w:p w14:paraId="2A3B9040" w14:textId="77777777" w:rsidR="00D6342F" w:rsidRPr="00956A7E" w:rsidRDefault="00D6342F" w:rsidP="00B22BF0">
            <w:pPr>
              <w:jc w:val="center"/>
            </w:pPr>
            <w:r>
              <w:t>1</w:t>
            </w:r>
          </w:p>
        </w:tc>
        <w:tc>
          <w:tcPr>
            <w:tcW w:w="1547" w:type="dxa"/>
            <w:vAlign w:val="center"/>
          </w:tcPr>
          <w:p w14:paraId="4A19C330" w14:textId="77777777" w:rsidR="00D6342F" w:rsidRPr="00956A7E" w:rsidRDefault="00D6342F" w:rsidP="00B22BF0">
            <w:pPr>
              <w:jc w:val="center"/>
            </w:pPr>
          </w:p>
        </w:tc>
      </w:tr>
      <w:tr w:rsidR="00D6342F" w:rsidRPr="00956A7E" w14:paraId="329BDADD" w14:textId="77777777" w:rsidTr="00B22BF0">
        <w:tc>
          <w:tcPr>
            <w:tcW w:w="1324" w:type="dxa"/>
            <w:vMerge/>
          </w:tcPr>
          <w:p w14:paraId="1A77B7E0" w14:textId="77777777" w:rsidR="00D6342F" w:rsidRDefault="00D6342F" w:rsidP="00B22BF0"/>
        </w:tc>
        <w:tc>
          <w:tcPr>
            <w:tcW w:w="1940" w:type="dxa"/>
            <w:vMerge/>
          </w:tcPr>
          <w:p w14:paraId="7DD5BEB9" w14:textId="77777777" w:rsidR="00D6342F" w:rsidRDefault="00D6342F" w:rsidP="00B22BF0"/>
        </w:tc>
        <w:tc>
          <w:tcPr>
            <w:tcW w:w="981" w:type="dxa"/>
            <w:vAlign w:val="center"/>
          </w:tcPr>
          <w:p w14:paraId="0C02C1CF" w14:textId="77777777" w:rsidR="00D6342F" w:rsidRPr="005E449F" w:rsidRDefault="00D6342F" w:rsidP="00B22BF0">
            <w:pPr>
              <w:jc w:val="center"/>
            </w:pPr>
            <w:r>
              <w:t>-</w:t>
            </w:r>
          </w:p>
        </w:tc>
        <w:tc>
          <w:tcPr>
            <w:tcW w:w="712" w:type="dxa"/>
            <w:vAlign w:val="center"/>
          </w:tcPr>
          <w:p w14:paraId="60D1ECC0" w14:textId="77777777" w:rsidR="00D6342F" w:rsidRPr="00053CD0" w:rsidRDefault="00D6342F" w:rsidP="00B22BF0">
            <w:pPr>
              <w:jc w:val="center"/>
              <w:rPr>
                <w:b/>
              </w:rPr>
            </w:pPr>
            <w:r w:rsidRPr="00053CD0">
              <w:rPr>
                <w:b/>
              </w:rPr>
              <w:t>60</w:t>
            </w:r>
          </w:p>
        </w:tc>
        <w:tc>
          <w:tcPr>
            <w:tcW w:w="2528" w:type="dxa"/>
          </w:tcPr>
          <w:p w14:paraId="707477AF" w14:textId="77777777" w:rsidR="00D6342F" w:rsidRPr="00956A7E" w:rsidRDefault="00D6342F" w:rsidP="00B22BF0">
            <w:r w:rsidRPr="00956A7E">
              <w:t>Se realizó la entrega del producto del incremento 4 al cliente?</w:t>
            </w:r>
          </w:p>
        </w:tc>
        <w:tc>
          <w:tcPr>
            <w:tcW w:w="2252" w:type="dxa"/>
          </w:tcPr>
          <w:p w14:paraId="3F207108" w14:textId="77777777" w:rsidR="00D6342F" w:rsidRPr="005E449F" w:rsidRDefault="00D6342F" w:rsidP="00B22BF0">
            <w:r>
              <w:t>Sprint 4</w:t>
            </w:r>
          </w:p>
        </w:tc>
        <w:tc>
          <w:tcPr>
            <w:tcW w:w="641" w:type="dxa"/>
            <w:vAlign w:val="center"/>
          </w:tcPr>
          <w:p w14:paraId="5A9D0E81" w14:textId="77777777" w:rsidR="00D6342F" w:rsidRPr="005E449F" w:rsidRDefault="00D6342F" w:rsidP="00B22BF0">
            <w:pPr>
              <w:jc w:val="center"/>
            </w:pPr>
          </w:p>
        </w:tc>
        <w:tc>
          <w:tcPr>
            <w:tcW w:w="602" w:type="dxa"/>
            <w:vAlign w:val="center"/>
          </w:tcPr>
          <w:p w14:paraId="56425975" w14:textId="77777777" w:rsidR="00D6342F" w:rsidRPr="005E449F" w:rsidRDefault="00D6342F" w:rsidP="00B22BF0">
            <w:pPr>
              <w:jc w:val="center"/>
            </w:pPr>
            <w:r>
              <w:t>X</w:t>
            </w:r>
          </w:p>
        </w:tc>
        <w:tc>
          <w:tcPr>
            <w:tcW w:w="1776" w:type="dxa"/>
          </w:tcPr>
          <w:p w14:paraId="4A6EBB3D" w14:textId="77777777" w:rsidR="00D6342F" w:rsidRPr="00956A7E" w:rsidRDefault="00D6342F" w:rsidP="00B22BF0">
            <w:r w:rsidRPr="00956A7E">
              <w:t>Se realizó la entrega más no se tiene evidencia</w:t>
            </w:r>
          </w:p>
        </w:tc>
        <w:tc>
          <w:tcPr>
            <w:tcW w:w="1627" w:type="dxa"/>
            <w:vAlign w:val="center"/>
          </w:tcPr>
          <w:p w14:paraId="1511F5EB" w14:textId="77777777" w:rsidR="00D6342F" w:rsidRPr="00956A7E" w:rsidRDefault="00D6342F" w:rsidP="00B22BF0">
            <w:pPr>
              <w:jc w:val="center"/>
            </w:pPr>
            <w:r>
              <w:t>1</w:t>
            </w:r>
          </w:p>
        </w:tc>
        <w:tc>
          <w:tcPr>
            <w:tcW w:w="1547" w:type="dxa"/>
            <w:vAlign w:val="center"/>
          </w:tcPr>
          <w:p w14:paraId="6D13FB48" w14:textId="77777777" w:rsidR="00D6342F" w:rsidRPr="00956A7E" w:rsidRDefault="00D6342F" w:rsidP="00B22BF0">
            <w:pPr>
              <w:jc w:val="center"/>
            </w:pPr>
          </w:p>
        </w:tc>
      </w:tr>
      <w:tr w:rsidR="00D6342F" w14:paraId="4A0BC3C4" w14:textId="77777777" w:rsidTr="00B22BF0">
        <w:tc>
          <w:tcPr>
            <w:tcW w:w="1324" w:type="dxa"/>
            <w:vMerge/>
          </w:tcPr>
          <w:p w14:paraId="202824BB" w14:textId="77777777" w:rsidR="00D6342F" w:rsidRDefault="00D6342F" w:rsidP="00B22BF0"/>
        </w:tc>
        <w:tc>
          <w:tcPr>
            <w:tcW w:w="1940" w:type="dxa"/>
            <w:shd w:val="clear" w:color="auto" w:fill="FFFF00"/>
          </w:tcPr>
          <w:p w14:paraId="3F15E89C" w14:textId="77777777" w:rsidR="00D6342F" w:rsidRDefault="00D6342F" w:rsidP="00B22BF0"/>
        </w:tc>
        <w:tc>
          <w:tcPr>
            <w:tcW w:w="981" w:type="dxa"/>
            <w:shd w:val="clear" w:color="auto" w:fill="FFFF00"/>
          </w:tcPr>
          <w:p w14:paraId="468977DF" w14:textId="77777777" w:rsidR="00D6342F" w:rsidRDefault="00D6342F" w:rsidP="00B22BF0"/>
        </w:tc>
        <w:tc>
          <w:tcPr>
            <w:tcW w:w="712" w:type="dxa"/>
            <w:shd w:val="clear" w:color="auto" w:fill="FFFF00"/>
          </w:tcPr>
          <w:p w14:paraId="22C87FA1" w14:textId="77777777" w:rsidR="00D6342F" w:rsidRDefault="00D6342F" w:rsidP="00B22BF0"/>
        </w:tc>
        <w:tc>
          <w:tcPr>
            <w:tcW w:w="2528" w:type="dxa"/>
            <w:shd w:val="clear" w:color="auto" w:fill="FFFF00"/>
          </w:tcPr>
          <w:p w14:paraId="00D50042" w14:textId="77777777" w:rsidR="00D6342F" w:rsidRDefault="00D6342F" w:rsidP="00B22BF0"/>
        </w:tc>
        <w:tc>
          <w:tcPr>
            <w:tcW w:w="2252" w:type="dxa"/>
            <w:shd w:val="clear" w:color="auto" w:fill="FFFF00"/>
          </w:tcPr>
          <w:p w14:paraId="0677A35F" w14:textId="77777777" w:rsidR="00D6342F" w:rsidRDefault="00D6342F" w:rsidP="00B22BF0"/>
        </w:tc>
        <w:tc>
          <w:tcPr>
            <w:tcW w:w="641" w:type="dxa"/>
            <w:shd w:val="clear" w:color="auto" w:fill="FFFF00"/>
          </w:tcPr>
          <w:p w14:paraId="36C31A40" w14:textId="77777777" w:rsidR="00D6342F" w:rsidRDefault="00D6342F" w:rsidP="00B22BF0"/>
        </w:tc>
        <w:tc>
          <w:tcPr>
            <w:tcW w:w="602" w:type="dxa"/>
            <w:shd w:val="clear" w:color="auto" w:fill="FFFF00"/>
          </w:tcPr>
          <w:p w14:paraId="75D2EB10" w14:textId="77777777" w:rsidR="00D6342F" w:rsidRDefault="00D6342F" w:rsidP="00B22BF0"/>
        </w:tc>
        <w:tc>
          <w:tcPr>
            <w:tcW w:w="1776" w:type="dxa"/>
            <w:shd w:val="clear" w:color="auto" w:fill="FFFF00"/>
          </w:tcPr>
          <w:p w14:paraId="3790AF49" w14:textId="77777777" w:rsidR="00D6342F" w:rsidRDefault="00D6342F" w:rsidP="00B22BF0"/>
        </w:tc>
        <w:tc>
          <w:tcPr>
            <w:tcW w:w="1627" w:type="dxa"/>
            <w:shd w:val="clear" w:color="auto" w:fill="FFFF00"/>
            <w:vAlign w:val="center"/>
          </w:tcPr>
          <w:p w14:paraId="44A161B4" w14:textId="77777777" w:rsidR="00D6342F" w:rsidRDefault="00D6342F" w:rsidP="00B22BF0">
            <w:pPr>
              <w:jc w:val="center"/>
            </w:pPr>
            <w:r>
              <w:t>4</w:t>
            </w:r>
          </w:p>
        </w:tc>
        <w:tc>
          <w:tcPr>
            <w:tcW w:w="1547" w:type="dxa"/>
            <w:shd w:val="clear" w:color="auto" w:fill="FFFF00"/>
            <w:vAlign w:val="center"/>
          </w:tcPr>
          <w:p w14:paraId="7E2E1C97" w14:textId="77777777" w:rsidR="00D6342F" w:rsidRDefault="00D6342F" w:rsidP="00B22BF0">
            <w:pPr>
              <w:jc w:val="center"/>
            </w:pPr>
            <w:r>
              <w:t>20%</w:t>
            </w:r>
          </w:p>
        </w:tc>
      </w:tr>
      <w:tr w:rsidR="00D6342F" w:rsidRPr="00B07E43" w14:paraId="323BBF64" w14:textId="77777777" w:rsidTr="00B22BF0">
        <w:tc>
          <w:tcPr>
            <w:tcW w:w="12756" w:type="dxa"/>
            <w:gridSpan w:val="9"/>
            <w:tcBorders>
              <w:bottom w:val="single" w:sz="4" w:space="0" w:color="auto"/>
            </w:tcBorders>
            <w:shd w:val="clear" w:color="auto" w:fill="FFFF00"/>
            <w:vAlign w:val="center"/>
          </w:tcPr>
          <w:p w14:paraId="40621A3C" w14:textId="77777777" w:rsidR="00D6342F" w:rsidRPr="00230693" w:rsidRDefault="00D6342F" w:rsidP="00B22BF0">
            <w:pPr>
              <w:jc w:val="right"/>
              <w:rPr>
                <w:b/>
              </w:rPr>
            </w:pPr>
            <w:r w:rsidRPr="00230693">
              <w:rPr>
                <w:b/>
              </w:rPr>
              <w:t>TOTAL DOMINIO</w:t>
            </w:r>
          </w:p>
        </w:tc>
        <w:tc>
          <w:tcPr>
            <w:tcW w:w="1627" w:type="dxa"/>
            <w:shd w:val="clear" w:color="auto" w:fill="FFFF00"/>
            <w:vAlign w:val="center"/>
          </w:tcPr>
          <w:p w14:paraId="0E953615" w14:textId="77777777" w:rsidR="00D6342F" w:rsidRPr="00B07E43" w:rsidRDefault="00D6342F" w:rsidP="00B22BF0">
            <w:pPr>
              <w:jc w:val="center"/>
              <w:rPr>
                <w:b/>
              </w:rPr>
            </w:pPr>
            <w:r w:rsidRPr="00B07E43">
              <w:rPr>
                <w:b/>
              </w:rPr>
              <w:t>82</w:t>
            </w:r>
          </w:p>
        </w:tc>
        <w:tc>
          <w:tcPr>
            <w:tcW w:w="1547" w:type="dxa"/>
            <w:shd w:val="clear" w:color="auto" w:fill="FFFF00"/>
            <w:vAlign w:val="center"/>
          </w:tcPr>
          <w:p w14:paraId="0D4885A5" w14:textId="77777777" w:rsidR="00D6342F" w:rsidRPr="00B07E43" w:rsidRDefault="00D6342F" w:rsidP="00B22BF0">
            <w:pPr>
              <w:jc w:val="center"/>
              <w:rPr>
                <w:b/>
              </w:rPr>
            </w:pPr>
            <w:r w:rsidRPr="00B07E43">
              <w:rPr>
                <w:b/>
              </w:rPr>
              <w:t>75%</w:t>
            </w:r>
          </w:p>
        </w:tc>
      </w:tr>
      <w:tr w:rsidR="00D6342F" w14:paraId="100452B5" w14:textId="77777777" w:rsidTr="00B22BF0">
        <w:tc>
          <w:tcPr>
            <w:tcW w:w="12756" w:type="dxa"/>
            <w:gridSpan w:val="9"/>
            <w:vMerge w:val="restart"/>
            <w:tcBorders>
              <w:left w:val="nil"/>
              <w:bottom w:val="nil"/>
            </w:tcBorders>
          </w:tcPr>
          <w:p w14:paraId="392A3EDD" w14:textId="77777777" w:rsidR="00D6342F" w:rsidRDefault="00D6342F" w:rsidP="00B22BF0"/>
        </w:tc>
        <w:tc>
          <w:tcPr>
            <w:tcW w:w="1627" w:type="dxa"/>
            <w:vAlign w:val="center"/>
          </w:tcPr>
          <w:p w14:paraId="24BA6E77" w14:textId="77777777" w:rsidR="00D6342F" w:rsidRDefault="00D6342F" w:rsidP="00B22BF0">
            <w:pPr>
              <w:jc w:val="center"/>
              <w:rPr>
                <w:b/>
              </w:rPr>
            </w:pPr>
            <w:r>
              <w:rPr>
                <w:b/>
              </w:rPr>
              <w:t>TOTAL GLOBAL DOMINIO</w:t>
            </w:r>
          </w:p>
        </w:tc>
        <w:tc>
          <w:tcPr>
            <w:tcW w:w="1547" w:type="dxa"/>
            <w:vAlign w:val="center"/>
          </w:tcPr>
          <w:p w14:paraId="1F2C9E54" w14:textId="77777777" w:rsidR="00D6342F" w:rsidRDefault="00D6342F" w:rsidP="00B22BF0">
            <w:pPr>
              <w:jc w:val="center"/>
              <w:rPr>
                <w:b/>
              </w:rPr>
            </w:pPr>
            <w:r>
              <w:rPr>
                <w:b/>
              </w:rPr>
              <w:t>TOTAL GLOBAL</w:t>
            </w:r>
          </w:p>
          <w:p w14:paraId="0DC2C0DB" w14:textId="77777777" w:rsidR="00D6342F" w:rsidRDefault="00D6342F" w:rsidP="00B22BF0">
            <w:pPr>
              <w:jc w:val="center"/>
              <w:rPr>
                <w:b/>
              </w:rPr>
            </w:pPr>
            <w:r>
              <w:rPr>
                <w:b/>
              </w:rPr>
              <w:t>%ASIGNADO</w:t>
            </w:r>
          </w:p>
          <w:p w14:paraId="036D37DA" w14:textId="77777777" w:rsidR="00D6342F" w:rsidRDefault="00D6342F" w:rsidP="00B22BF0">
            <w:pPr>
              <w:jc w:val="center"/>
              <w:rPr>
                <w:b/>
              </w:rPr>
            </w:pPr>
            <w:r>
              <w:rPr>
                <w:b/>
              </w:rPr>
              <w:t>DOMINIO</w:t>
            </w:r>
          </w:p>
        </w:tc>
      </w:tr>
      <w:tr w:rsidR="00D6342F" w:rsidRPr="00711AD3" w14:paraId="37077ACE" w14:textId="77777777" w:rsidTr="00B22BF0">
        <w:tc>
          <w:tcPr>
            <w:tcW w:w="12756" w:type="dxa"/>
            <w:gridSpan w:val="9"/>
            <w:vMerge/>
            <w:tcBorders>
              <w:left w:val="nil"/>
              <w:bottom w:val="nil"/>
            </w:tcBorders>
          </w:tcPr>
          <w:p w14:paraId="10E59930" w14:textId="77777777" w:rsidR="00D6342F" w:rsidRDefault="00D6342F" w:rsidP="00B22BF0"/>
        </w:tc>
        <w:tc>
          <w:tcPr>
            <w:tcW w:w="1627" w:type="dxa"/>
            <w:shd w:val="clear" w:color="auto" w:fill="FFFF00"/>
            <w:vAlign w:val="center"/>
          </w:tcPr>
          <w:p w14:paraId="53327917" w14:textId="77777777" w:rsidR="00D6342F" w:rsidRPr="00711AD3" w:rsidRDefault="00D6342F" w:rsidP="00B22BF0">
            <w:pPr>
              <w:jc w:val="center"/>
              <w:rPr>
                <w:b/>
                <w:sz w:val="26"/>
                <w:szCs w:val="26"/>
              </w:rPr>
            </w:pPr>
            <w:r w:rsidRPr="00711AD3">
              <w:rPr>
                <w:b/>
                <w:sz w:val="26"/>
                <w:szCs w:val="26"/>
              </w:rPr>
              <w:t>228</w:t>
            </w:r>
          </w:p>
        </w:tc>
        <w:tc>
          <w:tcPr>
            <w:tcW w:w="1547" w:type="dxa"/>
            <w:shd w:val="clear" w:color="auto" w:fill="FFFF00"/>
            <w:vAlign w:val="center"/>
          </w:tcPr>
          <w:p w14:paraId="525C391A" w14:textId="77777777" w:rsidR="00D6342F" w:rsidRPr="00711AD3" w:rsidRDefault="00D6342F" w:rsidP="00B22BF0">
            <w:pPr>
              <w:jc w:val="center"/>
              <w:rPr>
                <w:b/>
                <w:sz w:val="26"/>
                <w:szCs w:val="26"/>
              </w:rPr>
            </w:pPr>
            <w:r w:rsidRPr="00711AD3">
              <w:rPr>
                <w:b/>
                <w:sz w:val="26"/>
                <w:szCs w:val="26"/>
              </w:rPr>
              <w:t>76%</w:t>
            </w:r>
          </w:p>
        </w:tc>
      </w:tr>
    </w:tbl>
    <w:p w14:paraId="7E36E790" w14:textId="77777777" w:rsidR="00DF3C87" w:rsidRPr="00956A7E" w:rsidRDefault="00DF3C87" w:rsidP="00DF3C87"/>
    <w:p w14:paraId="1B5E8A75" w14:textId="73F82583" w:rsidR="00DF3C87" w:rsidRPr="00956A7E" w:rsidRDefault="006B25C0" w:rsidP="006B25C0">
      <w:pPr>
        <w:pStyle w:val="Descripcin"/>
      </w:pPr>
      <w:bookmarkStart w:id="55" w:name="_Toc41357569"/>
      <w:r w:rsidRPr="00956A7E">
        <w:t xml:space="preserve">Tabla </w:t>
      </w:r>
      <w:r>
        <w:fldChar w:fldCharType="begin"/>
      </w:r>
      <w:r w:rsidRPr="00956A7E">
        <w:instrText xml:space="preserve"> SEQ Tabla \* ARABIC </w:instrText>
      </w:r>
      <w:r>
        <w:fldChar w:fldCharType="separate"/>
      </w:r>
      <w:r w:rsidR="00945C3E">
        <w:rPr>
          <w:noProof/>
        </w:rPr>
        <w:t>4</w:t>
      </w:r>
      <w:r>
        <w:fldChar w:fldCharType="end"/>
      </w:r>
      <w:r w:rsidRPr="00956A7E">
        <w:t xml:space="preserve">. Proceso unificado-Hoja de comprobación con evidencias para </w:t>
      </w:r>
      <w:r w:rsidR="00BA5A7C" w:rsidRPr="00956A7E">
        <w:t>si</w:t>
      </w:r>
      <w:r w:rsidRPr="00956A7E">
        <w:t xml:space="preserve"> cumple y </w:t>
      </w:r>
      <w:r w:rsidR="00BA5A7C" w:rsidRPr="00956A7E">
        <w:t xml:space="preserve">no </w:t>
      </w:r>
      <w:r w:rsidRPr="00956A7E">
        <w:t>cumple</w:t>
      </w:r>
      <w:bookmarkEnd w:id="55"/>
    </w:p>
    <w:p w14:paraId="14F269D2" w14:textId="77777777" w:rsidR="00DF3C87" w:rsidRPr="00956A7E" w:rsidRDefault="00DF3C87" w:rsidP="00DF3C87"/>
    <w:p w14:paraId="32D2636C" w14:textId="77777777" w:rsidR="00DF3C87" w:rsidRPr="00956A7E" w:rsidRDefault="00DF3C87" w:rsidP="00DF3C87"/>
    <w:p w14:paraId="4C3D00AC" w14:textId="77777777" w:rsidR="00DF3C87" w:rsidRPr="00956A7E" w:rsidRDefault="00DF3C87" w:rsidP="00DF3C87"/>
    <w:p w14:paraId="5B4FA98A" w14:textId="77777777" w:rsidR="0013026E" w:rsidRPr="00956A7E" w:rsidRDefault="0013026E" w:rsidP="00DF3C87">
      <w:pPr>
        <w:sectPr w:rsidR="0013026E" w:rsidRPr="00956A7E" w:rsidSect="00FF7DE6">
          <w:type w:val="continuous"/>
          <w:pgSz w:w="16838" w:h="11906" w:orient="landscape" w:code="9"/>
          <w:pgMar w:top="810" w:right="1440" w:bottom="630" w:left="1440" w:header="720" w:footer="720" w:gutter="0"/>
          <w:cols w:space="360"/>
          <w:docGrid w:linePitch="360"/>
        </w:sectPr>
      </w:pPr>
    </w:p>
    <w:p w14:paraId="1A27F1EB" w14:textId="77777777" w:rsidR="00DF3C87" w:rsidRPr="001C4B26" w:rsidRDefault="00DF3C87" w:rsidP="00DF3C87">
      <w:pPr>
        <w:rPr>
          <w:rFonts w:ascii="Arial" w:hAnsi="Arial" w:cs="Arial"/>
          <w:b/>
          <w:sz w:val="24"/>
          <w:szCs w:val="24"/>
        </w:rPr>
      </w:pPr>
      <w:r w:rsidRPr="001C4B26">
        <w:rPr>
          <w:rFonts w:ascii="Arial" w:hAnsi="Arial" w:cs="Arial"/>
          <w:b/>
          <w:sz w:val="24"/>
          <w:szCs w:val="24"/>
        </w:rPr>
        <w:lastRenderedPageBreak/>
        <w:t>EVIDENCIAS:</w:t>
      </w:r>
    </w:p>
    <w:p w14:paraId="09789599" w14:textId="77777777" w:rsidR="00DF3C87" w:rsidRPr="000749B3" w:rsidRDefault="00DF3C87" w:rsidP="00DF3C87">
      <w:pPr>
        <w:rPr>
          <w:rFonts w:ascii="Arial" w:hAnsi="Arial" w:cs="Arial"/>
          <w:i/>
          <w:sz w:val="24"/>
          <w:szCs w:val="24"/>
          <w:u w:val="single"/>
        </w:rPr>
      </w:pPr>
      <w:r w:rsidRPr="000749B3">
        <w:rPr>
          <w:rFonts w:ascii="Arial" w:hAnsi="Arial" w:cs="Arial"/>
          <w:i/>
          <w:sz w:val="24"/>
          <w:szCs w:val="24"/>
          <w:u w:val="single"/>
        </w:rPr>
        <w:t>RUP</w:t>
      </w:r>
    </w:p>
    <w:p w14:paraId="720FBE29" w14:textId="77777777" w:rsidR="00DF3C87" w:rsidRPr="000749B3" w:rsidRDefault="00DF3C87" w:rsidP="00DF3C87">
      <w:pPr>
        <w:rPr>
          <w:rFonts w:ascii="Arial" w:hAnsi="Arial" w:cs="Arial"/>
          <w:b/>
          <w:sz w:val="24"/>
          <w:szCs w:val="24"/>
        </w:rPr>
      </w:pPr>
      <w:r w:rsidRPr="000749B3">
        <w:rPr>
          <w:rFonts w:ascii="Arial" w:hAnsi="Arial" w:cs="Arial"/>
          <w:b/>
          <w:sz w:val="24"/>
          <w:szCs w:val="24"/>
        </w:rPr>
        <w:t>MODELADO DEL NEGOCIO</w:t>
      </w:r>
    </w:p>
    <w:p w14:paraId="60FF11D8" w14:textId="77777777" w:rsidR="00DF3C87" w:rsidRPr="001C4B26" w:rsidRDefault="001C4B26" w:rsidP="00DF3C87">
      <w:pPr>
        <w:pStyle w:val="Prrafodelista"/>
        <w:numPr>
          <w:ilvl w:val="1"/>
          <w:numId w:val="32"/>
        </w:numPr>
        <w:rPr>
          <w:rFonts w:ascii="Arial" w:hAnsi="Arial" w:cs="Arial"/>
          <w:sz w:val="24"/>
          <w:szCs w:val="24"/>
        </w:rPr>
      </w:pPr>
      <w:r w:rsidRPr="000749B3">
        <w:rPr>
          <w:noProof/>
          <w:lang w:eastAsia="es-PE"/>
        </w:rPr>
        <w:drawing>
          <wp:anchor distT="0" distB="0" distL="114300" distR="114300" simplePos="0" relativeHeight="251711488" behindDoc="0" locked="0" layoutInCell="1" allowOverlap="1" wp14:anchorId="66D77E52" wp14:editId="7415EAF9">
            <wp:simplePos x="0" y="0"/>
            <wp:positionH relativeFrom="margin">
              <wp:align>right</wp:align>
            </wp:positionH>
            <wp:positionV relativeFrom="paragraph">
              <wp:posOffset>226586</wp:posOffset>
            </wp:positionV>
            <wp:extent cx="5731510" cy="1271270"/>
            <wp:effectExtent l="0" t="0" r="2540" b="5080"/>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31510" cy="127127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sz w:val="24"/>
          <w:szCs w:val="24"/>
        </w:rPr>
        <w:t xml:space="preserve"> </w:t>
      </w:r>
      <w:r w:rsidR="00DF3C87" w:rsidRPr="000749B3">
        <w:rPr>
          <w:rFonts w:ascii="Arial" w:hAnsi="Arial" w:cs="Arial"/>
          <w:sz w:val="24"/>
          <w:szCs w:val="24"/>
        </w:rPr>
        <w:t>Misión de la empresa</w:t>
      </w:r>
    </w:p>
    <w:p w14:paraId="345C7B7D" w14:textId="77777777" w:rsidR="00DF3C87" w:rsidRPr="000749B3" w:rsidRDefault="00DF3C87" w:rsidP="00DF3C87">
      <w:pPr>
        <w:pStyle w:val="Prrafodelista"/>
        <w:ind w:left="360"/>
        <w:rPr>
          <w:rFonts w:ascii="Arial" w:hAnsi="Arial" w:cs="Arial"/>
          <w:sz w:val="24"/>
          <w:szCs w:val="24"/>
        </w:rPr>
      </w:pPr>
    </w:p>
    <w:p w14:paraId="5AFA3317" w14:textId="77777777" w:rsidR="00DF3C87" w:rsidRPr="000749B3" w:rsidRDefault="001C4B26" w:rsidP="00DF3C87">
      <w:pPr>
        <w:pStyle w:val="Prrafodelista"/>
        <w:numPr>
          <w:ilvl w:val="1"/>
          <w:numId w:val="32"/>
        </w:numPr>
        <w:rPr>
          <w:rFonts w:ascii="Arial" w:hAnsi="Arial" w:cs="Arial"/>
          <w:sz w:val="24"/>
          <w:szCs w:val="24"/>
        </w:rPr>
      </w:pPr>
      <w:r>
        <w:rPr>
          <w:rFonts w:ascii="Arial" w:hAnsi="Arial" w:cs="Arial"/>
          <w:sz w:val="24"/>
          <w:szCs w:val="24"/>
        </w:rPr>
        <w:t xml:space="preserve"> </w:t>
      </w:r>
      <w:r w:rsidR="00DF3C87" w:rsidRPr="000749B3">
        <w:rPr>
          <w:rFonts w:ascii="Arial" w:hAnsi="Arial" w:cs="Arial"/>
          <w:sz w:val="24"/>
          <w:szCs w:val="24"/>
        </w:rPr>
        <w:t>Visión de la empresa</w:t>
      </w:r>
    </w:p>
    <w:p w14:paraId="4B86DA89" w14:textId="77777777" w:rsidR="001C4B26" w:rsidRPr="000749B3" w:rsidRDefault="00DF3C87" w:rsidP="001C4B26">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12512" behindDoc="0" locked="0" layoutInCell="1" allowOverlap="1" wp14:anchorId="07E454D6" wp14:editId="5D974B50">
            <wp:simplePos x="0" y="0"/>
            <wp:positionH relativeFrom="margin">
              <wp:align>right</wp:align>
            </wp:positionH>
            <wp:positionV relativeFrom="paragraph">
              <wp:posOffset>1633</wp:posOffset>
            </wp:positionV>
            <wp:extent cx="5731510" cy="877570"/>
            <wp:effectExtent l="0" t="0" r="254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31510" cy="877570"/>
                    </a:xfrm>
                    <a:prstGeom prst="rect">
                      <a:avLst/>
                    </a:prstGeom>
                  </pic:spPr>
                </pic:pic>
              </a:graphicData>
            </a:graphic>
            <wp14:sizeRelH relativeFrom="page">
              <wp14:pctWidth>0</wp14:pctWidth>
            </wp14:sizeRelH>
            <wp14:sizeRelV relativeFrom="page">
              <wp14:pctHeight>0</wp14:pctHeight>
            </wp14:sizeRelV>
          </wp:anchor>
        </w:drawing>
      </w:r>
    </w:p>
    <w:p w14:paraId="0F7AAA2A" w14:textId="77777777" w:rsidR="00DF3C87" w:rsidRPr="00956A7E" w:rsidRDefault="00DF3C87" w:rsidP="00DF3C87">
      <w:pPr>
        <w:rPr>
          <w:rFonts w:ascii="Arial" w:hAnsi="Arial" w:cs="Arial"/>
          <w:sz w:val="24"/>
          <w:szCs w:val="24"/>
        </w:rPr>
      </w:pPr>
      <w:r w:rsidRPr="00956A7E">
        <w:rPr>
          <w:rFonts w:ascii="Arial" w:hAnsi="Arial" w:cs="Arial"/>
          <w:color w:val="000000"/>
          <w:sz w:val="24"/>
          <w:szCs w:val="24"/>
        </w:rPr>
        <w:t xml:space="preserve">1.3.3 </w:t>
      </w:r>
      <w:r w:rsidRPr="00956A7E">
        <w:rPr>
          <w:rFonts w:ascii="Arial" w:hAnsi="Arial" w:cs="Arial"/>
          <w:sz w:val="24"/>
          <w:szCs w:val="24"/>
        </w:rPr>
        <w:t>Descripción del problema de la empresa</w:t>
      </w:r>
    </w:p>
    <w:p w14:paraId="6FDED26A" w14:textId="77777777" w:rsidR="001C4B26" w:rsidRPr="00956A7E" w:rsidRDefault="00DF3C87"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13536" behindDoc="0" locked="0" layoutInCell="1" allowOverlap="1" wp14:anchorId="10313766" wp14:editId="4B26F6C8">
            <wp:simplePos x="0" y="0"/>
            <wp:positionH relativeFrom="column">
              <wp:posOffset>0</wp:posOffset>
            </wp:positionH>
            <wp:positionV relativeFrom="paragraph">
              <wp:posOffset>-1542</wp:posOffset>
            </wp:positionV>
            <wp:extent cx="5731510" cy="2193925"/>
            <wp:effectExtent l="0" t="0" r="254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5731510" cy="2193925"/>
                    </a:xfrm>
                    <a:prstGeom prst="rect">
                      <a:avLst/>
                    </a:prstGeom>
                  </pic:spPr>
                </pic:pic>
              </a:graphicData>
            </a:graphic>
            <wp14:sizeRelH relativeFrom="page">
              <wp14:pctWidth>0</wp14:pctWidth>
            </wp14:sizeRelH>
            <wp14:sizeRelV relativeFrom="page">
              <wp14:pctHeight>0</wp14:pctHeight>
            </wp14:sizeRelV>
          </wp:anchor>
        </w:drawing>
      </w:r>
    </w:p>
    <w:p w14:paraId="523B1F72" w14:textId="77777777" w:rsidR="00DF3C87" w:rsidRPr="00956A7E" w:rsidRDefault="00DF3C87" w:rsidP="00DF3C87">
      <w:pPr>
        <w:rPr>
          <w:rFonts w:ascii="Arial" w:hAnsi="Arial" w:cs="Arial"/>
          <w:sz w:val="24"/>
          <w:szCs w:val="24"/>
        </w:rPr>
      </w:pPr>
      <w:r w:rsidRPr="00956A7E">
        <w:rPr>
          <w:rFonts w:ascii="Arial" w:hAnsi="Arial" w:cs="Arial"/>
          <w:color w:val="000000"/>
          <w:sz w:val="24"/>
          <w:szCs w:val="24"/>
        </w:rPr>
        <w:t xml:space="preserve">1.3.4 </w:t>
      </w:r>
      <w:r w:rsidRPr="00956A7E">
        <w:rPr>
          <w:rFonts w:ascii="Arial" w:hAnsi="Arial" w:cs="Arial"/>
          <w:sz w:val="24"/>
          <w:szCs w:val="24"/>
        </w:rPr>
        <w:t>Justificación de la investigación</w:t>
      </w:r>
    </w:p>
    <w:p w14:paraId="41324AD4" w14:textId="77777777" w:rsidR="00DF3C87" w:rsidRPr="00956A7E" w:rsidRDefault="00DF3C87"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14560" behindDoc="0" locked="0" layoutInCell="1" allowOverlap="1" wp14:anchorId="30D62F5F" wp14:editId="23E42BC0">
            <wp:simplePos x="0" y="0"/>
            <wp:positionH relativeFrom="column">
              <wp:posOffset>0</wp:posOffset>
            </wp:positionH>
            <wp:positionV relativeFrom="paragraph">
              <wp:posOffset>0</wp:posOffset>
            </wp:positionV>
            <wp:extent cx="5731510" cy="1207135"/>
            <wp:effectExtent l="0" t="0" r="254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5731510" cy="1207135"/>
                    </a:xfrm>
                    <a:prstGeom prst="rect">
                      <a:avLst/>
                    </a:prstGeom>
                  </pic:spPr>
                </pic:pic>
              </a:graphicData>
            </a:graphic>
            <wp14:sizeRelH relativeFrom="page">
              <wp14:pctWidth>0</wp14:pctWidth>
            </wp14:sizeRelH>
            <wp14:sizeRelV relativeFrom="page">
              <wp14:pctHeight>0</wp14:pctHeight>
            </wp14:sizeRelV>
          </wp:anchor>
        </w:drawing>
      </w:r>
    </w:p>
    <w:p w14:paraId="416D8EDE" w14:textId="77777777" w:rsidR="00DF3C87" w:rsidRPr="00956A7E" w:rsidRDefault="00DF3C87" w:rsidP="00DF3C87">
      <w:pPr>
        <w:rPr>
          <w:rFonts w:ascii="Arial" w:hAnsi="Arial" w:cs="Arial"/>
          <w:color w:val="000000"/>
          <w:sz w:val="24"/>
          <w:szCs w:val="24"/>
        </w:rPr>
      </w:pPr>
    </w:p>
    <w:p w14:paraId="230EAB0C" w14:textId="77777777" w:rsidR="00DF3C87" w:rsidRPr="00956A7E" w:rsidRDefault="00DF3C87" w:rsidP="00DF3C87">
      <w:pPr>
        <w:rPr>
          <w:rFonts w:ascii="Arial" w:hAnsi="Arial" w:cs="Arial"/>
          <w:sz w:val="24"/>
          <w:szCs w:val="24"/>
        </w:rPr>
      </w:pPr>
      <w:r w:rsidRPr="00956A7E">
        <w:rPr>
          <w:rFonts w:ascii="Arial" w:hAnsi="Arial" w:cs="Arial"/>
          <w:color w:val="000000"/>
          <w:sz w:val="24"/>
          <w:szCs w:val="24"/>
        </w:rPr>
        <w:lastRenderedPageBreak/>
        <w:t xml:space="preserve">1.4.1 </w:t>
      </w:r>
      <w:r w:rsidRPr="00956A7E">
        <w:rPr>
          <w:rFonts w:ascii="Arial" w:hAnsi="Arial" w:cs="Arial"/>
          <w:sz w:val="24"/>
          <w:szCs w:val="24"/>
        </w:rPr>
        <w:t>Objetivo general del proyecto</w:t>
      </w:r>
    </w:p>
    <w:p w14:paraId="04C4C162" w14:textId="77777777" w:rsidR="00DF3C87" w:rsidRPr="00956A7E" w:rsidRDefault="00DF3C87"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15584" behindDoc="0" locked="0" layoutInCell="1" allowOverlap="1" wp14:anchorId="036F2F3C" wp14:editId="5B73B30A">
            <wp:simplePos x="0" y="0"/>
            <wp:positionH relativeFrom="column">
              <wp:posOffset>0</wp:posOffset>
            </wp:positionH>
            <wp:positionV relativeFrom="paragraph">
              <wp:posOffset>1778</wp:posOffset>
            </wp:positionV>
            <wp:extent cx="5731510" cy="734060"/>
            <wp:effectExtent l="0" t="0" r="2540" b="889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5731510" cy="734060"/>
                    </a:xfrm>
                    <a:prstGeom prst="rect">
                      <a:avLst/>
                    </a:prstGeom>
                  </pic:spPr>
                </pic:pic>
              </a:graphicData>
            </a:graphic>
            <wp14:sizeRelH relativeFrom="page">
              <wp14:pctWidth>0</wp14:pctWidth>
            </wp14:sizeRelH>
            <wp14:sizeRelV relativeFrom="page">
              <wp14:pctHeight>0</wp14:pctHeight>
            </wp14:sizeRelV>
          </wp:anchor>
        </w:drawing>
      </w:r>
    </w:p>
    <w:p w14:paraId="0B3B6DCC" w14:textId="77777777" w:rsidR="00DF3C87" w:rsidRPr="00956A7E" w:rsidRDefault="00DF3C87" w:rsidP="00DF3C87">
      <w:pPr>
        <w:rPr>
          <w:rFonts w:ascii="Arial" w:hAnsi="Arial" w:cs="Arial"/>
          <w:sz w:val="24"/>
          <w:szCs w:val="24"/>
        </w:rPr>
      </w:pPr>
    </w:p>
    <w:p w14:paraId="01EFF07F" w14:textId="77777777" w:rsidR="00DF3C87" w:rsidRPr="00956A7E" w:rsidRDefault="00DF3C87" w:rsidP="00DF3C87">
      <w:pPr>
        <w:rPr>
          <w:rFonts w:ascii="Arial" w:hAnsi="Arial" w:cs="Arial"/>
          <w:sz w:val="24"/>
          <w:szCs w:val="24"/>
        </w:rPr>
      </w:pPr>
      <w:r w:rsidRPr="00956A7E">
        <w:rPr>
          <w:rFonts w:ascii="Arial" w:hAnsi="Arial" w:cs="Arial"/>
          <w:color w:val="000000"/>
          <w:sz w:val="24"/>
          <w:szCs w:val="24"/>
        </w:rPr>
        <w:t xml:space="preserve">1.4.2 </w:t>
      </w:r>
      <w:r w:rsidRPr="00956A7E">
        <w:rPr>
          <w:rFonts w:ascii="Arial" w:hAnsi="Arial" w:cs="Arial"/>
          <w:sz w:val="24"/>
          <w:szCs w:val="24"/>
        </w:rPr>
        <w:t>Objetivos específicos del proyecto</w:t>
      </w:r>
    </w:p>
    <w:p w14:paraId="6CE9F341" w14:textId="77777777" w:rsidR="00DF3C87" w:rsidRPr="00956A7E" w:rsidRDefault="00DF3C87"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16608" behindDoc="0" locked="0" layoutInCell="1" allowOverlap="1" wp14:anchorId="00A860DA" wp14:editId="569832FB">
            <wp:simplePos x="0" y="0"/>
            <wp:positionH relativeFrom="column">
              <wp:posOffset>0</wp:posOffset>
            </wp:positionH>
            <wp:positionV relativeFrom="paragraph">
              <wp:posOffset>272</wp:posOffset>
            </wp:positionV>
            <wp:extent cx="5731510" cy="1859915"/>
            <wp:effectExtent l="0" t="0" r="2540" b="6985"/>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5731510" cy="1859915"/>
                    </a:xfrm>
                    <a:prstGeom prst="rect">
                      <a:avLst/>
                    </a:prstGeom>
                  </pic:spPr>
                </pic:pic>
              </a:graphicData>
            </a:graphic>
            <wp14:sizeRelH relativeFrom="page">
              <wp14:pctWidth>0</wp14:pctWidth>
            </wp14:sizeRelH>
            <wp14:sizeRelV relativeFrom="page">
              <wp14:pctHeight>0</wp14:pctHeight>
            </wp14:sizeRelV>
          </wp:anchor>
        </w:drawing>
      </w:r>
    </w:p>
    <w:p w14:paraId="6625EA84" w14:textId="77777777" w:rsidR="001C4B26" w:rsidRPr="00956A7E" w:rsidRDefault="001C4B26" w:rsidP="00DF3C87">
      <w:pPr>
        <w:rPr>
          <w:rFonts w:ascii="Arial" w:hAnsi="Arial" w:cs="Arial"/>
          <w:sz w:val="24"/>
          <w:szCs w:val="24"/>
        </w:rPr>
      </w:pPr>
    </w:p>
    <w:p w14:paraId="57A2BC11" w14:textId="77777777" w:rsidR="00DF3C87" w:rsidRPr="00956A7E" w:rsidRDefault="00DF3C87" w:rsidP="00DF3C87">
      <w:pPr>
        <w:rPr>
          <w:rFonts w:ascii="Arial" w:hAnsi="Arial" w:cs="Arial"/>
          <w:sz w:val="24"/>
          <w:szCs w:val="24"/>
        </w:rPr>
      </w:pPr>
      <w:r w:rsidRPr="00956A7E">
        <w:rPr>
          <w:rFonts w:ascii="Arial" w:hAnsi="Arial" w:cs="Arial"/>
          <w:color w:val="000000"/>
          <w:sz w:val="24"/>
          <w:szCs w:val="24"/>
        </w:rPr>
        <w:t xml:space="preserve">1.7 </w:t>
      </w:r>
      <w:r w:rsidRPr="00956A7E">
        <w:rPr>
          <w:rFonts w:ascii="Arial" w:hAnsi="Arial" w:cs="Arial"/>
          <w:sz w:val="24"/>
          <w:szCs w:val="24"/>
        </w:rPr>
        <w:t>Alcance de la investigación</w:t>
      </w:r>
    </w:p>
    <w:p w14:paraId="1915CA85" w14:textId="77777777" w:rsidR="00DF3C87" w:rsidRPr="00956A7E" w:rsidRDefault="00DF3C87"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17632" behindDoc="0" locked="0" layoutInCell="1" allowOverlap="1" wp14:anchorId="27E8B256" wp14:editId="250E4271">
            <wp:simplePos x="0" y="0"/>
            <wp:positionH relativeFrom="column">
              <wp:posOffset>0</wp:posOffset>
            </wp:positionH>
            <wp:positionV relativeFrom="paragraph">
              <wp:posOffset>-1143</wp:posOffset>
            </wp:positionV>
            <wp:extent cx="5731510" cy="1265555"/>
            <wp:effectExtent l="0" t="0" r="2540" b="0"/>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31510" cy="1265555"/>
                    </a:xfrm>
                    <a:prstGeom prst="rect">
                      <a:avLst/>
                    </a:prstGeom>
                  </pic:spPr>
                </pic:pic>
              </a:graphicData>
            </a:graphic>
            <wp14:sizeRelH relativeFrom="page">
              <wp14:pctWidth>0</wp14:pctWidth>
            </wp14:sizeRelH>
            <wp14:sizeRelV relativeFrom="page">
              <wp14:pctHeight>0</wp14:pctHeight>
            </wp14:sizeRelV>
          </wp:anchor>
        </w:drawing>
      </w:r>
    </w:p>
    <w:p w14:paraId="74070AD5" w14:textId="77777777" w:rsidR="00DF3C87" w:rsidRPr="00956A7E" w:rsidRDefault="001C4B26" w:rsidP="00067D11">
      <w:pPr>
        <w:pStyle w:val="Prrafodelista"/>
        <w:numPr>
          <w:ilvl w:val="0"/>
          <w:numId w:val="42"/>
        </w:numPr>
        <w:rPr>
          <w:rFonts w:ascii="Arial" w:hAnsi="Arial" w:cs="Arial"/>
          <w:sz w:val="24"/>
          <w:szCs w:val="24"/>
        </w:rPr>
      </w:pPr>
      <w:r w:rsidRPr="00956A7E">
        <w:rPr>
          <w:rFonts w:ascii="Arial" w:hAnsi="Arial" w:cs="Arial"/>
          <w:sz w:val="24"/>
          <w:szCs w:val="24"/>
        </w:rPr>
        <w:t>Existe modelo de caso de uso del negocio?</w:t>
      </w:r>
    </w:p>
    <w:p w14:paraId="4D378843" w14:textId="77777777" w:rsidR="00DF3C87" w:rsidRPr="00956A7E" w:rsidRDefault="00067D11" w:rsidP="00067D11">
      <w:pPr>
        <w:pStyle w:val="Prrafodelista"/>
        <w:ind w:left="426"/>
        <w:rPr>
          <w:rFonts w:ascii="Arial" w:hAnsi="Arial" w:cs="Arial"/>
          <w:sz w:val="24"/>
          <w:szCs w:val="24"/>
        </w:rPr>
      </w:pPr>
      <w:r w:rsidRPr="00956A7E">
        <w:rPr>
          <w:rFonts w:ascii="Arial" w:hAnsi="Arial" w:cs="Arial"/>
          <w:sz w:val="24"/>
          <w:szCs w:val="24"/>
        </w:rPr>
        <w:t>No se realizó el modelo en el proyecto.</w:t>
      </w:r>
    </w:p>
    <w:p w14:paraId="667347FB" w14:textId="77777777" w:rsidR="00067D11" w:rsidRPr="00956A7E" w:rsidRDefault="00067D11" w:rsidP="00067D11">
      <w:pPr>
        <w:pStyle w:val="Prrafodelista"/>
        <w:ind w:left="426"/>
        <w:rPr>
          <w:rFonts w:ascii="Arial" w:hAnsi="Arial" w:cs="Arial"/>
          <w:sz w:val="24"/>
          <w:szCs w:val="24"/>
        </w:rPr>
      </w:pPr>
    </w:p>
    <w:p w14:paraId="6F9D599F" w14:textId="77777777" w:rsidR="00067D11" w:rsidRPr="00956A7E" w:rsidRDefault="00067D11" w:rsidP="00067D11">
      <w:pPr>
        <w:pStyle w:val="Prrafodelista"/>
        <w:numPr>
          <w:ilvl w:val="0"/>
          <w:numId w:val="42"/>
        </w:numPr>
        <w:rPr>
          <w:rFonts w:ascii="Arial" w:hAnsi="Arial" w:cs="Arial"/>
          <w:sz w:val="24"/>
          <w:szCs w:val="24"/>
        </w:rPr>
      </w:pPr>
      <w:r w:rsidRPr="00956A7E">
        <w:rPr>
          <w:rFonts w:ascii="Arial" w:hAnsi="Arial" w:cs="Arial"/>
          <w:sz w:val="24"/>
          <w:szCs w:val="24"/>
        </w:rPr>
        <w:t>Existen especificaciones de los casos de uso del negocio?</w:t>
      </w:r>
    </w:p>
    <w:p w14:paraId="0284291E" w14:textId="77777777" w:rsidR="00067D11" w:rsidRPr="00956A7E" w:rsidRDefault="00067D11" w:rsidP="00067D11">
      <w:pPr>
        <w:pStyle w:val="Prrafodelista"/>
        <w:ind w:left="426"/>
        <w:rPr>
          <w:rFonts w:ascii="Arial" w:hAnsi="Arial" w:cs="Arial"/>
          <w:sz w:val="24"/>
          <w:szCs w:val="24"/>
        </w:rPr>
      </w:pPr>
      <w:r w:rsidRPr="00956A7E">
        <w:rPr>
          <w:rFonts w:ascii="Arial" w:hAnsi="Arial" w:cs="Arial"/>
          <w:sz w:val="24"/>
          <w:szCs w:val="24"/>
        </w:rPr>
        <w:t>No se realizó las especificaciones en el proyecto.</w:t>
      </w:r>
    </w:p>
    <w:p w14:paraId="232A1D38" w14:textId="77777777" w:rsidR="00067D11" w:rsidRPr="00956A7E" w:rsidRDefault="00067D11" w:rsidP="00067D11">
      <w:pPr>
        <w:pStyle w:val="Prrafodelista"/>
        <w:ind w:left="426"/>
        <w:rPr>
          <w:rFonts w:ascii="Arial" w:hAnsi="Arial" w:cs="Arial"/>
          <w:sz w:val="24"/>
          <w:szCs w:val="24"/>
        </w:rPr>
      </w:pPr>
    </w:p>
    <w:p w14:paraId="21AFC577" w14:textId="77777777" w:rsidR="00067D11" w:rsidRPr="00956A7E" w:rsidRDefault="00067D11" w:rsidP="00067D11">
      <w:pPr>
        <w:pStyle w:val="Prrafodelista"/>
        <w:numPr>
          <w:ilvl w:val="0"/>
          <w:numId w:val="42"/>
        </w:numPr>
        <w:rPr>
          <w:rFonts w:ascii="Arial" w:hAnsi="Arial" w:cs="Arial"/>
          <w:sz w:val="24"/>
          <w:szCs w:val="24"/>
        </w:rPr>
      </w:pPr>
      <w:r w:rsidRPr="00956A7E">
        <w:rPr>
          <w:rFonts w:ascii="Arial" w:hAnsi="Arial" w:cs="Arial"/>
          <w:sz w:val="24"/>
          <w:szCs w:val="24"/>
        </w:rPr>
        <w:t>Existe modelo de caso de uso de sistema?</w:t>
      </w:r>
    </w:p>
    <w:p w14:paraId="6F3721B9" w14:textId="77777777" w:rsidR="00067D11" w:rsidRPr="00956A7E" w:rsidRDefault="00067D11" w:rsidP="00067D11">
      <w:pPr>
        <w:pStyle w:val="Prrafodelista"/>
        <w:ind w:left="426"/>
        <w:rPr>
          <w:rFonts w:ascii="Arial" w:hAnsi="Arial" w:cs="Arial"/>
          <w:sz w:val="24"/>
          <w:szCs w:val="24"/>
        </w:rPr>
      </w:pPr>
      <w:r w:rsidRPr="00956A7E">
        <w:rPr>
          <w:rFonts w:ascii="Arial" w:hAnsi="Arial" w:cs="Arial"/>
          <w:sz w:val="24"/>
          <w:szCs w:val="24"/>
        </w:rPr>
        <w:t>No se realizó el modelo en el proyecto.</w:t>
      </w:r>
    </w:p>
    <w:p w14:paraId="31159897" w14:textId="77777777" w:rsidR="00067D11" w:rsidRPr="00956A7E" w:rsidRDefault="00067D11" w:rsidP="00067D11">
      <w:pPr>
        <w:pStyle w:val="Prrafodelista"/>
        <w:ind w:left="426"/>
        <w:rPr>
          <w:rFonts w:ascii="Arial" w:hAnsi="Arial" w:cs="Arial"/>
          <w:sz w:val="24"/>
          <w:szCs w:val="24"/>
        </w:rPr>
      </w:pPr>
    </w:p>
    <w:p w14:paraId="248B9F5D" w14:textId="77777777" w:rsidR="00DF3C87" w:rsidRPr="00956A7E" w:rsidRDefault="00067D11" w:rsidP="00067D11">
      <w:pPr>
        <w:pStyle w:val="Prrafodelista"/>
        <w:numPr>
          <w:ilvl w:val="0"/>
          <w:numId w:val="42"/>
        </w:numPr>
        <w:rPr>
          <w:rFonts w:ascii="Arial" w:hAnsi="Arial" w:cs="Arial"/>
          <w:sz w:val="24"/>
          <w:szCs w:val="24"/>
        </w:rPr>
      </w:pPr>
      <w:r w:rsidRPr="00956A7E">
        <w:rPr>
          <w:rFonts w:ascii="Arial" w:hAnsi="Arial" w:cs="Arial"/>
          <w:sz w:val="24"/>
          <w:szCs w:val="24"/>
        </w:rPr>
        <w:t>Existen especificaciones de los casos de uso de sistema?</w:t>
      </w:r>
    </w:p>
    <w:p w14:paraId="1B6D89B4" w14:textId="77777777" w:rsidR="00067D11" w:rsidRPr="00956A7E" w:rsidRDefault="00067D11" w:rsidP="00067D11">
      <w:pPr>
        <w:pStyle w:val="Prrafodelista"/>
        <w:ind w:left="426"/>
        <w:rPr>
          <w:rFonts w:ascii="Arial" w:hAnsi="Arial" w:cs="Arial"/>
          <w:sz w:val="24"/>
          <w:szCs w:val="24"/>
        </w:rPr>
      </w:pPr>
      <w:r w:rsidRPr="00956A7E">
        <w:rPr>
          <w:rFonts w:ascii="Arial" w:hAnsi="Arial" w:cs="Arial"/>
          <w:sz w:val="24"/>
          <w:szCs w:val="24"/>
        </w:rPr>
        <w:t>No se realizó las especificaciones en el proyecto.</w:t>
      </w:r>
    </w:p>
    <w:p w14:paraId="54488CD7" w14:textId="77777777" w:rsidR="00DF3C87" w:rsidRPr="00956A7E" w:rsidRDefault="00DF3C87" w:rsidP="00DF3C87">
      <w:pPr>
        <w:rPr>
          <w:rFonts w:ascii="Arial" w:hAnsi="Arial" w:cs="Arial"/>
          <w:b/>
          <w:sz w:val="24"/>
          <w:szCs w:val="24"/>
        </w:rPr>
      </w:pPr>
    </w:p>
    <w:p w14:paraId="7E4FF4C2" w14:textId="77777777" w:rsidR="00DF3C87" w:rsidRPr="00956A7E" w:rsidRDefault="00DF3C87" w:rsidP="00DF3C87">
      <w:pPr>
        <w:rPr>
          <w:rFonts w:ascii="Arial" w:hAnsi="Arial" w:cs="Arial"/>
          <w:b/>
          <w:sz w:val="24"/>
          <w:szCs w:val="24"/>
        </w:rPr>
      </w:pPr>
    </w:p>
    <w:p w14:paraId="5C6DC2D1" w14:textId="77777777" w:rsidR="00DF3C87" w:rsidRPr="00956A7E" w:rsidRDefault="00DF3C87" w:rsidP="00DF3C87">
      <w:pPr>
        <w:rPr>
          <w:rFonts w:ascii="Arial" w:hAnsi="Arial" w:cs="Arial"/>
          <w:b/>
          <w:sz w:val="24"/>
          <w:szCs w:val="24"/>
        </w:rPr>
      </w:pPr>
      <w:r w:rsidRPr="00956A7E">
        <w:rPr>
          <w:rFonts w:ascii="Arial" w:hAnsi="Arial" w:cs="Arial"/>
          <w:b/>
          <w:sz w:val="24"/>
          <w:szCs w:val="24"/>
        </w:rPr>
        <w:lastRenderedPageBreak/>
        <w:t>REQUERIMIENTOS</w:t>
      </w:r>
    </w:p>
    <w:p w14:paraId="79D7AE01" w14:textId="77777777" w:rsidR="00DF3C87" w:rsidRPr="00956A7E" w:rsidRDefault="00DF3C87" w:rsidP="00DF3C87">
      <w:pPr>
        <w:rPr>
          <w:rFonts w:ascii="Arial" w:hAnsi="Arial" w:cs="Arial"/>
          <w:sz w:val="24"/>
          <w:szCs w:val="24"/>
        </w:rPr>
      </w:pPr>
      <w:r w:rsidRPr="00956A7E">
        <w:rPr>
          <w:rFonts w:ascii="Arial" w:hAnsi="Arial" w:cs="Arial"/>
          <w:sz w:val="24"/>
          <w:szCs w:val="24"/>
        </w:rPr>
        <w:t>3.2 Listado de Requisitos</w:t>
      </w:r>
    </w:p>
    <w:p w14:paraId="623B53A6" w14:textId="77777777" w:rsidR="00DF3C87" w:rsidRPr="00956A7E" w:rsidRDefault="00DF3C87"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18656" behindDoc="0" locked="0" layoutInCell="1" allowOverlap="1" wp14:anchorId="2F17C18B" wp14:editId="3D68B8D4">
            <wp:simplePos x="0" y="0"/>
            <wp:positionH relativeFrom="column">
              <wp:posOffset>0</wp:posOffset>
            </wp:positionH>
            <wp:positionV relativeFrom="paragraph">
              <wp:posOffset>-1669</wp:posOffset>
            </wp:positionV>
            <wp:extent cx="5731510" cy="5829300"/>
            <wp:effectExtent l="0" t="0" r="2540" b="0"/>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5731510" cy="5829300"/>
                    </a:xfrm>
                    <a:prstGeom prst="rect">
                      <a:avLst/>
                    </a:prstGeom>
                  </pic:spPr>
                </pic:pic>
              </a:graphicData>
            </a:graphic>
            <wp14:sizeRelH relativeFrom="page">
              <wp14:pctWidth>0</wp14:pctWidth>
            </wp14:sizeRelH>
            <wp14:sizeRelV relativeFrom="page">
              <wp14:pctHeight>0</wp14:pctHeight>
            </wp14:sizeRelV>
          </wp:anchor>
        </w:drawing>
      </w:r>
    </w:p>
    <w:p w14:paraId="1904E7BD" w14:textId="77777777" w:rsidR="00DF3C87" w:rsidRPr="00956A7E" w:rsidRDefault="00DF3C87" w:rsidP="00DF3C87">
      <w:pPr>
        <w:rPr>
          <w:rFonts w:ascii="Arial" w:hAnsi="Arial" w:cs="Arial"/>
          <w:b/>
          <w:sz w:val="24"/>
          <w:szCs w:val="24"/>
        </w:rPr>
      </w:pPr>
    </w:p>
    <w:p w14:paraId="6C3B0EBB" w14:textId="77777777" w:rsidR="00DF3C87" w:rsidRPr="00956A7E" w:rsidRDefault="00DF3C87" w:rsidP="00DF3C87">
      <w:pPr>
        <w:rPr>
          <w:rFonts w:ascii="Arial" w:hAnsi="Arial" w:cs="Arial"/>
          <w:b/>
          <w:sz w:val="24"/>
          <w:szCs w:val="24"/>
        </w:rPr>
      </w:pPr>
    </w:p>
    <w:p w14:paraId="30B10A4E" w14:textId="77777777" w:rsidR="00DF3C87" w:rsidRPr="00956A7E" w:rsidRDefault="001E04EF" w:rsidP="00DF3C87">
      <w:pPr>
        <w:rPr>
          <w:rFonts w:ascii="Arial" w:hAnsi="Arial" w:cs="Arial"/>
          <w:b/>
          <w:sz w:val="24"/>
          <w:szCs w:val="24"/>
        </w:rPr>
      </w:pPr>
      <w:r w:rsidRPr="00956A7E">
        <w:rPr>
          <w:rFonts w:ascii="Arial" w:hAnsi="Arial" w:cs="Arial"/>
          <w:b/>
          <w:bCs/>
          <w:sz w:val="24"/>
          <w:szCs w:val="24"/>
        </w:rPr>
        <w:t>3.2</w:t>
      </w:r>
      <w:r w:rsidRPr="00956A7E">
        <w:rPr>
          <w:rFonts w:ascii="Arial" w:hAnsi="Arial" w:cs="Arial"/>
          <w:sz w:val="24"/>
          <w:szCs w:val="24"/>
        </w:rPr>
        <w:t xml:space="preserve"> Existen los requerimientos no funcionales?</w:t>
      </w:r>
    </w:p>
    <w:p w14:paraId="12E51B3F" w14:textId="77777777" w:rsidR="00DF3C87" w:rsidRPr="00956A7E" w:rsidRDefault="001E04EF" w:rsidP="00DF3C87">
      <w:pPr>
        <w:rPr>
          <w:rFonts w:ascii="Arial" w:hAnsi="Arial" w:cs="Arial"/>
          <w:sz w:val="24"/>
          <w:szCs w:val="24"/>
        </w:rPr>
      </w:pPr>
      <w:r w:rsidRPr="00956A7E">
        <w:rPr>
          <w:rFonts w:ascii="Arial" w:hAnsi="Arial" w:cs="Arial"/>
          <w:sz w:val="24"/>
          <w:szCs w:val="24"/>
        </w:rPr>
        <w:t>No se realizaron requerimientos no funcionales en el proyecto.</w:t>
      </w:r>
    </w:p>
    <w:p w14:paraId="7A52E93E" w14:textId="77777777" w:rsidR="00DF3C87" w:rsidRPr="00956A7E" w:rsidRDefault="00DF3C87" w:rsidP="00DF3C87">
      <w:pPr>
        <w:rPr>
          <w:rFonts w:ascii="Arial" w:hAnsi="Arial" w:cs="Arial"/>
          <w:b/>
          <w:sz w:val="24"/>
          <w:szCs w:val="24"/>
        </w:rPr>
      </w:pPr>
    </w:p>
    <w:p w14:paraId="59CAF9EA" w14:textId="77777777" w:rsidR="00DF3C87" w:rsidRPr="00956A7E" w:rsidRDefault="00DF3C87" w:rsidP="00DF3C87">
      <w:pPr>
        <w:rPr>
          <w:rFonts w:ascii="Arial" w:hAnsi="Arial" w:cs="Arial"/>
          <w:b/>
          <w:sz w:val="24"/>
          <w:szCs w:val="24"/>
        </w:rPr>
      </w:pPr>
    </w:p>
    <w:p w14:paraId="5AE272BA" w14:textId="77777777" w:rsidR="00DF3C87" w:rsidRPr="00956A7E" w:rsidRDefault="00DF3C87" w:rsidP="00DF3C87">
      <w:pPr>
        <w:rPr>
          <w:rFonts w:ascii="Arial" w:hAnsi="Arial" w:cs="Arial"/>
          <w:b/>
          <w:sz w:val="24"/>
          <w:szCs w:val="24"/>
        </w:rPr>
      </w:pPr>
    </w:p>
    <w:p w14:paraId="3C5838EA" w14:textId="77777777" w:rsidR="00DF3C87" w:rsidRPr="00956A7E" w:rsidRDefault="00DF3C87" w:rsidP="00DF3C87">
      <w:pPr>
        <w:rPr>
          <w:rFonts w:ascii="Arial" w:hAnsi="Arial" w:cs="Arial"/>
          <w:b/>
          <w:sz w:val="24"/>
          <w:szCs w:val="24"/>
        </w:rPr>
      </w:pPr>
      <w:r w:rsidRPr="00956A7E">
        <w:rPr>
          <w:rFonts w:ascii="Arial" w:hAnsi="Arial" w:cs="Arial"/>
          <w:b/>
          <w:sz w:val="24"/>
          <w:szCs w:val="24"/>
        </w:rPr>
        <w:lastRenderedPageBreak/>
        <w:t>ANÁLISIS Y DISEÑO</w:t>
      </w:r>
    </w:p>
    <w:p w14:paraId="1F8C3FB4" w14:textId="77777777" w:rsidR="001E04EF" w:rsidRPr="00956A7E" w:rsidRDefault="001E04EF" w:rsidP="00DF3C87">
      <w:pPr>
        <w:rPr>
          <w:rFonts w:ascii="Arial" w:hAnsi="Arial" w:cs="Arial"/>
          <w:sz w:val="24"/>
        </w:rPr>
      </w:pPr>
      <w:r w:rsidRPr="00956A7E">
        <w:rPr>
          <w:rFonts w:ascii="Arial" w:hAnsi="Arial" w:cs="Arial"/>
          <w:sz w:val="24"/>
        </w:rPr>
        <w:t>- Existe la matriz de requisitos vs CUS?</w:t>
      </w:r>
    </w:p>
    <w:p w14:paraId="627495EF" w14:textId="77777777" w:rsidR="001E04EF" w:rsidRPr="00956A7E" w:rsidRDefault="001E04EF" w:rsidP="00DF3C87">
      <w:pPr>
        <w:rPr>
          <w:rFonts w:ascii="Arial" w:hAnsi="Arial" w:cs="Arial"/>
          <w:sz w:val="24"/>
        </w:rPr>
      </w:pPr>
      <w:r w:rsidRPr="00956A7E">
        <w:rPr>
          <w:rFonts w:ascii="Arial" w:hAnsi="Arial" w:cs="Arial"/>
          <w:sz w:val="24"/>
        </w:rPr>
        <w:t>No se realizó la matriz en el proyecto</w:t>
      </w:r>
    </w:p>
    <w:p w14:paraId="2DA8DED9" w14:textId="77777777" w:rsidR="001E04EF" w:rsidRPr="00956A7E" w:rsidRDefault="001E04EF" w:rsidP="00DF3C87">
      <w:pPr>
        <w:rPr>
          <w:rFonts w:ascii="Arial" w:hAnsi="Arial" w:cs="Arial"/>
          <w:b/>
          <w:sz w:val="28"/>
          <w:szCs w:val="24"/>
        </w:rPr>
      </w:pPr>
    </w:p>
    <w:p w14:paraId="4279E953" w14:textId="77777777" w:rsidR="00DF3C87" w:rsidRPr="00956A7E" w:rsidRDefault="00DF3C87" w:rsidP="00DF3C87">
      <w:pPr>
        <w:rPr>
          <w:rFonts w:ascii="Arial" w:hAnsi="Arial" w:cs="Arial"/>
          <w:sz w:val="24"/>
          <w:szCs w:val="24"/>
        </w:rPr>
      </w:pPr>
      <w:r w:rsidRPr="00956A7E">
        <w:rPr>
          <w:rFonts w:ascii="Arial" w:hAnsi="Arial" w:cs="Arial"/>
          <w:b/>
          <w:bCs/>
          <w:sz w:val="24"/>
          <w:szCs w:val="24"/>
        </w:rPr>
        <w:t>3.4</w:t>
      </w:r>
      <w:r w:rsidRPr="00956A7E">
        <w:rPr>
          <w:rFonts w:ascii="Arial" w:hAnsi="Arial" w:cs="Arial"/>
          <w:sz w:val="24"/>
          <w:szCs w:val="24"/>
        </w:rPr>
        <w:t xml:space="preserve"> Prototipo de Interfaces</w:t>
      </w:r>
    </w:p>
    <w:p w14:paraId="59F8DB5C" w14:textId="77777777" w:rsidR="00DF3C87" w:rsidRPr="00956A7E" w:rsidRDefault="001C4B26"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19680" behindDoc="0" locked="0" layoutInCell="1" allowOverlap="1" wp14:anchorId="758773DB" wp14:editId="68748667">
            <wp:simplePos x="0" y="0"/>
            <wp:positionH relativeFrom="margin">
              <wp:align>center</wp:align>
            </wp:positionH>
            <wp:positionV relativeFrom="paragraph">
              <wp:posOffset>3955</wp:posOffset>
            </wp:positionV>
            <wp:extent cx="3343517" cy="1910687"/>
            <wp:effectExtent l="0" t="0" r="0" b="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343517" cy="1910687"/>
                    </a:xfrm>
                    <a:prstGeom prst="rect">
                      <a:avLst/>
                    </a:prstGeom>
                  </pic:spPr>
                </pic:pic>
              </a:graphicData>
            </a:graphic>
            <wp14:sizeRelH relativeFrom="page">
              <wp14:pctWidth>0</wp14:pctWidth>
            </wp14:sizeRelH>
            <wp14:sizeRelV relativeFrom="page">
              <wp14:pctHeight>0</wp14:pctHeight>
            </wp14:sizeRelV>
          </wp:anchor>
        </w:drawing>
      </w:r>
    </w:p>
    <w:p w14:paraId="3B0439D4" w14:textId="77777777" w:rsidR="00DF3C87" w:rsidRPr="00956A7E" w:rsidRDefault="00DF3C87" w:rsidP="00DF3C87">
      <w:pPr>
        <w:rPr>
          <w:rFonts w:ascii="Arial" w:hAnsi="Arial" w:cs="Arial"/>
          <w:sz w:val="24"/>
          <w:szCs w:val="24"/>
        </w:rPr>
      </w:pPr>
    </w:p>
    <w:p w14:paraId="2C2B58F4" w14:textId="77777777" w:rsidR="00DF3C87" w:rsidRPr="00956A7E" w:rsidRDefault="00DF3C87" w:rsidP="00DF3C87">
      <w:pPr>
        <w:rPr>
          <w:rFonts w:ascii="Arial" w:hAnsi="Arial" w:cs="Arial"/>
          <w:sz w:val="24"/>
          <w:szCs w:val="24"/>
        </w:rPr>
      </w:pPr>
    </w:p>
    <w:p w14:paraId="16004170" w14:textId="77777777" w:rsidR="00DF3C87" w:rsidRPr="00956A7E" w:rsidRDefault="00DF3C87" w:rsidP="00DF3C87">
      <w:pPr>
        <w:rPr>
          <w:rFonts w:ascii="Arial" w:hAnsi="Arial" w:cs="Arial"/>
          <w:sz w:val="24"/>
          <w:szCs w:val="24"/>
        </w:rPr>
      </w:pPr>
    </w:p>
    <w:p w14:paraId="22DB3364" w14:textId="77777777" w:rsidR="00DF3C87" w:rsidRPr="00956A7E" w:rsidRDefault="00DF3C87" w:rsidP="00DF3C87">
      <w:pPr>
        <w:rPr>
          <w:rFonts w:ascii="Arial" w:hAnsi="Arial" w:cs="Arial"/>
          <w:sz w:val="24"/>
          <w:szCs w:val="24"/>
        </w:rPr>
      </w:pPr>
    </w:p>
    <w:p w14:paraId="4E4F44AA" w14:textId="77777777" w:rsidR="00DF3C87" w:rsidRPr="00956A7E" w:rsidRDefault="00DF3C87" w:rsidP="00DF3C87">
      <w:pPr>
        <w:rPr>
          <w:rFonts w:ascii="Arial" w:hAnsi="Arial" w:cs="Arial"/>
          <w:sz w:val="24"/>
          <w:szCs w:val="24"/>
        </w:rPr>
      </w:pPr>
    </w:p>
    <w:p w14:paraId="520A1695" w14:textId="77777777" w:rsidR="001C4B26" w:rsidRPr="00956A7E" w:rsidRDefault="001C4B26" w:rsidP="00DF3C87">
      <w:pPr>
        <w:rPr>
          <w:rFonts w:ascii="Arial" w:hAnsi="Arial" w:cs="Arial"/>
          <w:sz w:val="24"/>
          <w:szCs w:val="24"/>
        </w:rPr>
      </w:pPr>
    </w:p>
    <w:p w14:paraId="767A3322" w14:textId="77777777" w:rsidR="001C4B26" w:rsidRPr="00956A7E" w:rsidRDefault="001C4B26"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20704" behindDoc="0" locked="0" layoutInCell="1" allowOverlap="1" wp14:anchorId="59550258" wp14:editId="2D47DD82">
            <wp:simplePos x="0" y="0"/>
            <wp:positionH relativeFrom="margin">
              <wp:align>center</wp:align>
            </wp:positionH>
            <wp:positionV relativeFrom="paragraph">
              <wp:posOffset>2485</wp:posOffset>
            </wp:positionV>
            <wp:extent cx="3895306" cy="4572000"/>
            <wp:effectExtent l="0" t="0" r="0" b="0"/>
            <wp:wrapSquare wrapText="bothSides"/>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895306" cy="4572000"/>
                    </a:xfrm>
                    <a:prstGeom prst="rect">
                      <a:avLst/>
                    </a:prstGeom>
                  </pic:spPr>
                </pic:pic>
              </a:graphicData>
            </a:graphic>
            <wp14:sizeRelH relativeFrom="page">
              <wp14:pctWidth>0</wp14:pctWidth>
            </wp14:sizeRelH>
            <wp14:sizeRelV relativeFrom="page">
              <wp14:pctHeight>0</wp14:pctHeight>
            </wp14:sizeRelV>
          </wp:anchor>
        </w:drawing>
      </w:r>
    </w:p>
    <w:p w14:paraId="49089224" w14:textId="77777777" w:rsidR="00DF3C87" w:rsidRPr="00956A7E" w:rsidRDefault="00DF3C87" w:rsidP="00DF3C87">
      <w:pPr>
        <w:rPr>
          <w:rFonts w:ascii="Arial" w:hAnsi="Arial" w:cs="Arial"/>
          <w:sz w:val="24"/>
          <w:szCs w:val="24"/>
        </w:rPr>
      </w:pPr>
    </w:p>
    <w:p w14:paraId="68DB5368" w14:textId="77777777" w:rsidR="001C4B26" w:rsidRPr="00956A7E" w:rsidRDefault="001C4B26" w:rsidP="00DF3C87">
      <w:pPr>
        <w:rPr>
          <w:rFonts w:ascii="Arial" w:hAnsi="Arial" w:cs="Arial"/>
          <w:sz w:val="24"/>
          <w:szCs w:val="24"/>
        </w:rPr>
      </w:pPr>
    </w:p>
    <w:p w14:paraId="411B9EF0" w14:textId="77777777" w:rsidR="001C4B26" w:rsidRPr="00956A7E" w:rsidRDefault="001C4B26" w:rsidP="00DF3C87">
      <w:pPr>
        <w:rPr>
          <w:rFonts w:ascii="Arial" w:hAnsi="Arial" w:cs="Arial"/>
          <w:sz w:val="24"/>
          <w:szCs w:val="24"/>
        </w:rPr>
      </w:pPr>
    </w:p>
    <w:p w14:paraId="5BAD3514" w14:textId="77777777" w:rsidR="001C4B26" w:rsidRPr="00956A7E" w:rsidRDefault="001C4B26" w:rsidP="00DF3C87">
      <w:pPr>
        <w:rPr>
          <w:rFonts w:ascii="Arial" w:hAnsi="Arial" w:cs="Arial"/>
          <w:sz w:val="24"/>
          <w:szCs w:val="24"/>
        </w:rPr>
      </w:pPr>
    </w:p>
    <w:p w14:paraId="1EDA1C94" w14:textId="77777777" w:rsidR="001C4B26" w:rsidRPr="00956A7E" w:rsidRDefault="001C4B26" w:rsidP="00DF3C87">
      <w:pPr>
        <w:rPr>
          <w:rFonts w:ascii="Arial" w:hAnsi="Arial" w:cs="Arial"/>
          <w:sz w:val="24"/>
          <w:szCs w:val="24"/>
        </w:rPr>
      </w:pPr>
    </w:p>
    <w:p w14:paraId="30872B37" w14:textId="77777777" w:rsidR="001C4B26" w:rsidRPr="00956A7E" w:rsidRDefault="001C4B26" w:rsidP="00DF3C87">
      <w:pPr>
        <w:rPr>
          <w:rFonts w:ascii="Arial" w:hAnsi="Arial" w:cs="Arial"/>
          <w:sz w:val="24"/>
          <w:szCs w:val="24"/>
        </w:rPr>
      </w:pPr>
    </w:p>
    <w:p w14:paraId="4C91A177" w14:textId="77777777" w:rsidR="001C4B26" w:rsidRPr="00956A7E" w:rsidRDefault="001C4B26" w:rsidP="00DF3C87">
      <w:pPr>
        <w:rPr>
          <w:rFonts w:ascii="Arial" w:hAnsi="Arial" w:cs="Arial"/>
          <w:sz w:val="24"/>
          <w:szCs w:val="24"/>
        </w:rPr>
      </w:pPr>
    </w:p>
    <w:p w14:paraId="09EC2CD3" w14:textId="77777777" w:rsidR="001C4B26" w:rsidRPr="00956A7E" w:rsidRDefault="001C4B26" w:rsidP="00DF3C87">
      <w:pPr>
        <w:rPr>
          <w:rFonts w:ascii="Arial" w:hAnsi="Arial" w:cs="Arial"/>
          <w:sz w:val="24"/>
          <w:szCs w:val="24"/>
        </w:rPr>
      </w:pPr>
    </w:p>
    <w:p w14:paraId="44803EEB" w14:textId="77777777" w:rsidR="001C4B26" w:rsidRPr="00956A7E" w:rsidRDefault="001C4B26" w:rsidP="00DF3C87">
      <w:pPr>
        <w:rPr>
          <w:rFonts w:ascii="Arial" w:hAnsi="Arial" w:cs="Arial"/>
          <w:sz w:val="24"/>
          <w:szCs w:val="24"/>
        </w:rPr>
      </w:pPr>
    </w:p>
    <w:p w14:paraId="06FA93EB" w14:textId="77777777" w:rsidR="001C4B26" w:rsidRPr="00956A7E" w:rsidRDefault="001C4B26" w:rsidP="00DF3C87">
      <w:pPr>
        <w:rPr>
          <w:rFonts w:ascii="Arial" w:hAnsi="Arial" w:cs="Arial"/>
          <w:sz w:val="24"/>
          <w:szCs w:val="24"/>
        </w:rPr>
      </w:pPr>
    </w:p>
    <w:p w14:paraId="560949FA" w14:textId="77777777" w:rsidR="001C4B26" w:rsidRPr="00956A7E" w:rsidRDefault="001C4B26" w:rsidP="00DF3C87">
      <w:pPr>
        <w:rPr>
          <w:rFonts w:ascii="Arial" w:hAnsi="Arial" w:cs="Arial"/>
          <w:sz w:val="24"/>
          <w:szCs w:val="24"/>
        </w:rPr>
      </w:pPr>
    </w:p>
    <w:p w14:paraId="3D67F115" w14:textId="77777777" w:rsidR="001C4B26" w:rsidRPr="00956A7E" w:rsidRDefault="001C4B26" w:rsidP="00DF3C87">
      <w:pPr>
        <w:rPr>
          <w:rFonts w:ascii="Arial" w:hAnsi="Arial" w:cs="Arial"/>
          <w:sz w:val="24"/>
          <w:szCs w:val="24"/>
        </w:rPr>
      </w:pPr>
    </w:p>
    <w:p w14:paraId="579896BB" w14:textId="77777777" w:rsidR="001C4B26" w:rsidRPr="00956A7E" w:rsidRDefault="001C4B26" w:rsidP="00DF3C87">
      <w:pPr>
        <w:rPr>
          <w:rFonts w:ascii="Arial" w:hAnsi="Arial" w:cs="Arial"/>
          <w:sz w:val="24"/>
          <w:szCs w:val="24"/>
        </w:rPr>
      </w:pPr>
    </w:p>
    <w:p w14:paraId="13DB778D" w14:textId="77777777" w:rsidR="001C4B26" w:rsidRPr="00956A7E" w:rsidRDefault="001C4B26" w:rsidP="00DF3C87">
      <w:pPr>
        <w:rPr>
          <w:rFonts w:ascii="Arial" w:hAnsi="Arial" w:cs="Arial"/>
          <w:sz w:val="24"/>
          <w:szCs w:val="24"/>
        </w:rPr>
      </w:pPr>
    </w:p>
    <w:p w14:paraId="65861A1D" w14:textId="77777777" w:rsidR="001C4B26" w:rsidRPr="00956A7E" w:rsidRDefault="001C4B26" w:rsidP="00DF3C87">
      <w:pPr>
        <w:rPr>
          <w:rFonts w:ascii="Arial" w:hAnsi="Arial" w:cs="Arial"/>
          <w:sz w:val="24"/>
          <w:szCs w:val="24"/>
        </w:rPr>
      </w:pPr>
    </w:p>
    <w:p w14:paraId="27FDD300" w14:textId="5E9E3E4A" w:rsidR="00896CAF" w:rsidRPr="00956A7E" w:rsidRDefault="00896CAF" w:rsidP="00896CAF">
      <w:pPr>
        <w:pStyle w:val="Descripcin"/>
        <w:rPr>
          <w:rFonts w:ascii="Arial" w:hAnsi="Arial" w:cs="Arial"/>
          <w:sz w:val="24"/>
          <w:szCs w:val="24"/>
        </w:rPr>
      </w:pPr>
      <w:r w:rsidRPr="00956A7E">
        <w:t xml:space="preserve">Ilustración </w:t>
      </w:r>
      <w:r w:rsidR="00E52EBF" w:rsidRPr="00956A7E">
        <w:t>14. Análisis</w:t>
      </w:r>
      <w:r w:rsidRPr="00956A7E">
        <w:t xml:space="preserve"> y Diseño _Prototipo de Interfaces</w:t>
      </w:r>
    </w:p>
    <w:p w14:paraId="64A4A5B9" w14:textId="77777777" w:rsidR="001C4B26" w:rsidRPr="00956A7E" w:rsidRDefault="001C4B26" w:rsidP="00DF3C87">
      <w:pPr>
        <w:rPr>
          <w:rFonts w:ascii="Arial" w:hAnsi="Arial" w:cs="Arial"/>
          <w:sz w:val="24"/>
          <w:szCs w:val="24"/>
        </w:rPr>
      </w:pPr>
    </w:p>
    <w:p w14:paraId="1B768639" w14:textId="77777777" w:rsidR="00DF3C87" w:rsidRPr="00956A7E" w:rsidRDefault="001C4B26" w:rsidP="00DF3C87">
      <w:pPr>
        <w:rPr>
          <w:rFonts w:ascii="Arial" w:hAnsi="Arial" w:cs="Arial"/>
          <w:sz w:val="24"/>
          <w:szCs w:val="24"/>
        </w:rPr>
      </w:pPr>
      <w:r w:rsidRPr="000749B3">
        <w:rPr>
          <w:rFonts w:ascii="Arial" w:hAnsi="Arial" w:cs="Arial"/>
          <w:noProof/>
          <w:sz w:val="24"/>
          <w:szCs w:val="24"/>
          <w:lang w:eastAsia="es-PE"/>
        </w:rPr>
        <w:lastRenderedPageBreak/>
        <w:drawing>
          <wp:anchor distT="0" distB="0" distL="114300" distR="114300" simplePos="0" relativeHeight="251721728" behindDoc="0" locked="0" layoutInCell="1" allowOverlap="1" wp14:anchorId="3909A183" wp14:editId="4185FDE6">
            <wp:simplePos x="0" y="0"/>
            <wp:positionH relativeFrom="margin">
              <wp:align>right</wp:align>
            </wp:positionH>
            <wp:positionV relativeFrom="paragraph">
              <wp:posOffset>360027</wp:posOffset>
            </wp:positionV>
            <wp:extent cx="5731510" cy="3859530"/>
            <wp:effectExtent l="0" t="0" r="2540" b="7620"/>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31510" cy="3859530"/>
                    </a:xfrm>
                    <a:prstGeom prst="rect">
                      <a:avLst/>
                    </a:prstGeom>
                  </pic:spPr>
                </pic:pic>
              </a:graphicData>
            </a:graphic>
            <wp14:sizeRelH relativeFrom="page">
              <wp14:pctWidth>0</wp14:pctWidth>
            </wp14:sizeRelH>
            <wp14:sizeRelV relativeFrom="page">
              <wp14:pctHeight>0</wp14:pctHeight>
            </wp14:sizeRelV>
          </wp:anchor>
        </w:drawing>
      </w:r>
      <w:r w:rsidR="00DF3C87" w:rsidRPr="00956A7E">
        <w:rPr>
          <w:rFonts w:ascii="Arial" w:hAnsi="Arial" w:cs="Arial"/>
          <w:sz w:val="24"/>
          <w:szCs w:val="24"/>
        </w:rPr>
        <w:t>3.6 Cuadro de modelo entidad relación</w:t>
      </w:r>
    </w:p>
    <w:p w14:paraId="2D07EE48" w14:textId="77777777" w:rsidR="00DF3C87" w:rsidRPr="00956A7E" w:rsidRDefault="00DF3C87" w:rsidP="00DF3C87">
      <w:pPr>
        <w:rPr>
          <w:rFonts w:ascii="Arial" w:hAnsi="Arial" w:cs="Arial"/>
          <w:sz w:val="24"/>
          <w:szCs w:val="24"/>
        </w:rPr>
      </w:pPr>
    </w:p>
    <w:p w14:paraId="244D1520" w14:textId="1F324561" w:rsidR="001E04EF" w:rsidRPr="00956A7E" w:rsidRDefault="00B5716D" w:rsidP="00B5716D">
      <w:pPr>
        <w:pStyle w:val="Descripcin"/>
        <w:rPr>
          <w:rFonts w:ascii="Arial" w:hAnsi="Arial" w:cs="Arial"/>
          <w:sz w:val="24"/>
          <w:szCs w:val="24"/>
        </w:rPr>
      </w:pPr>
      <w:r w:rsidRPr="00956A7E">
        <w:t>Ilustración 15. Análisis y Diseño_ Modelo Entidad Relación</w:t>
      </w:r>
    </w:p>
    <w:p w14:paraId="3C3045B7" w14:textId="77777777" w:rsidR="001E04EF" w:rsidRPr="00956A7E" w:rsidRDefault="001E04EF" w:rsidP="00DF3C87">
      <w:pPr>
        <w:rPr>
          <w:rFonts w:ascii="Arial" w:hAnsi="Arial" w:cs="Arial"/>
          <w:sz w:val="24"/>
          <w:szCs w:val="24"/>
        </w:rPr>
      </w:pPr>
    </w:p>
    <w:p w14:paraId="22EF5633" w14:textId="77777777" w:rsidR="001E04EF" w:rsidRPr="00956A7E" w:rsidRDefault="001E04EF" w:rsidP="001E04EF">
      <w:pPr>
        <w:pStyle w:val="Prrafodelista"/>
        <w:numPr>
          <w:ilvl w:val="0"/>
          <w:numId w:val="42"/>
        </w:numPr>
        <w:rPr>
          <w:rFonts w:ascii="Arial" w:hAnsi="Arial" w:cs="Arial"/>
          <w:sz w:val="24"/>
          <w:szCs w:val="24"/>
        </w:rPr>
      </w:pPr>
      <w:r w:rsidRPr="00956A7E">
        <w:rPr>
          <w:rFonts w:ascii="Arial" w:hAnsi="Arial" w:cs="Arial"/>
          <w:sz w:val="24"/>
          <w:szCs w:val="24"/>
        </w:rPr>
        <w:t>Existe el diagrama de secuencia?</w:t>
      </w:r>
    </w:p>
    <w:p w14:paraId="52CA9866" w14:textId="77777777" w:rsidR="001E04EF" w:rsidRPr="00956A7E" w:rsidRDefault="001E04EF" w:rsidP="001E04EF">
      <w:pPr>
        <w:pStyle w:val="Prrafodelista"/>
        <w:ind w:left="426"/>
        <w:rPr>
          <w:rFonts w:ascii="Arial" w:hAnsi="Arial" w:cs="Arial"/>
          <w:sz w:val="24"/>
          <w:szCs w:val="24"/>
        </w:rPr>
      </w:pPr>
      <w:r w:rsidRPr="00956A7E">
        <w:rPr>
          <w:rFonts w:ascii="Arial" w:hAnsi="Arial" w:cs="Arial"/>
          <w:sz w:val="24"/>
          <w:szCs w:val="24"/>
        </w:rPr>
        <w:t>No se realizó diagrama en el proyecto.</w:t>
      </w:r>
    </w:p>
    <w:p w14:paraId="414571E6" w14:textId="77777777" w:rsidR="001E04EF" w:rsidRPr="00956A7E" w:rsidRDefault="001E04EF" w:rsidP="001E04EF">
      <w:pPr>
        <w:pStyle w:val="Prrafodelista"/>
        <w:ind w:left="426"/>
        <w:rPr>
          <w:rFonts w:ascii="Arial" w:hAnsi="Arial" w:cs="Arial"/>
          <w:sz w:val="24"/>
          <w:szCs w:val="24"/>
        </w:rPr>
      </w:pPr>
    </w:p>
    <w:p w14:paraId="202F4D2A" w14:textId="77777777" w:rsidR="001E04EF" w:rsidRPr="00956A7E" w:rsidRDefault="001E04EF" w:rsidP="001E04EF">
      <w:pPr>
        <w:pStyle w:val="Prrafodelista"/>
        <w:numPr>
          <w:ilvl w:val="0"/>
          <w:numId w:val="42"/>
        </w:numPr>
        <w:rPr>
          <w:rFonts w:ascii="Arial" w:hAnsi="Arial" w:cs="Arial"/>
          <w:sz w:val="24"/>
          <w:szCs w:val="24"/>
        </w:rPr>
      </w:pPr>
      <w:r w:rsidRPr="00956A7E">
        <w:rPr>
          <w:rFonts w:ascii="Arial" w:hAnsi="Arial" w:cs="Arial"/>
          <w:sz w:val="24"/>
          <w:szCs w:val="24"/>
        </w:rPr>
        <w:t xml:space="preserve">Existe el diagrama de colaboración? </w:t>
      </w:r>
    </w:p>
    <w:p w14:paraId="51AFF81C" w14:textId="77777777" w:rsidR="001E04EF" w:rsidRPr="00956A7E" w:rsidRDefault="001E04EF" w:rsidP="001E04EF">
      <w:pPr>
        <w:pStyle w:val="Prrafodelista"/>
        <w:ind w:left="426"/>
        <w:rPr>
          <w:rFonts w:ascii="Arial" w:hAnsi="Arial" w:cs="Arial"/>
          <w:sz w:val="24"/>
          <w:szCs w:val="24"/>
        </w:rPr>
      </w:pPr>
      <w:r w:rsidRPr="00956A7E">
        <w:rPr>
          <w:rFonts w:ascii="Arial" w:hAnsi="Arial" w:cs="Arial"/>
          <w:sz w:val="24"/>
          <w:szCs w:val="24"/>
        </w:rPr>
        <w:t>No se realizó diagrama en el proyecto.</w:t>
      </w:r>
    </w:p>
    <w:p w14:paraId="66CE1852" w14:textId="77777777" w:rsidR="001E04EF" w:rsidRPr="00956A7E" w:rsidRDefault="001E04EF" w:rsidP="001E04EF">
      <w:pPr>
        <w:pStyle w:val="Prrafodelista"/>
        <w:ind w:left="426"/>
        <w:rPr>
          <w:rFonts w:ascii="Arial" w:hAnsi="Arial" w:cs="Arial"/>
          <w:sz w:val="24"/>
          <w:szCs w:val="24"/>
        </w:rPr>
      </w:pPr>
    </w:p>
    <w:p w14:paraId="0B87ECF1" w14:textId="77777777" w:rsidR="001E04EF" w:rsidRPr="00956A7E" w:rsidRDefault="001E04EF" w:rsidP="001E04EF">
      <w:pPr>
        <w:pStyle w:val="Prrafodelista"/>
        <w:numPr>
          <w:ilvl w:val="0"/>
          <w:numId w:val="42"/>
        </w:numPr>
        <w:rPr>
          <w:rFonts w:ascii="Arial" w:hAnsi="Arial" w:cs="Arial"/>
          <w:sz w:val="24"/>
          <w:szCs w:val="24"/>
        </w:rPr>
      </w:pPr>
      <w:r w:rsidRPr="00956A7E">
        <w:rPr>
          <w:rFonts w:ascii="Arial" w:hAnsi="Arial" w:cs="Arial"/>
          <w:sz w:val="24"/>
          <w:szCs w:val="24"/>
        </w:rPr>
        <w:t>Existe el diagrama de clases?</w:t>
      </w:r>
    </w:p>
    <w:p w14:paraId="78998348" w14:textId="77777777" w:rsidR="001E04EF" w:rsidRPr="00956A7E" w:rsidRDefault="001E04EF" w:rsidP="001E04EF">
      <w:pPr>
        <w:pStyle w:val="Prrafodelista"/>
        <w:ind w:left="426"/>
        <w:rPr>
          <w:rFonts w:ascii="Arial" w:hAnsi="Arial" w:cs="Arial"/>
          <w:sz w:val="24"/>
          <w:szCs w:val="24"/>
        </w:rPr>
      </w:pPr>
      <w:r w:rsidRPr="00956A7E">
        <w:rPr>
          <w:rFonts w:ascii="Arial" w:hAnsi="Arial" w:cs="Arial"/>
          <w:sz w:val="24"/>
          <w:szCs w:val="24"/>
        </w:rPr>
        <w:t>No se realizó diagrama en el proyecto.</w:t>
      </w:r>
    </w:p>
    <w:p w14:paraId="344E6807" w14:textId="77777777" w:rsidR="001E04EF" w:rsidRPr="00956A7E" w:rsidRDefault="001E04EF" w:rsidP="001E04EF">
      <w:pPr>
        <w:pStyle w:val="Prrafodelista"/>
        <w:ind w:left="426"/>
        <w:rPr>
          <w:rFonts w:ascii="Arial" w:hAnsi="Arial" w:cs="Arial"/>
          <w:sz w:val="24"/>
          <w:szCs w:val="24"/>
        </w:rPr>
      </w:pPr>
    </w:p>
    <w:p w14:paraId="3EF9AC96" w14:textId="77777777" w:rsidR="001E04EF" w:rsidRDefault="001E04EF" w:rsidP="001E04EF">
      <w:pPr>
        <w:pStyle w:val="Prrafodelista"/>
        <w:numPr>
          <w:ilvl w:val="0"/>
          <w:numId w:val="42"/>
        </w:numPr>
        <w:rPr>
          <w:rFonts w:ascii="Arial" w:hAnsi="Arial" w:cs="Arial"/>
          <w:sz w:val="24"/>
          <w:szCs w:val="24"/>
        </w:rPr>
      </w:pPr>
      <w:r w:rsidRPr="001E04EF">
        <w:rPr>
          <w:rFonts w:ascii="Arial" w:hAnsi="Arial" w:cs="Arial"/>
          <w:sz w:val="24"/>
          <w:szCs w:val="24"/>
        </w:rPr>
        <w:t>Existe el modelo conceptual?</w:t>
      </w:r>
    </w:p>
    <w:p w14:paraId="0B5EBA61" w14:textId="77777777" w:rsidR="001E04EF" w:rsidRPr="00956A7E" w:rsidRDefault="001E04EF" w:rsidP="001E04EF">
      <w:pPr>
        <w:pStyle w:val="Prrafodelista"/>
        <w:ind w:left="426"/>
        <w:rPr>
          <w:rFonts w:ascii="Arial" w:hAnsi="Arial" w:cs="Arial"/>
          <w:sz w:val="24"/>
          <w:szCs w:val="24"/>
        </w:rPr>
      </w:pPr>
      <w:r w:rsidRPr="00956A7E">
        <w:rPr>
          <w:rFonts w:ascii="Arial" w:hAnsi="Arial" w:cs="Arial"/>
          <w:sz w:val="24"/>
          <w:szCs w:val="24"/>
        </w:rPr>
        <w:t>No se realizó modelo en el proyecto.</w:t>
      </w:r>
    </w:p>
    <w:p w14:paraId="4C20E471" w14:textId="77777777" w:rsidR="001E04EF" w:rsidRPr="00956A7E" w:rsidRDefault="001E04EF" w:rsidP="001E04EF">
      <w:pPr>
        <w:pStyle w:val="Prrafodelista"/>
        <w:ind w:left="426"/>
        <w:rPr>
          <w:rFonts w:ascii="Arial" w:hAnsi="Arial" w:cs="Arial"/>
          <w:sz w:val="24"/>
          <w:szCs w:val="24"/>
        </w:rPr>
      </w:pPr>
    </w:p>
    <w:p w14:paraId="24E8AEA6" w14:textId="77777777" w:rsidR="001E04EF" w:rsidRDefault="001E04EF" w:rsidP="001E04EF">
      <w:pPr>
        <w:pStyle w:val="Prrafodelista"/>
        <w:numPr>
          <w:ilvl w:val="0"/>
          <w:numId w:val="42"/>
        </w:numPr>
        <w:rPr>
          <w:rFonts w:ascii="Arial" w:hAnsi="Arial" w:cs="Arial"/>
          <w:sz w:val="24"/>
          <w:szCs w:val="24"/>
        </w:rPr>
      </w:pPr>
      <w:r w:rsidRPr="001E04EF">
        <w:rPr>
          <w:rFonts w:ascii="Arial" w:hAnsi="Arial" w:cs="Arial"/>
          <w:sz w:val="24"/>
          <w:szCs w:val="24"/>
        </w:rPr>
        <w:t>Existen las realizaciones CUS?</w:t>
      </w:r>
    </w:p>
    <w:p w14:paraId="0D80E9DA" w14:textId="77777777" w:rsidR="001E04EF" w:rsidRPr="00956A7E" w:rsidRDefault="001E04EF" w:rsidP="001E04EF">
      <w:pPr>
        <w:pStyle w:val="Prrafodelista"/>
        <w:ind w:left="426"/>
        <w:rPr>
          <w:rFonts w:ascii="Arial" w:hAnsi="Arial" w:cs="Arial"/>
          <w:sz w:val="24"/>
          <w:szCs w:val="24"/>
        </w:rPr>
      </w:pPr>
      <w:r w:rsidRPr="00956A7E">
        <w:rPr>
          <w:rFonts w:ascii="Arial" w:hAnsi="Arial" w:cs="Arial"/>
          <w:sz w:val="24"/>
          <w:szCs w:val="24"/>
        </w:rPr>
        <w:t>No se realizó las realizaciones en el proyecto.</w:t>
      </w:r>
    </w:p>
    <w:p w14:paraId="259817FB" w14:textId="77777777" w:rsidR="001E04EF" w:rsidRPr="00956A7E" w:rsidRDefault="001E04EF" w:rsidP="001E04EF">
      <w:pPr>
        <w:rPr>
          <w:rFonts w:ascii="Arial" w:hAnsi="Arial" w:cs="Arial"/>
          <w:sz w:val="24"/>
          <w:szCs w:val="24"/>
        </w:rPr>
      </w:pPr>
    </w:p>
    <w:p w14:paraId="56DCAC1C" w14:textId="77777777" w:rsidR="00DF3C87" w:rsidRPr="00956A7E" w:rsidRDefault="00DF3C87" w:rsidP="00DF3C87">
      <w:pPr>
        <w:rPr>
          <w:rFonts w:ascii="Arial" w:hAnsi="Arial" w:cs="Arial"/>
          <w:sz w:val="24"/>
          <w:szCs w:val="24"/>
        </w:rPr>
      </w:pPr>
    </w:p>
    <w:p w14:paraId="6AC3834A" w14:textId="77777777" w:rsidR="001E04EF" w:rsidRPr="00956A7E" w:rsidRDefault="001E04EF" w:rsidP="00DF3C87">
      <w:pPr>
        <w:rPr>
          <w:rFonts w:ascii="Arial" w:hAnsi="Arial" w:cs="Arial"/>
          <w:sz w:val="24"/>
          <w:szCs w:val="24"/>
        </w:rPr>
      </w:pPr>
    </w:p>
    <w:p w14:paraId="00151547" w14:textId="494169EE" w:rsidR="00661166" w:rsidRPr="00661166" w:rsidRDefault="00DF3C87" w:rsidP="00661166">
      <w:pPr>
        <w:rPr>
          <w:rFonts w:ascii="Arial" w:hAnsi="Arial" w:cs="Arial"/>
          <w:b/>
          <w:sz w:val="24"/>
          <w:szCs w:val="24"/>
        </w:rPr>
      </w:pPr>
      <w:r w:rsidRPr="000749B3">
        <w:rPr>
          <w:rFonts w:ascii="Arial" w:hAnsi="Arial" w:cs="Arial"/>
          <w:b/>
          <w:sz w:val="24"/>
          <w:szCs w:val="24"/>
        </w:rPr>
        <w:lastRenderedPageBreak/>
        <w:t>IMPLEMENTACIÓN</w:t>
      </w:r>
    </w:p>
    <w:tbl>
      <w:tblPr>
        <w:tblW w:w="9026" w:type="dxa"/>
        <w:tblCellMar>
          <w:left w:w="70" w:type="dxa"/>
          <w:right w:w="70" w:type="dxa"/>
        </w:tblCellMar>
        <w:tblLook w:val="04A0" w:firstRow="1" w:lastRow="0" w:firstColumn="1" w:lastColumn="0" w:noHBand="0" w:noVBand="1"/>
      </w:tblPr>
      <w:tblGrid>
        <w:gridCol w:w="9026"/>
      </w:tblGrid>
      <w:tr w:rsidR="00DF3C87" w:rsidRPr="000749B3" w14:paraId="30229CAD" w14:textId="77777777" w:rsidTr="001C4B26">
        <w:trPr>
          <w:trHeight w:val="582"/>
        </w:trPr>
        <w:tc>
          <w:tcPr>
            <w:tcW w:w="9026" w:type="dxa"/>
            <w:tcBorders>
              <w:top w:val="nil"/>
              <w:left w:val="nil"/>
              <w:bottom w:val="nil"/>
              <w:right w:val="nil"/>
            </w:tcBorders>
            <w:shd w:val="clear" w:color="auto" w:fill="auto"/>
            <w:noWrap/>
            <w:vAlign w:val="bottom"/>
            <w:hideMark/>
          </w:tcPr>
          <w:p w14:paraId="6AAD7F1E" w14:textId="77777777" w:rsidR="00DF3C87" w:rsidRPr="000749B3" w:rsidRDefault="00DF3C87" w:rsidP="00FF7DE6">
            <w:pPr>
              <w:spacing w:after="0" w:line="240" w:lineRule="auto"/>
              <w:rPr>
                <w:rFonts w:ascii="Arial" w:eastAsia="Times New Roman" w:hAnsi="Arial" w:cs="Arial"/>
                <w:color w:val="000000"/>
                <w:sz w:val="24"/>
                <w:szCs w:val="24"/>
                <w:lang w:eastAsia="es-PE"/>
              </w:rPr>
            </w:pPr>
            <w:r w:rsidRPr="000749B3">
              <w:rPr>
                <w:rFonts w:ascii="Arial" w:eastAsia="Times New Roman" w:hAnsi="Arial" w:cs="Arial"/>
                <w:color w:val="000000"/>
                <w:sz w:val="24"/>
                <w:szCs w:val="24"/>
                <w:lang w:eastAsia="es-PE"/>
              </w:rPr>
              <w:t>3.13.1 Login de acceso</w:t>
            </w:r>
          </w:p>
          <w:p w14:paraId="1CF27EE3" w14:textId="77777777" w:rsidR="00DF3C87" w:rsidRPr="000749B3" w:rsidRDefault="00DF3C87" w:rsidP="00FF7DE6">
            <w:pPr>
              <w:spacing w:after="0" w:line="240" w:lineRule="auto"/>
              <w:rPr>
                <w:rFonts w:ascii="Arial" w:eastAsia="Times New Roman" w:hAnsi="Arial" w:cs="Arial"/>
                <w:color w:val="000000"/>
                <w:sz w:val="24"/>
                <w:szCs w:val="24"/>
                <w:lang w:eastAsia="es-PE"/>
              </w:rPr>
            </w:pPr>
          </w:p>
          <w:p w14:paraId="1DFA8DE7" w14:textId="77777777" w:rsidR="00DF3C87" w:rsidRPr="000749B3" w:rsidRDefault="001C4B26" w:rsidP="00FF7DE6">
            <w:pPr>
              <w:spacing w:after="0" w:line="240" w:lineRule="auto"/>
              <w:rPr>
                <w:rFonts w:ascii="Arial" w:eastAsia="Times New Roman" w:hAnsi="Arial" w:cs="Arial"/>
                <w:color w:val="000000"/>
                <w:sz w:val="24"/>
                <w:szCs w:val="24"/>
                <w:lang w:eastAsia="es-PE"/>
              </w:rPr>
            </w:pPr>
            <w:r w:rsidRPr="000749B3">
              <w:rPr>
                <w:rFonts w:ascii="Arial" w:hAnsi="Arial" w:cs="Arial"/>
                <w:noProof/>
                <w:sz w:val="24"/>
                <w:szCs w:val="24"/>
                <w:lang w:eastAsia="es-PE"/>
              </w:rPr>
              <w:drawing>
                <wp:anchor distT="0" distB="0" distL="114300" distR="114300" simplePos="0" relativeHeight="251722752" behindDoc="0" locked="0" layoutInCell="1" allowOverlap="1" wp14:anchorId="4C6A3C31" wp14:editId="22940343">
                  <wp:simplePos x="0" y="0"/>
                  <wp:positionH relativeFrom="column">
                    <wp:posOffset>-2266950</wp:posOffset>
                  </wp:positionH>
                  <wp:positionV relativeFrom="paragraph">
                    <wp:posOffset>8890</wp:posOffset>
                  </wp:positionV>
                  <wp:extent cx="2207895" cy="2498090"/>
                  <wp:effectExtent l="0" t="0" r="1905" b="0"/>
                  <wp:wrapSquare wrapText="bothSides"/>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207895" cy="2498090"/>
                          </a:xfrm>
                          <a:prstGeom prst="rect">
                            <a:avLst/>
                          </a:prstGeom>
                        </pic:spPr>
                      </pic:pic>
                    </a:graphicData>
                  </a:graphic>
                  <wp14:sizeRelH relativeFrom="page">
                    <wp14:pctWidth>0</wp14:pctWidth>
                  </wp14:sizeRelH>
                  <wp14:sizeRelV relativeFrom="page">
                    <wp14:pctHeight>0</wp14:pctHeight>
                  </wp14:sizeRelV>
                </wp:anchor>
              </w:drawing>
            </w:r>
          </w:p>
        </w:tc>
      </w:tr>
      <w:tr w:rsidR="00DF3C87" w:rsidRPr="000749B3" w14:paraId="21E4C1CC" w14:textId="77777777" w:rsidTr="001C4B26">
        <w:trPr>
          <w:trHeight w:val="870"/>
        </w:trPr>
        <w:tc>
          <w:tcPr>
            <w:tcW w:w="9026" w:type="dxa"/>
            <w:tcBorders>
              <w:top w:val="nil"/>
              <w:left w:val="nil"/>
              <w:bottom w:val="nil"/>
              <w:right w:val="nil"/>
            </w:tcBorders>
            <w:shd w:val="clear" w:color="auto" w:fill="auto"/>
            <w:noWrap/>
            <w:vAlign w:val="bottom"/>
            <w:hideMark/>
          </w:tcPr>
          <w:p w14:paraId="3AE176CF" w14:textId="54052BB4" w:rsidR="00DF3C87" w:rsidRPr="000749B3" w:rsidRDefault="009F4206" w:rsidP="00FF7DE6">
            <w:pPr>
              <w:spacing w:after="0" w:line="240" w:lineRule="auto"/>
              <w:rPr>
                <w:rFonts w:ascii="Arial" w:eastAsia="Times New Roman" w:hAnsi="Arial" w:cs="Arial"/>
                <w:color w:val="000000"/>
                <w:sz w:val="24"/>
                <w:szCs w:val="24"/>
                <w:lang w:eastAsia="es-PE"/>
              </w:rPr>
            </w:pPr>
            <w:r>
              <w:rPr>
                <w:noProof/>
                <w:lang w:eastAsia="es-PE"/>
              </w:rPr>
              <mc:AlternateContent>
                <mc:Choice Requires="wps">
                  <w:drawing>
                    <wp:anchor distT="0" distB="0" distL="114300" distR="114300" simplePos="0" relativeHeight="251791360" behindDoc="0" locked="0" layoutInCell="1" allowOverlap="1" wp14:anchorId="1A4B2ADC" wp14:editId="08F78D33">
                      <wp:simplePos x="0" y="0"/>
                      <wp:positionH relativeFrom="column">
                        <wp:posOffset>-44450</wp:posOffset>
                      </wp:positionH>
                      <wp:positionV relativeFrom="paragraph">
                        <wp:posOffset>20955</wp:posOffset>
                      </wp:positionV>
                      <wp:extent cx="2409825" cy="635"/>
                      <wp:effectExtent l="0" t="0" r="0" b="0"/>
                      <wp:wrapNone/>
                      <wp:docPr id="89" name="Cuadro de texto 89"/>
                      <wp:cNvGraphicFramePr/>
                      <a:graphic xmlns:a="http://schemas.openxmlformats.org/drawingml/2006/main">
                        <a:graphicData uri="http://schemas.microsoft.com/office/word/2010/wordprocessingShape">
                          <wps:wsp>
                            <wps:cNvSpPr txBox="1"/>
                            <wps:spPr>
                              <a:xfrm>
                                <a:off x="0" y="0"/>
                                <a:ext cx="2409825" cy="635"/>
                              </a:xfrm>
                              <a:prstGeom prst="rect">
                                <a:avLst/>
                              </a:prstGeom>
                              <a:solidFill>
                                <a:prstClr val="white"/>
                              </a:solidFill>
                              <a:ln>
                                <a:noFill/>
                              </a:ln>
                            </wps:spPr>
                            <wps:txbx>
                              <w:txbxContent>
                                <w:p w14:paraId="74DD9737" w14:textId="44256CBA" w:rsidR="007C404F" w:rsidRPr="00094452" w:rsidRDefault="007C404F" w:rsidP="009F4206">
                                  <w:pPr>
                                    <w:pStyle w:val="Descripcin"/>
                                    <w:rPr>
                                      <w:rFonts w:ascii="Arial" w:hAnsi="Arial" w:cs="Arial"/>
                                      <w:b/>
                                      <w:noProof/>
                                      <w:sz w:val="24"/>
                                      <w:szCs w:val="24"/>
                                    </w:rPr>
                                  </w:pPr>
                                  <w:r>
                                    <w:t xml:space="preserve">Ilustración 16. </w:t>
                                  </w:r>
                                  <w:r w:rsidRPr="00EF389D">
                                    <w:t>Implementación_Login de Acces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A4B2ADC" id="Cuadro de texto 89" o:spid="_x0000_s1046" type="#_x0000_t202" style="position:absolute;margin-left:-3.5pt;margin-top:1.65pt;width:189.75pt;height:.0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" stroked="f">
                      <v:textbox style="mso-fit-shape-to-text:t" inset="0,0,0,0">
                        <w:txbxContent>
                          <w:p w14:paraId="74DD9737" w14:textId="44256CBA" w:rsidR="007C404F" w:rsidRPr="00094452" w:rsidRDefault="007C404F" w:rsidP="009F4206">
                            <w:pPr>
                              <w:pStyle w:val="Descripcin"/>
                              <w:rPr>
                                <w:rFonts w:ascii="Arial" w:hAnsi="Arial" w:cs="Arial"/>
                                <w:b/>
                                <w:noProof/>
                                <w:sz w:val="24"/>
                                <w:szCs w:val="24"/>
                              </w:rPr>
                            </w:pPr>
                            <w:r>
                              <w:t xml:space="preserve">Ilustración 16. </w:t>
                            </w:r>
                            <w:r w:rsidRPr="00EF389D">
                              <w:t>Implementación_Login de Acceso</w:t>
                            </w:r>
                          </w:p>
                        </w:txbxContent>
                      </v:textbox>
                    </v:shape>
                  </w:pict>
                </mc:Fallback>
              </mc:AlternateContent>
            </w:r>
            <w:r>
              <w:rPr>
                <w:rFonts w:ascii="Arial" w:hAnsi="Arial" w:cs="Arial"/>
                <w:b/>
                <w:noProof/>
                <w:sz w:val="24"/>
                <w:szCs w:val="24"/>
                <w:lang w:eastAsia="es-PE"/>
              </w:rPr>
              <mc:AlternateContent>
                <mc:Choice Requires="wps">
                  <w:drawing>
                    <wp:anchor distT="0" distB="0" distL="114300" distR="114300" simplePos="0" relativeHeight="251789312" behindDoc="0" locked="0" layoutInCell="1" allowOverlap="1" wp14:anchorId="49647DA5" wp14:editId="679E747B">
                      <wp:simplePos x="0" y="0"/>
                      <wp:positionH relativeFrom="column">
                        <wp:posOffset>-120650</wp:posOffset>
                      </wp:positionH>
                      <wp:positionV relativeFrom="paragraph">
                        <wp:posOffset>40640</wp:posOffset>
                      </wp:positionV>
                      <wp:extent cx="2409825" cy="226060"/>
                      <wp:effectExtent l="0" t="0" r="0" b="2540"/>
                      <wp:wrapNone/>
                      <wp:docPr id="87" name="Cuadro de texto 87"/>
                      <wp:cNvGraphicFramePr/>
                      <a:graphic xmlns:a="http://schemas.openxmlformats.org/drawingml/2006/main">
                        <a:graphicData uri="http://schemas.microsoft.com/office/word/2010/wordprocessingShape">
                          <wps:wsp>
                            <wps:cNvSpPr txBox="1"/>
                            <wps:spPr>
                              <a:xfrm>
                                <a:off x="0" y="0"/>
                                <a:ext cx="2409825" cy="226060"/>
                              </a:xfrm>
                              <a:prstGeom prst="rect">
                                <a:avLst/>
                              </a:prstGeom>
                              <a:noFill/>
                              <a:ln w="6350">
                                <a:noFill/>
                              </a:ln>
                            </wps:spPr>
                            <wps:txbx>
                              <w:txbxContent>
                                <w:p w14:paraId="6A4FF4D5" w14:textId="77777777" w:rsidR="007C404F" w:rsidRDefault="007C40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647DA5" id="Cuadro de texto 87" o:spid="_x0000_s1047" type="#_x0000_t202" style="position:absolute;margin-left:-9.5pt;margin-top:3.2pt;width:189.75pt;height:17.8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" filled="f" stroked="f" strokeweight=".5pt">
                      <v:textbox>
                        <w:txbxContent>
                          <w:p w14:paraId="6A4FF4D5" w14:textId="77777777" w:rsidR="007C404F" w:rsidRDefault="007C404F"/>
                        </w:txbxContent>
                      </v:textbox>
                    </v:shape>
                  </w:pict>
                </mc:Fallback>
              </mc:AlternateContent>
            </w:r>
          </w:p>
          <w:p w14:paraId="7697B47E" w14:textId="51608473" w:rsidR="00DF3C87" w:rsidRPr="000749B3" w:rsidRDefault="00DF3C87" w:rsidP="00FF7DE6">
            <w:pPr>
              <w:spacing w:after="0" w:line="240" w:lineRule="auto"/>
              <w:rPr>
                <w:rFonts w:ascii="Arial" w:eastAsia="Times New Roman" w:hAnsi="Arial" w:cs="Arial"/>
                <w:color w:val="000000"/>
                <w:sz w:val="24"/>
                <w:szCs w:val="24"/>
                <w:lang w:eastAsia="es-PE"/>
              </w:rPr>
            </w:pPr>
          </w:p>
          <w:p w14:paraId="34F4490C" w14:textId="3D9B03D4" w:rsidR="00DF3C87" w:rsidRPr="000749B3" w:rsidRDefault="00DF3C87" w:rsidP="00FF7DE6">
            <w:pPr>
              <w:spacing w:after="0" w:line="240" w:lineRule="auto"/>
              <w:rPr>
                <w:rFonts w:ascii="Arial" w:eastAsia="Times New Roman" w:hAnsi="Arial" w:cs="Arial"/>
                <w:color w:val="000000"/>
                <w:sz w:val="24"/>
                <w:szCs w:val="24"/>
                <w:lang w:eastAsia="es-PE"/>
              </w:rPr>
            </w:pPr>
            <w:r w:rsidRPr="000749B3">
              <w:rPr>
                <w:rFonts w:ascii="Arial" w:eastAsia="Times New Roman" w:hAnsi="Arial" w:cs="Arial"/>
                <w:color w:val="000000"/>
                <w:sz w:val="24"/>
                <w:szCs w:val="24"/>
                <w:lang w:eastAsia="es-PE"/>
              </w:rPr>
              <w:t>3.13.2 Módulo Creación de Usuarios</w:t>
            </w:r>
          </w:p>
          <w:p w14:paraId="1AA33431" w14:textId="1685A794" w:rsidR="00DF3C87" w:rsidRPr="000749B3" w:rsidRDefault="001C4B26" w:rsidP="00FF7DE6">
            <w:pPr>
              <w:spacing w:after="0" w:line="240" w:lineRule="auto"/>
              <w:rPr>
                <w:rFonts w:ascii="Arial" w:eastAsia="Times New Roman" w:hAnsi="Arial" w:cs="Arial"/>
                <w:color w:val="000000"/>
                <w:sz w:val="24"/>
                <w:szCs w:val="24"/>
                <w:lang w:eastAsia="es-PE"/>
              </w:rPr>
            </w:pPr>
            <w:r w:rsidRPr="000749B3">
              <w:rPr>
                <w:rFonts w:ascii="Arial" w:hAnsi="Arial" w:cs="Arial"/>
                <w:noProof/>
                <w:sz w:val="24"/>
                <w:szCs w:val="24"/>
                <w:lang w:eastAsia="es-PE"/>
              </w:rPr>
              <w:drawing>
                <wp:anchor distT="0" distB="0" distL="114300" distR="114300" simplePos="0" relativeHeight="251723776" behindDoc="0" locked="0" layoutInCell="1" allowOverlap="1" wp14:anchorId="234DE48D" wp14:editId="7E45CC70">
                  <wp:simplePos x="0" y="0"/>
                  <wp:positionH relativeFrom="column">
                    <wp:posOffset>-44450</wp:posOffset>
                  </wp:positionH>
                  <wp:positionV relativeFrom="paragraph">
                    <wp:posOffset>118110</wp:posOffset>
                  </wp:positionV>
                  <wp:extent cx="5114290" cy="1290955"/>
                  <wp:effectExtent l="0" t="0" r="0" b="4445"/>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14290" cy="1290955"/>
                          </a:xfrm>
                          <a:prstGeom prst="rect">
                            <a:avLst/>
                          </a:prstGeom>
                        </pic:spPr>
                      </pic:pic>
                    </a:graphicData>
                  </a:graphic>
                  <wp14:sizeRelH relativeFrom="page">
                    <wp14:pctWidth>0</wp14:pctWidth>
                  </wp14:sizeRelH>
                  <wp14:sizeRelV relativeFrom="page">
                    <wp14:pctHeight>0</wp14:pctHeight>
                  </wp14:sizeRelV>
                </wp:anchor>
              </w:drawing>
            </w:r>
          </w:p>
          <w:p w14:paraId="021605AF" w14:textId="6F0C725F" w:rsidR="00DF3C87" w:rsidRPr="000749B3" w:rsidRDefault="00DF3C87" w:rsidP="00FF7DE6">
            <w:pPr>
              <w:spacing w:after="0" w:line="240" w:lineRule="auto"/>
              <w:rPr>
                <w:rFonts w:ascii="Arial" w:eastAsia="Times New Roman" w:hAnsi="Arial" w:cs="Arial"/>
                <w:color w:val="000000"/>
                <w:sz w:val="24"/>
                <w:szCs w:val="24"/>
                <w:lang w:eastAsia="es-PE"/>
              </w:rPr>
            </w:pPr>
          </w:p>
        </w:tc>
      </w:tr>
      <w:tr w:rsidR="00DF3C87" w:rsidRPr="000749B3" w14:paraId="6B44F584" w14:textId="77777777" w:rsidTr="001C4B26">
        <w:trPr>
          <w:trHeight w:val="582"/>
        </w:trPr>
        <w:tc>
          <w:tcPr>
            <w:tcW w:w="9026" w:type="dxa"/>
            <w:tcBorders>
              <w:top w:val="nil"/>
              <w:left w:val="nil"/>
              <w:bottom w:val="nil"/>
              <w:right w:val="nil"/>
            </w:tcBorders>
            <w:shd w:val="clear" w:color="auto" w:fill="auto"/>
            <w:noWrap/>
            <w:vAlign w:val="bottom"/>
            <w:hideMark/>
          </w:tcPr>
          <w:p w14:paraId="2EC0BC29" w14:textId="3056605C" w:rsidR="007449BB" w:rsidRDefault="002773F5" w:rsidP="00FF7DE6">
            <w:pPr>
              <w:spacing w:after="0" w:line="240" w:lineRule="auto"/>
              <w:rPr>
                <w:rFonts w:ascii="Arial" w:eastAsia="Times New Roman" w:hAnsi="Arial" w:cs="Arial"/>
                <w:color w:val="000000"/>
                <w:sz w:val="24"/>
                <w:szCs w:val="24"/>
                <w:lang w:eastAsia="es-PE"/>
              </w:rPr>
            </w:pPr>
            <w:r>
              <w:rPr>
                <w:noProof/>
                <w:lang w:eastAsia="es-PE"/>
              </w:rPr>
              <mc:AlternateContent>
                <mc:Choice Requires="wps">
                  <w:drawing>
                    <wp:anchor distT="0" distB="0" distL="114300" distR="114300" simplePos="0" relativeHeight="251799552" behindDoc="0" locked="0" layoutInCell="1" allowOverlap="1" wp14:anchorId="219B64A3" wp14:editId="3F26D51C">
                      <wp:simplePos x="0" y="0"/>
                      <wp:positionH relativeFrom="column">
                        <wp:posOffset>50800</wp:posOffset>
                      </wp:positionH>
                      <wp:positionV relativeFrom="paragraph">
                        <wp:posOffset>114300</wp:posOffset>
                      </wp:positionV>
                      <wp:extent cx="3324225" cy="635"/>
                      <wp:effectExtent l="0" t="0" r="9525" b="0"/>
                      <wp:wrapNone/>
                      <wp:docPr id="162" name="Cuadro de texto 162"/>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14:paraId="3AA478D6" w14:textId="20E7DEBE" w:rsidR="007C404F" w:rsidRPr="00956A7E" w:rsidRDefault="007C404F" w:rsidP="002773F5">
                                  <w:pPr>
                                    <w:pStyle w:val="Descripcin"/>
                                    <w:rPr>
                                      <w:rFonts w:ascii="Arial" w:hAnsi="Arial" w:cs="Arial"/>
                                      <w:b/>
                                      <w:noProof/>
                                      <w:sz w:val="24"/>
                                      <w:szCs w:val="24"/>
                                    </w:rPr>
                                  </w:pPr>
                                  <w:r w:rsidRPr="00956A7E">
                                    <w:t>Ilustración 17. Implementación Módulo Creación de Usuari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19B64A3" id="Cuadro de texto 162" o:spid="_x0000_s1048" type="#_x0000_t202" style="position:absolute;margin-left:4pt;margin-top:9pt;width:261.75pt;height:.0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" stroked="f">
                      <v:textbox style="mso-fit-shape-to-text:t" inset="0,0,0,0">
                        <w:txbxContent>
                          <w:p w14:paraId="3AA478D6" w14:textId="20E7DEBE" w:rsidR="007C404F" w:rsidRPr="00956A7E" w:rsidRDefault="007C404F" w:rsidP="002773F5">
                            <w:pPr>
                              <w:pStyle w:val="Descripcin"/>
                              <w:rPr>
                                <w:rFonts w:ascii="Arial" w:hAnsi="Arial" w:cs="Arial"/>
                                <w:b/>
                                <w:noProof/>
                                <w:sz w:val="24"/>
                                <w:szCs w:val="24"/>
                              </w:rPr>
                            </w:pPr>
                            <w:r w:rsidRPr="00956A7E">
                              <w:t>Ilustración 17. Implementación Módulo Creación de Usuarios</w:t>
                            </w:r>
                          </w:p>
                        </w:txbxContent>
                      </v:textbox>
                    </v:shape>
                  </w:pict>
                </mc:Fallback>
              </mc:AlternateContent>
            </w:r>
            <w:r w:rsidR="007449BB">
              <w:rPr>
                <w:noProof/>
                <w:lang w:eastAsia="es-PE"/>
              </w:rPr>
              <mc:AlternateContent>
                <mc:Choice Requires="wps">
                  <w:drawing>
                    <wp:anchor distT="0" distB="0" distL="114300" distR="114300" simplePos="0" relativeHeight="251797504" behindDoc="0" locked="0" layoutInCell="1" allowOverlap="1" wp14:anchorId="42874BD4" wp14:editId="4C5F4535">
                      <wp:simplePos x="0" y="0"/>
                      <wp:positionH relativeFrom="column">
                        <wp:posOffset>927100</wp:posOffset>
                      </wp:positionH>
                      <wp:positionV relativeFrom="paragraph">
                        <wp:posOffset>6386830</wp:posOffset>
                      </wp:positionV>
                      <wp:extent cx="2343150" cy="635"/>
                      <wp:effectExtent l="0" t="0" r="0" b="0"/>
                      <wp:wrapNone/>
                      <wp:docPr id="95" name="Cuadro de texto 95"/>
                      <wp:cNvGraphicFramePr/>
                      <a:graphic xmlns:a="http://schemas.openxmlformats.org/drawingml/2006/main">
                        <a:graphicData uri="http://schemas.microsoft.com/office/word/2010/wordprocessingShape">
                          <wps:wsp>
                            <wps:cNvSpPr txBox="1"/>
                            <wps:spPr>
                              <a:xfrm>
                                <a:off x="0" y="0"/>
                                <a:ext cx="2343150" cy="635"/>
                              </a:xfrm>
                              <a:prstGeom prst="rect">
                                <a:avLst/>
                              </a:prstGeom>
                              <a:solidFill>
                                <a:prstClr val="white"/>
                              </a:solidFill>
                              <a:ln>
                                <a:noFill/>
                              </a:ln>
                            </wps:spPr>
                            <wps:txbx>
                              <w:txbxContent>
                                <w:p w14:paraId="4223FC00" w14:textId="4EB8200B" w:rsidR="007C404F" w:rsidRPr="009000B8" w:rsidRDefault="007C404F" w:rsidP="007449BB">
                                  <w:pPr>
                                    <w:pStyle w:val="Descripcin"/>
                                    <w:rPr>
                                      <w:rFonts w:ascii="Arial" w:eastAsia="Times New Roman" w:hAnsi="Arial" w:cs="Arial"/>
                                      <w:noProof/>
                                      <w:color w:val="000000"/>
                                      <w:sz w:val="24"/>
                                      <w:szCs w:val="24"/>
                                    </w:rPr>
                                  </w:pPr>
                                  <w:bookmarkStart w:id="56" w:name="_Toc40426509"/>
                                  <w:bookmarkStart w:id="57" w:name="_Toc40595929"/>
                                  <w:bookmarkStart w:id="58" w:name="_Toc40596012"/>
                                  <w:bookmarkStart w:id="59" w:name="_Toc41357609"/>
                                  <w:r>
                                    <w:t xml:space="preserve">Ilustración </w:t>
                                  </w:r>
                                  <w:r>
                                    <w:fldChar w:fldCharType="begin"/>
                                  </w:r>
                                  <w:r>
                                    <w:instrText xml:space="preserve"> SEQ Ilustración \* ARABIC </w:instrText>
                                  </w:r>
                                  <w:r>
                                    <w:fldChar w:fldCharType="separate"/>
                                  </w:r>
                                  <w:r>
                                    <w:rPr>
                                      <w:noProof/>
                                    </w:rPr>
                                    <w:t>4</w:t>
                                  </w:r>
                                  <w:r>
                                    <w:rPr>
                                      <w:noProof/>
                                    </w:rPr>
                                    <w:fldChar w:fldCharType="end"/>
                                  </w:r>
                                  <w:r>
                                    <w:t>.sdfsgskfhslf</w:t>
                                  </w:r>
                                  <w:bookmarkEnd w:id="56"/>
                                  <w:bookmarkEnd w:id="57"/>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874BD4" id="Cuadro de texto 95" o:spid="_x0000_s1049" type="#_x0000_t202" style="position:absolute;margin-left:73pt;margin-top:502.9pt;width:184.5pt;height:.05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" stroked="f">
                      <v:textbox style="mso-fit-shape-to-text:t" inset="0,0,0,0">
                        <w:txbxContent>
                          <w:p w14:paraId="4223FC00" w14:textId="4EB8200B" w:rsidR="007C404F" w:rsidRPr="009000B8" w:rsidRDefault="007C404F" w:rsidP="007449BB">
                            <w:pPr>
                              <w:pStyle w:val="Descripcin"/>
                              <w:rPr>
                                <w:rFonts w:ascii="Arial" w:eastAsia="Times New Roman" w:hAnsi="Arial" w:cs="Arial"/>
                                <w:noProof/>
                                <w:color w:val="000000"/>
                                <w:sz w:val="24"/>
                                <w:szCs w:val="24"/>
                              </w:rPr>
                            </w:pPr>
                            <w:bookmarkStart w:id="60" w:name="_Toc40426509"/>
                            <w:bookmarkStart w:id="61" w:name="_Toc40595929"/>
                            <w:bookmarkStart w:id="62" w:name="_Toc40596012"/>
                            <w:bookmarkStart w:id="63" w:name="_Toc41357609"/>
                            <w:r>
                              <w:t xml:space="preserve">Ilustración </w:t>
                            </w:r>
                            <w:r>
                              <w:fldChar w:fldCharType="begin"/>
                            </w:r>
                            <w:r>
                              <w:instrText xml:space="preserve"> SEQ Ilustración \* ARABIC </w:instrText>
                            </w:r>
                            <w:r>
                              <w:fldChar w:fldCharType="separate"/>
                            </w:r>
                            <w:r>
                              <w:rPr>
                                <w:noProof/>
                              </w:rPr>
                              <w:t>4</w:t>
                            </w:r>
                            <w:r>
                              <w:rPr>
                                <w:noProof/>
                              </w:rPr>
                              <w:fldChar w:fldCharType="end"/>
                            </w:r>
                            <w:r>
                              <w:t>.sdfsgskfhslf</w:t>
                            </w:r>
                            <w:bookmarkEnd w:id="60"/>
                            <w:bookmarkEnd w:id="61"/>
                            <w:bookmarkEnd w:id="62"/>
                            <w:bookmarkEnd w:id="63"/>
                          </w:p>
                        </w:txbxContent>
                      </v:textbox>
                    </v:shape>
                  </w:pict>
                </mc:Fallback>
              </mc:AlternateContent>
            </w:r>
          </w:p>
          <w:p w14:paraId="5FEB83EE" w14:textId="25D3259B" w:rsidR="00DF3C87" w:rsidRDefault="007449BB" w:rsidP="00FF7DE6">
            <w:pPr>
              <w:spacing w:after="0" w:line="240" w:lineRule="auto"/>
              <w:rPr>
                <w:rFonts w:ascii="Arial" w:eastAsia="Times New Roman" w:hAnsi="Arial" w:cs="Arial"/>
                <w:color w:val="000000"/>
                <w:sz w:val="24"/>
                <w:szCs w:val="24"/>
                <w:lang w:eastAsia="es-PE"/>
              </w:rPr>
            </w:pPr>
            <w:r>
              <w:rPr>
                <w:noProof/>
                <w:lang w:eastAsia="es-PE"/>
              </w:rPr>
              <mc:AlternateContent>
                <mc:Choice Requires="wps">
                  <w:drawing>
                    <wp:anchor distT="0" distB="0" distL="114300" distR="114300" simplePos="0" relativeHeight="251794432" behindDoc="0" locked="0" layoutInCell="1" allowOverlap="1" wp14:anchorId="50F86B12" wp14:editId="648D8AA2">
                      <wp:simplePos x="0" y="0"/>
                      <wp:positionH relativeFrom="column">
                        <wp:posOffset>898525</wp:posOffset>
                      </wp:positionH>
                      <wp:positionV relativeFrom="paragraph">
                        <wp:posOffset>6305550</wp:posOffset>
                      </wp:positionV>
                      <wp:extent cx="2343150" cy="635"/>
                      <wp:effectExtent l="0" t="0" r="0" b="0"/>
                      <wp:wrapNone/>
                      <wp:docPr id="94" name="Cuadro de texto 94"/>
                      <wp:cNvGraphicFramePr/>
                      <a:graphic xmlns:a="http://schemas.openxmlformats.org/drawingml/2006/main">
                        <a:graphicData uri="http://schemas.microsoft.com/office/word/2010/wordprocessingShape">
                          <wps:wsp>
                            <wps:cNvSpPr txBox="1"/>
                            <wps:spPr>
                              <a:xfrm>
                                <a:off x="0" y="0"/>
                                <a:ext cx="2343150" cy="635"/>
                              </a:xfrm>
                              <a:prstGeom prst="rect">
                                <a:avLst/>
                              </a:prstGeom>
                              <a:solidFill>
                                <a:prstClr val="white"/>
                              </a:solidFill>
                              <a:ln>
                                <a:noFill/>
                              </a:ln>
                            </wps:spPr>
                            <wps:txbx>
                              <w:txbxContent>
                                <w:p w14:paraId="5888BF2C" w14:textId="48CA4797" w:rsidR="007C404F" w:rsidRPr="00A62635" w:rsidRDefault="007C404F" w:rsidP="007449BB">
                                  <w:pPr>
                                    <w:pStyle w:val="Descripcin"/>
                                    <w:rPr>
                                      <w:rFonts w:ascii="Arial" w:eastAsia="Times New Roman" w:hAnsi="Arial" w:cs="Arial"/>
                                      <w:noProof/>
                                      <w:color w:val="000000"/>
                                      <w:sz w:val="24"/>
                                      <w:szCs w:val="24"/>
                                    </w:rPr>
                                  </w:pPr>
                                  <w:bookmarkStart w:id="64" w:name="_Toc40426510"/>
                                  <w:bookmarkStart w:id="65" w:name="_Toc40595930"/>
                                  <w:bookmarkStart w:id="66" w:name="_Toc40596013"/>
                                  <w:bookmarkStart w:id="67" w:name="_Toc41357610"/>
                                  <w:r>
                                    <w:t xml:space="preserve">Ilustración </w:t>
                                  </w:r>
                                  <w:r>
                                    <w:fldChar w:fldCharType="begin"/>
                                  </w:r>
                                  <w:r>
                                    <w:instrText xml:space="preserve"> SEQ Ilustración \* ARABIC </w:instrText>
                                  </w:r>
                                  <w:r>
                                    <w:fldChar w:fldCharType="separate"/>
                                  </w:r>
                                  <w:r>
                                    <w:rPr>
                                      <w:noProof/>
                                    </w:rPr>
                                    <w:t>5</w:t>
                                  </w:r>
                                  <w:r>
                                    <w:rPr>
                                      <w:noProof/>
                                    </w:rPr>
                                    <w:fldChar w:fldCharType="end"/>
                                  </w:r>
                                  <w:r>
                                    <w:t>.bk</w:t>
                                  </w:r>
                                  <w:bookmarkEnd w:id="64"/>
                                  <w:bookmarkEnd w:id="65"/>
                                  <w:bookmarkEnd w:id="66"/>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86B12" id="Cuadro de texto 94" o:spid="_x0000_s1050" type="#_x0000_t202" style="position:absolute;margin-left:70.75pt;margin-top:496.5pt;width:184.5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" stroked="f">
                      <v:textbox style="mso-fit-shape-to-text:t" inset="0,0,0,0">
                        <w:txbxContent>
                          <w:p w14:paraId="5888BF2C" w14:textId="48CA4797" w:rsidR="007C404F" w:rsidRPr="00A62635" w:rsidRDefault="007C404F" w:rsidP="007449BB">
                            <w:pPr>
                              <w:pStyle w:val="Descripcin"/>
                              <w:rPr>
                                <w:rFonts w:ascii="Arial" w:eastAsia="Times New Roman" w:hAnsi="Arial" w:cs="Arial"/>
                                <w:noProof/>
                                <w:color w:val="000000"/>
                                <w:sz w:val="24"/>
                                <w:szCs w:val="24"/>
                              </w:rPr>
                            </w:pPr>
                            <w:bookmarkStart w:id="68" w:name="_Toc40426510"/>
                            <w:bookmarkStart w:id="69" w:name="_Toc40595930"/>
                            <w:bookmarkStart w:id="70" w:name="_Toc40596013"/>
                            <w:bookmarkStart w:id="71" w:name="_Toc41357610"/>
                            <w:r>
                              <w:t xml:space="preserve">Ilustración </w:t>
                            </w:r>
                            <w:r>
                              <w:fldChar w:fldCharType="begin"/>
                            </w:r>
                            <w:r>
                              <w:instrText xml:space="preserve"> SEQ Ilustración \* ARABIC </w:instrText>
                            </w:r>
                            <w:r>
                              <w:fldChar w:fldCharType="separate"/>
                            </w:r>
                            <w:r>
                              <w:rPr>
                                <w:noProof/>
                              </w:rPr>
                              <w:t>5</w:t>
                            </w:r>
                            <w:r>
                              <w:rPr>
                                <w:noProof/>
                              </w:rPr>
                              <w:fldChar w:fldCharType="end"/>
                            </w:r>
                            <w:r>
                              <w:t>.bk</w:t>
                            </w:r>
                            <w:bookmarkEnd w:id="68"/>
                            <w:bookmarkEnd w:id="69"/>
                            <w:bookmarkEnd w:id="70"/>
                            <w:bookmarkEnd w:id="71"/>
                          </w:p>
                        </w:txbxContent>
                      </v:textbox>
                    </v:shape>
                  </w:pict>
                </mc:Fallback>
              </mc:AlternateContent>
            </w:r>
          </w:p>
          <w:p w14:paraId="6931239D" w14:textId="386BCE18" w:rsidR="001C4B26" w:rsidRPr="000749B3" w:rsidRDefault="001C4B26" w:rsidP="00FF7DE6">
            <w:pPr>
              <w:spacing w:after="0" w:line="240" w:lineRule="auto"/>
              <w:rPr>
                <w:rFonts w:ascii="Arial" w:eastAsia="Times New Roman" w:hAnsi="Arial" w:cs="Arial"/>
                <w:color w:val="000000"/>
                <w:sz w:val="24"/>
                <w:szCs w:val="24"/>
                <w:lang w:eastAsia="es-PE"/>
              </w:rPr>
            </w:pPr>
          </w:p>
          <w:p w14:paraId="1D303C4B" w14:textId="749D5CFC" w:rsidR="00DF3C87" w:rsidRPr="000749B3" w:rsidRDefault="00DF3C87" w:rsidP="00FF7DE6">
            <w:pPr>
              <w:spacing w:after="0" w:line="240" w:lineRule="auto"/>
              <w:rPr>
                <w:rFonts w:ascii="Arial" w:eastAsia="Times New Roman" w:hAnsi="Arial" w:cs="Arial"/>
                <w:color w:val="000000"/>
                <w:sz w:val="24"/>
                <w:szCs w:val="24"/>
                <w:lang w:eastAsia="es-PE"/>
              </w:rPr>
            </w:pPr>
            <w:r w:rsidRPr="000749B3">
              <w:rPr>
                <w:rFonts w:ascii="Arial" w:eastAsia="Times New Roman" w:hAnsi="Arial" w:cs="Arial"/>
                <w:color w:val="000000"/>
                <w:sz w:val="24"/>
                <w:szCs w:val="24"/>
                <w:lang w:eastAsia="es-PE"/>
              </w:rPr>
              <w:t>3.13.3 Menú de Navegación</w:t>
            </w:r>
          </w:p>
          <w:p w14:paraId="5E85BF31" w14:textId="1DDE9451" w:rsidR="00DF3C87" w:rsidRPr="000749B3" w:rsidRDefault="007B34AE" w:rsidP="00FF7DE6">
            <w:pPr>
              <w:spacing w:after="0" w:line="240" w:lineRule="auto"/>
              <w:rPr>
                <w:rFonts w:ascii="Arial" w:eastAsia="Times New Roman" w:hAnsi="Arial" w:cs="Arial"/>
                <w:color w:val="000000"/>
                <w:sz w:val="24"/>
                <w:szCs w:val="24"/>
                <w:lang w:eastAsia="es-PE"/>
              </w:rPr>
            </w:pPr>
            <w:r w:rsidRPr="000749B3">
              <w:rPr>
                <w:rFonts w:ascii="Arial" w:hAnsi="Arial" w:cs="Arial"/>
                <w:noProof/>
                <w:sz w:val="24"/>
                <w:szCs w:val="24"/>
                <w:lang w:eastAsia="es-PE"/>
              </w:rPr>
              <w:drawing>
                <wp:anchor distT="0" distB="0" distL="114300" distR="114300" simplePos="0" relativeHeight="251724800" behindDoc="0" locked="0" layoutInCell="1" allowOverlap="1" wp14:anchorId="56C0CF02" wp14:editId="3DD27657">
                  <wp:simplePos x="0" y="0"/>
                  <wp:positionH relativeFrom="column">
                    <wp:posOffset>-977900</wp:posOffset>
                  </wp:positionH>
                  <wp:positionV relativeFrom="paragraph">
                    <wp:posOffset>158750</wp:posOffset>
                  </wp:positionV>
                  <wp:extent cx="1097280" cy="1696720"/>
                  <wp:effectExtent l="0" t="0" r="7620" b="0"/>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1097280" cy="1696720"/>
                          </a:xfrm>
                          <a:prstGeom prst="rect">
                            <a:avLst/>
                          </a:prstGeom>
                        </pic:spPr>
                      </pic:pic>
                    </a:graphicData>
                  </a:graphic>
                  <wp14:sizeRelH relativeFrom="page">
                    <wp14:pctWidth>0</wp14:pctWidth>
                  </wp14:sizeRelH>
                  <wp14:sizeRelV relativeFrom="page">
                    <wp14:pctHeight>0</wp14:pctHeight>
                  </wp14:sizeRelV>
                </wp:anchor>
              </w:drawing>
            </w:r>
          </w:p>
          <w:p w14:paraId="4C04B29C" w14:textId="75C5B5C8" w:rsidR="00DF3C87" w:rsidRPr="000749B3" w:rsidRDefault="00DF3C87" w:rsidP="00FF7DE6">
            <w:pPr>
              <w:spacing w:after="0" w:line="240" w:lineRule="auto"/>
              <w:rPr>
                <w:rFonts w:ascii="Arial" w:eastAsia="Times New Roman" w:hAnsi="Arial" w:cs="Arial"/>
                <w:color w:val="000000"/>
                <w:sz w:val="24"/>
                <w:szCs w:val="24"/>
                <w:lang w:eastAsia="es-PE"/>
              </w:rPr>
            </w:pPr>
          </w:p>
        </w:tc>
      </w:tr>
      <w:tr w:rsidR="00DF3C87" w:rsidRPr="000749B3" w14:paraId="654E0378" w14:textId="77777777" w:rsidTr="001C4B26">
        <w:trPr>
          <w:trHeight w:val="582"/>
        </w:trPr>
        <w:tc>
          <w:tcPr>
            <w:tcW w:w="9026" w:type="dxa"/>
            <w:tcBorders>
              <w:top w:val="nil"/>
              <w:left w:val="nil"/>
              <w:bottom w:val="nil"/>
              <w:right w:val="nil"/>
            </w:tcBorders>
            <w:shd w:val="clear" w:color="auto" w:fill="auto"/>
            <w:noWrap/>
            <w:vAlign w:val="bottom"/>
            <w:hideMark/>
          </w:tcPr>
          <w:p w14:paraId="4F8BC9E7" w14:textId="77FBB9C4" w:rsidR="00DF3C87" w:rsidRDefault="00DF3C87" w:rsidP="00FF7DE6">
            <w:pPr>
              <w:spacing w:after="0" w:line="240" w:lineRule="auto"/>
              <w:rPr>
                <w:rFonts w:ascii="Arial" w:eastAsia="Times New Roman" w:hAnsi="Arial" w:cs="Arial"/>
                <w:color w:val="000000"/>
                <w:sz w:val="24"/>
                <w:szCs w:val="24"/>
                <w:lang w:eastAsia="es-PE"/>
              </w:rPr>
            </w:pPr>
          </w:p>
          <w:p w14:paraId="0F127DA1" w14:textId="78826DF7" w:rsidR="00375927" w:rsidRDefault="00035243" w:rsidP="00FF7DE6">
            <w:pPr>
              <w:spacing w:after="0" w:line="240" w:lineRule="auto"/>
              <w:rPr>
                <w:rFonts w:ascii="Arial" w:eastAsia="Times New Roman" w:hAnsi="Arial" w:cs="Arial"/>
                <w:color w:val="000000"/>
                <w:sz w:val="24"/>
                <w:szCs w:val="24"/>
                <w:lang w:eastAsia="es-PE"/>
              </w:rPr>
            </w:pPr>
            <w:r>
              <w:rPr>
                <w:noProof/>
                <w:lang w:eastAsia="es-PE"/>
              </w:rPr>
              <mc:AlternateContent>
                <mc:Choice Requires="wps">
                  <w:drawing>
                    <wp:anchor distT="0" distB="0" distL="114300" distR="114300" simplePos="0" relativeHeight="251801600" behindDoc="0" locked="0" layoutInCell="1" allowOverlap="1" wp14:anchorId="08A638FF" wp14:editId="407AAF4D">
                      <wp:simplePos x="0" y="0"/>
                      <wp:positionH relativeFrom="column">
                        <wp:posOffset>-47625</wp:posOffset>
                      </wp:positionH>
                      <wp:positionV relativeFrom="paragraph">
                        <wp:posOffset>93345</wp:posOffset>
                      </wp:positionV>
                      <wp:extent cx="3324225" cy="635"/>
                      <wp:effectExtent l="0" t="0" r="9525" b="0"/>
                      <wp:wrapNone/>
                      <wp:docPr id="164" name="Cuadro de texto 164"/>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14:paraId="02EF046E" w14:textId="506C6FE3" w:rsidR="007C404F" w:rsidRPr="00094452" w:rsidRDefault="007C404F" w:rsidP="00035243">
                                  <w:pPr>
                                    <w:pStyle w:val="Descripcin"/>
                                    <w:rPr>
                                      <w:rFonts w:ascii="Arial" w:hAnsi="Arial" w:cs="Arial"/>
                                      <w:b/>
                                      <w:noProof/>
                                      <w:sz w:val="24"/>
                                      <w:szCs w:val="24"/>
                                    </w:rPr>
                                  </w:pPr>
                                  <w:r>
                                    <w:t xml:space="preserve">Ilustración 18. </w:t>
                                  </w:r>
                                  <w:r w:rsidRPr="00035243">
                                    <w:t xml:space="preserve">Implementación </w:t>
                                  </w:r>
                                  <w:r>
                                    <w:t>_</w:t>
                                  </w:r>
                                  <w:r w:rsidRPr="00035243">
                                    <w:t>Menú de Naveg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8A638FF" id="Cuadro de texto 164" o:spid="_x0000_s1051" type="#_x0000_t202" style="position:absolute;margin-left:-3.75pt;margin-top:7.35pt;width:261.75pt;height:.0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" stroked="f">
                      <v:textbox style="mso-fit-shape-to-text:t" inset="0,0,0,0">
                        <w:txbxContent>
                          <w:p w14:paraId="02EF046E" w14:textId="506C6FE3" w:rsidR="007C404F" w:rsidRPr="00094452" w:rsidRDefault="007C404F" w:rsidP="00035243">
                            <w:pPr>
                              <w:pStyle w:val="Descripcin"/>
                              <w:rPr>
                                <w:rFonts w:ascii="Arial" w:hAnsi="Arial" w:cs="Arial"/>
                                <w:b/>
                                <w:noProof/>
                                <w:sz w:val="24"/>
                                <w:szCs w:val="24"/>
                              </w:rPr>
                            </w:pPr>
                            <w:r>
                              <w:t xml:space="preserve">Ilustración 18. </w:t>
                            </w:r>
                            <w:r w:rsidRPr="00035243">
                              <w:t xml:space="preserve">Implementación </w:t>
                            </w:r>
                            <w:r>
                              <w:t>_</w:t>
                            </w:r>
                            <w:r w:rsidRPr="00035243">
                              <w:t>Menú de Navegación</w:t>
                            </w:r>
                          </w:p>
                        </w:txbxContent>
                      </v:textbox>
                    </v:shape>
                  </w:pict>
                </mc:Fallback>
              </mc:AlternateContent>
            </w:r>
          </w:p>
          <w:p w14:paraId="30F8FBA4" w14:textId="06C49B28" w:rsidR="00375927" w:rsidRDefault="00375927" w:rsidP="00FF7DE6">
            <w:pPr>
              <w:spacing w:after="0" w:line="240" w:lineRule="auto"/>
              <w:rPr>
                <w:rFonts w:ascii="Arial" w:eastAsia="Times New Roman" w:hAnsi="Arial" w:cs="Arial"/>
                <w:color w:val="000000"/>
                <w:sz w:val="24"/>
                <w:szCs w:val="24"/>
                <w:lang w:eastAsia="es-PE"/>
              </w:rPr>
            </w:pPr>
          </w:p>
          <w:p w14:paraId="0D81DFA3" w14:textId="0A91053B" w:rsidR="00375927" w:rsidRDefault="00375927" w:rsidP="00FF7DE6">
            <w:pPr>
              <w:spacing w:after="0" w:line="240" w:lineRule="auto"/>
              <w:rPr>
                <w:rFonts w:ascii="Arial" w:eastAsia="Times New Roman" w:hAnsi="Arial" w:cs="Arial"/>
                <w:color w:val="000000"/>
                <w:sz w:val="24"/>
                <w:szCs w:val="24"/>
                <w:lang w:eastAsia="es-PE"/>
              </w:rPr>
            </w:pPr>
          </w:p>
          <w:p w14:paraId="57021A5A" w14:textId="77777777" w:rsidR="00375927" w:rsidRPr="000749B3" w:rsidRDefault="00375927" w:rsidP="00FF7DE6">
            <w:pPr>
              <w:spacing w:after="0" w:line="240" w:lineRule="auto"/>
              <w:rPr>
                <w:rFonts w:ascii="Arial" w:eastAsia="Times New Roman" w:hAnsi="Arial" w:cs="Arial"/>
                <w:color w:val="000000"/>
                <w:sz w:val="24"/>
                <w:szCs w:val="24"/>
                <w:lang w:eastAsia="es-PE"/>
              </w:rPr>
            </w:pPr>
          </w:p>
          <w:p w14:paraId="40CD93FC" w14:textId="77777777" w:rsidR="001C4B26" w:rsidRDefault="001C4B26" w:rsidP="00FF7DE6">
            <w:pPr>
              <w:spacing w:after="0" w:line="240" w:lineRule="auto"/>
              <w:rPr>
                <w:rFonts w:ascii="Arial" w:eastAsia="Times New Roman" w:hAnsi="Arial" w:cs="Arial"/>
                <w:color w:val="000000"/>
                <w:sz w:val="24"/>
                <w:szCs w:val="24"/>
                <w:lang w:eastAsia="es-PE"/>
              </w:rPr>
            </w:pPr>
          </w:p>
          <w:p w14:paraId="29B3080F" w14:textId="77777777" w:rsidR="00DF3C87" w:rsidRPr="000749B3" w:rsidRDefault="00DF3C87" w:rsidP="00FF7DE6">
            <w:pPr>
              <w:spacing w:after="0" w:line="240" w:lineRule="auto"/>
              <w:rPr>
                <w:rFonts w:ascii="Arial" w:eastAsia="Times New Roman" w:hAnsi="Arial" w:cs="Arial"/>
                <w:color w:val="000000"/>
                <w:sz w:val="24"/>
                <w:szCs w:val="24"/>
                <w:lang w:eastAsia="es-PE"/>
              </w:rPr>
            </w:pPr>
            <w:r w:rsidRPr="000749B3">
              <w:rPr>
                <w:rFonts w:ascii="Arial" w:eastAsia="Times New Roman" w:hAnsi="Arial" w:cs="Arial"/>
                <w:color w:val="000000"/>
                <w:sz w:val="24"/>
                <w:szCs w:val="24"/>
                <w:lang w:eastAsia="es-PE"/>
              </w:rPr>
              <w:lastRenderedPageBreak/>
              <w:t>3.13.4 Pie de Página</w:t>
            </w:r>
          </w:p>
          <w:p w14:paraId="5448F54C" w14:textId="77777777" w:rsidR="00DF3C87" w:rsidRPr="000749B3" w:rsidRDefault="00DF3C87" w:rsidP="00FF7DE6">
            <w:pPr>
              <w:spacing w:after="0" w:line="240" w:lineRule="auto"/>
              <w:rPr>
                <w:rFonts w:ascii="Arial" w:eastAsia="Times New Roman" w:hAnsi="Arial" w:cs="Arial"/>
                <w:color w:val="000000"/>
                <w:sz w:val="24"/>
                <w:szCs w:val="24"/>
                <w:lang w:eastAsia="es-PE"/>
              </w:rPr>
            </w:pPr>
          </w:p>
          <w:p w14:paraId="048C4CEA" w14:textId="02F1DD56" w:rsidR="002875BD" w:rsidRDefault="002875BD" w:rsidP="00FF7DE6">
            <w:pPr>
              <w:spacing w:after="0" w:line="240" w:lineRule="auto"/>
              <w:rPr>
                <w:rFonts w:ascii="Arial" w:eastAsia="Times New Roman" w:hAnsi="Arial" w:cs="Arial"/>
                <w:color w:val="000000"/>
                <w:sz w:val="24"/>
                <w:szCs w:val="24"/>
                <w:lang w:eastAsia="es-PE"/>
              </w:rPr>
            </w:pPr>
            <w:r w:rsidRPr="000749B3">
              <w:rPr>
                <w:rFonts w:ascii="Arial" w:hAnsi="Arial" w:cs="Arial"/>
                <w:noProof/>
                <w:sz w:val="24"/>
                <w:szCs w:val="24"/>
                <w:lang w:eastAsia="es-PE"/>
              </w:rPr>
              <w:drawing>
                <wp:anchor distT="0" distB="0" distL="114300" distR="114300" simplePos="0" relativeHeight="251725824" behindDoc="0" locked="0" layoutInCell="1" allowOverlap="1" wp14:anchorId="4E12AFB0" wp14:editId="22EF52B9">
                  <wp:simplePos x="0" y="0"/>
                  <wp:positionH relativeFrom="column">
                    <wp:posOffset>-3423285</wp:posOffset>
                  </wp:positionH>
                  <wp:positionV relativeFrom="paragraph">
                    <wp:posOffset>76200</wp:posOffset>
                  </wp:positionV>
                  <wp:extent cx="3349625" cy="452755"/>
                  <wp:effectExtent l="0" t="0" r="3175" b="4445"/>
                  <wp:wrapSquare wrapText="bothSides"/>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349625" cy="452755"/>
                          </a:xfrm>
                          <a:prstGeom prst="rect">
                            <a:avLst/>
                          </a:prstGeom>
                        </pic:spPr>
                      </pic:pic>
                    </a:graphicData>
                  </a:graphic>
                  <wp14:sizeRelH relativeFrom="page">
                    <wp14:pctWidth>0</wp14:pctWidth>
                  </wp14:sizeRelH>
                  <wp14:sizeRelV relativeFrom="page">
                    <wp14:pctHeight>0</wp14:pctHeight>
                  </wp14:sizeRelV>
                </wp:anchor>
              </w:drawing>
            </w:r>
          </w:p>
          <w:p w14:paraId="4FB65206" w14:textId="77777777" w:rsidR="00DF3C87" w:rsidRDefault="00DF3C87" w:rsidP="00FF7DE6">
            <w:pPr>
              <w:spacing w:after="0" w:line="240" w:lineRule="auto"/>
              <w:rPr>
                <w:rFonts w:ascii="Arial" w:eastAsia="Times New Roman" w:hAnsi="Arial" w:cs="Arial"/>
                <w:color w:val="000000"/>
                <w:sz w:val="24"/>
                <w:szCs w:val="24"/>
                <w:lang w:eastAsia="es-PE"/>
              </w:rPr>
            </w:pPr>
          </w:p>
          <w:p w14:paraId="350B1357" w14:textId="0B151C00" w:rsidR="002875BD" w:rsidRDefault="002875BD" w:rsidP="00FF7DE6">
            <w:pPr>
              <w:spacing w:after="0" w:line="240" w:lineRule="auto"/>
              <w:rPr>
                <w:rFonts w:ascii="Arial" w:eastAsia="Times New Roman" w:hAnsi="Arial" w:cs="Arial"/>
                <w:color w:val="000000"/>
                <w:sz w:val="24"/>
                <w:szCs w:val="24"/>
                <w:lang w:eastAsia="es-PE"/>
              </w:rPr>
            </w:pPr>
          </w:p>
          <w:p w14:paraId="495DDB31" w14:textId="3C71CEDB" w:rsidR="002875BD" w:rsidRDefault="002875BD" w:rsidP="00FF7DE6">
            <w:pPr>
              <w:spacing w:after="0" w:line="240" w:lineRule="auto"/>
              <w:rPr>
                <w:rFonts w:ascii="Arial" w:eastAsia="Times New Roman" w:hAnsi="Arial" w:cs="Arial"/>
                <w:color w:val="000000"/>
                <w:sz w:val="24"/>
                <w:szCs w:val="24"/>
                <w:lang w:eastAsia="es-PE"/>
              </w:rPr>
            </w:pPr>
            <w:r>
              <w:rPr>
                <w:noProof/>
                <w:lang w:eastAsia="es-PE"/>
              </w:rPr>
              <mc:AlternateContent>
                <mc:Choice Requires="wps">
                  <w:drawing>
                    <wp:anchor distT="0" distB="0" distL="114300" distR="114300" simplePos="0" relativeHeight="251804672" behindDoc="0" locked="0" layoutInCell="1" allowOverlap="1" wp14:anchorId="390A48CD" wp14:editId="0AD4E553">
                      <wp:simplePos x="0" y="0"/>
                      <wp:positionH relativeFrom="column">
                        <wp:posOffset>-3463925</wp:posOffset>
                      </wp:positionH>
                      <wp:positionV relativeFrom="paragraph">
                        <wp:posOffset>50165</wp:posOffset>
                      </wp:positionV>
                      <wp:extent cx="2863850" cy="635"/>
                      <wp:effectExtent l="0" t="0" r="0" b="0"/>
                      <wp:wrapSquare wrapText="bothSides"/>
                      <wp:docPr id="166" name="Cuadro de texto 166"/>
                      <wp:cNvGraphicFramePr/>
                      <a:graphic xmlns:a="http://schemas.openxmlformats.org/drawingml/2006/main">
                        <a:graphicData uri="http://schemas.microsoft.com/office/word/2010/wordprocessingShape">
                          <wps:wsp>
                            <wps:cNvSpPr txBox="1"/>
                            <wps:spPr>
                              <a:xfrm>
                                <a:off x="0" y="0"/>
                                <a:ext cx="2863850" cy="635"/>
                              </a:xfrm>
                              <a:prstGeom prst="rect">
                                <a:avLst/>
                              </a:prstGeom>
                              <a:solidFill>
                                <a:prstClr val="white"/>
                              </a:solidFill>
                              <a:ln>
                                <a:noFill/>
                              </a:ln>
                            </wps:spPr>
                            <wps:txbx>
                              <w:txbxContent>
                                <w:p w14:paraId="38D7A207" w14:textId="5C5CAC79" w:rsidR="007C404F" w:rsidRPr="000E667D" w:rsidRDefault="007C404F" w:rsidP="002875BD">
                                  <w:pPr>
                                    <w:pStyle w:val="Descripcin"/>
                                    <w:rPr>
                                      <w:rFonts w:ascii="Arial" w:eastAsia="Times New Roman" w:hAnsi="Arial" w:cs="Arial"/>
                                      <w:noProof/>
                                      <w:color w:val="000000"/>
                                      <w:sz w:val="24"/>
                                      <w:szCs w:val="24"/>
                                    </w:rPr>
                                  </w:pPr>
                                  <w:r>
                                    <w:t>Ilustración 19.</w:t>
                                  </w:r>
                                  <w:r w:rsidRPr="00DE4349">
                                    <w:t xml:space="preserve"> Implementación</w:t>
                                  </w:r>
                                  <w:r>
                                    <w:t xml:space="preserve"> </w:t>
                                  </w:r>
                                  <w:r w:rsidRPr="00DE4349">
                                    <w:t>_Pie de Págin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90A48CD" id="Cuadro de texto 166" o:spid="_x0000_s1052" type="#_x0000_t202" style="position:absolute;margin-left:-272.75pt;margin-top:3.95pt;width:225.5pt;height:.0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" stroked="f">
                      <v:textbox style="mso-fit-shape-to-text:t" inset="0,0,0,0">
                        <w:txbxContent>
                          <w:p w14:paraId="38D7A207" w14:textId="5C5CAC79" w:rsidR="007C404F" w:rsidRPr="000E667D" w:rsidRDefault="007C404F" w:rsidP="002875BD">
                            <w:pPr>
                              <w:pStyle w:val="Descripcin"/>
                              <w:rPr>
                                <w:rFonts w:ascii="Arial" w:eastAsia="Times New Roman" w:hAnsi="Arial" w:cs="Arial"/>
                                <w:noProof/>
                                <w:color w:val="000000"/>
                                <w:sz w:val="24"/>
                                <w:szCs w:val="24"/>
                              </w:rPr>
                            </w:pPr>
                            <w:r>
                              <w:t>Ilustración 19.</w:t>
                            </w:r>
                            <w:r w:rsidRPr="00DE4349">
                              <w:t xml:space="preserve"> Implementación</w:t>
                            </w:r>
                            <w:r>
                              <w:t xml:space="preserve"> </w:t>
                            </w:r>
                            <w:r w:rsidRPr="00DE4349">
                              <w:t>_Pie de Página</w:t>
                            </w:r>
                          </w:p>
                        </w:txbxContent>
                      </v:textbox>
                      <w10:wrap type="square"/>
                    </v:shape>
                  </w:pict>
                </mc:Fallback>
              </mc:AlternateContent>
            </w:r>
          </w:p>
          <w:p w14:paraId="3B496371" w14:textId="79BB31D6" w:rsidR="002875BD" w:rsidRDefault="002875BD" w:rsidP="00FF7DE6">
            <w:pPr>
              <w:spacing w:after="0" w:line="240" w:lineRule="auto"/>
              <w:rPr>
                <w:rFonts w:ascii="Arial" w:eastAsia="Times New Roman" w:hAnsi="Arial" w:cs="Arial"/>
                <w:color w:val="000000"/>
                <w:sz w:val="24"/>
                <w:szCs w:val="24"/>
                <w:lang w:eastAsia="es-PE"/>
              </w:rPr>
            </w:pPr>
          </w:p>
          <w:p w14:paraId="0DF75A40" w14:textId="30AEC1B1" w:rsidR="002875BD" w:rsidRPr="000749B3" w:rsidRDefault="002875BD" w:rsidP="00FF7DE6">
            <w:pPr>
              <w:spacing w:after="0" w:line="240" w:lineRule="auto"/>
              <w:rPr>
                <w:rFonts w:ascii="Arial" w:eastAsia="Times New Roman" w:hAnsi="Arial" w:cs="Arial"/>
                <w:color w:val="000000"/>
                <w:sz w:val="24"/>
                <w:szCs w:val="24"/>
                <w:lang w:eastAsia="es-PE"/>
              </w:rPr>
            </w:pPr>
          </w:p>
        </w:tc>
      </w:tr>
      <w:tr w:rsidR="00DF3C87" w:rsidRPr="000749B3" w14:paraId="2806A4C4" w14:textId="77777777" w:rsidTr="001C4B26">
        <w:trPr>
          <w:trHeight w:val="870"/>
        </w:trPr>
        <w:tc>
          <w:tcPr>
            <w:tcW w:w="9026" w:type="dxa"/>
            <w:tcBorders>
              <w:top w:val="nil"/>
              <w:left w:val="nil"/>
              <w:bottom w:val="nil"/>
              <w:right w:val="nil"/>
            </w:tcBorders>
            <w:shd w:val="clear" w:color="auto" w:fill="auto"/>
            <w:noWrap/>
            <w:vAlign w:val="bottom"/>
            <w:hideMark/>
          </w:tcPr>
          <w:p w14:paraId="7CE7F199" w14:textId="7CAE0E91" w:rsidR="00DF3C87" w:rsidRPr="00956A7E" w:rsidRDefault="001C4B26" w:rsidP="00FF7DE6">
            <w:pPr>
              <w:spacing w:after="0" w:line="240" w:lineRule="auto"/>
              <w:rPr>
                <w:rFonts w:ascii="Arial" w:eastAsia="Times New Roman" w:hAnsi="Arial" w:cs="Arial"/>
                <w:color w:val="000000"/>
                <w:sz w:val="24"/>
                <w:szCs w:val="24"/>
                <w:lang w:eastAsia="es-PE"/>
              </w:rPr>
            </w:pPr>
            <w:r w:rsidRPr="000749B3">
              <w:rPr>
                <w:rFonts w:ascii="Arial" w:hAnsi="Arial" w:cs="Arial"/>
                <w:noProof/>
                <w:sz w:val="24"/>
                <w:szCs w:val="24"/>
                <w:lang w:eastAsia="es-PE"/>
              </w:rPr>
              <w:lastRenderedPageBreak/>
              <w:drawing>
                <wp:anchor distT="0" distB="0" distL="114300" distR="114300" simplePos="0" relativeHeight="251726848" behindDoc="0" locked="0" layoutInCell="1" allowOverlap="1" wp14:anchorId="723D914B" wp14:editId="3EFBD2C5">
                  <wp:simplePos x="0" y="0"/>
                  <wp:positionH relativeFrom="column">
                    <wp:posOffset>-44450</wp:posOffset>
                  </wp:positionH>
                  <wp:positionV relativeFrom="paragraph">
                    <wp:posOffset>405765</wp:posOffset>
                  </wp:positionV>
                  <wp:extent cx="5465445" cy="2682875"/>
                  <wp:effectExtent l="0" t="0" r="1905" b="3175"/>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65445" cy="2682875"/>
                          </a:xfrm>
                          <a:prstGeom prst="rect">
                            <a:avLst/>
                          </a:prstGeom>
                        </pic:spPr>
                      </pic:pic>
                    </a:graphicData>
                  </a:graphic>
                  <wp14:sizeRelH relativeFrom="page">
                    <wp14:pctWidth>0</wp14:pctWidth>
                  </wp14:sizeRelH>
                  <wp14:sizeRelV relativeFrom="page">
                    <wp14:pctHeight>0</wp14:pctHeight>
                  </wp14:sizeRelV>
                </wp:anchor>
              </w:drawing>
            </w:r>
            <w:r w:rsidR="00DF3C87" w:rsidRPr="00956A7E">
              <w:rPr>
                <w:rFonts w:ascii="Arial" w:eastAsia="Times New Roman" w:hAnsi="Arial" w:cs="Arial"/>
                <w:color w:val="000000"/>
                <w:sz w:val="24"/>
                <w:szCs w:val="24"/>
                <w:lang w:eastAsia="es-PE"/>
              </w:rPr>
              <w:t>3.13.5 Módulo Registro de matrícula</w:t>
            </w:r>
          </w:p>
          <w:p w14:paraId="692C8712" w14:textId="5C4892E5" w:rsidR="00DF3C87" w:rsidRPr="00956A7E" w:rsidRDefault="00DF3C87" w:rsidP="00FF7DE6">
            <w:pPr>
              <w:spacing w:after="0" w:line="240" w:lineRule="auto"/>
              <w:rPr>
                <w:rFonts w:ascii="Arial" w:eastAsia="Times New Roman" w:hAnsi="Arial" w:cs="Arial"/>
                <w:color w:val="000000"/>
                <w:sz w:val="24"/>
                <w:szCs w:val="24"/>
                <w:lang w:eastAsia="es-PE"/>
              </w:rPr>
            </w:pPr>
          </w:p>
          <w:p w14:paraId="58B73562" w14:textId="0B61DC96" w:rsidR="00BF6172" w:rsidRPr="00956A7E" w:rsidRDefault="00BF6172" w:rsidP="00BF6172">
            <w:pPr>
              <w:pStyle w:val="Descripcin"/>
              <w:rPr>
                <w:rFonts w:ascii="Arial" w:eastAsia="Times New Roman" w:hAnsi="Arial" w:cs="Arial"/>
                <w:noProof/>
                <w:color w:val="000000"/>
                <w:sz w:val="24"/>
                <w:szCs w:val="24"/>
              </w:rPr>
            </w:pPr>
            <w:bookmarkStart w:id="72" w:name="_Hlk40428117"/>
            <w:r w:rsidRPr="00956A7E">
              <w:t>Ilustración 20</w:t>
            </w:r>
            <w:r w:rsidR="00133A34" w:rsidRPr="00956A7E">
              <w:t xml:space="preserve">. </w:t>
            </w:r>
            <w:r w:rsidRPr="00956A7E">
              <w:t xml:space="preserve"> Implementación _Módulo de Registro de Matrícula</w:t>
            </w:r>
          </w:p>
          <w:bookmarkEnd w:id="72"/>
          <w:p w14:paraId="4ECD74D2" w14:textId="2EFCB469" w:rsidR="001C4B26" w:rsidRPr="000749B3" w:rsidRDefault="001C4B26" w:rsidP="001C4B26">
            <w:pPr>
              <w:spacing w:after="0" w:line="240" w:lineRule="auto"/>
              <w:rPr>
                <w:rFonts w:ascii="Arial" w:eastAsia="Times New Roman" w:hAnsi="Arial" w:cs="Arial"/>
                <w:color w:val="000000"/>
                <w:sz w:val="24"/>
                <w:szCs w:val="24"/>
                <w:lang w:eastAsia="es-PE"/>
              </w:rPr>
            </w:pPr>
            <w:r w:rsidRPr="000749B3">
              <w:rPr>
                <w:rFonts w:ascii="Arial" w:eastAsia="Times New Roman" w:hAnsi="Arial" w:cs="Arial"/>
                <w:color w:val="000000"/>
                <w:sz w:val="24"/>
                <w:szCs w:val="24"/>
                <w:lang w:eastAsia="es-PE"/>
              </w:rPr>
              <w:t>3.13.6 Barra de Búsqueda Inteligente</w:t>
            </w:r>
          </w:p>
          <w:p w14:paraId="3B077455" w14:textId="48C1274E" w:rsidR="001C4B26" w:rsidRPr="000749B3" w:rsidRDefault="007B4CE2" w:rsidP="00FF7DE6">
            <w:pPr>
              <w:spacing w:after="0" w:line="240" w:lineRule="auto"/>
              <w:rPr>
                <w:rFonts w:ascii="Arial" w:eastAsia="Times New Roman" w:hAnsi="Arial" w:cs="Arial"/>
                <w:color w:val="000000"/>
                <w:sz w:val="24"/>
                <w:szCs w:val="24"/>
                <w:lang w:eastAsia="es-PE"/>
              </w:rPr>
            </w:pPr>
            <w:r>
              <w:rPr>
                <w:noProof/>
                <w:lang w:eastAsia="es-PE"/>
              </w:rPr>
              <mc:AlternateContent>
                <mc:Choice Requires="wps">
                  <w:drawing>
                    <wp:anchor distT="0" distB="0" distL="114300" distR="114300" simplePos="0" relativeHeight="251806720" behindDoc="0" locked="0" layoutInCell="1" allowOverlap="1" wp14:anchorId="742B9714" wp14:editId="54C2ECB1">
                      <wp:simplePos x="0" y="0"/>
                      <wp:positionH relativeFrom="column">
                        <wp:posOffset>76200</wp:posOffset>
                      </wp:positionH>
                      <wp:positionV relativeFrom="paragraph">
                        <wp:posOffset>1136650</wp:posOffset>
                      </wp:positionV>
                      <wp:extent cx="3232150" cy="635"/>
                      <wp:effectExtent l="0" t="0" r="6350" b="0"/>
                      <wp:wrapSquare wrapText="bothSides"/>
                      <wp:docPr id="167" name="Cuadro de texto 167"/>
                      <wp:cNvGraphicFramePr/>
                      <a:graphic xmlns:a="http://schemas.openxmlformats.org/drawingml/2006/main">
                        <a:graphicData uri="http://schemas.microsoft.com/office/word/2010/wordprocessingShape">
                          <wps:wsp>
                            <wps:cNvSpPr txBox="1"/>
                            <wps:spPr>
                              <a:xfrm>
                                <a:off x="0" y="0"/>
                                <a:ext cx="3232150" cy="635"/>
                              </a:xfrm>
                              <a:prstGeom prst="rect">
                                <a:avLst/>
                              </a:prstGeom>
                              <a:solidFill>
                                <a:prstClr val="white"/>
                              </a:solidFill>
                              <a:ln>
                                <a:noFill/>
                              </a:ln>
                            </wps:spPr>
                            <wps:txbx>
                              <w:txbxContent>
                                <w:p w14:paraId="31280F4E" w14:textId="54FF201C" w:rsidR="007C404F" w:rsidRPr="00956A7E" w:rsidRDefault="007C404F" w:rsidP="007B4CE2">
                                  <w:pPr>
                                    <w:pStyle w:val="Descripcin"/>
                                    <w:rPr>
                                      <w:rFonts w:ascii="Arial" w:eastAsia="Times New Roman" w:hAnsi="Arial" w:cs="Arial"/>
                                      <w:noProof/>
                                      <w:color w:val="000000"/>
                                      <w:sz w:val="24"/>
                                      <w:szCs w:val="24"/>
                                    </w:rPr>
                                  </w:pPr>
                                  <w:r w:rsidRPr="00956A7E">
                                    <w:t>Ilustración 21. Implementación_ Barra de Búsqueda Intelig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42B9714" id="Cuadro de texto 167" o:spid="_x0000_s1053" type="#_x0000_t202" style="position:absolute;margin-left:6pt;margin-top:89.5pt;width:254.5pt;height:.0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" stroked="f">
                      <v:textbox style="mso-fit-shape-to-text:t" inset="0,0,0,0">
                        <w:txbxContent>
                          <w:p w14:paraId="31280F4E" w14:textId="54FF201C" w:rsidR="007C404F" w:rsidRPr="00956A7E" w:rsidRDefault="007C404F" w:rsidP="007B4CE2">
                            <w:pPr>
                              <w:pStyle w:val="Descripcin"/>
                              <w:rPr>
                                <w:rFonts w:ascii="Arial" w:eastAsia="Times New Roman" w:hAnsi="Arial" w:cs="Arial"/>
                                <w:noProof/>
                                <w:color w:val="000000"/>
                                <w:sz w:val="24"/>
                                <w:szCs w:val="24"/>
                              </w:rPr>
                            </w:pPr>
                            <w:r w:rsidRPr="00956A7E">
                              <w:t>Ilustración 21. Implementación_ Barra de Búsqueda Inteligente</w:t>
                            </w:r>
                          </w:p>
                        </w:txbxContent>
                      </v:textbox>
                      <w10:wrap type="square"/>
                    </v:shape>
                  </w:pict>
                </mc:Fallback>
              </mc:AlternateContent>
            </w:r>
            <w:r w:rsidR="001C4B26" w:rsidRPr="000749B3">
              <w:rPr>
                <w:rFonts w:ascii="Arial" w:hAnsi="Arial" w:cs="Arial"/>
                <w:noProof/>
                <w:sz w:val="24"/>
                <w:szCs w:val="24"/>
                <w:lang w:eastAsia="es-PE"/>
              </w:rPr>
              <w:drawing>
                <wp:anchor distT="0" distB="0" distL="114300" distR="114300" simplePos="0" relativeHeight="251727872" behindDoc="0" locked="0" layoutInCell="1" allowOverlap="1" wp14:anchorId="5DD1B864" wp14:editId="519BB296">
                  <wp:simplePos x="0" y="0"/>
                  <wp:positionH relativeFrom="column">
                    <wp:posOffset>38735</wp:posOffset>
                  </wp:positionH>
                  <wp:positionV relativeFrom="paragraph">
                    <wp:posOffset>182880</wp:posOffset>
                  </wp:positionV>
                  <wp:extent cx="5114290" cy="944245"/>
                  <wp:effectExtent l="0" t="0" r="0" b="8255"/>
                  <wp:wrapSquare wrapText="bothSides"/>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14290" cy="944245"/>
                          </a:xfrm>
                          <a:prstGeom prst="rect">
                            <a:avLst/>
                          </a:prstGeom>
                        </pic:spPr>
                      </pic:pic>
                    </a:graphicData>
                  </a:graphic>
                  <wp14:sizeRelH relativeFrom="page">
                    <wp14:pctWidth>0</wp14:pctWidth>
                  </wp14:sizeRelH>
                  <wp14:sizeRelV relativeFrom="page">
                    <wp14:pctHeight>0</wp14:pctHeight>
                  </wp14:sizeRelV>
                </wp:anchor>
              </w:drawing>
            </w:r>
          </w:p>
        </w:tc>
      </w:tr>
      <w:tr w:rsidR="00DF3C87" w:rsidRPr="000749B3" w14:paraId="2477AC3C" w14:textId="77777777" w:rsidTr="001C4B26">
        <w:trPr>
          <w:trHeight w:val="870"/>
        </w:trPr>
        <w:tc>
          <w:tcPr>
            <w:tcW w:w="9026" w:type="dxa"/>
            <w:tcBorders>
              <w:top w:val="nil"/>
              <w:left w:val="nil"/>
              <w:bottom w:val="nil"/>
              <w:right w:val="nil"/>
            </w:tcBorders>
            <w:shd w:val="clear" w:color="auto" w:fill="auto"/>
            <w:noWrap/>
            <w:vAlign w:val="bottom"/>
            <w:hideMark/>
          </w:tcPr>
          <w:p w14:paraId="5FDC47E0" w14:textId="7F4ACBBC" w:rsidR="00DF3C87" w:rsidRPr="000749B3" w:rsidRDefault="00DF3C87" w:rsidP="00FF7DE6">
            <w:pPr>
              <w:spacing w:after="0" w:line="240" w:lineRule="auto"/>
              <w:rPr>
                <w:rFonts w:ascii="Arial" w:eastAsia="Times New Roman" w:hAnsi="Arial" w:cs="Arial"/>
                <w:color w:val="000000"/>
                <w:sz w:val="24"/>
                <w:szCs w:val="24"/>
                <w:lang w:eastAsia="es-PE"/>
              </w:rPr>
            </w:pPr>
            <w:r w:rsidRPr="000749B3">
              <w:rPr>
                <w:rFonts w:ascii="Arial" w:eastAsia="Times New Roman" w:hAnsi="Arial" w:cs="Arial"/>
                <w:color w:val="000000"/>
                <w:sz w:val="24"/>
                <w:szCs w:val="24"/>
                <w:lang w:eastAsia="es-PE"/>
              </w:rPr>
              <w:t>3.13.7 Módulo Registro de pagos</w:t>
            </w:r>
          </w:p>
          <w:p w14:paraId="20BE3DA2" w14:textId="39F62A35" w:rsidR="00DF3C87" w:rsidRPr="000749B3" w:rsidRDefault="007B34AE" w:rsidP="00FF7DE6">
            <w:pPr>
              <w:spacing w:after="0" w:line="240" w:lineRule="auto"/>
              <w:rPr>
                <w:rFonts w:ascii="Arial" w:eastAsia="Times New Roman" w:hAnsi="Arial" w:cs="Arial"/>
                <w:color w:val="000000"/>
                <w:sz w:val="24"/>
                <w:szCs w:val="24"/>
                <w:lang w:eastAsia="es-PE"/>
              </w:rPr>
            </w:pPr>
            <w:r w:rsidRPr="000749B3">
              <w:rPr>
                <w:rFonts w:ascii="Arial" w:hAnsi="Arial" w:cs="Arial"/>
                <w:noProof/>
                <w:sz w:val="24"/>
                <w:szCs w:val="24"/>
                <w:lang w:eastAsia="es-PE"/>
              </w:rPr>
              <w:drawing>
                <wp:anchor distT="0" distB="0" distL="114300" distR="114300" simplePos="0" relativeHeight="251728896" behindDoc="0" locked="0" layoutInCell="1" allowOverlap="1" wp14:anchorId="5D1F11A9" wp14:editId="4C4C3381">
                  <wp:simplePos x="0" y="0"/>
                  <wp:positionH relativeFrom="column">
                    <wp:posOffset>28575</wp:posOffset>
                  </wp:positionH>
                  <wp:positionV relativeFrom="paragraph">
                    <wp:posOffset>259715</wp:posOffset>
                  </wp:positionV>
                  <wp:extent cx="5731510" cy="1515110"/>
                  <wp:effectExtent l="0" t="0" r="2540" b="8890"/>
                  <wp:wrapSquare wrapText="bothSides"/>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731510" cy="1515110"/>
                          </a:xfrm>
                          <a:prstGeom prst="rect">
                            <a:avLst/>
                          </a:prstGeom>
                        </pic:spPr>
                      </pic:pic>
                    </a:graphicData>
                  </a:graphic>
                  <wp14:sizeRelH relativeFrom="page">
                    <wp14:pctWidth>0</wp14:pctWidth>
                  </wp14:sizeRelH>
                  <wp14:sizeRelV relativeFrom="page">
                    <wp14:pctHeight>0</wp14:pctHeight>
                  </wp14:sizeRelV>
                </wp:anchor>
              </w:drawing>
            </w:r>
          </w:p>
          <w:p w14:paraId="3D4F40D9" w14:textId="00FB5F69" w:rsidR="00DF3C87" w:rsidRPr="000749B3" w:rsidRDefault="00DF3C87" w:rsidP="00FF7DE6">
            <w:pPr>
              <w:spacing w:after="0" w:line="240" w:lineRule="auto"/>
              <w:rPr>
                <w:rFonts w:ascii="Arial" w:eastAsia="Times New Roman" w:hAnsi="Arial" w:cs="Arial"/>
                <w:color w:val="000000"/>
                <w:sz w:val="24"/>
                <w:szCs w:val="24"/>
                <w:lang w:eastAsia="es-PE"/>
              </w:rPr>
            </w:pPr>
          </w:p>
        </w:tc>
      </w:tr>
      <w:tr w:rsidR="00DC0B71" w:rsidRPr="000749B3" w14:paraId="722910AF" w14:textId="77777777" w:rsidTr="001C4B26">
        <w:trPr>
          <w:trHeight w:val="870"/>
        </w:trPr>
        <w:tc>
          <w:tcPr>
            <w:tcW w:w="9026" w:type="dxa"/>
            <w:tcBorders>
              <w:top w:val="nil"/>
              <w:left w:val="nil"/>
              <w:bottom w:val="nil"/>
              <w:right w:val="nil"/>
            </w:tcBorders>
            <w:shd w:val="clear" w:color="auto" w:fill="auto"/>
            <w:noWrap/>
            <w:vAlign w:val="bottom"/>
          </w:tcPr>
          <w:p w14:paraId="0F956AA6" w14:textId="1CF43F24" w:rsidR="00DC0B71" w:rsidRPr="000749B3" w:rsidRDefault="00DC0B71" w:rsidP="00133A34">
            <w:pPr>
              <w:pStyle w:val="Descripcin"/>
              <w:rPr>
                <w:rFonts w:ascii="Arial" w:eastAsia="Times New Roman" w:hAnsi="Arial" w:cs="Arial"/>
                <w:color w:val="000000"/>
                <w:sz w:val="24"/>
                <w:szCs w:val="24"/>
                <w:lang w:eastAsia="es-PE"/>
              </w:rPr>
            </w:pPr>
          </w:p>
        </w:tc>
      </w:tr>
      <w:tr w:rsidR="00DF3C87" w:rsidRPr="000749B3" w14:paraId="0CB477AC" w14:textId="77777777" w:rsidTr="001C4B26">
        <w:trPr>
          <w:trHeight w:val="1158"/>
        </w:trPr>
        <w:tc>
          <w:tcPr>
            <w:tcW w:w="9026" w:type="dxa"/>
            <w:tcBorders>
              <w:top w:val="nil"/>
              <w:left w:val="nil"/>
              <w:bottom w:val="nil"/>
              <w:right w:val="nil"/>
            </w:tcBorders>
            <w:shd w:val="clear" w:color="auto" w:fill="auto"/>
            <w:noWrap/>
            <w:vAlign w:val="bottom"/>
            <w:hideMark/>
          </w:tcPr>
          <w:p w14:paraId="1E1746C0" w14:textId="669944C5" w:rsidR="00DF3C87" w:rsidRDefault="0071047E" w:rsidP="00FF7DE6">
            <w:pPr>
              <w:spacing w:after="0" w:line="240" w:lineRule="auto"/>
              <w:rPr>
                <w:rFonts w:ascii="Arial" w:eastAsia="Times New Roman" w:hAnsi="Arial" w:cs="Arial"/>
                <w:color w:val="000000"/>
                <w:sz w:val="24"/>
                <w:szCs w:val="24"/>
                <w:lang w:eastAsia="es-PE"/>
              </w:rPr>
            </w:pPr>
            <w:r>
              <w:rPr>
                <w:noProof/>
                <w:lang w:eastAsia="es-PE"/>
              </w:rPr>
              <mc:AlternateContent>
                <mc:Choice Requires="wps">
                  <w:drawing>
                    <wp:anchor distT="0" distB="0" distL="114300" distR="114300" simplePos="0" relativeHeight="251808768" behindDoc="0" locked="0" layoutInCell="1" allowOverlap="1" wp14:anchorId="20F03A38" wp14:editId="3AF64B77">
                      <wp:simplePos x="0" y="0"/>
                      <wp:positionH relativeFrom="column">
                        <wp:posOffset>0</wp:posOffset>
                      </wp:positionH>
                      <wp:positionV relativeFrom="paragraph">
                        <wp:posOffset>2842895</wp:posOffset>
                      </wp:positionV>
                      <wp:extent cx="2911475" cy="635"/>
                      <wp:effectExtent l="0" t="0" r="0" b="0"/>
                      <wp:wrapSquare wrapText="bothSides"/>
                      <wp:docPr id="169" name="Cuadro de texto 169"/>
                      <wp:cNvGraphicFramePr/>
                      <a:graphic xmlns:a="http://schemas.openxmlformats.org/drawingml/2006/main">
                        <a:graphicData uri="http://schemas.microsoft.com/office/word/2010/wordprocessingShape">
                          <wps:wsp>
                            <wps:cNvSpPr txBox="1"/>
                            <wps:spPr>
                              <a:xfrm>
                                <a:off x="0" y="0"/>
                                <a:ext cx="2911475" cy="635"/>
                              </a:xfrm>
                              <a:prstGeom prst="rect">
                                <a:avLst/>
                              </a:prstGeom>
                              <a:solidFill>
                                <a:prstClr val="white"/>
                              </a:solidFill>
                              <a:ln>
                                <a:noFill/>
                              </a:ln>
                            </wps:spPr>
                            <wps:txbx>
                              <w:txbxContent>
                                <w:p w14:paraId="4687E642" w14:textId="0256775E" w:rsidR="007C404F" w:rsidRPr="00956A7E" w:rsidRDefault="007C404F" w:rsidP="0071047E">
                                  <w:pPr>
                                    <w:pStyle w:val="Descripcin"/>
                                    <w:rPr>
                                      <w:rFonts w:ascii="Arial" w:eastAsia="Times New Roman" w:hAnsi="Arial" w:cs="Arial"/>
                                      <w:noProof/>
                                      <w:color w:val="000000"/>
                                      <w:sz w:val="24"/>
                                      <w:szCs w:val="24"/>
                                    </w:rPr>
                                  </w:pPr>
                                  <w:r w:rsidRPr="00956A7E">
                                    <w:t xml:space="preserve">Ilustración 22. </w:t>
                                  </w:r>
                                  <w:bookmarkStart w:id="73" w:name="_Hlk40428334"/>
                                  <w:r w:rsidRPr="00956A7E">
                                    <w:t>Implementación _Módulo Registro de pagos</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0F03A38" id="Cuadro de texto 169" o:spid="_x0000_s1054" type="#_x0000_t202" style="position:absolute;margin-left:0;margin-top:223.85pt;width:229.25pt;height:.0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" stroked="f">
                      <v:textbox style="mso-fit-shape-to-text:t" inset="0,0,0,0">
                        <w:txbxContent>
                          <w:p w14:paraId="4687E642" w14:textId="0256775E" w:rsidR="007C404F" w:rsidRPr="00956A7E" w:rsidRDefault="007C404F" w:rsidP="0071047E">
                            <w:pPr>
                              <w:pStyle w:val="Descripcin"/>
                              <w:rPr>
                                <w:rFonts w:ascii="Arial" w:eastAsia="Times New Roman" w:hAnsi="Arial" w:cs="Arial"/>
                                <w:noProof/>
                                <w:color w:val="000000"/>
                                <w:sz w:val="24"/>
                                <w:szCs w:val="24"/>
                              </w:rPr>
                            </w:pPr>
                            <w:r w:rsidRPr="00956A7E">
                              <w:t xml:space="preserve">Ilustración 22. </w:t>
                            </w:r>
                            <w:bookmarkStart w:id="74" w:name="_Hlk40428334"/>
                            <w:r w:rsidRPr="00956A7E">
                              <w:t>Implementación _Módulo Registro de pagos</w:t>
                            </w:r>
                            <w:bookmarkEnd w:id="74"/>
                          </w:p>
                        </w:txbxContent>
                      </v:textbox>
                      <w10:wrap type="square"/>
                    </v:shape>
                  </w:pict>
                </mc:Fallback>
              </mc:AlternateContent>
            </w:r>
          </w:p>
          <w:p w14:paraId="7E01FC21" w14:textId="6696C7BE" w:rsidR="007B34AE" w:rsidRDefault="007B34AE" w:rsidP="00FF7DE6">
            <w:pPr>
              <w:spacing w:after="0" w:line="240" w:lineRule="auto"/>
              <w:rPr>
                <w:rFonts w:ascii="Arial" w:eastAsia="Times New Roman" w:hAnsi="Arial" w:cs="Arial"/>
                <w:color w:val="000000"/>
                <w:sz w:val="24"/>
                <w:szCs w:val="24"/>
                <w:lang w:eastAsia="es-PE"/>
              </w:rPr>
            </w:pPr>
          </w:p>
          <w:p w14:paraId="4179ADD3" w14:textId="77777777" w:rsidR="0071047E" w:rsidRPr="000749B3" w:rsidRDefault="0071047E" w:rsidP="00FF7DE6">
            <w:pPr>
              <w:spacing w:after="0" w:line="240" w:lineRule="auto"/>
              <w:rPr>
                <w:rFonts w:ascii="Arial" w:eastAsia="Times New Roman" w:hAnsi="Arial" w:cs="Arial"/>
                <w:color w:val="000000"/>
                <w:sz w:val="24"/>
                <w:szCs w:val="24"/>
                <w:lang w:eastAsia="es-PE"/>
              </w:rPr>
            </w:pPr>
          </w:p>
          <w:p w14:paraId="2D3269A9" w14:textId="77777777" w:rsidR="00DF3C87" w:rsidRPr="000749B3" w:rsidRDefault="00DF3C87" w:rsidP="00FF7DE6">
            <w:pPr>
              <w:spacing w:after="0" w:line="240" w:lineRule="auto"/>
              <w:rPr>
                <w:rFonts w:ascii="Arial" w:eastAsia="Times New Roman" w:hAnsi="Arial" w:cs="Arial"/>
                <w:color w:val="000000"/>
                <w:sz w:val="24"/>
                <w:szCs w:val="24"/>
                <w:lang w:eastAsia="es-PE"/>
              </w:rPr>
            </w:pPr>
            <w:r w:rsidRPr="000749B3">
              <w:rPr>
                <w:rFonts w:ascii="Arial" w:eastAsia="Times New Roman" w:hAnsi="Arial" w:cs="Arial"/>
                <w:color w:val="000000"/>
                <w:sz w:val="24"/>
                <w:szCs w:val="24"/>
                <w:lang w:eastAsia="es-PE"/>
              </w:rPr>
              <w:t>3.13.8 Módulo Modificación de información</w:t>
            </w:r>
          </w:p>
          <w:p w14:paraId="020C52FD" w14:textId="77777777" w:rsidR="00DF3C87" w:rsidRPr="000749B3" w:rsidRDefault="007B34AE" w:rsidP="00FF7DE6">
            <w:pPr>
              <w:spacing w:after="0" w:line="240" w:lineRule="auto"/>
              <w:rPr>
                <w:rFonts w:ascii="Arial" w:eastAsia="Times New Roman" w:hAnsi="Arial" w:cs="Arial"/>
                <w:color w:val="000000"/>
                <w:sz w:val="24"/>
                <w:szCs w:val="24"/>
                <w:lang w:eastAsia="es-PE"/>
              </w:rPr>
            </w:pPr>
            <w:r w:rsidRPr="000749B3">
              <w:rPr>
                <w:rFonts w:ascii="Arial" w:hAnsi="Arial" w:cs="Arial"/>
                <w:noProof/>
                <w:sz w:val="24"/>
                <w:szCs w:val="24"/>
                <w:lang w:eastAsia="es-PE"/>
              </w:rPr>
              <w:drawing>
                <wp:anchor distT="0" distB="0" distL="114300" distR="114300" simplePos="0" relativeHeight="251736064" behindDoc="0" locked="0" layoutInCell="1" allowOverlap="1" wp14:anchorId="6250B667" wp14:editId="4D726F93">
                  <wp:simplePos x="0" y="0"/>
                  <wp:positionH relativeFrom="column">
                    <wp:posOffset>-44450</wp:posOffset>
                  </wp:positionH>
                  <wp:positionV relativeFrom="paragraph">
                    <wp:posOffset>321310</wp:posOffset>
                  </wp:positionV>
                  <wp:extent cx="5731510" cy="150495"/>
                  <wp:effectExtent l="0" t="0" r="2540" b="190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731510" cy="150495"/>
                          </a:xfrm>
                          <a:prstGeom prst="rect">
                            <a:avLst/>
                          </a:prstGeom>
                        </pic:spPr>
                      </pic:pic>
                    </a:graphicData>
                  </a:graphic>
                  <wp14:sizeRelH relativeFrom="page">
                    <wp14:pctWidth>0</wp14:pctWidth>
                  </wp14:sizeRelH>
                  <wp14:sizeRelV relativeFrom="page">
                    <wp14:pctHeight>0</wp14:pctHeight>
                  </wp14:sizeRelV>
                </wp:anchor>
              </w:drawing>
            </w:r>
          </w:p>
          <w:p w14:paraId="2DD8582D" w14:textId="77777777" w:rsidR="00DF3C87" w:rsidRPr="000749B3" w:rsidRDefault="00DF3C87" w:rsidP="00FF7DE6">
            <w:pPr>
              <w:spacing w:after="0" w:line="240" w:lineRule="auto"/>
              <w:rPr>
                <w:rFonts w:ascii="Arial" w:eastAsia="Times New Roman" w:hAnsi="Arial" w:cs="Arial"/>
                <w:color w:val="000000"/>
                <w:sz w:val="24"/>
                <w:szCs w:val="24"/>
                <w:lang w:eastAsia="es-PE"/>
              </w:rPr>
            </w:pPr>
          </w:p>
          <w:p w14:paraId="5FBB8CE4" w14:textId="316B1011" w:rsidR="00DF3C87" w:rsidRPr="000749B3" w:rsidRDefault="0071047E" w:rsidP="00FF7DE6">
            <w:pPr>
              <w:spacing w:after="0" w:line="240" w:lineRule="auto"/>
              <w:rPr>
                <w:rFonts w:ascii="Arial" w:eastAsia="Times New Roman" w:hAnsi="Arial" w:cs="Arial"/>
                <w:color w:val="000000"/>
                <w:sz w:val="24"/>
                <w:szCs w:val="24"/>
                <w:lang w:eastAsia="es-PE"/>
              </w:rPr>
            </w:pPr>
            <w:r>
              <w:rPr>
                <w:noProof/>
                <w:lang w:eastAsia="es-PE"/>
              </w:rPr>
              <mc:AlternateContent>
                <mc:Choice Requires="wps">
                  <w:drawing>
                    <wp:anchor distT="0" distB="0" distL="114300" distR="114300" simplePos="0" relativeHeight="251811840" behindDoc="0" locked="0" layoutInCell="1" allowOverlap="1" wp14:anchorId="3C96BD9F" wp14:editId="17B86543">
                      <wp:simplePos x="0" y="0"/>
                      <wp:positionH relativeFrom="column">
                        <wp:posOffset>-3886835</wp:posOffset>
                      </wp:positionH>
                      <wp:positionV relativeFrom="paragraph">
                        <wp:posOffset>74930</wp:posOffset>
                      </wp:positionV>
                      <wp:extent cx="3762375" cy="635"/>
                      <wp:effectExtent l="0" t="0" r="9525" b="0"/>
                      <wp:wrapSquare wrapText="bothSides"/>
                      <wp:docPr id="171" name="Cuadro de texto 171"/>
                      <wp:cNvGraphicFramePr/>
                      <a:graphic xmlns:a="http://schemas.openxmlformats.org/drawingml/2006/main">
                        <a:graphicData uri="http://schemas.microsoft.com/office/word/2010/wordprocessingShape">
                          <wps:wsp>
                            <wps:cNvSpPr txBox="1"/>
                            <wps:spPr>
                              <a:xfrm>
                                <a:off x="0" y="0"/>
                                <a:ext cx="3762375" cy="635"/>
                              </a:xfrm>
                              <a:prstGeom prst="rect">
                                <a:avLst/>
                              </a:prstGeom>
                              <a:solidFill>
                                <a:prstClr val="white"/>
                              </a:solidFill>
                              <a:ln>
                                <a:noFill/>
                              </a:ln>
                            </wps:spPr>
                            <wps:txbx>
                              <w:txbxContent>
                                <w:p w14:paraId="2414FEDB" w14:textId="5F63831B" w:rsidR="007C404F" w:rsidRPr="00956A7E" w:rsidRDefault="007C404F" w:rsidP="0071047E">
                                  <w:pPr>
                                    <w:pStyle w:val="Descripcin"/>
                                    <w:rPr>
                                      <w:rFonts w:ascii="Arial" w:eastAsia="Times New Roman" w:hAnsi="Arial" w:cs="Arial"/>
                                      <w:noProof/>
                                      <w:color w:val="000000"/>
                                      <w:sz w:val="24"/>
                                      <w:szCs w:val="24"/>
                                    </w:rPr>
                                  </w:pPr>
                                  <w:r w:rsidRPr="00956A7E">
                                    <w:t xml:space="preserve">Ilustración 23. </w:t>
                                  </w:r>
                                  <w:bookmarkStart w:id="75" w:name="_Hlk40428388"/>
                                  <w:r w:rsidRPr="00956A7E">
                                    <w:t>Implementación _Módulo Modificación de información</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C96BD9F" id="Cuadro de texto 171" o:spid="_x0000_s1055" type="#_x0000_t202" style="position:absolute;margin-left:-306.05pt;margin-top:5.9pt;width:296.25pt;height:.0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" stroked="f">
                      <v:textbox style="mso-fit-shape-to-text:t" inset="0,0,0,0">
                        <w:txbxContent>
                          <w:p w14:paraId="2414FEDB" w14:textId="5F63831B" w:rsidR="007C404F" w:rsidRPr="00956A7E" w:rsidRDefault="007C404F" w:rsidP="0071047E">
                            <w:pPr>
                              <w:pStyle w:val="Descripcin"/>
                              <w:rPr>
                                <w:rFonts w:ascii="Arial" w:eastAsia="Times New Roman" w:hAnsi="Arial" w:cs="Arial"/>
                                <w:noProof/>
                                <w:color w:val="000000"/>
                                <w:sz w:val="24"/>
                                <w:szCs w:val="24"/>
                              </w:rPr>
                            </w:pPr>
                            <w:r w:rsidRPr="00956A7E">
                              <w:t xml:space="preserve">Ilustración 23. </w:t>
                            </w:r>
                            <w:bookmarkStart w:id="76" w:name="_Hlk40428388"/>
                            <w:r w:rsidRPr="00956A7E">
                              <w:t>Implementación _Módulo Modificación de información</w:t>
                            </w:r>
                            <w:bookmarkEnd w:id="76"/>
                          </w:p>
                        </w:txbxContent>
                      </v:textbox>
                      <w10:wrap type="square"/>
                    </v:shape>
                  </w:pict>
                </mc:Fallback>
              </mc:AlternateContent>
            </w:r>
          </w:p>
          <w:p w14:paraId="3918EFCE" w14:textId="4BD12451" w:rsidR="00DF3C87" w:rsidRPr="000749B3" w:rsidRDefault="00DF3C87" w:rsidP="00FF7DE6">
            <w:pPr>
              <w:spacing w:after="0" w:line="240" w:lineRule="auto"/>
              <w:rPr>
                <w:rFonts w:ascii="Arial" w:eastAsia="Times New Roman" w:hAnsi="Arial" w:cs="Arial"/>
                <w:color w:val="000000"/>
                <w:sz w:val="24"/>
                <w:szCs w:val="24"/>
                <w:lang w:eastAsia="es-PE"/>
              </w:rPr>
            </w:pPr>
            <w:r w:rsidRPr="000749B3">
              <w:rPr>
                <w:rFonts w:ascii="Arial" w:hAnsi="Arial" w:cs="Arial"/>
                <w:noProof/>
                <w:sz w:val="24"/>
                <w:szCs w:val="24"/>
                <w:lang w:eastAsia="es-PE"/>
              </w:rPr>
              <w:drawing>
                <wp:anchor distT="0" distB="0" distL="114300" distR="114300" simplePos="0" relativeHeight="251729920" behindDoc="0" locked="0" layoutInCell="1" allowOverlap="1" wp14:anchorId="3A2F324B" wp14:editId="3FA9438F">
                  <wp:simplePos x="0" y="0"/>
                  <wp:positionH relativeFrom="column">
                    <wp:posOffset>-44450</wp:posOffset>
                  </wp:positionH>
                  <wp:positionV relativeFrom="paragraph">
                    <wp:posOffset>-2670175</wp:posOffset>
                  </wp:positionV>
                  <wp:extent cx="5478780" cy="2664460"/>
                  <wp:effectExtent l="0" t="0" r="7620" b="2540"/>
                  <wp:wrapSquare wrapText="bothSides"/>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478780" cy="2664460"/>
                          </a:xfrm>
                          <a:prstGeom prst="rect">
                            <a:avLst/>
                          </a:prstGeom>
                        </pic:spPr>
                      </pic:pic>
                    </a:graphicData>
                  </a:graphic>
                  <wp14:sizeRelH relativeFrom="page">
                    <wp14:pctWidth>0</wp14:pctWidth>
                  </wp14:sizeRelH>
                  <wp14:sizeRelV relativeFrom="page">
                    <wp14:pctHeight>0</wp14:pctHeight>
                  </wp14:sizeRelV>
                </wp:anchor>
              </w:drawing>
            </w:r>
          </w:p>
        </w:tc>
      </w:tr>
      <w:tr w:rsidR="00DF3C87" w:rsidRPr="000749B3" w14:paraId="67A1AF34" w14:textId="77777777" w:rsidTr="001C4B26">
        <w:trPr>
          <w:trHeight w:val="870"/>
        </w:trPr>
        <w:tc>
          <w:tcPr>
            <w:tcW w:w="9026" w:type="dxa"/>
            <w:tcBorders>
              <w:top w:val="nil"/>
              <w:left w:val="nil"/>
              <w:bottom w:val="nil"/>
              <w:right w:val="nil"/>
            </w:tcBorders>
            <w:shd w:val="clear" w:color="auto" w:fill="auto"/>
            <w:noWrap/>
            <w:vAlign w:val="bottom"/>
            <w:hideMark/>
          </w:tcPr>
          <w:p w14:paraId="2E577FE6" w14:textId="77777777" w:rsidR="00DF3C87" w:rsidRPr="000749B3" w:rsidRDefault="00DF3C87" w:rsidP="00FF7DE6">
            <w:pPr>
              <w:spacing w:after="0" w:line="240" w:lineRule="auto"/>
              <w:rPr>
                <w:rFonts w:ascii="Arial" w:eastAsia="Times New Roman" w:hAnsi="Arial" w:cs="Arial"/>
                <w:color w:val="000000"/>
                <w:sz w:val="24"/>
                <w:szCs w:val="24"/>
                <w:lang w:eastAsia="es-PE"/>
              </w:rPr>
            </w:pPr>
          </w:p>
          <w:p w14:paraId="6DD277D7" w14:textId="77777777" w:rsidR="00DF3C87" w:rsidRPr="000749B3" w:rsidRDefault="00DF3C87" w:rsidP="00FF7DE6">
            <w:pPr>
              <w:spacing w:after="0" w:line="240" w:lineRule="auto"/>
              <w:rPr>
                <w:rFonts w:ascii="Arial" w:eastAsia="Times New Roman" w:hAnsi="Arial" w:cs="Arial"/>
                <w:color w:val="000000"/>
                <w:sz w:val="24"/>
                <w:szCs w:val="24"/>
                <w:lang w:eastAsia="es-PE"/>
              </w:rPr>
            </w:pPr>
            <w:r w:rsidRPr="000749B3">
              <w:rPr>
                <w:rFonts w:ascii="Arial" w:eastAsia="Times New Roman" w:hAnsi="Arial" w:cs="Arial"/>
                <w:color w:val="000000"/>
                <w:sz w:val="24"/>
                <w:szCs w:val="24"/>
                <w:lang w:eastAsia="es-PE"/>
              </w:rPr>
              <w:t>3.13.9 Botón Eliminación de alumno</w:t>
            </w:r>
          </w:p>
          <w:p w14:paraId="3E4C696B" w14:textId="77777777" w:rsidR="00DF3C87" w:rsidRPr="000749B3" w:rsidRDefault="001C4B26" w:rsidP="00FF7DE6">
            <w:pPr>
              <w:spacing w:after="0" w:line="240" w:lineRule="auto"/>
              <w:rPr>
                <w:rFonts w:ascii="Arial" w:eastAsia="Times New Roman" w:hAnsi="Arial" w:cs="Arial"/>
                <w:color w:val="000000"/>
                <w:sz w:val="24"/>
                <w:szCs w:val="24"/>
                <w:lang w:eastAsia="es-PE"/>
              </w:rPr>
            </w:pPr>
            <w:r w:rsidRPr="000749B3">
              <w:rPr>
                <w:rFonts w:ascii="Arial" w:hAnsi="Arial" w:cs="Arial"/>
                <w:noProof/>
                <w:sz w:val="24"/>
                <w:szCs w:val="24"/>
                <w:lang w:eastAsia="es-PE"/>
              </w:rPr>
              <w:drawing>
                <wp:anchor distT="0" distB="0" distL="114300" distR="114300" simplePos="0" relativeHeight="251730944" behindDoc="0" locked="0" layoutInCell="1" allowOverlap="1" wp14:anchorId="5B919665" wp14:editId="7B438B89">
                  <wp:simplePos x="0" y="0"/>
                  <wp:positionH relativeFrom="column">
                    <wp:posOffset>-44450</wp:posOffset>
                  </wp:positionH>
                  <wp:positionV relativeFrom="paragraph">
                    <wp:posOffset>183515</wp:posOffset>
                  </wp:positionV>
                  <wp:extent cx="5731510" cy="135890"/>
                  <wp:effectExtent l="0" t="0" r="2540" b="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731510" cy="135890"/>
                          </a:xfrm>
                          <a:prstGeom prst="rect">
                            <a:avLst/>
                          </a:prstGeom>
                        </pic:spPr>
                      </pic:pic>
                    </a:graphicData>
                  </a:graphic>
                  <wp14:sizeRelH relativeFrom="page">
                    <wp14:pctWidth>0</wp14:pctWidth>
                  </wp14:sizeRelH>
                  <wp14:sizeRelV relativeFrom="page">
                    <wp14:pctHeight>0</wp14:pctHeight>
                  </wp14:sizeRelV>
                </wp:anchor>
              </w:drawing>
            </w:r>
          </w:p>
          <w:p w14:paraId="14750085" w14:textId="77777777" w:rsidR="00DF3C87" w:rsidRPr="000749B3" w:rsidRDefault="00DF3C87" w:rsidP="00FF7DE6">
            <w:pPr>
              <w:spacing w:after="0" w:line="240" w:lineRule="auto"/>
              <w:rPr>
                <w:rFonts w:ascii="Arial" w:eastAsia="Times New Roman" w:hAnsi="Arial" w:cs="Arial"/>
                <w:color w:val="000000"/>
                <w:sz w:val="24"/>
                <w:szCs w:val="24"/>
                <w:lang w:eastAsia="es-PE"/>
              </w:rPr>
            </w:pPr>
          </w:p>
        </w:tc>
      </w:tr>
      <w:tr w:rsidR="00DF3C87" w:rsidRPr="000749B3" w14:paraId="000A20B9" w14:textId="77777777" w:rsidTr="001C4B26">
        <w:trPr>
          <w:trHeight w:val="870"/>
        </w:trPr>
        <w:tc>
          <w:tcPr>
            <w:tcW w:w="9026" w:type="dxa"/>
            <w:tcBorders>
              <w:top w:val="nil"/>
              <w:left w:val="nil"/>
              <w:bottom w:val="nil"/>
              <w:right w:val="nil"/>
            </w:tcBorders>
            <w:shd w:val="clear" w:color="auto" w:fill="auto"/>
            <w:noWrap/>
            <w:vAlign w:val="bottom"/>
            <w:hideMark/>
          </w:tcPr>
          <w:p w14:paraId="40CB4345" w14:textId="4AC6181D" w:rsidR="007B34AE" w:rsidRDefault="00DB56B2" w:rsidP="00FF7DE6">
            <w:pPr>
              <w:spacing w:after="0" w:line="240" w:lineRule="auto"/>
              <w:rPr>
                <w:rFonts w:ascii="Arial" w:eastAsia="Times New Roman" w:hAnsi="Arial" w:cs="Arial"/>
                <w:color w:val="000000"/>
                <w:sz w:val="24"/>
                <w:szCs w:val="24"/>
                <w:lang w:eastAsia="es-PE"/>
              </w:rPr>
            </w:pPr>
            <w:r>
              <w:rPr>
                <w:noProof/>
                <w:lang w:eastAsia="es-PE"/>
              </w:rPr>
              <mc:AlternateContent>
                <mc:Choice Requires="wps">
                  <w:drawing>
                    <wp:anchor distT="0" distB="0" distL="114300" distR="114300" simplePos="0" relativeHeight="251814912" behindDoc="0" locked="0" layoutInCell="1" allowOverlap="1" wp14:anchorId="45513BBD" wp14:editId="254BCB15">
                      <wp:simplePos x="0" y="0"/>
                      <wp:positionH relativeFrom="column">
                        <wp:posOffset>-3086100</wp:posOffset>
                      </wp:positionH>
                      <wp:positionV relativeFrom="paragraph">
                        <wp:posOffset>59055</wp:posOffset>
                      </wp:positionV>
                      <wp:extent cx="3267075" cy="635"/>
                      <wp:effectExtent l="0" t="0" r="0" b="0"/>
                      <wp:wrapSquare wrapText="bothSides"/>
                      <wp:docPr id="173" name="Cuadro de texto 173"/>
                      <wp:cNvGraphicFramePr/>
                      <a:graphic xmlns:a="http://schemas.openxmlformats.org/drawingml/2006/main">
                        <a:graphicData uri="http://schemas.microsoft.com/office/word/2010/wordprocessingShape">
                          <wps:wsp>
                            <wps:cNvSpPr txBox="1"/>
                            <wps:spPr>
                              <a:xfrm>
                                <a:off x="0" y="0"/>
                                <a:ext cx="3267075" cy="635"/>
                              </a:xfrm>
                              <a:prstGeom prst="rect">
                                <a:avLst/>
                              </a:prstGeom>
                              <a:solidFill>
                                <a:prstClr val="white"/>
                              </a:solidFill>
                              <a:ln>
                                <a:noFill/>
                              </a:ln>
                            </wps:spPr>
                            <wps:txbx>
                              <w:txbxContent>
                                <w:p w14:paraId="3ECAADBB" w14:textId="0BA143AC" w:rsidR="007C404F" w:rsidRPr="00956A7E" w:rsidRDefault="007C404F" w:rsidP="00DB56B2">
                                  <w:pPr>
                                    <w:pStyle w:val="Descripcin"/>
                                    <w:rPr>
                                      <w:rFonts w:ascii="Arial" w:eastAsia="Times New Roman" w:hAnsi="Arial" w:cs="Arial"/>
                                      <w:noProof/>
                                      <w:color w:val="000000"/>
                                      <w:sz w:val="24"/>
                                      <w:szCs w:val="24"/>
                                    </w:rPr>
                                  </w:pPr>
                                  <w:r w:rsidRPr="00956A7E">
                                    <w:t>Ilustración 24. Implementación _Botón Eliminación de alumn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5513BBD" id="Cuadro de texto 173" o:spid="_x0000_s1056" type="#_x0000_t202" style="position:absolute;margin-left:-243pt;margin-top:4.65pt;width:257.25pt;height:.0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" stroked="f">
                      <v:textbox style="mso-fit-shape-to-text:t" inset="0,0,0,0">
                        <w:txbxContent>
                          <w:p w14:paraId="3ECAADBB" w14:textId="0BA143AC" w:rsidR="007C404F" w:rsidRPr="00956A7E" w:rsidRDefault="007C404F" w:rsidP="00DB56B2">
                            <w:pPr>
                              <w:pStyle w:val="Descripcin"/>
                              <w:rPr>
                                <w:rFonts w:ascii="Arial" w:eastAsia="Times New Roman" w:hAnsi="Arial" w:cs="Arial"/>
                                <w:noProof/>
                                <w:color w:val="000000"/>
                                <w:sz w:val="24"/>
                                <w:szCs w:val="24"/>
                              </w:rPr>
                            </w:pPr>
                            <w:r w:rsidRPr="00956A7E">
                              <w:t>Ilustración 24. Implementación _Botón Eliminación de alumno</w:t>
                            </w:r>
                          </w:p>
                        </w:txbxContent>
                      </v:textbox>
                      <w10:wrap type="square"/>
                    </v:shape>
                  </w:pict>
                </mc:Fallback>
              </mc:AlternateContent>
            </w:r>
          </w:p>
          <w:p w14:paraId="50E07EB0" w14:textId="3466C54E" w:rsidR="007B34AE" w:rsidRDefault="007B34AE" w:rsidP="00FF7DE6">
            <w:pPr>
              <w:spacing w:after="0" w:line="240" w:lineRule="auto"/>
              <w:rPr>
                <w:rFonts w:ascii="Arial" w:eastAsia="Times New Roman" w:hAnsi="Arial" w:cs="Arial"/>
                <w:color w:val="000000"/>
                <w:sz w:val="24"/>
                <w:szCs w:val="24"/>
                <w:lang w:eastAsia="es-PE"/>
              </w:rPr>
            </w:pPr>
          </w:p>
          <w:p w14:paraId="4F6910DC" w14:textId="0DC8B28E" w:rsidR="00DF3C87" w:rsidRPr="000749B3" w:rsidRDefault="00DF3C87" w:rsidP="00FF7DE6">
            <w:pPr>
              <w:spacing w:after="0" w:line="240" w:lineRule="auto"/>
              <w:rPr>
                <w:rFonts w:ascii="Arial" w:eastAsia="Times New Roman" w:hAnsi="Arial" w:cs="Arial"/>
                <w:color w:val="000000"/>
                <w:sz w:val="24"/>
                <w:szCs w:val="24"/>
                <w:lang w:eastAsia="es-PE"/>
              </w:rPr>
            </w:pPr>
            <w:r w:rsidRPr="000749B3">
              <w:rPr>
                <w:rFonts w:ascii="Arial" w:eastAsia="Times New Roman" w:hAnsi="Arial" w:cs="Arial"/>
                <w:color w:val="000000"/>
                <w:sz w:val="24"/>
                <w:szCs w:val="24"/>
                <w:lang w:eastAsia="es-PE"/>
              </w:rPr>
              <w:t>3.13.10 Módulo Modificación de los pagos</w:t>
            </w:r>
          </w:p>
          <w:p w14:paraId="0CB8A97B" w14:textId="370D0C4F" w:rsidR="00DF3C87" w:rsidRPr="000749B3" w:rsidRDefault="007B34AE" w:rsidP="00FF7DE6">
            <w:pPr>
              <w:spacing w:after="0" w:line="240" w:lineRule="auto"/>
              <w:rPr>
                <w:rFonts w:ascii="Arial" w:eastAsia="Times New Roman" w:hAnsi="Arial" w:cs="Arial"/>
                <w:color w:val="000000"/>
                <w:sz w:val="24"/>
                <w:szCs w:val="24"/>
                <w:lang w:eastAsia="es-PE"/>
              </w:rPr>
            </w:pPr>
            <w:r w:rsidRPr="000749B3">
              <w:rPr>
                <w:rFonts w:ascii="Arial" w:hAnsi="Arial" w:cs="Arial"/>
                <w:noProof/>
                <w:sz w:val="24"/>
                <w:szCs w:val="24"/>
                <w:lang w:eastAsia="es-PE"/>
              </w:rPr>
              <w:drawing>
                <wp:anchor distT="0" distB="0" distL="114300" distR="114300" simplePos="0" relativeHeight="251731968" behindDoc="0" locked="0" layoutInCell="1" allowOverlap="1" wp14:anchorId="694D07B8" wp14:editId="4B2E0EE9">
                  <wp:simplePos x="0" y="0"/>
                  <wp:positionH relativeFrom="column">
                    <wp:posOffset>-44450</wp:posOffset>
                  </wp:positionH>
                  <wp:positionV relativeFrom="paragraph">
                    <wp:posOffset>222885</wp:posOffset>
                  </wp:positionV>
                  <wp:extent cx="5731510" cy="1395730"/>
                  <wp:effectExtent l="0" t="0" r="2540" b="0"/>
                  <wp:wrapSquare wrapText="bothSides"/>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731510" cy="1395730"/>
                          </a:xfrm>
                          <a:prstGeom prst="rect">
                            <a:avLst/>
                          </a:prstGeom>
                        </pic:spPr>
                      </pic:pic>
                    </a:graphicData>
                  </a:graphic>
                  <wp14:sizeRelH relativeFrom="page">
                    <wp14:pctWidth>0</wp14:pctWidth>
                  </wp14:sizeRelH>
                  <wp14:sizeRelV relativeFrom="page">
                    <wp14:pctHeight>0</wp14:pctHeight>
                  </wp14:sizeRelV>
                </wp:anchor>
              </w:drawing>
            </w:r>
          </w:p>
          <w:p w14:paraId="234A9A31" w14:textId="38450463" w:rsidR="00DF3C87" w:rsidRPr="000749B3" w:rsidRDefault="00DF3C87" w:rsidP="00FF7DE6">
            <w:pPr>
              <w:spacing w:after="0" w:line="240" w:lineRule="auto"/>
              <w:rPr>
                <w:rFonts w:ascii="Arial" w:eastAsia="Times New Roman" w:hAnsi="Arial" w:cs="Arial"/>
                <w:color w:val="000000"/>
                <w:sz w:val="24"/>
                <w:szCs w:val="24"/>
                <w:lang w:eastAsia="es-PE"/>
              </w:rPr>
            </w:pPr>
          </w:p>
        </w:tc>
      </w:tr>
      <w:tr w:rsidR="00DF3C87" w:rsidRPr="000749B3" w14:paraId="14DE7A96" w14:textId="77777777" w:rsidTr="001C4B26">
        <w:trPr>
          <w:trHeight w:val="870"/>
        </w:trPr>
        <w:tc>
          <w:tcPr>
            <w:tcW w:w="9026" w:type="dxa"/>
            <w:tcBorders>
              <w:top w:val="nil"/>
              <w:left w:val="nil"/>
              <w:bottom w:val="nil"/>
              <w:right w:val="nil"/>
            </w:tcBorders>
            <w:shd w:val="clear" w:color="auto" w:fill="auto"/>
            <w:noWrap/>
            <w:vAlign w:val="bottom"/>
            <w:hideMark/>
          </w:tcPr>
          <w:p w14:paraId="1F96014C" w14:textId="58A156A5" w:rsidR="00DF3C87" w:rsidRDefault="00DF3C87" w:rsidP="00FF7DE6">
            <w:pPr>
              <w:spacing w:after="0" w:line="240" w:lineRule="auto"/>
              <w:rPr>
                <w:rFonts w:ascii="Arial" w:eastAsia="Times New Roman" w:hAnsi="Arial" w:cs="Arial"/>
                <w:color w:val="000000"/>
                <w:sz w:val="24"/>
                <w:szCs w:val="24"/>
                <w:lang w:eastAsia="es-PE"/>
              </w:rPr>
            </w:pPr>
          </w:p>
          <w:p w14:paraId="7D487872" w14:textId="4085E27D" w:rsidR="00847CAA" w:rsidRDefault="00295749" w:rsidP="00FF7DE6">
            <w:pPr>
              <w:spacing w:after="0" w:line="240" w:lineRule="auto"/>
              <w:rPr>
                <w:rFonts w:ascii="Arial" w:eastAsia="Times New Roman" w:hAnsi="Arial" w:cs="Arial"/>
                <w:color w:val="000000"/>
                <w:sz w:val="24"/>
                <w:szCs w:val="24"/>
                <w:lang w:eastAsia="es-PE"/>
              </w:rPr>
            </w:pPr>
            <w:r>
              <w:rPr>
                <w:noProof/>
                <w:lang w:eastAsia="es-PE"/>
              </w:rPr>
              <mc:AlternateContent>
                <mc:Choice Requires="wps">
                  <w:drawing>
                    <wp:anchor distT="0" distB="0" distL="114300" distR="114300" simplePos="0" relativeHeight="251817984" behindDoc="0" locked="0" layoutInCell="1" allowOverlap="1" wp14:anchorId="16E3EF00" wp14:editId="09126F5F">
                      <wp:simplePos x="0" y="0"/>
                      <wp:positionH relativeFrom="column">
                        <wp:posOffset>-3448050</wp:posOffset>
                      </wp:positionH>
                      <wp:positionV relativeFrom="paragraph">
                        <wp:posOffset>41275</wp:posOffset>
                      </wp:positionV>
                      <wp:extent cx="3324225" cy="635"/>
                      <wp:effectExtent l="0" t="0" r="9525" b="0"/>
                      <wp:wrapSquare wrapText="bothSides"/>
                      <wp:docPr id="175" name="Cuadro de texto 175"/>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14:paraId="0149D837" w14:textId="599291EB" w:rsidR="007C404F" w:rsidRPr="00956A7E" w:rsidRDefault="007C404F" w:rsidP="00295749">
                                  <w:pPr>
                                    <w:pStyle w:val="Descripcin"/>
                                    <w:rPr>
                                      <w:rFonts w:ascii="Arial" w:eastAsia="Times New Roman" w:hAnsi="Arial" w:cs="Arial"/>
                                      <w:noProof/>
                                      <w:color w:val="000000"/>
                                      <w:sz w:val="24"/>
                                      <w:szCs w:val="24"/>
                                    </w:rPr>
                                  </w:pPr>
                                  <w:r w:rsidRPr="00956A7E">
                                    <w:t>Ilustración 25. Implementación _Módulo Modificación de los pag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6E3EF00" id="Cuadro de texto 175" o:spid="_x0000_s1057" type="#_x0000_t202" style="position:absolute;margin-left:-271.5pt;margin-top:3.25pt;width:261.75pt;height:.0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" stroked="f">
                      <v:textbox style="mso-fit-shape-to-text:t" inset="0,0,0,0">
                        <w:txbxContent>
                          <w:p w14:paraId="0149D837" w14:textId="599291EB" w:rsidR="007C404F" w:rsidRPr="00956A7E" w:rsidRDefault="007C404F" w:rsidP="00295749">
                            <w:pPr>
                              <w:pStyle w:val="Descripcin"/>
                              <w:rPr>
                                <w:rFonts w:ascii="Arial" w:eastAsia="Times New Roman" w:hAnsi="Arial" w:cs="Arial"/>
                                <w:noProof/>
                                <w:color w:val="000000"/>
                                <w:sz w:val="24"/>
                                <w:szCs w:val="24"/>
                              </w:rPr>
                            </w:pPr>
                            <w:r w:rsidRPr="00956A7E">
                              <w:t>Ilustración 25. Implementación _Módulo Modificación de los pagos</w:t>
                            </w:r>
                          </w:p>
                        </w:txbxContent>
                      </v:textbox>
                      <w10:wrap type="square"/>
                    </v:shape>
                  </w:pict>
                </mc:Fallback>
              </mc:AlternateContent>
            </w:r>
          </w:p>
          <w:p w14:paraId="03CF251D" w14:textId="34D6B978" w:rsidR="00847CAA" w:rsidRDefault="00847CAA" w:rsidP="00FF7DE6">
            <w:pPr>
              <w:spacing w:after="0" w:line="240" w:lineRule="auto"/>
              <w:rPr>
                <w:rFonts w:ascii="Arial" w:eastAsia="Times New Roman" w:hAnsi="Arial" w:cs="Arial"/>
                <w:color w:val="000000"/>
                <w:sz w:val="24"/>
                <w:szCs w:val="24"/>
                <w:lang w:eastAsia="es-PE"/>
              </w:rPr>
            </w:pPr>
          </w:p>
          <w:p w14:paraId="7D1303BE" w14:textId="00A1F7F8" w:rsidR="00847CAA" w:rsidRDefault="00847CAA" w:rsidP="00FF7DE6">
            <w:pPr>
              <w:spacing w:after="0" w:line="240" w:lineRule="auto"/>
              <w:rPr>
                <w:rFonts w:ascii="Arial" w:eastAsia="Times New Roman" w:hAnsi="Arial" w:cs="Arial"/>
                <w:color w:val="000000"/>
                <w:sz w:val="24"/>
                <w:szCs w:val="24"/>
                <w:lang w:eastAsia="es-PE"/>
              </w:rPr>
            </w:pPr>
          </w:p>
          <w:p w14:paraId="60B28EAD" w14:textId="61546C16" w:rsidR="00182412" w:rsidRDefault="00182412" w:rsidP="00FF7DE6">
            <w:pPr>
              <w:spacing w:after="0" w:line="240" w:lineRule="auto"/>
              <w:rPr>
                <w:rFonts w:ascii="Arial" w:eastAsia="Times New Roman" w:hAnsi="Arial" w:cs="Arial"/>
                <w:color w:val="000000"/>
                <w:sz w:val="24"/>
                <w:szCs w:val="24"/>
                <w:lang w:eastAsia="es-PE"/>
              </w:rPr>
            </w:pPr>
          </w:p>
          <w:p w14:paraId="6F519367" w14:textId="7DAE0248" w:rsidR="00182412" w:rsidRDefault="00182412" w:rsidP="00FF7DE6">
            <w:pPr>
              <w:spacing w:after="0" w:line="240" w:lineRule="auto"/>
              <w:rPr>
                <w:rFonts w:ascii="Arial" w:eastAsia="Times New Roman" w:hAnsi="Arial" w:cs="Arial"/>
                <w:color w:val="000000"/>
                <w:sz w:val="24"/>
                <w:szCs w:val="24"/>
                <w:lang w:eastAsia="es-PE"/>
              </w:rPr>
            </w:pPr>
          </w:p>
          <w:p w14:paraId="75EBD887" w14:textId="73DEBB69" w:rsidR="00182412" w:rsidRDefault="00182412" w:rsidP="00FF7DE6">
            <w:pPr>
              <w:spacing w:after="0" w:line="240" w:lineRule="auto"/>
              <w:rPr>
                <w:rFonts w:ascii="Arial" w:eastAsia="Times New Roman" w:hAnsi="Arial" w:cs="Arial"/>
                <w:color w:val="000000"/>
                <w:sz w:val="24"/>
                <w:szCs w:val="24"/>
                <w:lang w:eastAsia="es-PE"/>
              </w:rPr>
            </w:pPr>
          </w:p>
          <w:p w14:paraId="42C89B76" w14:textId="25EFF642" w:rsidR="00182412" w:rsidRDefault="00182412" w:rsidP="00FF7DE6">
            <w:pPr>
              <w:spacing w:after="0" w:line="240" w:lineRule="auto"/>
              <w:rPr>
                <w:rFonts w:ascii="Arial" w:eastAsia="Times New Roman" w:hAnsi="Arial" w:cs="Arial"/>
                <w:color w:val="000000"/>
                <w:sz w:val="24"/>
                <w:szCs w:val="24"/>
                <w:lang w:eastAsia="es-PE"/>
              </w:rPr>
            </w:pPr>
          </w:p>
          <w:p w14:paraId="1CB0C244" w14:textId="77777777" w:rsidR="00847CAA" w:rsidRPr="000749B3" w:rsidRDefault="00847CAA" w:rsidP="00FF7DE6">
            <w:pPr>
              <w:spacing w:after="0" w:line="240" w:lineRule="auto"/>
              <w:rPr>
                <w:rFonts w:ascii="Arial" w:eastAsia="Times New Roman" w:hAnsi="Arial" w:cs="Arial"/>
                <w:color w:val="000000"/>
                <w:sz w:val="24"/>
                <w:szCs w:val="24"/>
                <w:lang w:eastAsia="es-PE"/>
              </w:rPr>
            </w:pPr>
          </w:p>
          <w:p w14:paraId="58BC7AE7" w14:textId="77777777" w:rsidR="00DF3C87" w:rsidRPr="000749B3" w:rsidRDefault="00DF3C87" w:rsidP="00FF7DE6">
            <w:pPr>
              <w:spacing w:after="0" w:line="240" w:lineRule="auto"/>
              <w:rPr>
                <w:rFonts w:ascii="Arial" w:eastAsia="Times New Roman" w:hAnsi="Arial" w:cs="Arial"/>
                <w:color w:val="000000"/>
                <w:sz w:val="24"/>
                <w:szCs w:val="24"/>
                <w:lang w:eastAsia="es-PE"/>
              </w:rPr>
            </w:pPr>
            <w:r w:rsidRPr="000749B3">
              <w:rPr>
                <w:rFonts w:ascii="Arial" w:eastAsia="Times New Roman" w:hAnsi="Arial" w:cs="Arial"/>
                <w:color w:val="000000"/>
                <w:sz w:val="24"/>
                <w:szCs w:val="24"/>
                <w:lang w:eastAsia="es-PE"/>
              </w:rPr>
              <w:t>3.13.11 Módulo Asignar sección</w:t>
            </w:r>
          </w:p>
          <w:p w14:paraId="51C3E388" w14:textId="0DE80DB8" w:rsidR="00DF3C87" w:rsidRPr="000749B3" w:rsidRDefault="007B34AE" w:rsidP="00FF7DE6">
            <w:pPr>
              <w:spacing w:after="0" w:line="240" w:lineRule="auto"/>
              <w:rPr>
                <w:rFonts w:ascii="Arial" w:eastAsia="Times New Roman" w:hAnsi="Arial" w:cs="Arial"/>
                <w:color w:val="000000"/>
                <w:sz w:val="24"/>
                <w:szCs w:val="24"/>
                <w:lang w:eastAsia="es-PE"/>
              </w:rPr>
            </w:pPr>
            <w:r w:rsidRPr="000749B3">
              <w:rPr>
                <w:rFonts w:ascii="Arial" w:hAnsi="Arial" w:cs="Arial"/>
                <w:noProof/>
                <w:sz w:val="24"/>
                <w:szCs w:val="24"/>
                <w:lang w:eastAsia="es-PE"/>
              </w:rPr>
              <w:drawing>
                <wp:anchor distT="0" distB="0" distL="114300" distR="114300" simplePos="0" relativeHeight="251732992" behindDoc="0" locked="0" layoutInCell="1" allowOverlap="1" wp14:anchorId="40FEDE28" wp14:editId="6678F576">
                  <wp:simplePos x="0" y="0"/>
                  <wp:positionH relativeFrom="column">
                    <wp:posOffset>-44450</wp:posOffset>
                  </wp:positionH>
                  <wp:positionV relativeFrom="paragraph">
                    <wp:posOffset>220980</wp:posOffset>
                  </wp:positionV>
                  <wp:extent cx="5595620" cy="1807845"/>
                  <wp:effectExtent l="0" t="0" r="5080" b="1905"/>
                  <wp:wrapSquare wrapText="bothSides"/>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595620" cy="1807845"/>
                          </a:xfrm>
                          <a:prstGeom prst="rect">
                            <a:avLst/>
                          </a:prstGeom>
                        </pic:spPr>
                      </pic:pic>
                    </a:graphicData>
                  </a:graphic>
                  <wp14:sizeRelH relativeFrom="page">
                    <wp14:pctWidth>0</wp14:pctWidth>
                  </wp14:sizeRelH>
                  <wp14:sizeRelV relativeFrom="page">
                    <wp14:pctHeight>0</wp14:pctHeight>
                  </wp14:sizeRelV>
                </wp:anchor>
              </w:drawing>
            </w:r>
          </w:p>
          <w:p w14:paraId="62FCBCA9" w14:textId="0426868D" w:rsidR="00DF3C87" w:rsidRPr="000749B3" w:rsidRDefault="00DF3C87" w:rsidP="00FF7DE6">
            <w:pPr>
              <w:spacing w:after="0" w:line="240" w:lineRule="auto"/>
              <w:rPr>
                <w:rFonts w:ascii="Arial" w:eastAsia="Times New Roman" w:hAnsi="Arial" w:cs="Arial"/>
                <w:color w:val="000000"/>
                <w:sz w:val="24"/>
                <w:szCs w:val="24"/>
                <w:lang w:eastAsia="es-PE"/>
              </w:rPr>
            </w:pPr>
          </w:p>
        </w:tc>
      </w:tr>
      <w:tr w:rsidR="00722FD6" w:rsidRPr="000749B3" w14:paraId="4B858C4E" w14:textId="77777777" w:rsidTr="001C4B26">
        <w:trPr>
          <w:trHeight w:val="870"/>
        </w:trPr>
        <w:tc>
          <w:tcPr>
            <w:tcW w:w="9026" w:type="dxa"/>
            <w:tcBorders>
              <w:top w:val="nil"/>
              <w:left w:val="nil"/>
              <w:bottom w:val="nil"/>
              <w:right w:val="nil"/>
            </w:tcBorders>
            <w:shd w:val="clear" w:color="auto" w:fill="auto"/>
            <w:noWrap/>
            <w:vAlign w:val="bottom"/>
          </w:tcPr>
          <w:p w14:paraId="308DD087" w14:textId="7C8DFF4B" w:rsidR="00722FD6" w:rsidRDefault="00ED6CC6" w:rsidP="00FF7DE6">
            <w:pPr>
              <w:spacing w:after="0" w:line="240" w:lineRule="auto"/>
              <w:rPr>
                <w:rFonts w:ascii="Arial" w:eastAsia="Times New Roman" w:hAnsi="Arial" w:cs="Arial"/>
                <w:color w:val="000000"/>
                <w:sz w:val="24"/>
                <w:szCs w:val="24"/>
                <w:lang w:eastAsia="es-PE"/>
              </w:rPr>
            </w:pPr>
            <w:r>
              <w:rPr>
                <w:noProof/>
                <w:lang w:eastAsia="es-PE"/>
              </w:rPr>
              <w:lastRenderedPageBreak/>
              <mc:AlternateContent>
                <mc:Choice Requires="wps">
                  <w:drawing>
                    <wp:anchor distT="0" distB="0" distL="114300" distR="114300" simplePos="0" relativeHeight="251821056" behindDoc="0" locked="0" layoutInCell="1" allowOverlap="1" wp14:anchorId="4C208F8C" wp14:editId="77E8CDEC">
                      <wp:simplePos x="0" y="0"/>
                      <wp:positionH relativeFrom="column">
                        <wp:posOffset>-3514725</wp:posOffset>
                      </wp:positionH>
                      <wp:positionV relativeFrom="paragraph">
                        <wp:posOffset>-189230</wp:posOffset>
                      </wp:positionV>
                      <wp:extent cx="3762375" cy="635"/>
                      <wp:effectExtent l="0" t="0" r="0" b="0"/>
                      <wp:wrapSquare wrapText="bothSides"/>
                      <wp:docPr id="177" name="Cuadro de texto 177"/>
                      <wp:cNvGraphicFramePr/>
                      <a:graphic xmlns:a="http://schemas.openxmlformats.org/drawingml/2006/main">
                        <a:graphicData uri="http://schemas.microsoft.com/office/word/2010/wordprocessingShape">
                          <wps:wsp>
                            <wps:cNvSpPr txBox="1"/>
                            <wps:spPr>
                              <a:xfrm>
                                <a:off x="0" y="0"/>
                                <a:ext cx="3762375" cy="635"/>
                              </a:xfrm>
                              <a:prstGeom prst="rect">
                                <a:avLst/>
                              </a:prstGeom>
                              <a:solidFill>
                                <a:prstClr val="white"/>
                              </a:solidFill>
                              <a:ln>
                                <a:noFill/>
                              </a:ln>
                            </wps:spPr>
                            <wps:txbx>
                              <w:txbxContent>
                                <w:p w14:paraId="5CC62A31" w14:textId="5A0EC2CD" w:rsidR="007C404F" w:rsidRPr="00E21802" w:rsidRDefault="007C404F" w:rsidP="00ED6CC6">
                                  <w:pPr>
                                    <w:pStyle w:val="Descripcin"/>
                                    <w:rPr>
                                      <w:rFonts w:ascii="Arial" w:eastAsia="Times New Roman" w:hAnsi="Arial" w:cs="Arial"/>
                                      <w:noProof/>
                                      <w:color w:val="000000"/>
                                      <w:sz w:val="24"/>
                                      <w:szCs w:val="24"/>
                                    </w:rPr>
                                  </w:pPr>
                                  <w:r>
                                    <w:t xml:space="preserve">Ilustración 26. </w:t>
                                  </w:r>
                                  <w:bookmarkStart w:id="77" w:name="_Hlk40428587"/>
                                  <w:r w:rsidRPr="007C20B9">
                                    <w:t>Implementación _Módulo Asignar sección</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C208F8C" id="Cuadro de texto 177" o:spid="_x0000_s1058" type="#_x0000_t202" style="position:absolute;margin-left:-276.75pt;margin-top:-14.9pt;width:296.25pt;height:.0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" stroked="f">
                      <v:textbox style="mso-fit-shape-to-text:t" inset="0,0,0,0">
                        <w:txbxContent>
                          <w:p w14:paraId="5CC62A31" w14:textId="5A0EC2CD" w:rsidR="007C404F" w:rsidRPr="00E21802" w:rsidRDefault="007C404F" w:rsidP="00ED6CC6">
                            <w:pPr>
                              <w:pStyle w:val="Descripcin"/>
                              <w:rPr>
                                <w:rFonts w:ascii="Arial" w:eastAsia="Times New Roman" w:hAnsi="Arial" w:cs="Arial"/>
                                <w:noProof/>
                                <w:color w:val="000000"/>
                                <w:sz w:val="24"/>
                                <w:szCs w:val="24"/>
                              </w:rPr>
                            </w:pPr>
                            <w:r>
                              <w:t xml:space="preserve">Ilustración 26. </w:t>
                            </w:r>
                            <w:bookmarkStart w:id="78" w:name="_Hlk40428587"/>
                            <w:r w:rsidRPr="007C20B9">
                              <w:t>Implementación _Módulo Asignar sección</w:t>
                            </w:r>
                            <w:bookmarkEnd w:id="78"/>
                          </w:p>
                        </w:txbxContent>
                      </v:textbox>
                      <w10:wrap type="square"/>
                    </v:shape>
                  </w:pict>
                </mc:Fallback>
              </mc:AlternateContent>
            </w:r>
          </w:p>
        </w:tc>
      </w:tr>
      <w:tr w:rsidR="00DF3C87" w:rsidRPr="000749B3" w14:paraId="098B9154" w14:textId="77777777" w:rsidTr="001C4B26">
        <w:trPr>
          <w:trHeight w:val="870"/>
        </w:trPr>
        <w:tc>
          <w:tcPr>
            <w:tcW w:w="9026" w:type="dxa"/>
            <w:tcBorders>
              <w:top w:val="nil"/>
              <w:left w:val="nil"/>
              <w:bottom w:val="nil"/>
              <w:right w:val="nil"/>
            </w:tcBorders>
            <w:shd w:val="clear" w:color="auto" w:fill="auto"/>
            <w:noWrap/>
            <w:vAlign w:val="bottom"/>
            <w:hideMark/>
          </w:tcPr>
          <w:p w14:paraId="36118224" w14:textId="305B490E" w:rsidR="00DF3C87" w:rsidRPr="000749B3" w:rsidRDefault="00DF3C87" w:rsidP="00FF7DE6">
            <w:pPr>
              <w:spacing w:after="0" w:line="240" w:lineRule="auto"/>
              <w:rPr>
                <w:rFonts w:ascii="Arial" w:eastAsia="Times New Roman" w:hAnsi="Arial" w:cs="Arial"/>
                <w:color w:val="000000"/>
                <w:sz w:val="24"/>
                <w:szCs w:val="24"/>
                <w:lang w:eastAsia="es-PE"/>
              </w:rPr>
            </w:pPr>
            <w:r w:rsidRPr="000749B3">
              <w:rPr>
                <w:rFonts w:ascii="Arial" w:eastAsia="Times New Roman" w:hAnsi="Arial" w:cs="Arial"/>
                <w:color w:val="000000"/>
                <w:sz w:val="24"/>
                <w:szCs w:val="24"/>
                <w:lang w:eastAsia="es-PE"/>
              </w:rPr>
              <w:t>3.13.12 Botón Descargar en PDF</w:t>
            </w:r>
          </w:p>
          <w:p w14:paraId="58BA7B04" w14:textId="77777777" w:rsidR="00DF3C87" w:rsidRPr="000749B3" w:rsidRDefault="00DF3C87" w:rsidP="00FF7DE6">
            <w:pPr>
              <w:spacing w:after="0" w:line="240" w:lineRule="auto"/>
              <w:rPr>
                <w:rFonts w:ascii="Arial" w:eastAsia="Times New Roman" w:hAnsi="Arial" w:cs="Arial"/>
                <w:color w:val="000000"/>
                <w:sz w:val="24"/>
                <w:szCs w:val="24"/>
                <w:lang w:eastAsia="es-PE"/>
              </w:rPr>
            </w:pPr>
          </w:p>
          <w:p w14:paraId="050E1D6D" w14:textId="77777777" w:rsidR="00DF3C87" w:rsidRPr="000749B3" w:rsidRDefault="00DF3C87" w:rsidP="00F2207E">
            <w:pPr>
              <w:keepNext/>
              <w:spacing w:after="0" w:line="240" w:lineRule="auto"/>
              <w:rPr>
                <w:rFonts w:ascii="Arial" w:eastAsia="Times New Roman" w:hAnsi="Arial" w:cs="Arial"/>
                <w:color w:val="000000"/>
                <w:sz w:val="24"/>
                <w:szCs w:val="24"/>
                <w:lang w:eastAsia="es-PE"/>
              </w:rPr>
            </w:pPr>
            <w:r w:rsidRPr="000749B3">
              <w:rPr>
                <w:rFonts w:ascii="Arial" w:hAnsi="Arial" w:cs="Arial"/>
                <w:noProof/>
                <w:sz w:val="24"/>
                <w:szCs w:val="24"/>
                <w:lang w:eastAsia="es-PE"/>
              </w:rPr>
              <w:drawing>
                <wp:anchor distT="0" distB="0" distL="114300" distR="114300" simplePos="0" relativeHeight="251734016" behindDoc="0" locked="0" layoutInCell="1" allowOverlap="1" wp14:anchorId="0F39E8E1" wp14:editId="3BA7B9F5">
                  <wp:simplePos x="0" y="0"/>
                  <wp:positionH relativeFrom="column">
                    <wp:posOffset>-2093595</wp:posOffset>
                  </wp:positionH>
                  <wp:positionV relativeFrom="paragraph">
                    <wp:posOffset>4445</wp:posOffset>
                  </wp:positionV>
                  <wp:extent cx="2000885" cy="1715135"/>
                  <wp:effectExtent l="0" t="0" r="0" b="0"/>
                  <wp:wrapSquare wrapText="bothSides"/>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000885" cy="1715135"/>
                          </a:xfrm>
                          <a:prstGeom prst="rect">
                            <a:avLst/>
                          </a:prstGeom>
                        </pic:spPr>
                      </pic:pic>
                    </a:graphicData>
                  </a:graphic>
                  <wp14:sizeRelH relativeFrom="page">
                    <wp14:pctWidth>0</wp14:pctWidth>
                  </wp14:sizeRelH>
                  <wp14:sizeRelV relativeFrom="page">
                    <wp14:pctHeight>0</wp14:pctHeight>
                  </wp14:sizeRelV>
                </wp:anchor>
              </w:drawing>
            </w:r>
          </w:p>
        </w:tc>
      </w:tr>
    </w:tbl>
    <w:p w14:paraId="38B3CBF2" w14:textId="7AF4A50C" w:rsidR="00DF3C87" w:rsidRDefault="00A85078" w:rsidP="00DF3C87">
      <w:pPr>
        <w:rPr>
          <w:rFonts w:ascii="Arial" w:hAnsi="Arial" w:cs="Arial"/>
          <w:b/>
          <w:sz w:val="24"/>
          <w:szCs w:val="24"/>
        </w:rPr>
      </w:pPr>
      <w:r>
        <w:rPr>
          <w:noProof/>
          <w:lang w:eastAsia="es-PE"/>
        </w:rPr>
        <mc:AlternateContent>
          <mc:Choice Requires="wps">
            <w:drawing>
              <wp:anchor distT="0" distB="0" distL="114300" distR="114300" simplePos="0" relativeHeight="251824128" behindDoc="0" locked="0" layoutInCell="1" allowOverlap="1" wp14:anchorId="6514804F" wp14:editId="236978F3">
                <wp:simplePos x="0" y="0"/>
                <wp:positionH relativeFrom="column">
                  <wp:posOffset>-19050</wp:posOffset>
                </wp:positionH>
                <wp:positionV relativeFrom="paragraph">
                  <wp:posOffset>162560</wp:posOffset>
                </wp:positionV>
                <wp:extent cx="2686050" cy="635"/>
                <wp:effectExtent l="0" t="0" r="0" b="0"/>
                <wp:wrapSquare wrapText="bothSides"/>
                <wp:docPr id="180" name="Cuadro de texto 180"/>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07E09375" w14:textId="4A9CE868" w:rsidR="007C404F" w:rsidRPr="00956A7E" w:rsidRDefault="007C404F" w:rsidP="00A85078">
                            <w:pPr>
                              <w:pStyle w:val="Descripcin"/>
                              <w:rPr>
                                <w:rFonts w:ascii="Arial" w:hAnsi="Arial" w:cs="Arial"/>
                                <w:b/>
                                <w:noProof/>
                                <w:sz w:val="24"/>
                                <w:szCs w:val="24"/>
                              </w:rPr>
                            </w:pPr>
                            <w:r w:rsidRPr="00956A7E">
                              <w:t xml:space="preserve">Ilustración 27. </w:t>
                            </w:r>
                            <w:bookmarkStart w:id="79" w:name="_Hlk40428616"/>
                            <w:r w:rsidRPr="00956A7E">
                              <w:t>Implementación _Botón Descargar en PDF</w:t>
                            </w:r>
                            <w:bookmarkEnd w:id="79"/>
                            <w:r w:rsidRPr="00956A7E">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14804F" id="Cuadro de texto 180" o:spid="_x0000_s1059" type="#_x0000_t202" style="position:absolute;margin-left:-1.5pt;margin-top:12.8pt;width:211.5pt;height:.05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" stroked="f">
                <v:textbox style="mso-fit-shape-to-text:t" inset="0,0,0,0">
                  <w:txbxContent>
                    <w:p w14:paraId="07E09375" w14:textId="4A9CE868" w:rsidR="007C404F" w:rsidRPr="00956A7E" w:rsidRDefault="007C404F" w:rsidP="00A85078">
                      <w:pPr>
                        <w:pStyle w:val="Descripcin"/>
                        <w:rPr>
                          <w:rFonts w:ascii="Arial" w:hAnsi="Arial" w:cs="Arial"/>
                          <w:b/>
                          <w:noProof/>
                          <w:sz w:val="24"/>
                          <w:szCs w:val="24"/>
                        </w:rPr>
                      </w:pPr>
                      <w:r w:rsidRPr="00956A7E">
                        <w:t xml:space="preserve">Ilustración 27. </w:t>
                      </w:r>
                      <w:bookmarkStart w:id="80" w:name="_Hlk40428616"/>
                      <w:r w:rsidRPr="00956A7E">
                        <w:t>Implementación _Botón Descargar en PDF</w:t>
                      </w:r>
                      <w:bookmarkEnd w:id="80"/>
                      <w:r w:rsidRPr="00956A7E">
                        <w:t>.</w:t>
                      </w:r>
                    </w:p>
                  </w:txbxContent>
                </v:textbox>
                <w10:wrap type="square"/>
              </v:shape>
            </w:pict>
          </mc:Fallback>
        </mc:AlternateContent>
      </w:r>
    </w:p>
    <w:p w14:paraId="483A848B" w14:textId="72E29ED7" w:rsidR="00A278C3" w:rsidRDefault="00A278C3" w:rsidP="00DF3C87">
      <w:pPr>
        <w:rPr>
          <w:rFonts w:ascii="Arial" w:hAnsi="Arial" w:cs="Arial"/>
          <w:b/>
          <w:sz w:val="24"/>
          <w:szCs w:val="24"/>
        </w:rPr>
      </w:pPr>
    </w:p>
    <w:p w14:paraId="5D9217C3" w14:textId="48A68AD3" w:rsidR="00A278C3" w:rsidRDefault="00A278C3" w:rsidP="00DF3C87">
      <w:pPr>
        <w:rPr>
          <w:rFonts w:ascii="Arial" w:hAnsi="Arial" w:cs="Arial"/>
          <w:b/>
          <w:sz w:val="24"/>
          <w:szCs w:val="24"/>
        </w:rPr>
      </w:pPr>
    </w:p>
    <w:p w14:paraId="3828AB93" w14:textId="0B4B07F6" w:rsidR="00A278C3" w:rsidRDefault="00A278C3" w:rsidP="00DF3C87">
      <w:pPr>
        <w:rPr>
          <w:rFonts w:ascii="Arial" w:hAnsi="Arial" w:cs="Arial"/>
          <w:b/>
          <w:sz w:val="24"/>
          <w:szCs w:val="24"/>
        </w:rPr>
      </w:pPr>
    </w:p>
    <w:p w14:paraId="587D2EE0" w14:textId="557C1E4A" w:rsidR="00A278C3" w:rsidRDefault="00A278C3" w:rsidP="00DF3C87">
      <w:pPr>
        <w:rPr>
          <w:rFonts w:ascii="Arial" w:hAnsi="Arial" w:cs="Arial"/>
          <w:b/>
          <w:sz w:val="24"/>
          <w:szCs w:val="24"/>
        </w:rPr>
      </w:pPr>
    </w:p>
    <w:p w14:paraId="15A2F1B3" w14:textId="271F1A53" w:rsidR="00A278C3" w:rsidRDefault="00A278C3" w:rsidP="00DF3C87">
      <w:pPr>
        <w:rPr>
          <w:rFonts w:ascii="Arial" w:hAnsi="Arial" w:cs="Arial"/>
          <w:b/>
          <w:sz w:val="24"/>
          <w:szCs w:val="24"/>
        </w:rPr>
      </w:pPr>
    </w:p>
    <w:p w14:paraId="6F41A1C4" w14:textId="43E7BE36" w:rsidR="00A278C3" w:rsidRDefault="00A278C3" w:rsidP="00DF3C87">
      <w:pPr>
        <w:rPr>
          <w:rFonts w:ascii="Arial" w:hAnsi="Arial" w:cs="Arial"/>
          <w:b/>
          <w:sz w:val="24"/>
          <w:szCs w:val="24"/>
        </w:rPr>
      </w:pPr>
    </w:p>
    <w:p w14:paraId="2C78E793" w14:textId="3558B098" w:rsidR="00A278C3" w:rsidRDefault="00A278C3" w:rsidP="00DF3C87">
      <w:pPr>
        <w:rPr>
          <w:rFonts w:ascii="Arial" w:hAnsi="Arial" w:cs="Arial"/>
          <w:b/>
          <w:sz w:val="24"/>
          <w:szCs w:val="24"/>
        </w:rPr>
      </w:pPr>
    </w:p>
    <w:p w14:paraId="267B87EB" w14:textId="6C1A0DE5" w:rsidR="00A278C3" w:rsidRDefault="00A278C3" w:rsidP="00DF3C87">
      <w:pPr>
        <w:rPr>
          <w:rFonts w:ascii="Arial" w:hAnsi="Arial" w:cs="Arial"/>
          <w:b/>
          <w:sz w:val="24"/>
          <w:szCs w:val="24"/>
        </w:rPr>
      </w:pPr>
    </w:p>
    <w:p w14:paraId="2B4F01CC" w14:textId="77777777" w:rsidR="00A278C3" w:rsidRDefault="00A278C3" w:rsidP="00DF3C87">
      <w:pPr>
        <w:rPr>
          <w:rFonts w:ascii="Arial" w:hAnsi="Arial" w:cs="Arial"/>
          <w:b/>
          <w:sz w:val="24"/>
          <w:szCs w:val="24"/>
        </w:rPr>
      </w:pPr>
    </w:p>
    <w:p w14:paraId="7FF42011" w14:textId="77777777" w:rsidR="00A278C3" w:rsidRDefault="00A278C3" w:rsidP="00DF3C87">
      <w:pPr>
        <w:rPr>
          <w:rFonts w:ascii="Arial" w:hAnsi="Arial" w:cs="Arial"/>
          <w:b/>
          <w:sz w:val="24"/>
          <w:szCs w:val="24"/>
        </w:rPr>
      </w:pPr>
    </w:p>
    <w:p w14:paraId="4F7D6681" w14:textId="77777777" w:rsidR="00A278C3" w:rsidRDefault="00A278C3" w:rsidP="00DF3C87">
      <w:pPr>
        <w:rPr>
          <w:rFonts w:ascii="Arial" w:hAnsi="Arial" w:cs="Arial"/>
          <w:b/>
          <w:sz w:val="24"/>
          <w:szCs w:val="24"/>
        </w:rPr>
      </w:pPr>
    </w:p>
    <w:p w14:paraId="54C8B30D" w14:textId="77777777" w:rsidR="00A278C3" w:rsidRDefault="00A278C3" w:rsidP="00DF3C87">
      <w:pPr>
        <w:rPr>
          <w:rFonts w:ascii="Arial" w:hAnsi="Arial" w:cs="Arial"/>
          <w:b/>
          <w:sz w:val="24"/>
          <w:szCs w:val="24"/>
        </w:rPr>
      </w:pPr>
    </w:p>
    <w:p w14:paraId="704EC166" w14:textId="77777777" w:rsidR="00A278C3" w:rsidRDefault="00A278C3" w:rsidP="00DF3C87">
      <w:pPr>
        <w:rPr>
          <w:rFonts w:ascii="Arial" w:hAnsi="Arial" w:cs="Arial"/>
          <w:b/>
          <w:sz w:val="24"/>
          <w:szCs w:val="24"/>
        </w:rPr>
      </w:pPr>
    </w:p>
    <w:p w14:paraId="64A3CBAB" w14:textId="3289ECD0" w:rsidR="00DF3C87" w:rsidRPr="000749B3" w:rsidRDefault="00DF3C87" w:rsidP="00DF3C87">
      <w:pPr>
        <w:rPr>
          <w:rFonts w:ascii="Arial" w:hAnsi="Arial" w:cs="Arial"/>
          <w:b/>
          <w:sz w:val="24"/>
          <w:szCs w:val="24"/>
        </w:rPr>
      </w:pPr>
      <w:r w:rsidRPr="000749B3">
        <w:rPr>
          <w:rFonts w:ascii="Arial" w:hAnsi="Arial" w:cs="Arial"/>
          <w:b/>
          <w:sz w:val="24"/>
          <w:szCs w:val="24"/>
        </w:rPr>
        <w:t>PRUEBAS</w:t>
      </w:r>
    </w:p>
    <w:p w14:paraId="7AC94745" w14:textId="77777777" w:rsidR="00DF3C87" w:rsidRPr="00956A7E" w:rsidRDefault="001C4B26"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35040" behindDoc="0" locked="0" layoutInCell="1" allowOverlap="1" wp14:anchorId="2C95CB04" wp14:editId="099A1839">
            <wp:simplePos x="0" y="0"/>
            <wp:positionH relativeFrom="margin">
              <wp:align>right</wp:align>
            </wp:positionH>
            <wp:positionV relativeFrom="paragraph">
              <wp:posOffset>399288</wp:posOffset>
            </wp:positionV>
            <wp:extent cx="5731510" cy="4721225"/>
            <wp:effectExtent l="0" t="0" r="2540" b="3175"/>
            <wp:wrapSquare wrapText="bothSides"/>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731510" cy="4721225"/>
                    </a:xfrm>
                    <a:prstGeom prst="rect">
                      <a:avLst/>
                    </a:prstGeom>
                  </pic:spPr>
                </pic:pic>
              </a:graphicData>
            </a:graphic>
            <wp14:sizeRelH relativeFrom="page">
              <wp14:pctWidth>0</wp14:pctWidth>
            </wp14:sizeRelH>
            <wp14:sizeRelV relativeFrom="page">
              <wp14:pctHeight>0</wp14:pctHeight>
            </wp14:sizeRelV>
          </wp:anchor>
        </w:drawing>
      </w:r>
      <w:r w:rsidR="00DF3C87" w:rsidRPr="00956A7E">
        <w:rPr>
          <w:rFonts w:ascii="Arial" w:hAnsi="Arial" w:cs="Arial"/>
          <w:sz w:val="24"/>
          <w:szCs w:val="24"/>
        </w:rPr>
        <w:t>3.8 Cuadro de plan de pruebas del Módulo Matrícula y Pago</w:t>
      </w:r>
    </w:p>
    <w:p w14:paraId="16C00E57" w14:textId="77777777" w:rsidR="00DF3C87" w:rsidRPr="00956A7E" w:rsidRDefault="00DF3C87" w:rsidP="00DF3C87">
      <w:pPr>
        <w:rPr>
          <w:rFonts w:ascii="Arial" w:hAnsi="Arial" w:cs="Arial"/>
          <w:sz w:val="24"/>
          <w:szCs w:val="24"/>
        </w:rPr>
      </w:pPr>
    </w:p>
    <w:p w14:paraId="60F2E536" w14:textId="31BDB3D1" w:rsidR="00DF3C87" w:rsidRPr="00956A7E" w:rsidRDefault="00E13552" w:rsidP="00E13552">
      <w:pPr>
        <w:pStyle w:val="Descripcin"/>
        <w:rPr>
          <w:rFonts w:ascii="Arial" w:hAnsi="Arial" w:cs="Arial"/>
          <w:sz w:val="24"/>
          <w:szCs w:val="24"/>
        </w:rPr>
      </w:pPr>
      <w:r w:rsidRPr="00956A7E">
        <w:t>Ilustración 2</w:t>
      </w:r>
      <w:r w:rsidR="00133A34" w:rsidRPr="00956A7E">
        <w:t>8</w:t>
      </w:r>
      <w:r w:rsidRPr="00956A7E">
        <w:t>.</w:t>
      </w:r>
      <w:r w:rsidR="00EB28A0" w:rsidRPr="00956A7E">
        <w:t xml:space="preserve"> </w:t>
      </w:r>
      <w:r w:rsidRPr="00956A7E">
        <w:t>Pruebas_ Cuadro de pruebas para el incremento 1</w:t>
      </w:r>
    </w:p>
    <w:p w14:paraId="61503F01" w14:textId="77777777" w:rsidR="00DF3C87" w:rsidRPr="00956A7E" w:rsidRDefault="00071B58" w:rsidP="00DF3C87">
      <w:pPr>
        <w:rPr>
          <w:rFonts w:ascii="Arial" w:hAnsi="Arial" w:cs="Arial"/>
          <w:sz w:val="24"/>
          <w:szCs w:val="24"/>
        </w:rPr>
      </w:pPr>
      <w:r w:rsidRPr="000749B3">
        <w:rPr>
          <w:rFonts w:ascii="Arial" w:hAnsi="Arial" w:cs="Arial"/>
          <w:noProof/>
          <w:sz w:val="24"/>
          <w:szCs w:val="24"/>
          <w:lang w:eastAsia="es-PE"/>
        </w:rPr>
        <w:lastRenderedPageBreak/>
        <w:drawing>
          <wp:anchor distT="0" distB="0" distL="114300" distR="114300" simplePos="0" relativeHeight="251737088" behindDoc="1" locked="0" layoutInCell="1" allowOverlap="1" wp14:anchorId="779FE5EC" wp14:editId="4C4476CF">
            <wp:simplePos x="0" y="0"/>
            <wp:positionH relativeFrom="margin">
              <wp:posOffset>197511</wp:posOffset>
            </wp:positionH>
            <wp:positionV relativeFrom="paragraph">
              <wp:posOffset>328676</wp:posOffset>
            </wp:positionV>
            <wp:extent cx="5311140" cy="3627755"/>
            <wp:effectExtent l="0" t="0" r="3810" b="0"/>
            <wp:wrapTight wrapText="bothSides">
              <wp:wrapPolygon edited="0">
                <wp:start x="0" y="0"/>
                <wp:lineTo x="0" y="21437"/>
                <wp:lineTo x="21538" y="21437"/>
                <wp:lineTo x="21538" y="0"/>
                <wp:lineTo x="0" y="0"/>
              </wp:wrapPolygon>
            </wp:wrapTight>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311140" cy="3627755"/>
                    </a:xfrm>
                    <a:prstGeom prst="rect">
                      <a:avLst/>
                    </a:prstGeom>
                  </pic:spPr>
                </pic:pic>
              </a:graphicData>
            </a:graphic>
            <wp14:sizeRelH relativeFrom="page">
              <wp14:pctWidth>0</wp14:pctWidth>
            </wp14:sizeRelH>
            <wp14:sizeRelV relativeFrom="page">
              <wp14:pctHeight>0</wp14:pctHeight>
            </wp14:sizeRelV>
          </wp:anchor>
        </w:drawing>
      </w:r>
      <w:r w:rsidR="00DF3C87" w:rsidRPr="00956A7E">
        <w:rPr>
          <w:rFonts w:ascii="Arial" w:hAnsi="Arial" w:cs="Arial"/>
          <w:sz w:val="24"/>
          <w:szCs w:val="24"/>
        </w:rPr>
        <w:t>3.9 Cuadro de plan de pruebas de modificaciones del Módulo Matrícula y Pago</w:t>
      </w:r>
    </w:p>
    <w:p w14:paraId="04469415" w14:textId="60D83D04" w:rsidR="00071B58" w:rsidRPr="00956A7E" w:rsidRDefault="00EB28A0" w:rsidP="00EB28A0">
      <w:pPr>
        <w:pStyle w:val="Descripcin"/>
        <w:rPr>
          <w:rFonts w:ascii="Arial" w:hAnsi="Arial" w:cs="Arial"/>
          <w:sz w:val="24"/>
          <w:szCs w:val="24"/>
        </w:rPr>
      </w:pPr>
      <w:r w:rsidRPr="00956A7E">
        <w:t xml:space="preserve">Ilustración </w:t>
      </w:r>
      <w:r w:rsidR="00133A34" w:rsidRPr="00956A7E">
        <w:t>29</w:t>
      </w:r>
      <w:r w:rsidRPr="00956A7E">
        <w:t>. Pruebas_ Cuadro de pruebas para el incremento 2</w:t>
      </w:r>
    </w:p>
    <w:p w14:paraId="22ABAD24" w14:textId="77777777" w:rsidR="00DF3C87" w:rsidRPr="00956A7E" w:rsidRDefault="00DF3C87" w:rsidP="00DF3C87">
      <w:pPr>
        <w:rPr>
          <w:rFonts w:ascii="Arial" w:hAnsi="Arial" w:cs="Arial"/>
          <w:sz w:val="24"/>
          <w:szCs w:val="24"/>
        </w:rPr>
      </w:pPr>
      <w:r w:rsidRPr="00956A7E">
        <w:rPr>
          <w:rFonts w:ascii="Arial" w:hAnsi="Arial" w:cs="Arial"/>
          <w:sz w:val="24"/>
          <w:szCs w:val="24"/>
        </w:rPr>
        <w:t>3.10 Cuadro de plan de pruebas de eliminación de los registros Matrícula y Pago</w:t>
      </w:r>
    </w:p>
    <w:p w14:paraId="2F1E0ACE" w14:textId="77777777" w:rsidR="00DF3C87" w:rsidRPr="00956A7E" w:rsidRDefault="00071B58"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38112" behindDoc="0" locked="0" layoutInCell="1" allowOverlap="1" wp14:anchorId="798EC893" wp14:editId="75B1A663">
            <wp:simplePos x="0" y="0"/>
            <wp:positionH relativeFrom="margin">
              <wp:posOffset>226771</wp:posOffset>
            </wp:positionH>
            <wp:positionV relativeFrom="paragraph">
              <wp:posOffset>49174</wp:posOffset>
            </wp:positionV>
            <wp:extent cx="4044950" cy="3808095"/>
            <wp:effectExtent l="0" t="0" r="0" b="1905"/>
            <wp:wrapSquare wrapText="bothSides"/>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044950" cy="3808095"/>
                    </a:xfrm>
                    <a:prstGeom prst="rect">
                      <a:avLst/>
                    </a:prstGeom>
                  </pic:spPr>
                </pic:pic>
              </a:graphicData>
            </a:graphic>
            <wp14:sizeRelH relativeFrom="page">
              <wp14:pctWidth>0</wp14:pctWidth>
            </wp14:sizeRelH>
            <wp14:sizeRelV relativeFrom="page">
              <wp14:pctHeight>0</wp14:pctHeight>
            </wp14:sizeRelV>
          </wp:anchor>
        </w:drawing>
      </w:r>
    </w:p>
    <w:p w14:paraId="2E915AAD" w14:textId="77777777" w:rsidR="00071B58" w:rsidRPr="00956A7E" w:rsidRDefault="00071B58" w:rsidP="00DF3C87">
      <w:pPr>
        <w:rPr>
          <w:rFonts w:ascii="Arial" w:hAnsi="Arial" w:cs="Arial"/>
          <w:sz w:val="24"/>
          <w:szCs w:val="24"/>
        </w:rPr>
      </w:pPr>
    </w:p>
    <w:p w14:paraId="19507086" w14:textId="77777777" w:rsidR="00071B58" w:rsidRPr="00956A7E" w:rsidRDefault="00071B58" w:rsidP="00DF3C87">
      <w:pPr>
        <w:rPr>
          <w:rFonts w:ascii="Arial" w:hAnsi="Arial" w:cs="Arial"/>
          <w:sz w:val="24"/>
          <w:szCs w:val="24"/>
        </w:rPr>
      </w:pPr>
    </w:p>
    <w:p w14:paraId="3DF977B5" w14:textId="77777777" w:rsidR="00071B58" w:rsidRPr="00956A7E" w:rsidRDefault="00071B58" w:rsidP="00DF3C87">
      <w:pPr>
        <w:rPr>
          <w:rFonts w:ascii="Arial" w:hAnsi="Arial" w:cs="Arial"/>
          <w:sz w:val="24"/>
          <w:szCs w:val="24"/>
        </w:rPr>
      </w:pPr>
    </w:p>
    <w:p w14:paraId="267228FB" w14:textId="77777777" w:rsidR="00071B58" w:rsidRPr="00956A7E" w:rsidRDefault="00071B58" w:rsidP="00DF3C87">
      <w:pPr>
        <w:rPr>
          <w:rFonts w:ascii="Arial" w:hAnsi="Arial" w:cs="Arial"/>
          <w:sz w:val="24"/>
          <w:szCs w:val="24"/>
        </w:rPr>
      </w:pPr>
    </w:p>
    <w:p w14:paraId="049AF0F1" w14:textId="77777777" w:rsidR="00071B58" w:rsidRPr="00956A7E" w:rsidRDefault="00071B58" w:rsidP="00DF3C87">
      <w:pPr>
        <w:rPr>
          <w:rFonts w:ascii="Arial" w:hAnsi="Arial" w:cs="Arial"/>
          <w:sz w:val="24"/>
          <w:szCs w:val="24"/>
        </w:rPr>
      </w:pPr>
    </w:p>
    <w:p w14:paraId="4719F32A" w14:textId="77777777" w:rsidR="00071B58" w:rsidRPr="00956A7E" w:rsidRDefault="00071B58" w:rsidP="00DF3C87">
      <w:pPr>
        <w:rPr>
          <w:rFonts w:ascii="Arial" w:hAnsi="Arial" w:cs="Arial"/>
          <w:sz w:val="24"/>
          <w:szCs w:val="24"/>
        </w:rPr>
      </w:pPr>
    </w:p>
    <w:p w14:paraId="49927324" w14:textId="77777777" w:rsidR="00071B58" w:rsidRPr="00956A7E" w:rsidRDefault="00071B58" w:rsidP="00DF3C87">
      <w:pPr>
        <w:rPr>
          <w:rFonts w:ascii="Arial" w:hAnsi="Arial" w:cs="Arial"/>
          <w:sz w:val="24"/>
          <w:szCs w:val="24"/>
        </w:rPr>
      </w:pPr>
    </w:p>
    <w:p w14:paraId="1258009A" w14:textId="77777777" w:rsidR="00071B58" w:rsidRPr="00956A7E" w:rsidRDefault="00071B58" w:rsidP="00DF3C87">
      <w:pPr>
        <w:rPr>
          <w:rFonts w:ascii="Arial" w:hAnsi="Arial" w:cs="Arial"/>
          <w:sz w:val="24"/>
          <w:szCs w:val="24"/>
        </w:rPr>
      </w:pPr>
    </w:p>
    <w:p w14:paraId="551BC339" w14:textId="77777777" w:rsidR="00071B58" w:rsidRPr="00956A7E" w:rsidRDefault="00071B58" w:rsidP="00DF3C87">
      <w:pPr>
        <w:rPr>
          <w:rFonts w:ascii="Arial" w:hAnsi="Arial" w:cs="Arial"/>
          <w:sz w:val="24"/>
          <w:szCs w:val="24"/>
        </w:rPr>
      </w:pPr>
    </w:p>
    <w:p w14:paraId="251D5327" w14:textId="77777777" w:rsidR="00071B58" w:rsidRPr="00956A7E" w:rsidRDefault="00071B58" w:rsidP="00DF3C87">
      <w:pPr>
        <w:rPr>
          <w:rFonts w:ascii="Arial" w:hAnsi="Arial" w:cs="Arial"/>
          <w:sz w:val="24"/>
          <w:szCs w:val="24"/>
        </w:rPr>
      </w:pPr>
    </w:p>
    <w:p w14:paraId="710BB2CA" w14:textId="2E02D3AC" w:rsidR="00071B58" w:rsidRPr="00956A7E" w:rsidRDefault="00071B58" w:rsidP="00DF3C87">
      <w:pPr>
        <w:rPr>
          <w:rFonts w:ascii="Arial" w:hAnsi="Arial" w:cs="Arial"/>
          <w:sz w:val="24"/>
          <w:szCs w:val="24"/>
        </w:rPr>
      </w:pPr>
    </w:p>
    <w:p w14:paraId="3D7F3B09" w14:textId="5ECED8BC" w:rsidR="00F7701C" w:rsidRPr="00956A7E" w:rsidRDefault="00F7701C" w:rsidP="00DF3C87">
      <w:pPr>
        <w:rPr>
          <w:rFonts w:ascii="Arial" w:hAnsi="Arial" w:cs="Arial"/>
          <w:sz w:val="24"/>
          <w:szCs w:val="24"/>
        </w:rPr>
      </w:pPr>
    </w:p>
    <w:p w14:paraId="27E4F43F" w14:textId="157AD687" w:rsidR="006856F9" w:rsidRPr="00956A7E" w:rsidRDefault="006856F9" w:rsidP="00DF3C87">
      <w:pPr>
        <w:rPr>
          <w:rFonts w:ascii="Arial" w:hAnsi="Arial" w:cs="Arial"/>
          <w:sz w:val="24"/>
          <w:szCs w:val="24"/>
        </w:rPr>
      </w:pPr>
    </w:p>
    <w:p w14:paraId="2484B104" w14:textId="1685AFB9" w:rsidR="006856F9" w:rsidRPr="00956A7E" w:rsidRDefault="006856F9" w:rsidP="006856F9">
      <w:pPr>
        <w:pStyle w:val="Descripcin"/>
        <w:rPr>
          <w:rFonts w:ascii="Arial" w:hAnsi="Arial" w:cs="Arial"/>
          <w:sz w:val="24"/>
          <w:szCs w:val="24"/>
        </w:rPr>
      </w:pPr>
      <w:r w:rsidRPr="00956A7E">
        <w:t xml:space="preserve">Ilustración </w:t>
      </w:r>
      <w:r w:rsidR="00BC4A61" w:rsidRPr="00956A7E">
        <w:t>3</w:t>
      </w:r>
      <w:r w:rsidR="00133A34" w:rsidRPr="00956A7E">
        <w:t>0</w:t>
      </w:r>
      <w:r w:rsidRPr="00956A7E">
        <w:t xml:space="preserve">. Pruebas_ </w:t>
      </w:r>
      <w:r w:rsidR="00365C0A" w:rsidRPr="00956A7E">
        <w:t>Cuadro de plan de pruebas de eliminación de los registros Matrícula y Pago</w:t>
      </w:r>
    </w:p>
    <w:p w14:paraId="68D6F55A" w14:textId="77777777" w:rsidR="00DF3C87" w:rsidRPr="00956A7E" w:rsidRDefault="00DF3C87" w:rsidP="00DF3C87">
      <w:pPr>
        <w:rPr>
          <w:rFonts w:ascii="Arial" w:hAnsi="Arial" w:cs="Arial"/>
          <w:sz w:val="24"/>
          <w:szCs w:val="24"/>
        </w:rPr>
      </w:pPr>
      <w:r w:rsidRPr="00956A7E">
        <w:rPr>
          <w:rFonts w:ascii="Arial" w:hAnsi="Arial" w:cs="Arial"/>
          <w:sz w:val="24"/>
          <w:szCs w:val="24"/>
        </w:rPr>
        <w:lastRenderedPageBreak/>
        <w:t>3.11 Cuadro de plan de pruebas del Módulo Secciones</w:t>
      </w:r>
    </w:p>
    <w:p w14:paraId="198F7535" w14:textId="3D50C3B0" w:rsidR="00DF3C87" w:rsidRPr="00956A7E" w:rsidRDefault="00B57CC7" w:rsidP="00B57CC7">
      <w:pPr>
        <w:pStyle w:val="Descripcin"/>
        <w:rPr>
          <w:rFonts w:ascii="Arial" w:hAnsi="Arial" w:cs="Arial"/>
          <w:sz w:val="24"/>
          <w:szCs w:val="24"/>
        </w:rPr>
      </w:pPr>
      <w:r w:rsidRPr="00956A7E">
        <w:t xml:space="preserve">Ilustración </w:t>
      </w:r>
      <w:r w:rsidR="00844A54" w:rsidRPr="00956A7E">
        <w:t>3</w:t>
      </w:r>
      <w:r w:rsidR="00133A34" w:rsidRPr="00956A7E">
        <w:t>1</w:t>
      </w:r>
      <w:r w:rsidR="00A26506" w:rsidRPr="00956A7E">
        <w:t xml:space="preserve">. </w:t>
      </w:r>
      <w:r w:rsidR="00844A54" w:rsidRPr="00956A7E">
        <w:t xml:space="preserve"> Pruebas</w:t>
      </w:r>
      <w:r w:rsidRPr="00956A7E">
        <w:t>_ Cuadro de pruebas para el incremento 4</w:t>
      </w:r>
      <w:r w:rsidR="00DF3C87" w:rsidRPr="000749B3">
        <w:rPr>
          <w:rFonts w:ascii="Arial" w:hAnsi="Arial" w:cs="Arial"/>
          <w:noProof/>
          <w:sz w:val="24"/>
          <w:szCs w:val="24"/>
          <w:lang w:eastAsia="es-PE"/>
        </w:rPr>
        <w:drawing>
          <wp:anchor distT="0" distB="0" distL="114300" distR="114300" simplePos="0" relativeHeight="251739136" behindDoc="0" locked="0" layoutInCell="1" allowOverlap="1" wp14:anchorId="3B490EE3" wp14:editId="7CCCFC18">
            <wp:simplePos x="0" y="0"/>
            <wp:positionH relativeFrom="column">
              <wp:posOffset>0</wp:posOffset>
            </wp:positionH>
            <wp:positionV relativeFrom="paragraph">
              <wp:posOffset>1778</wp:posOffset>
            </wp:positionV>
            <wp:extent cx="5731510" cy="3403600"/>
            <wp:effectExtent l="0" t="0" r="2540" b="6350"/>
            <wp:wrapSquare wrapText="bothSides"/>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731510" cy="3403600"/>
                    </a:xfrm>
                    <a:prstGeom prst="rect">
                      <a:avLst/>
                    </a:prstGeom>
                  </pic:spPr>
                </pic:pic>
              </a:graphicData>
            </a:graphic>
            <wp14:sizeRelH relativeFrom="page">
              <wp14:pctWidth>0</wp14:pctWidth>
            </wp14:sizeRelH>
            <wp14:sizeRelV relativeFrom="page">
              <wp14:pctHeight>0</wp14:pctHeight>
            </wp14:sizeRelV>
          </wp:anchor>
        </w:drawing>
      </w:r>
    </w:p>
    <w:p w14:paraId="2F90413B" w14:textId="77777777" w:rsidR="00DF3C87" w:rsidRPr="00956A7E" w:rsidRDefault="00DF3C87" w:rsidP="00DF3C87">
      <w:pPr>
        <w:rPr>
          <w:rFonts w:ascii="Arial" w:hAnsi="Arial" w:cs="Arial"/>
          <w:sz w:val="24"/>
          <w:szCs w:val="24"/>
        </w:rPr>
      </w:pPr>
    </w:p>
    <w:p w14:paraId="4C233924" w14:textId="77777777" w:rsidR="00DF3C87" w:rsidRPr="00956A7E" w:rsidRDefault="00DF3C87" w:rsidP="00DF3C87">
      <w:pPr>
        <w:rPr>
          <w:rFonts w:ascii="Arial" w:hAnsi="Arial" w:cs="Arial"/>
          <w:i/>
          <w:sz w:val="24"/>
          <w:szCs w:val="24"/>
          <w:u w:val="single"/>
        </w:rPr>
      </w:pPr>
      <w:r w:rsidRPr="00956A7E">
        <w:rPr>
          <w:rFonts w:ascii="Arial" w:hAnsi="Arial" w:cs="Arial"/>
          <w:i/>
          <w:sz w:val="24"/>
          <w:szCs w:val="24"/>
          <w:u w:val="single"/>
        </w:rPr>
        <w:t>SCRUM</w:t>
      </w:r>
    </w:p>
    <w:p w14:paraId="7E540991" w14:textId="77777777" w:rsidR="00DF3C87" w:rsidRPr="00956A7E" w:rsidRDefault="00DF3C87" w:rsidP="00DF3C87">
      <w:pPr>
        <w:rPr>
          <w:rFonts w:ascii="Arial" w:hAnsi="Arial" w:cs="Arial"/>
          <w:b/>
          <w:sz w:val="24"/>
          <w:szCs w:val="24"/>
        </w:rPr>
      </w:pPr>
      <w:r w:rsidRPr="00956A7E">
        <w:rPr>
          <w:rFonts w:ascii="Arial" w:hAnsi="Arial" w:cs="Arial"/>
          <w:b/>
          <w:sz w:val="24"/>
          <w:szCs w:val="24"/>
        </w:rPr>
        <w:t>SEGUIMIENTO DE SPRINT</w:t>
      </w:r>
    </w:p>
    <w:p w14:paraId="79000AAA" w14:textId="77777777" w:rsidR="00DF3C87" w:rsidRPr="00956A7E" w:rsidRDefault="00071B58"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40160" behindDoc="0" locked="0" layoutInCell="1" allowOverlap="1" wp14:anchorId="5EF0188E" wp14:editId="3BEAF8E5">
            <wp:simplePos x="0" y="0"/>
            <wp:positionH relativeFrom="margin">
              <wp:align>left</wp:align>
            </wp:positionH>
            <wp:positionV relativeFrom="paragraph">
              <wp:posOffset>365252</wp:posOffset>
            </wp:positionV>
            <wp:extent cx="5807676" cy="2798314"/>
            <wp:effectExtent l="0" t="0" r="3175" b="2540"/>
            <wp:wrapSquare wrapText="bothSides"/>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807676" cy="2798314"/>
                    </a:xfrm>
                    <a:prstGeom prst="rect">
                      <a:avLst/>
                    </a:prstGeom>
                  </pic:spPr>
                </pic:pic>
              </a:graphicData>
            </a:graphic>
            <wp14:sizeRelH relativeFrom="page">
              <wp14:pctWidth>0</wp14:pctWidth>
            </wp14:sizeRelH>
            <wp14:sizeRelV relativeFrom="page">
              <wp14:pctHeight>0</wp14:pctHeight>
            </wp14:sizeRelV>
          </wp:anchor>
        </w:drawing>
      </w:r>
      <w:r w:rsidR="00DF3C87" w:rsidRPr="00956A7E">
        <w:rPr>
          <w:rFonts w:ascii="Arial" w:hAnsi="Arial" w:cs="Arial"/>
          <w:sz w:val="24"/>
          <w:szCs w:val="24"/>
        </w:rPr>
        <w:t xml:space="preserve">3.12 Tablero de Gestión </w:t>
      </w:r>
    </w:p>
    <w:p w14:paraId="11A619DE" w14:textId="77777777" w:rsidR="00DF3C87" w:rsidRPr="00956A7E" w:rsidRDefault="00DF3C87" w:rsidP="00DF3C87">
      <w:pPr>
        <w:rPr>
          <w:rFonts w:ascii="Arial" w:hAnsi="Arial" w:cs="Arial"/>
          <w:sz w:val="24"/>
          <w:szCs w:val="24"/>
        </w:rPr>
      </w:pPr>
    </w:p>
    <w:p w14:paraId="2C3B01BD" w14:textId="0C269522" w:rsidR="00DF3C87" w:rsidRPr="00956A7E" w:rsidRDefault="00844A54" w:rsidP="00844A54">
      <w:pPr>
        <w:pStyle w:val="Descripcin"/>
        <w:rPr>
          <w:rFonts w:ascii="Arial" w:hAnsi="Arial" w:cs="Arial"/>
          <w:sz w:val="24"/>
          <w:szCs w:val="24"/>
        </w:rPr>
      </w:pPr>
      <w:r w:rsidRPr="00956A7E">
        <w:t>Ilustración 3</w:t>
      </w:r>
      <w:r w:rsidR="00133A34" w:rsidRPr="00956A7E">
        <w:t>2</w:t>
      </w:r>
      <w:r w:rsidRPr="00956A7E">
        <w:t xml:space="preserve">. </w:t>
      </w:r>
      <w:bookmarkStart w:id="81" w:name="_Hlk40428767"/>
      <w:r w:rsidRPr="00956A7E">
        <w:t>Seguimiento de Sprint_ Tablero de Gestión</w:t>
      </w:r>
      <w:bookmarkEnd w:id="81"/>
    </w:p>
    <w:p w14:paraId="6EBE69F4" w14:textId="77777777" w:rsidR="00DF3C87" w:rsidRPr="00956A7E" w:rsidRDefault="00DF3C87" w:rsidP="00DF3C87">
      <w:pPr>
        <w:rPr>
          <w:rFonts w:ascii="Arial" w:hAnsi="Arial" w:cs="Arial"/>
          <w:sz w:val="24"/>
          <w:szCs w:val="24"/>
        </w:rPr>
      </w:pPr>
    </w:p>
    <w:p w14:paraId="19F39B9F" w14:textId="77777777" w:rsidR="00071B58" w:rsidRPr="00956A7E" w:rsidRDefault="00071B58" w:rsidP="00071B58">
      <w:pPr>
        <w:pStyle w:val="Prrafodelista"/>
        <w:numPr>
          <w:ilvl w:val="0"/>
          <w:numId w:val="42"/>
        </w:numPr>
        <w:rPr>
          <w:rFonts w:ascii="Arial" w:hAnsi="Arial" w:cs="Arial"/>
          <w:sz w:val="24"/>
          <w:szCs w:val="24"/>
        </w:rPr>
      </w:pPr>
      <w:r w:rsidRPr="00956A7E">
        <w:rPr>
          <w:rFonts w:ascii="Arial" w:hAnsi="Arial" w:cs="Arial"/>
          <w:sz w:val="24"/>
          <w:szCs w:val="24"/>
        </w:rPr>
        <w:lastRenderedPageBreak/>
        <w:t>Se ha realizado la ceremonia diaria de Sprint?</w:t>
      </w:r>
    </w:p>
    <w:p w14:paraId="31A5DE7B" w14:textId="77777777" w:rsidR="00071B58" w:rsidRPr="00956A7E" w:rsidRDefault="00071B58" w:rsidP="00071B58">
      <w:pPr>
        <w:pStyle w:val="Prrafodelista"/>
        <w:ind w:left="426"/>
        <w:rPr>
          <w:rFonts w:ascii="Arial" w:hAnsi="Arial" w:cs="Arial"/>
          <w:sz w:val="24"/>
          <w:szCs w:val="24"/>
        </w:rPr>
      </w:pPr>
      <w:r w:rsidRPr="00956A7E">
        <w:rPr>
          <w:rFonts w:ascii="Arial" w:hAnsi="Arial" w:cs="Arial"/>
          <w:sz w:val="24"/>
          <w:szCs w:val="24"/>
        </w:rPr>
        <w:t>No se documentó el reporte de la ceremonia</w:t>
      </w:r>
    </w:p>
    <w:p w14:paraId="4354E59B" w14:textId="77777777" w:rsidR="00071B58" w:rsidRPr="00956A7E" w:rsidRDefault="00071B58" w:rsidP="00071B58">
      <w:pPr>
        <w:pStyle w:val="Prrafodelista"/>
        <w:ind w:left="426"/>
        <w:rPr>
          <w:rFonts w:ascii="Arial" w:hAnsi="Arial" w:cs="Arial"/>
          <w:sz w:val="24"/>
          <w:szCs w:val="24"/>
        </w:rPr>
      </w:pPr>
    </w:p>
    <w:p w14:paraId="2AF94BBE" w14:textId="77777777" w:rsidR="00071B58" w:rsidRPr="00956A7E" w:rsidRDefault="00071B58" w:rsidP="00071B58">
      <w:pPr>
        <w:pStyle w:val="Prrafodelista"/>
        <w:numPr>
          <w:ilvl w:val="0"/>
          <w:numId w:val="42"/>
        </w:numPr>
        <w:rPr>
          <w:rFonts w:ascii="Arial" w:hAnsi="Arial" w:cs="Arial"/>
          <w:sz w:val="24"/>
          <w:szCs w:val="24"/>
        </w:rPr>
      </w:pPr>
      <w:r w:rsidRPr="00956A7E">
        <w:rPr>
          <w:rFonts w:ascii="Arial" w:hAnsi="Arial" w:cs="Arial"/>
          <w:sz w:val="24"/>
          <w:szCs w:val="24"/>
        </w:rPr>
        <w:t>Se ha realizado la retrospectiva del Sprint?</w:t>
      </w:r>
    </w:p>
    <w:p w14:paraId="38DB8919" w14:textId="77777777" w:rsidR="00071B58" w:rsidRPr="00956A7E" w:rsidRDefault="00071B58" w:rsidP="00071B58">
      <w:pPr>
        <w:pStyle w:val="Prrafodelista"/>
        <w:ind w:left="426"/>
        <w:rPr>
          <w:rFonts w:ascii="Arial" w:hAnsi="Arial" w:cs="Arial"/>
          <w:sz w:val="24"/>
          <w:szCs w:val="24"/>
        </w:rPr>
      </w:pPr>
      <w:r w:rsidRPr="00956A7E">
        <w:rPr>
          <w:rFonts w:ascii="Arial" w:hAnsi="Arial" w:cs="Arial"/>
          <w:sz w:val="24"/>
          <w:szCs w:val="24"/>
        </w:rPr>
        <w:t>No se documentó el reporte de la retrospectitividad</w:t>
      </w:r>
    </w:p>
    <w:p w14:paraId="59274C16" w14:textId="77777777" w:rsidR="00071B58" w:rsidRPr="00956A7E" w:rsidRDefault="00071B58" w:rsidP="00071B58">
      <w:pPr>
        <w:pStyle w:val="Prrafodelista"/>
        <w:ind w:left="426"/>
        <w:rPr>
          <w:rFonts w:ascii="Arial" w:hAnsi="Arial" w:cs="Arial"/>
          <w:sz w:val="24"/>
          <w:szCs w:val="24"/>
        </w:rPr>
      </w:pPr>
    </w:p>
    <w:p w14:paraId="539ED72F" w14:textId="77777777" w:rsidR="00071B58" w:rsidRPr="00956A7E" w:rsidRDefault="00071B58" w:rsidP="00071B58">
      <w:pPr>
        <w:pStyle w:val="Prrafodelista"/>
        <w:numPr>
          <w:ilvl w:val="0"/>
          <w:numId w:val="42"/>
        </w:numPr>
        <w:rPr>
          <w:rFonts w:ascii="Arial" w:hAnsi="Arial" w:cs="Arial"/>
          <w:sz w:val="24"/>
          <w:szCs w:val="24"/>
        </w:rPr>
      </w:pPr>
      <w:r w:rsidRPr="00956A7E">
        <w:rPr>
          <w:rFonts w:ascii="Arial" w:hAnsi="Arial" w:cs="Arial"/>
          <w:sz w:val="24"/>
          <w:szCs w:val="24"/>
        </w:rPr>
        <w:t>Se ha realizado la revisión del Sprint?</w:t>
      </w:r>
    </w:p>
    <w:p w14:paraId="0FB21532" w14:textId="77777777" w:rsidR="00071B58" w:rsidRPr="00956A7E" w:rsidRDefault="00071B58" w:rsidP="00071B58">
      <w:pPr>
        <w:pStyle w:val="Prrafodelista"/>
        <w:ind w:left="426"/>
        <w:rPr>
          <w:rFonts w:ascii="Arial" w:hAnsi="Arial" w:cs="Arial"/>
          <w:sz w:val="24"/>
          <w:szCs w:val="24"/>
        </w:rPr>
      </w:pPr>
      <w:r w:rsidRPr="00956A7E">
        <w:rPr>
          <w:rFonts w:ascii="Arial" w:hAnsi="Arial" w:cs="Arial"/>
          <w:sz w:val="24"/>
          <w:szCs w:val="24"/>
        </w:rPr>
        <w:t>No se documentó el reporte de la revisión</w:t>
      </w:r>
    </w:p>
    <w:p w14:paraId="3DE3E0F4" w14:textId="77777777" w:rsidR="00071B58" w:rsidRPr="00956A7E" w:rsidRDefault="00071B58" w:rsidP="00071B58">
      <w:pPr>
        <w:rPr>
          <w:rFonts w:ascii="Arial" w:hAnsi="Arial" w:cs="Arial"/>
          <w:sz w:val="24"/>
          <w:szCs w:val="24"/>
        </w:rPr>
      </w:pPr>
    </w:p>
    <w:p w14:paraId="6A39B68C" w14:textId="77777777" w:rsidR="00DF3C87" w:rsidRPr="00956A7E" w:rsidRDefault="00DF3C87" w:rsidP="00DF3C87">
      <w:pPr>
        <w:rPr>
          <w:rFonts w:ascii="Arial" w:hAnsi="Arial" w:cs="Arial"/>
          <w:sz w:val="24"/>
          <w:szCs w:val="24"/>
        </w:rPr>
      </w:pPr>
    </w:p>
    <w:p w14:paraId="431D04C2" w14:textId="77777777" w:rsidR="00DF3C87" w:rsidRPr="00956A7E" w:rsidRDefault="00DF3C87" w:rsidP="00DF3C87">
      <w:pPr>
        <w:rPr>
          <w:rFonts w:ascii="Arial" w:hAnsi="Arial" w:cs="Arial"/>
          <w:sz w:val="24"/>
          <w:szCs w:val="24"/>
        </w:rPr>
      </w:pPr>
    </w:p>
    <w:p w14:paraId="4B4C4F88" w14:textId="77777777" w:rsidR="00DF3C87" w:rsidRPr="00956A7E" w:rsidRDefault="00DF3C87" w:rsidP="00DF3C87">
      <w:pPr>
        <w:rPr>
          <w:rFonts w:ascii="Arial" w:hAnsi="Arial" w:cs="Arial"/>
          <w:sz w:val="24"/>
          <w:szCs w:val="24"/>
        </w:rPr>
      </w:pPr>
    </w:p>
    <w:p w14:paraId="4993F211" w14:textId="77777777" w:rsidR="00DF3C87" w:rsidRPr="00956A7E" w:rsidRDefault="00DF3C87" w:rsidP="00DF3C87">
      <w:pPr>
        <w:rPr>
          <w:rFonts w:ascii="Arial" w:hAnsi="Arial" w:cs="Arial"/>
          <w:sz w:val="24"/>
          <w:szCs w:val="24"/>
        </w:rPr>
      </w:pPr>
    </w:p>
    <w:p w14:paraId="4BBA51F6" w14:textId="77777777" w:rsidR="00DF3C87" w:rsidRPr="00956A7E" w:rsidRDefault="00DF3C87" w:rsidP="00DF3C87">
      <w:pPr>
        <w:rPr>
          <w:rFonts w:ascii="Arial" w:hAnsi="Arial" w:cs="Arial"/>
          <w:sz w:val="24"/>
          <w:szCs w:val="24"/>
        </w:rPr>
      </w:pPr>
    </w:p>
    <w:p w14:paraId="45E737C3" w14:textId="77777777" w:rsidR="00DF3C87" w:rsidRPr="00956A7E" w:rsidRDefault="00DF3C87" w:rsidP="00DF3C87">
      <w:pPr>
        <w:rPr>
          <w:rFonts w:ascii="Arial" w:hAnsi="Arial" w:cs="Arial"/>
          <w:sz w:val="24"/>
          <w:szCs w:val="24"/>
        </w:rPr>
      </w:pPr>
    </w:p>
    <w:p w14:paraId="5253152C" w14:textId="77777777" w:rsidR="00DF3C87" w:rsidRPr="00956A7E" w:rsidRDefault="00DF3C87" w:rsidP="00DF3C87">
      <w:pPr>
        <w:rPr>
          <w:rFonts w:ascii="Arial" w:hAnsi="Arial" w:cs="Arial"/>
          <w:sz w:val="24"/>
          <w:szCs w:val="24"/>
        </w:rPr>
      </w:pPr>
    </w:p>
    <w:p w14:paraId="586010F3" w14:textId="77777777" w:rsidR="00DF3C87" w:rsidRPr="00956A7E" w:rsidRDefault="00DF3C87" w:rsidP="00DF3C87">
      <w:pPr>
        <w:rPr>
          <w:rFonts w:ascii="Arial" w:hAnsi="Arial" w:cs="Arial"/>
          <w:sz w:val="24"/>
          <w:szCs w:val="24"/>
        </w:rPr>
      </w:pPr>
    </w:p>
    <w:p w14:paraId="78771D8E" w14:textId="77777777" w:rsidR="00DF3C87" w:rsidRPr="00956A7E" w:rsidRDefault="00DF3C87" w:rsidP="00DF3C87">
      <w:pPr>
        <w:rPr>
          <w:rFonts w:ascii="Arial" w:hAnsi="Arial" w:cs="Arial"/>
          <w:sz w:val="24"/>
          <w:szCs w:val="24"/>
        </w:rPr>
      </w:pPr>
    </w:p>
    <w:p w14:paraId="0CB5C447" w14:textId="77777777" w:rsidR="00DF3C87" w:rsidRPr="00956A7E" w:rsidRDefault="00DF3C87" w:rsidP="00DF3C87">
      <w:pPr>
        <w:rPr>
          <w:rFonts w:ascii="Arial" w:hAnsi="Arial" w:cs="Arial"/>
          <w:sz w:val="24"/>
          <w:szCs w:val="24"/>
        </w:rPr>
      </w:pPr>
    </w:p>
    <w:p w14:paraId="34379CA7" w14:textId="77777777" w:rsidR="00DF3C87" w:rsidRPr="00956A7E" w:rsidRDefault="00DF3C87" w:rsidP="00DF3C87">
      <w:pPr>
        <w:rPr>
          <w:rFonts w:ascii="Arial" w:hAnsi="Arial" w:cs="Arial"/>
          <w:sz w:val="24"/>
          <w:szCs w:val="24"/>
        </w:rPr>
      </w:pPr>
    </w:p>
    <w:p w14:paraId="548189BC" w14:textId="77777777" w:rsidR="00DF3C87" w:rsidRPr="00956A7E" w:rsidRDefault="00DF3C87" w:rsidP="00DF3C87">
      <w:pPr>
        <w:rPr>
          <w:rFonts w:ascii="Arial" w:hAnsi="Arial" w:cs="Arial"/>
          <w:sz w:val="24"/>
          <w:szCs w:val="24"/>
        </w:rPr>
      </w:pPr>
    </w:p>
    <w:p w14:paraId="088DCDB0" w14:textId="77777777" w:rsidR="00DF3C87" w:rsidRPr="00956A7E" w:rsidRDefault="00DF3C87" w:rsidP="00DF3C87">
      <w:pPr>
        <w:rPr>
          <w:rFonts w:ascii="Arial" w:hAnsi="Arial" w:cs="Arial"/>
          <w:sz w:val="24"/>
          <w:szCs w:val="24"/>
        </w:rPr>
      </w:pPr>
    </w:p>
    <w:p w14:paraId="43188AFD" w14:textId="77777777" w:rsidR="00DF3C87" w:rsidRPr="00956A7E" w:rsidRDefault="00DF3C87" w:rsidP="00DF3C87">
      <w:pPr>
        <w:rPr>
          <w:rFonts w:ascii="Arial" w:hAnsi="Arial" w:cs="Arial"/>
          <w:sz w:val="24"/>
          <w:szCs w:val="24"/>
        </w:rPr>
      </w:pPr>
    </w:p>
    <w:p w14:paraId="1F98F2A4" w14:textId="77777777" w:rsidR="00071B58" w:rsidRPr="00956A7E" w:rsidRDefault="00071B58" w:rsidP="00DF3C87">
      <w:pPr>
        <w:rPr>
          <w:rFonts w:ascii="Arial" w:hAnsi="Arial" w:cs="Arial"/>
          <w:sz w:val="24"/>
          <w:szCs w:val="24"/>
        </w:rPr>
      </w:pPr>
    </w:p>
    <w:p w14:paraId="49A1322D" w14:textId="77777777" w:rsidR="00071B58" w:rsidRPr="00956A7E" w:rsidRDefault="00071B58" w:rsidP="00DF3C87">
      <w:pPr>
        <w:rPr>
          <w:rFonts w:ascii="Arial" w:hAnsi="Arial" w:cs="Arial"/>
          <w:sz w:val="24"/>
          <w:szCs w:val="24"/>
        </w:rPr>
      </w:pPr>
    </w:p>
    <w:p w14:paraId="480ED5D1" w14:textId="77777777" w:rsidR="00071B58" w:rsidRPr="00956A7E" w:rsidRDefault="00071B58" w:rsidP="00DF3C87">
      <w:pPr>
        <w:rPr>
          <w:rFonts w:ascii="Arial" w:hAnsi="Arial" w:cs="Arial"/>
          <w:sz w:val="24"/>
          <w:szCs w:val="24"/>
        </w:rPr>
      </w:pPr>
    </w:p>
    <w:p w14:paraId="7C2D9B39" w14:textId="77777777" w:rsidR="00071B58" w:rsidRPr="00956A7E" w:rsidRDefault="00071B58" w:rsidP="00DF3C87">
      <w:pPr>
        <w:rPr>
          <w:rFonts w:ascii="Arial" w:hAnsi="Arial" w:cs="Arial"/>
          <w:sz w:val="24"/>
          <w:szCs w:val="24"/>
        </w:rPr>
      </w:pPr>
    </w:p>
    <w:p w14:paraId="7CA8D3E9" w14:textId="77777777" w:rsidR="00071B58" w:rsidRPr="00956A7E" w:rsidRDefault="00071B58" w:rsidP="00DF3C87">
      <w:pPr>
        <w:rPr>
          <w:rFonts w:ascii="Arial" w:hAnsi="Arial" w:cs="Arial"/>
          <w:sz w:val="24"/>
          <w:szCs w:val="24"/>
        </w:rPr>
      </w:pPr>
    </w:p>
    <w:p w14:paraId="73D69BBC" w14:textId="77777777" w:rsidR="00071B58" w:rsidRPr="00956A7E" w:rsidRDefault="00071B58" w:rsidP="00DF3C87">
      <w:pPr>
        <w:rPr>
          <w:rFonts w:ascii="Arial" w:hAnsi="Arial" w:cs="Arial"/>
          <w:sz w:val="24"/>
          <w:szCs w:val="24"/>
        </w:rPr>
      </w:pPr>
    </w:p>
    <w:p w14:paraId="0B217283" w14:textId="77777777" w:rsidR="00071B58" w:rsidRPr="00956A7E" w:rsidRDefault="00071B58" w:rsidP="00DF3C87">
      <w:pPr>
        <w:rPr>
          <w:rFonts w:ascii="Arial" w:hAnsi="Arial" w:cs="Arial"/>
          <w:sz w:val="24"/>
          <w:szCs w:val="24"/>
        </w:rPr>
      </w:pPr>
    </w:p>
    <w:p w14:paraId="1D32BEC5" w14:textId="77777777" w:rsidR="00071B58" w:rsidRPr="00956A7E" w:rsidRDefault="00071B58" w:rsidP="00DF3C87">
      <w:pPr>
        <w:rPr>
          <w:rFonts w:ascii="Arial" w:hAnsi="Arial" w:cs="Arial"/>
          <w:sz w:val="24"/>
          <w:szCs w:val="24"/>
        </w:rPr>
      </w:pPr>
    </w:p>
    <w:p w14:paraId="3ECD415E" w14:textId="77777777" w:rsidR="00071B58" w:rsidRPr="00956A7E" w:rsidRDefault="00071B58" w:rsidP="00DF3C87">
      <w:pPr>
        <w:rPr>
          <w:rFonts w:ascii="Arial" w:hAnsi="Arial" w:cs="Arial"/>
          <w:sz w:val="24"/>
          <w:szCs w:val="24"/>
        </w:rPr>
      </w:pPr>
    </w:p>
    <w:p w14:paraId="635176A8" w14:textId="77777777" w:rsidR="00071B58" w:rsidRPr="00956A7E" w:rsidRDefault="00071B58" w:rsidP="00DF3C87">
      <w:pPr>
        <w:rPr>
          <w:rFonts w:ascii="Arial" w:hAnsi="Arial" w:cs="Arial"/>
          <w:sz w:val="24"/>
          <w:szCs w:val="24"/>
        </w:rPr>
      </w:pPr>
    </w:p>
    <w:p w14:paraId="4741FE1F" w14:textId="77777777" w:rsidR="00DF3C87" w:rsidRPr="00956A7E" w:rsidRDefault="00DF3C87" w:rsidP="00DF3C87">
      <w:pPr>
        <w:rPr>
          <w:rFonts w:ascii="Arial" w:hAnsi="Arial" w:cs="Arial"/>
          <w:sz w:val="24"/>
          <w:szCs w:val="24"/>
        </w:rPr>
      </w:pPr>
      <w:r w:rsidRPr="00956A7E">
        <w:rPr>
          <w:rFonts w:ascii="Arial" w:hAnsi="Arial" w:cs="Arial"/>
          <w:sz w:val="24"/>
          <w:szCs w:val="24"/>
        </w:rPr>
        <w:lastRenderedPageBreak/>
        <w:t>3.15 Acta de Reunión</w:t>
      </w:r>
    </w:p>
    <w:p w14:paraId="49BEC51A" w14:textId="77777777" w:rsidR="00DF3C87" w:rsidRPr="00956A7E" w:rsidRDefault="00DF3C87"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41184" behindDoc="0" locked="0" layoutInCell="1" allowOverlap="1" wp14:anchorId="405B45F4" wp14:editId="0897768A">
            <wp:simplePos x="0" y="0"/>
            <wp:positionH relativeFrom="column">
              <wp:posOffset>0</wp:posOffset>
            </wp:positionH>
            <wp:positionV relativeFrom="paragraph">
              <wp:posOffset>1778</wp:posOffset>
            </wp:positionV>
            <wp:extent cx="5115697" cy="6767842"/>
            <wp:effectExtent l="0" t="0" r="8890" b="0"/>
            <wp:wrapSquare wrapText="bothSides"/>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5115697" cy="6767842"/>
                    </a:xfrm>
                    <a:prstGeom prst="rect">
                      <a:avLst/>
                    </a:prstGeom>
                  </pic:spPr>
                </pic:pic>
              </a:graphicData>
            </a:graphic>
            <wp14:sizeRelH relativeFrom="page">
              <wp14:pctWidth>0</wp14:pctWidth>
            </wp14:sizeRelH>
            <wp14:sizeRelV relativeFrom="page">
              <wp14:pctHeight>0</wp14:pctHeight>
            </wp14:sizeRelV>
          </wp:anchor>
        </w:drawing>
      </w:r>
    </w:p>
    <w:p w14:paraId="369C481E" w14:textId="77777777" w:rsidR="00DF3C87" w:rsidRPr="00956A7E" w:rsidRDefault="00DF3C87" w:rsidP="00DF3C87">
      <w:pPr>
        <w:rPr>
          <w:rFonts w:ascii="Arial" w:hAnsi="Arial" w:cs="Arial"/>
          <w:b/>
          <w:sz w:val="24"/>
          <w:szCs w:val="24"/>
        </w:rPr>
      </w:pPr>
    </w:p>
    <w:p w14:paraId="2487804A" w14:textId="77777777" w:rsidR="00DF3C87" w:rsidRPr="00956A7E" w:rsidRDefault="00DF3C87" w:rsidP="00DF3C87">
      <w:pPr>
        <w:rPr>
          <w:rFonts w:ascii="Arial" w:hAnsi="Arial" w:cs="Arial"/>
          <w:b/>
          <w:sz w:val="24"/>
          <w:szCs w:val="24"/>
        </w:rPr>
      </w:pPr>
    </w:p>
    <w:p w14:paraId="7D51651B" w14:textId="77777777" w:rsidR="00DF3C87" w:rsidRPr="00956A7E" w:rsidRDefault="00DF3C87" w:rsidP="00DF3C87">
      <w:pPr>
        <w:rPr>
          <w:rFonts w:ascii="Arial" w:hAnsi="Arial" w:cs="Arial"/>
          <w:b/>
          <w:sz w:val="24"/>
          <w:szCs w:val="24"/>
        </w:rPr>
      </w:pPr>
    </w:p>
    <w:p w14:paraId="36A0AEED" w14:textId="77777777" w:rsidR="00DF3C87" w:rsidRPr="00956A7E" w:rsidRDefault="00DF3C87" w:rsidP="00DF3C87">
      <w:pPr>
        <w:rPr>
          <w:rFonts w:ascii="Arial" w:hAnsi="Arial" w:cs="Arial"/>
          <w:b/>
          <w:sz w:val="24"/>
          <w:szCs w:val="24"/>
        </w:rPr>
      </w:pPr>
    </w:p>
    <w:p w14:paraId="4D638626" w14:textId="77777777" w:rsidR="00DF3C87" w:rsidRPr="00956A7E" w:rsidRDefault="00DF3C87" w:rsidP="00DF3C87">
      <w:pPr>
        <w:rPr>
          <w:rFonts w:ascii="Arial" w:hAnsi="Arial" w:cs="Arial"/>
          <w:b/>
          <w:sz w:val="24"/>
          <w:szCs w:val="24"/>
        </w:rPr>
      </w:pPr>
    </w:p>
    <w:p w14:paraId="7E1E47A7" w14:textId="77777777" w:rsidR="00DF3C87" w:rsidRPr="00956A7E" w:rsidRDefault="00DF3C87" w:rsidP="00DF3C87">
      <w:pPr>
        <w:rPr>
          <w:rFonts w:ascii="Arial" w:hAnsi="Arial" w:cs="Arial"/>
          <w:b/>
          <w:sz w:val="24"/>
          <w:szCs w:val="24"/>
        </w:rPr>
      </w:pPr>
    </w:p>
    <w:p w14:paraId="6AAFC86D" w14:textId="77777777" w:rsidR="00071B58" w:rsidRPr="00956A7E" w:rsidRDefault="00071B58" w:rsidP="00DF3C87">
      <w:pPr>
        <w:rPr>
          <w:rFonts w:ascii="Arial" w:hAnsi="Arial" w:cs="Arial"/>
          <w:b/>
          <w:sz w:val="24"/>
          <w:szCs w:val="24"/>
        </w:rPr>
      </w:pPr>
    </w:p>
    <w:p w14:paraId="74A8FA0D" w14:textId="77777777" w:rsidR="00071B58" w:rsidRPr="00956A7E" w:rsidRDefault="00071B58" w:rsidP="00DF3C87">
      <w:pPr>
        <w:rPr>
          <w:rFonts w:ascii="Arial" w:hAnsi="Arial" w:cs="Arial"/>
          <w:b/>
          <w:sz w:val="24"/>
          <w:szCs w:val="24"/>
        </w:rPr>
      </w:pPr>
    </w:p>
    <w:p w14:paraId="118DB99D" w14:textId="77777777" w:rsidR="00071B58" w:rsidRPr="00956A7E" w:rsidRDefault="00071B58" w:rsidP="00DF3C87">
      <w:pPr>
        <w:rPr>
          <w:rFonts w:ascii="Arial" w:hAnsi="Arial" w:cs="Arial"/>
          <w:b/>
          <w:sz w:val="24"/>
          <w:szCs w:val="24"/>
        </w:rPr>
      </w:pPr>
    </w:p>
    <w:p w14:paraId="05167D4D" w14:textId="77777777" w:rsidR="00071B58" w:rsidRPr="00956A7E" w:rsidRDefault="00071B58" w:rsidP="00DF3C87">
      <w:pPr>
        <w:rPr>
          <w:rFonts w:ascii="Arial" w:hAnsi="Arial" w:cs="Arial"/>
          <w:b/>
          <w:sz w:val="24"/>
          <w:szCs w:val="24"/>
        </w:rPr>
      </w:pPr>
    </w:p>
    <w:p w14:paraId="4AD1AE77" w14:textId="77777777" w:rsidR="00071B58" w:rsidRPr="00956A7E" w:rsidRDefault="00071B58" w:rsidP="00DF3C87">
      <w:pPr>
        <w:rPr>
          <w:rFonts w:ascii="Arial" w:hAnsi="Arial" w:cs="Arial"/>
          <w:b/>
          <w:sz w:val="24"/>
          <w:szCs w:val="24"/>
        </w:rPr>
      </w:pPr>
    </w:p>
    <w:p w14:paraId="691EED9C" w14:textId="77777777" w:rsidR="00071B58" w:rsidRPr="00956A7E" w:rsidRDefault="00071B58" w:rsidP="00DF3C87">
      <w:pPr>
        <w:rPr>
          <w:rFonts w:ascii="Arial" w:hAnsi="Arial" w:cs="Arial"/>
          <w:b/>
          <w:sz w:val="24"/>
          <w:szCs w:val="24"/>
        </w:rPr>
      </w:pPr>
    </w:p>
    <w:p w14:paraId="628E6677" w14:textId="77777777" w:rsidR="00071B58" w:rsidRPr="00956A7E" w:rsidRDefault="00071B58" w:rsidP="00DF3C87">
      <w:pPr>
        <w:rPr>
          <w:rFonts w:ascii="Arial" w:hAnsi="Arial" w:cs="Arial"/>
          <w:b/>
          <w:sz w:val="24"/>
          <w:szCs w:val="24"/>
        </w:rPr>
      </w:pPr>
    </w:p>
    <w:p w14:paraId="0BFDD98C" w14:textId="77777777" w:rsidR="00071B58" w:rsidRPr="00956A7E" w:rsidRDefault="00071B58" w:rsidP="00DF3C87">
      <w:pPr>
        <w:rPr>
          <w:rFonts w:ascii="Arial" w:hAnsi="Arial" w:cs="Arial"/>
          <w:b/>
          <w:sz w:val="24"/>
          <w:szCs w:val="24"/>
        </w:rPr>
      </w:pPr>
    </w:p>
    <w:p w14:paraId="248F7C12" w14:textId="77777777" w:rsidR="00071B58" w:rsidRPr="00956A7E" w:rsidRDefault="00071B58" w:rsidP="00DF3C87">
      <w:pPr>
        <w:rPr>
          <w:rFonts w:ascii="Arial" w:hAnsi="Arial" w:cs="Arial"/>
          <w:b/>
          <w:sz w:val="24"/>
          <w:szCs w:val="24"/>
        </w:rPr>
      </w:pPr>
    </w:p>
    <w:p w14:paraId="2F977876" w14:textId="77777777" w:rsidR="00071B58" w:rsidRPr="00956A7E" w:rsidRDefault="00071B58" w:rsidP="00DF3C87">
      <w:pPr>
        <w:rPr>
          <w:rFonts w:ascii="Arial" w:hAnsi="Arial" w:cs="Arial"/>
          <w:b/>
          <w:sz w:val="24"/>
          <w:szCs w:val="24"/>
        </w:rPr>
      </w:pPr>
    </w:p>
    <w:p w14:paraId="60F50A00" w14:textId="77777777" w:rsidR="00071B58" w:rsidRPr="00956A7E" w:rsidRDefault="00071B58" w:rsidP="00DF3C87">
      <w:pPr>
        <w:rPr>
          <w:rFonts w:ascii="Arial" w:hAnsi="Arial" w:cs="Arial"/>
          <w:b/>
          <w:sz w:val="24"/>
          <w:szCs w:val="24"/>
        </w:rPr>
      </w:pPr>
    </w:p>
    <w:p w14:paraId="338D989D" w14:textId="77777777" w:rsidR="00071B58" w:rsidRPr="00956A7E" w:rsidRDefault="00071B58" w:rsidP="00DF3C87">
      <w:pPr>
        <w:rPr>
          <w:rFonts w:ascii="Arial" w:hAnsi="Arial" w:cs="Arial"/>
          <w:b/>
          <w:sz w:val="24"/>
          <w:szCs w:val="24"/>
        </w:rPr>
      </w:pPr>
    </w:p>
    <w:p w14:paraId="5A24871D" w14:textId="77777777" w:rsidR="00071B58" w:rsidRPr="00956A7E" w:rsidRDefault="00071B58" w:rsidP="00DF3C87">
      <w:pPr>
        <w:rPr>
          <w:rFonts w:ascii="Arial" w:hAnsi="Arial" w:cs="Arial"/>
          <w:b/>
          <w:sz w:val="24"/>
          <w:szCs w:val="24"/>
        </w:rPr>
      </w:pPr>
    </w:p>
    <w:p w14:paraId="466059B2" w14:textId="77777777" w:rsidR="00071B58" w:rsidRPr="00956A7E" w:rsidRDefault="00071B58" w:rsidP="00DF3C87">
      <w:pPr>
        <w:rPr>
          <w:rFonts w:ascii="Arial" w:hAnsi="Arial" w:cs="Arial"/>
          <w:b/>
          <w:sz w:val="24"/>
          <w:szCs w:val="24"/>
        </w:rPr>
      </w:pPr>
    </w:p>
    <w:p w14:paraId="795DECA9" w14:textId="77777777" w:rsidR="00071B58" w:rsidRPr="00956A7E" w:rsidRDefault="00071B58" w:rsidP="00DF3C87">
      <w:pPr>
        <w:rPr>
          <w:rFonts w:ascii="Arial" w:hAnsi="Arial" w:cs="Arial"/>
          <w:b/>
          <w:sz w:val="24"/>
          <w:szCs w:val="24"/>
        </w:rPr>
      </w:pPr>
    </w:p>
    <w:p w14:paraId="234CF7EC" w14:textId="77777777" w:rsidR="00DF3C87" w:rsidRPr="00956A7E" w:rsidRDefault="00DF3C87" w:rsidP="00DF3C87">
      <w:pPr>
        <w:rPr>
          <w:rFonts w:ascii="Arial" w:hAnsi="Arial" w:cs="Arial"/>
          <w:b/>
          <w:sz w:val="24"/>
          <w:szCs w:val="24"/>
        </w:rPr>
      </w:pPr>
    </w:p>
    <w:p w14:paraId="5ACFDB32" w14:textId="77777777" w:rsidR="00071B58" w:rsidRPr="00956A7E" w:rsidRDefault="00071B58" w:rsidP="00DF3C87">
      <w:pPr>
        <w:rPr>
          <w:rFonts w:ascii="Arial" w:hAnsi="Arial" w:cs="Arial"/>
          <w:b/>
          <w:sz w:val="24"/>
          <w:szCs w:val="24"/>
        </w:rPr>
      </w:pPr>
    </w:p>
    <w:p w14:paraId="7318EB6C" w14:textId="77777777" w:rsidR="00071B58" w:rsidRPr="00956A7E" w:rsidRDefault="00071B58" w:rsidP="00DF3C87">
      <w:pPr>
        <w:rPr>
          <w:rFonts w:ascii="Arial" w:hAnsi="Arial" w:cs="Arial"/>
          <w:b/>
          <w:sz w:val="24"/>
          <w:szCs w:val="24"/>
        </w:rPr>
      </w:pPr>
    </w:p>
    <w:p w14:paraId="1E0C7B68" w14:textId="77777777" w:rsidR="00071B58" w:rsidRPr="00956A7E" w:rsidRDefault="00071B58" w:rsidP="00DF3C87">
      <w:pPr>
        <w:rPr>
          <w:rFonts w:ascii="Arial" w:hAnsi="Arial" w:cs="Arial"/>
          <w:b/>
          <w:sz w:val="24"/>
          <w:szCs w:val="24"/>
        </w:rPr>
      </w:pPr>
    </w:p>
    <w:p w14:paraId="5FE71148" w14:textId="4D41E26C" w:rsidR="00071B58" w:rsidRPr="00956A7E" w:rsidRDefault="008D27B2" w:rsidP="008D27B2">
      <w:pPr>
        <w:pStyle w:val="Descripcin"/>
        <w:rPr>
          <w:rFonts w:ascii="Arial" w:hAnsi="Arial" w:cs="Arial"/>
          <w:b/>
          <w:sz w:val="24"/>
          <w:szCs w:val="24"/>
        </w:rPr>
      </w:pPr>
      <w:r w:rsidRPr="00956A7E">
        <w:t>Ilustración 3</w:t>
      </w:r>
      <w:r w:rsidR="00133A34" w:rsidRPr="00956A7E">
        <w:t>3</w:t>
      </w:r>
      <w:r w:rsidRPr="00956A7E">
        <w:t xml:space="preserve">. </w:t>
      </w:r>
      <w:bookmarkStart w:id="82" w:name="_Hlk40428807"/>
      <w:r w:rsidRPr="00956A7E">
        <w:t>Seguimiento de Sprint_ Acta de Reunión</w:t>
      </w:r>
    </w:p>
    <w:bookmarkEnd w:id="82"/>
    <w:p w14:paraId="3E8EE274" w14:textId="77777777" w:rsidR="00071B58" w:rsidRPr="00956A7E" w:rsidRDefault="00071B58" w:rsidP="00DF3C87">
      <w:pPr>
        <w:rPr>
          <w:rFonts w:ascii="Arial" w:hAnsi="Arial" w:cs="Arial"/>
          <w:b/>
          <w:sz w:val="24"/>
          <w:szCs w:val="24"/>
        </w:rPr>
      </w:pPr>
    </w:p>
    <w:p w14:paraId="0A925A2E" w14:textId="77777777" w:rsidR="00071B58" w:rsidRPr="00956A7E" w:rsidRDefault="00071B58" w:rsidP="00DF3C87">
      <w:pPr>
        <w:rPr>
          <w:rFonts w:ascii="Arial" w:hAnsi="Arial" w:cs="Arial"/>
          <w:b/>
          <w:sz w:val="24"/>
          <w:szCs w:val="24"/>
        </w:rPr>
      </w:pPr>
    </w:p>
    <w:p w14:paraId="2B9A489D" w14:textId="77777777" w:rsidR="00071B58" w:rsidRPr="00956A7E" w:rsidRDefault="00071B58" w:rsidP="00DF3C87">
      <w:pPr>
        <w:rPr>
          <w:rFonts w:ascii="Arial" w:hAnsi="Arial" w:cs="Arial"/>
          <w:b/>
          <w:sz w:val="24"/>
          <w:szCs w:val="24"/>
        </w:rPr>
      </w:pPr>
      <w:r w:rsidRPr="00956A7E">
        <w:rPr>
          <w:rFonts w:ascii="Arial" w:hAnsi="Arial" w:cs="Arial"/>
          <w:b/>
          <w:sz w:val="24"/>
          <w:szCs w:val="24"/>
        </w:rPr>
        <w:lastRenderedPageBreak/>
        <w:t>PRODUCTO</w:t>
      </w:r>
    </w:p>
    <w:p w14:paraId="58E087D3" w14:textId="77777777" w:rsidR="00DF3C87" w:rsidRPr="00956A7E" w:rsidRDefault="00DF3C87" w:rsidP="00DF3C87">
      <w:pPr>
        <w:rPr>
          <w:rFonts w:ascii="Arial" w:hAnsi="Arial" w:cs="Arial"/>
          <w:sz w:val="24"/>
          <w:szCs w:val="24"/>
        </w:rPr>
      </w:pPr>
      <w:r w:rsidRPr="00956A7E">
        <w:rPr>
          <w:rFonts w:ascii="Arial" w:hAnsi="Arial" w:cs="Arial"/>
          <w:sz w:val="24"/>
          <w:szCs w:val="24"/>
        </w:rPr>
        <w:t>3.2 Product Backlog</w:t>
      </w:r>
    </w:p>
    <w:p w14:paraId="38C78CDC" w14:textId="77777777" w:rsidR="00DF3C87" w:rsidRPr="00956A7E" w:rsidRDefault="00DF3C87" w:rsidP="00DF3C87">
      <w:pPr>
        <w:rPr>
          <w:rFonts w:ascii="Arial" w:hAnsi="Arial" w:cs="Arial"/>
          <w:sz w:val="24"/>
          <w:szCs w:val="24"/>
        </w:rPr>
      </w:pPr>
    </w:p>
    <w:p w14:paraId="5A739A47" w14:textId="77777777" w:rsidR="00DF3C87" w:rsidRPr="00956A7E" w:rsidRDefault="00071B58"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42208" behindDoc="0" locked="0" layoutInCell="1" allowOverlap="1" wp14:anchorId="35AB37E4" wp14:editId="048C02AB">
            <wp:simplePos x="0" y="0"/>
            <wp:positionH relativeFrom="column">
              <wp:posOffset>80036</wp:posOffset>
            </wp:positionH>
            <wp:positionV relativeFrom="paragraph">
              <wp:posOffset>4368</wp:posOffset>
            </wp:positionV>
            <wp:extent cx="2570206" cy="5254090"/>
            <wp:effectExtent l="0" t="0" r="1905" b="3810"/>
            <wp:wrapSquare wrapText="bothSides"/>
            <wp:docPr id="225" name="Imagen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570206" cy="5254090"/>
                    </a:xfrm>
                    <a:prstGeom prst="rect">
                      <a:avLst/>
                    </a:prstGeom>
                  </pic:spPr>
                </pic:pic>
              </a:graphicData>
            </a:graphic>
            <wp14:sizeRelH relativeFrom="page">
              <wp14:pctWidth>0</wp14:pctWidth>
            </wp14:sizeRelH>
            <wp14:sizeRelV relativeFrom="page">
              <wp14:pctHeight>0</wp14:pctHeight>
            </wp14:sizeRelV>
          </wp:anchor>
        </w:drawing>
      </w:r>
    </w:p>
    <w:p w14:paraId="1FF28524" w14:textId="77777777" w:rsidR="00DF3C87" w:rsidRPr="00956A7E" w:rsidRDefault="00DF3C87" w:rsidP="00DF3C87">
      <w:pPr>
        <w:rPr>
          <w:rFonts w:ascii="Arial" w:hAnsi="Arial" w:cs="Arial"/>
          <w:sz w:val="24"/>
          <w:szCs w:val="24"/>
        </w:rPr>
      </w:pPr>
    </w:p>
    <w:p w14:paraId="35EA6668" w14:textId="77777777" w:rsidR="00DF3C87" w:rsidRPr="00956A7E" w:rsidRDefault="00DF3C87" w:rsidP="00DF3C87">
      <w:pPr>
        <w:rPr>
          <w:rFonts w:ascii="Arial" w:hAnsi="Arial" w:cs="Arial"/>
          <w:sz w:val="24"/>
          <w:szCs w:val="24"/>
        </w:rPr>
      </w:pPr>
    </w:p>
    <w:p w14:paraId="7C6783B0" w14:textId="77777777" w:rsidR="00DF3C87" w:rsidRPr="00956A7E" w:rsidRDefault="00DF3C87" w:rsidP="00DF3C87">
      <w:pPr>
        <w:rPr>
          <w:rFonts w:ascii="Arial" w:hAnsi="Arial" w:cs="Arial"/>
          <w:sz w:val="24"/>
          <w:szCs w:val="24"/>
        </w:rPr>
      </w:pPr>
    </w:p>
    <w:p w14:paraId="2A33E3F6" w14:textId="77777777" w:rsidR="00DF3C87" w:rsidRPr="00956A7E" w:rsidRDefault="00DF3C87" w:rsidP="00DF3C87">
      <w:pPr>
        <w:rPr>
          <w:rFonts w:ascii="Arial" w:hAnsi="Arial" w:cs="Arial"/>
          <w:sz w:val="24"/>
          <w:szCs w:val="24"/>
        </w:rPr>
      </w:pPr>
    </w:p>
    <w:p w14:paraId="23BD12EF" w14:textId="77777777" w:rsidR="00DF3C87" w:rsidRPr="00956A7E" w:rsidRDefault="00DF3C87" w:rsidP="00DF3C87">
      <w:pPr>
        <w:rPr>
          <w:rFonts w:ascii="Arial" w:hAnsi="Arial" w:cs="Arial"/>
          <w:sz w:val="24"/>
          <w:szCs w:val="24"/>
        </w:rPr>
      </w:pPr>
    </w:p>
    <w:p w14:paraId="278C2801" w14:textId="77777777" w:rsidR="00DF3C87" w:rsidRPr="00956A7E" w:rsidRDefault="00DF3C87" w:rsidP="00DF3C87">
      <w:pPr>
        <w:rPr>
          <w:rFonts w:ascii="Arial" w:hAnsi="Arial" w:cs="Arial"/>
          <w:sz w:val="24"/>
          <w:szCs w:val="24"/>
        </w:rPr>
      </w:pPr>
    </w:p>
    <w:p w14:paraId="46E76549" w14:textId="77777777" w:rsidR="00DF3C87" w:rsidRPr="00956A7E" w:rsidRDefault="00DF3C87" w:rsidP="00DF3C87">
      <w:pPr>
        <w:rPr>
          <w:rFonts w:ascii="Arial" w:hAnsi="Arial" w:cs="Arial"/>
          <w:sz w:val="24"/>
          <w:szCs w:val="24"/>
        </w:rPr>
      </w:pPr>
    </w:p>
    <w:p w14:paraId="362580D4" w14:textId="77777777" w:rsidR="00DF3C87" w:rsidRPr="00956A7E" w:rsidRDefault="00DF3C87" w:rsidP="00DF3C87">
      <w:pPr>
        <w:rPr>
          <w:rFonts w:ascii="Arial" w:hAnsi="Arial" w:cs="Arial"/>
          <w:sz w:val="24"/>
          <w:szCs w:val="24"/>
        </w:rPr>
      </w:pPr>
    </w:p>
    <w:p w14:paraId="57CC20A7" w14:textId="77777777" w:rsidR="00DF3C87" w:rsidRPr="00956A7E" w:rsidRDefault="00DF3C87" w:rsidP="00DF3C87">
      <w:pPr>
        <w:rPr>
          <w:rFonts w:ascii="Arial" w:hAnsi="Arial" w:cs="Arial"/>
          <w:sz w:val="24"/>
          <w:szCs w:val="24"/>
        </w:rPr>
      </w:pPr>
    </w:p>
    <w:p w14:paraId="4D0D8620" w14:textId="77777777" w:rsidR="00071B58" w:rsidRPr="00956A7E" w:rsidRDefault="00071B58" w:rsidP="00DF3C87">
      <w:pPr>
        <w:rPr>
          <w:rFonts w:ascii="Arial" w:hAnsi="Arial" w:cs="Arial"/>
          <w:sz w:val="24"/>
          <w:szCs w:val="24"/>
        </w:rPr>
      </w:pPr>
    </w:p>
    <w:p w14:paraId="1ADF6334" w14:textId="77777777" w:rsidR="00071B58" w:rsidRPr="00956A7E" w:rsidRDefault="00071B58" w:rsidP="00DF3C87">
      <w:pPr>
        <w:rPr>
          <w:rFonts w:ascii="Arial" w:hAnsi="Arial" w:cs="Arial"/>
          <w:sz w:val="24"/>
          <w:szCs w:val="24"/>
        </w:rPr>
      </w:pPr>
    </w:p>
    <w:p w14:paraId="06ED72BF" w14:textId="77777777" w:rsidR="00071B58" w:rsidRPr="00956A7E" w:rsidRDefault="00071B58" w:rsidP="00DF3C87">
      <w:pPr>
        <w:rPr>
          <w:rFonts w:ascii="Arial" w:hAnsi="Arial" w:cs="Arial"/>
          <w:sz w:val="24"/>
          <w:szCs w:val="24"/>
        </w:rPr>
      </w:pPr>
    </w:p>
    <w:p w14:paraId="5E57CD58" w14:textId="77777777" w:rsidR="00071B58" w:rsidRPr="00956A7E" w:rsidRDefault="00071B58" w:rsidP="00DF3C87">
      <w:pPr>
        <w:rPr>
          <w:rFonts w:ascii="Arial" w:hAnsi="Arial" w:cs="Arial"/>
          <w:sz w:val="24"/>
          <w:szCs w:val="24"/>
        </w:rPr>
      </w:pPr>
    </w:p>
    <w:p w14:paraId="696D9F81" w14:textId="77777777" w:rsidR="00071B58" w:rsidRPr="00956A7E" w:rsidRDefault="00071B58" w:rsidP="00DF3C87">
      <w:pPr>
        <w:rPr>
          <w:rFonts w:ascii="Arial" w:hAnsi="Arial" w:cs="Arial"/>
          <w:sz w:val="24"/>
          <w:szCs w:val="24"/>
        </w:rPr>
      </w:pPr>
    </w:p>
    <w:p w14:paraId="2D8CFF57" w14:textId="77777777" w:rsidR="00071B58" w:rsidRPr="00956A7E" w:rsidRDefault="00071B58" w:rsidP="00DF3C87">
      <w:pPr>
        <w:rPr>
          <w:rFonts w:ascii="Arial" w:hAnsi="Arial" w:cs="Arial"/>
          <w:sz w:val="24"/>
          <w:szCs w:val="24"/>
        </w:rPr>
      </w:pPr>
    </w:p>
    <w:p w14:paraId="152C8087" w14:textId="77777777" w:rsidR="00071B58" w:rsidRPr="00956A7E" w:rsidRDefault="00071B58" w:rsidP="00DF3C87">
      <w:pPr>
        <w:rPr>
          <w:rFonts w:ascii="Arial" w:hAnsi="Arial" w:cs="Arial"/>
          <w:sz w:val="24"/>
          <w:szCs w:val="24"/>
        </w:rPr>
      </w:pPr>
    </w:p>
    <w:p w14:paraId="674B7F4D" w14:textId="77777777" w:rsidR="00071B58" w:rsidRPr="00956A7E" w:rsidRDefault="00071B58" w:rsidP="00DF3C87">
      <w:pPr>
        <w:rPr>
          <w:rFonts w:ascii="Arial" w:hAnsi="Arial" w:cs="Arial"/>
          <w:sz w:val="24"/>
          <w:szCs w:val="24"/>
        </w:rPr>
      </w:pPr>
    </w:p>
    <w:p w14:paraId="565F9905" w14:textId="77777777" w:rsidR="00071B58" w:rsidRPr="00956A7E" w:rsidRDefault="00071B58" w:rsidP="00DF3C87">
      <w:pPr>
        <w:rPr>
          <w:rFonts w:ascii="Arial" w:hAnsi="Arial" w:cs="Arial"/>
          <w:sz w:val="24"/>
          <w:szCs w:val="24"/>
        </w:rPr>
      </w:pPr>
    </w:p>
    <w:p w14:paraId="2C7E2BCF" w14:textId="21F92C9E" w:rsidR="00071B58" w:rsidRPr="00956A7E" w:rsidRDefault="00D52C12" w:rsidP="00D52C12">
      <w:pPr>
        <w:pStyle w:val="Descripcin"/>
        <w:rPr>
          <w:rFonts w:ascii="Arial" w:hAnsi="Arial" w:cs="Arial"/>
          <w:sz w:val="24"/>
          <w:szCs w:val="24"/>
        </w:rPr>
      </w:pPr>
      <w:r w:rsidRPr="00956A7E">
        <w:t>Ilustración 3</w:t>
      </w:r>
      <w:r w:rsidR="00450C8E" w:rsidRPr="00956A7E">
        <w:t>4</w:t>
      </w:r>
      <w:r w:rsidRPr="00956A7E">
        <w:t>. Producto_ Product Backlog</w:t>
      </w:r>
    </w:p>
    <w:p w14:paraId="7F63799D" w14:textId="77777777" w:rsidR="00071B58" w:rsidRPr="00956A7E" w:rsidRDefault="00071B58" w:rsidP="00DF3C87">
      <w:pPr>
        <w:rPr>
          <w:rFonts w:ascii="Arial" w:hAnsi="Arial" w:cs="Arial"/>
          <w:sz w:val="24"/>
          <w:szCs w:val="24"/>
        </w:rPr>
      </w:pPr>
    </w:p>
    <w:p w14:paraId="263D7EF0" w14:textId="77777777" w:rsidR="00071B58" w:rsidRPr="00956A7E" w:rsidRDefault="00071B58" w:rsidP="00DF3C87">
      <w:pPr>
        <w:rPr>
          <w:rFonts w:ascii="Arial" w:hAnsi="Arial" w:cs="Arial"/>
          <w:sz w:val="24"/>
          <w:szCs w:val="24"/>
        </w:rPr>
      </w:pPr>
    </w:p>
    <w:p w14:paraId="203B7D41" w14:textId="77777777" w:rsidR="00071B58" w:rsidRPr="00956A7E" w:rsidRDefault="00071B58" w:rsidP="00DF3C87">
      <w:pPr>
        <w:rPr>
          <w:rFonts w:ascii="Arial" w:hAnsi="Arial" w:cs="Arial"/>
          <w:sz w:val="24"/>
          <w:szCs w:val="24"/>
        </w:rPr>
      </w:pPr>
    </w:p>
    <w:p w14:paraId="2540E5B4" w14:textId="77777777" w:rsidR="00071B58" w:rsidRPr="00956A7E" w:rsidRDefault="00071B58" w:rsidP="00DF3C87">
      <w:pPr>
        <w:rPr>
          <w:rFonts w:ascii="Arial" w:hAnsi="Arial" w:cs="Arial"/>
          <w:sz w:val="24"/>
          <w:szCs w:val="24"/>
        </w:rPr>
      </w:pPr>
    </w:p>
    <w:p w14:paraId="45B901FB" w14:textId="77777777" w:rsidR="00071B58" w:rsidRPr="00956A7E" w:rsidRDefault="00071B58" w:rsidP="00DF3C87">
      <w:pPr>
        <w:rPr>
          <w:rFonts w:ascii="Arial" w:hAnsi="Arial" w:cs="Arial"/>
          <w:sz w:val="24"/>
          <w:szCs w:val="24"/>
        </w:rPr>
      </w:pPr>
    </w:p>
    <w:p w14:paraId="658DE0FC" w14:textId="77777777" w:rsidR="00071B58" w:rsidRPr="00956A7E" w:rsidRDefault="00071B58" w:rsidP="00DF3C87">
      <w:pPr>
        <w:rPr>
          <w:rFonts w:ascii="Arial" w:hAnsi="Arial" w:cs="Arial"/>
          <w:sz w:val="24"/>
          <w:szCs w:val="24"/>
        </w:rPr>
      </w:pPr>
    </w:p>
    <w:p w14:paraId="0EFD057B" w14:textId="77777777" w:rsidR="00071B58" w:rsidRPr="00956A7E" w:rsidRDefault="00071B58" w:rsidP="00DF3C87">
      <w:pPr>
        <w:rPr>
          <w:rFonts w:ascii="Arial" w:hAnsi="Arial" w:cs="Arial"/>
          <w:sz w:val="24"/>
          <w:szCs w:val="24"/>
        </w:rPr>
      </w:pPr>
    </w:p>
    <w:p w14:paraId="1BC802AC" w14:textId="77777777" w:rsidR="00DF3C87" w:rsidRPr="00956A7E" w:rsidRDefault="00DF3C87" w:rsidP="00DF3C87">
      <w:pPr>
        <w:rPr>
          <w:rFonts w:ascii="Arial" w:hAnsi="Arial" w:cs="Arial"/>
          <w:sz w:val="24"/>
          <w:szCs w:val="24"/>
        </w:rPr>
      </w:pPr>
      <w:r w:rsidRPr="00956A7E">
        <w:rPr>
          <w:rFonts w:ascii="Arial" w:hAnsi="Arial" w:cs="Arial"/>
          <w:b/>
          <w:bCs/>
          <w:sz w:val="24"/>
          <w:szCs w:val="24"/>
        </w:rPr>
        <w:lastRenderedPageBreak/>
        <w:t>3.3</w:t>
      </w:r>
      <w:r w:rsidRPr="00956A7E">
        <w:rPr>
          <w:rFonts w:ascii="Arial" w:hAnsi="Arial" w:cs="Arial"/>
          <w:sz w:val="24"/>
          <w:szCs w:val="24"/>
        </w:rPr>
        <w:t xml:space="preserve"> Modelo Incremental</w:t>
      </w:r>
    </w:p>
    <w:p w14:paraId="631B42CB" w14:textId="77777777" w:rsidR="00DF3C87" w:rsidRPr="00956A7E" w:rsidRDefault="00071B58"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43232" behindDoc="0" locked="0" layoutInCell="1" allowOverlap="1" wp14:anchorId="0A4F0FA0" wp14:editId="161714C4">
            <wp:simplePos x="0" y="0"/>
            <wp:positionH relativeFrom="column">
              <wp:posOffset>73152</wp:posOffset>
            </wp:positionH>
            <wp:positionV relativeFrom="paragraph">
              <wp:posOffset>59792</wp:posOffset>
            </wp:positionV>
            <wp:extent cx="4757352" cy="7764630"/>
            <wp:effectExtent l="0" t="0" r="5715" b="8255"/>
            <wp:wrapSquare wrapText="bothSides"/>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4757352" cy="7764630"/>
                    </a:xfrm>
                    <a:prstGeom prst="rect">
                      <a:avLst/>
                    </a:prstGeom>
                  </pic:spPr>
                </pic:pic>
              </a:graphicData>
            </a:graphic>
            <wp14:sizeRelH relativeFrom="page">
              <wp14:pctWidth>0</wp14:pctWidth>
            </wp14:sizeRelH>
            <wp14:sizeRelV relativeFrom="page">
              <wp14:pctHeight>0</wp14:pctHeight>
            </wp14:sizeRelV>
          </wp:anchor>
        </w:drawing>
      </w:r>
    </w:p>
    <w:p w14:paraId="27DE5C6F" w14:textId="77777777" w:rsidR="00DF3C87" w:rsidRPr="00956A7E" w:rsidRDefault="00DF3C87" w:rsidP="00DF3C87">
      <w:pPr>
        <w:rPr>
          <w:rFonts w:ascii="Arial" w:hAnsi="Arial" w:cs="Arial"/>
          <w:sz w:val="24"/>
          <w:szCs w:val="24"/>
        </w:rPr>
      </w:pPr>
    </w:p>
    <w:p w14:paraId="188CDD60" w14:textId="77777777" w:rsidR="00DF3C87" w:rsidRPr="00956A7E" w:rsidRDefault="00DF3C87" w:rsidP="00DF3C87">
      <w:pPr>
        <w:rPr>
          <w:rFonts w:ascii="Arial" w:hAnsi="Arial" w:cs="Arial"/>
          <w:sz w:val="24"/>
          <w:szCs w:val="24"/>
        </w:rPr>
      </w:pPr>
    </w:p>
    <w:p w14:paraId="6F15778D" w14:textId="77777777" w:rsidR="00071B58" w:rsidRPr="00956A7E" w:rsidRDefault="00071B58" w:rsidP="00DF3C87">
      <w:pPr>
        <w:rPr>
          <w:rFonts w:ascii="Arial" w:hAnsi="Arial" w:cs="Arial"/>
          <w:sz w:val="24"/>
          <w:szCs w:val="24"/>
        </w:rPr>
      </w:pPr>
    </w:p>
    <w:p w14:paraId="25984799" w14:textId="77777777" w:rsidR="00071B58" w:rsidRPr="00956A7E" w:rsidRDefault="00071B58" w:rsidP="00DF3C87">
      <w:pPr>
        <w:rPr>
          <w:rFonts w:ascii="Arial" w:hAnsi="Arial" w:cs="Arial"/>
          <w:sz w:val="24"/>
          <w:szCs w:val="24"/>
        </w:rPr>
      </w:pPr>
    </w:p>
    <w:p w14:paraId="5DFF774C" w14:textId="77777777" w:rsidR="00071B58" w:rsidRPr="00956A7E" w:rsidRDefault="00071B58" w:rsidP="00DF3C87">
      <w:pPr>
        <w:rPr>
          <w:rFonts w:ascii="Arial" w:hAnsi="Arial" w:cs="Arial"/>
          <w:sz w:val="24"/>
          <w:szCs w:val="24"/>
        </w:rPr>
      </w:pPr>
    </w:p>
    <w:p w14:paraId="2C9079B9" w14:textId="77777777" w:rsidR="00071B58" w:rsidRPr="00956A7E" w:rsidRDefault="00071B58" w:rsidP="00DF3C87">
      <w:pPr>
        <w:rPr>
          <w:rFonts w:ascii="Arial" w:hAnsi="Arial" w:cs="Arial"/>
          <w:sz w:val="24"/>
          <w:szCs w:val="24"/>
        </w:rPr>
      </w:pPr>
    </w:p>
    <w:p w14:paraId="3D9A8340" w14:textId="77777777" w:rsidR="00071B58" w:rsidRPr="00956A7E" w:rsidRDefault="00071B58" w:rsidP="00DF3C87">
      <w:pPr>
        <w:rPr>
          <w:rFonts w:ascii="Arial" w:hAnsi="Arial" w:cs="Arial"/>
          <w:sz w:val="24"/>
          <w:szCs w:val="24"/>
        </w:rPr>
      </w:pPr>
    </w:p>
    <w:p w14:paraId="6BAA0E4E" w14:textId="77777777" w:rsidR="00071B58" w:rsidRPr="00956A7E" w:rsidRDefault="00071B58" w:rsidP="00DF3C87">
      <w:pPr>
        <w:rPr>
          <w:rFonts w:ascii="Arial" w:hAnsi="Arial" w:cs="Arial"/>
          <w:sz w:val="24"/>
          <w:szCs w:val="24"/>
        </w:rPr>
      </w:pPr>
    </w:p>
    <w:p w14:paraId="75F3C14A" w14:textId="77777777" w:rsidR="00071B58" w:rsidRPr="00956A7E" w:rsidRDefault="00071B58" w:rsidP="00DF3C87">
      <w:pPr>
        <w:rPr>
          <w:rFonts w:ascii="Arial" w:hAnsi="Arial" w:cs="Arial"/>
          <w:sz w:val="24"/>
          <w:szCs w:val="24"/>
        </w:rPr>
      </w:pPr>
    </w:p>
    <w:p w14:paraId="234B36EF" w14:textId="77777777" w:rsidR="00071B58" w:rsidRPr="00956A7E" w:rsidRDefault="00071B58" w:rsidP="00DF3C87">
      <w:pPr>
        <w:rPr>
          <w:rFonts w:ascii="Arial" w:hAnsi="Arial" w:cs="Arial"/>
          <w:sz w:val="24"/>
          <w:szCs w:val="24"/>
        </w:rPr>
      </w:pPr>
    </w:p>
    <w:p w14:paraId="17873CD4" w14:textId="77777777" w:rsidR="00071B58" w:rsidRPr="00956A7E" w:rsidRDefault="00071B58" w:rsidP="00DF3C87">
      <w:pPr>
        <w:rPr>
          <w:rFonts w:ascii="Arial" w:hAnsi="Arial" w:cs="Arial"/>
          <w:sz w:val="24"/>
          <w:szCs w:val="24"/>
        </w:rPr>
      </w:pPr>
    </w:p>
    <w:p w14:paraId="3A3547DD" w14:textId="77777777" w:rsidR="00071B58" w:rsidRPr="00956A7E" w:rsidRDefault="00071B58" w:rsidP="00DF3C87">
      <w:pPr>
        <w:rPr>
          <w:rFonts w:ascii="Arial" w:hAnsi="Arial" w:cs="Arial"/>
          <w:sz w:val="24"/>
          <w:szCs w:val="24"/>
        </w:rPr>
      </w:pPr>
    </w:p>
    <w:p w14:paraId="2912C1A1" w14:textId="77777777" w:rsidR="00071B58" w:rsidRPr="00956A7E" w:rsidRDefault="00071B58" w:rsidP="00DF3C87">
      <w:pPr>
        <w:rPr>
          <w:rFonts w:ascii="Arial" w:hAnsi="Arial" w:cs="Arial"/>
          <w:sz w:val="24"/>
          <w:szCs w:val="24"/>
        </w:rPr>
      </w:pPr>
    </w:p>
    <w:p w14:paraId="4F9AF6E2" w14:textId="77777777" w:rsidR="00071B58" w:rsidRPr="00956A7E" w:rsidRDefault="00071B58" w:rsidP="00DF3C87">
      <w:pPr>
        <w:rPr>
          <w:rFonts w:ascii="Arial" w:hAnsi="Arial" w:cs="Arial"/>
          <w:sz w:val="24"/>
          <w:szCs w:val="24"/>
        </w:rPr>
      </w:pPr>
    </w:p>
    <w:p w14:paraId="06FE1B30" w14:textId="77777777" w:rsidR="00071B58" w:rsidRPr="00956A7E" w:rsidRDefault="00071B58" w:rsidP="00DF3C87">
      <w:pPr>
        <w:rPr>
          <w:rFonts w:ascii="Arial" w:hAnsi="Arial" w:cs="Arial"/>
          <w:sz w:val="24"/>
          <w:szCs w:val="24"/>
        </w:rPr>
      </w:pPr>
    </w:p>
    <w:p w14:paraId="5D65C72B" w14:textId="77777777" w:rsidR="00071B58" w:rsidRPr="00956A7E" w:rsidRDefault="00071B58" w:rsidP="00DF3C87">
      <w:pPr>
        <w:rPr>
          <w:rFonts w:ascii="Arial" w:hAnsi="Arial" w:cs="Arial"/>
          <w:sz w:val="24"/>
          <w:szCs w:val="24"/>
        </w:rPr>
      </w:pPr>
    </w:p>
    <w:p w14:paraId="2496A872" w14:textId="77777777" w:rsidR="00071B58" w:rsidRPr="00956A7E" w:rsidRDefault="00071B58" w:rsidP="00DF3C87">
      <w:pPr>
        <w:rPr>
          <w:rFonts w:ascii="Arial" w:hAnsi="Arial" w:cs="Arial"/>
          <w:sz w:val="24"/>
          <w:szCs w:val="24"/>
        </w:rPr>
      </w:pPr>
    </w:p>
    <w:p w14:paraId="42C8DF80" w14:textId="77777777" w:rsidR="00071B58" w:rsidRPr="00956A7E" w:rsidRDefault="00071B58" w:rsidP="00DF3C87">
      <w:pPr>
        <w:rPr>
          <w:rFonts w:ascii="Arial" w:hAnsi="Arial" w:cs="Arial"/>
          <w:sz w:val="24"/>
          <w:szCs w:val="24"/>
        </w:rPr>
      </w:pPr>
    </w:p>
    <w:p w14:paraId="2F331348" w14:textId="77777777" w:rsidR="00071B58" w:rsidRPr="00956A7E" w:rsidRDefault="00071B58" w:rsidP="00DF3C87">
      <w:pPr>
        <w:rPr>
          <w:rFonts w:ascii="Arial" w:hAnsi="Arial" w:cs="Arial"/>
          <w:sz w:val="24"/>
          <w:szCs w:val="24"/>
        </w:rPr>
      </w:pPr>
    </w:p>
    <w:p w14:paraId="55778C91" w14:textId="77777777" w:rsidR="00071B58" w:rsidRPr="00956A7E" w:rsidRDefault="00071B58" w:rsidP="00DF3C87">
      <w:pPr>
        <w:rPr>
          <w:rFonts w:ascii="Arial" w:hAnsi="Arial" w:cs="Arial"/>
          <w:sz w:val="24"/>
          <w:szCs w:val="24"/>
        </w:rPr>
      </w:pPr>
    </w:p>
    <w:p w14:paraId="66588797" w14:textId="77777777" w:rsidR="00071B58" w:rsidRPr="00956A7E" w:rsidRDefault="00071B58" w:rsidP="00DF3C87">
      <w:pPr>
        <w:rPr>
          <w:rFonts w:ascii="Arial" w:hAnsi="Arial" w:cs="Arial"/>
          <w:sz w:val="24"/>
          <w:szCs w:val="24"/>
        </w:rPr>
      </w:pPr>
    </w:p>
    <w:p w14:paraId="6D56A1CA" w14:textId="77777777" w:rsidR="00071B58" w:rsidRPr="00956A7E" w:rsidRDefault="00071B58" w:rsidP="00DF3C87">
      <w:pPr>
        <w:rPr>
          <w:rFonts w:ascii="Arial" w:hAnsi="Arial" w:cs="Arial"/>
          <w:sz w:val="24"/>
          <w:szCs w:val="24"/>
        </w:rPr>
      </w:pPr>
    </w:p>
    <w:p w14:paraId="2F89BED7" w14:textId="77777777" w:rsidR="00071B58" w:rsidRPr="00956A7E" w:rsidRDefault="00071B58" w:rsidP="00DF3C87">
      <w:pPr>
        <w:rPr>
          <w:rFonts w:ascii="Arial" w:hAnsi="Arial" w:cs="Arial"/>
          <w:sz w:val="24"/>
          <w:szCs w:val="24"/>
        </w:rPr>
      </w:pPr>
    </w:p>
    <w:p w14:paraId="526B0CB4" w14:textId="77777777" w:rsidR="00071B58" w:rsidRPr="00956A7E" w:rsidRDefault="00071B58" w:rsidP="00DF3C87">
      <w:pPr>
        <w:rPr>
          <w:rFonts w:ascii="Arial" w:hAnsi="Arial" w:cs="Arial"/>
          <w:sz w:val="24"/>
          <w:szCs w:val="24"/>
        </w:rPr>
      </w:pPr>
    </w:p>
    <w:p w14:paraId="6FD343FB" w14:textId="77777777" w:rsidR="00071B58" w:rsidRPr="00956A7E" w:rsidRDefault="00071B58" w:rsidP="00DF3C87">
      <w:pPr>
        <w:rPr>
          <w:rFonts w:ascii="Arial" w:hAnsi="Arial" w:cs="Arial"/>
          <w:sz w:val="24"/>
          <w:szCs w:val="24"/>
        </w:rPr>
      </w:pPr>
    </w:p>
    <w:p w14:paraId="16E3F849" w14:textId="77777777" w:rsidR="00071B58" w:rsidRPr="00956A7E" w:rsidRDefault="00071B58" w:rsidP="00DF3C87">
      <w:pPr>
        <w:rPr>
          <w:rFonts w:ascii="Arial" w:hAnsi="Arial" w:cs="Arial"/>
          <w:sz w:val="24"/>
          <w:szCs w:val="24"/>
        </w:rPr>
      </w:pPr>
    </w:p>
    <w:p w14:paraId="42B8C4FD" w14:textId="77777777" w:rsidR="00071B58" w:rsidRPr="00956A7E" w:rsidRDefault="00071B58" w:rsidP="00DF3C87">
      <w:pPr>
        <w:rPr>
          <w:rFonts w:ascii="Arial" w:hAnsi="Arial" w:cs="Arial"/>
          <w:sz w:val="24"/>
          <w:szCs w:val="24"/>
        </w:rPr>
      </w:pPr>
    </w:p>
    <w:p w14:paraId="4569E7CA" w14:textId="357F13A9" w:rsidR="00071B58" w:rsidRPr="00956A7E" w:rsidRDefault="00EE73C7" w:rsidP="00EE73C7">
      <w:pPr>
        <w:pStyle w:val="Descripcin"/>
        <w:rPr>
          <w:rFonts w:ascii="Arial" w:hAnsi="Arial" w:cs="Arial"/>
          <w:sz w:val="24"/>
          <w:szCs w:val="24"/>
        </w:rPr>
      </w:pPr>
      <w:r w:rsidRPr="00956A7E">
        <w:t>Ilustración 3</w:t>
      </w:r>
      <w:r w:rsidR="00A26506" w:rsidRPr="00956A7E">
        <w:t>6</w:t>
      </w:r>
      <w:r w:rsidRPr="00956A7E">
        <w:t>. Producto_ Modelo Incremental</w:t>
      </w:r>
    </w:p>
    <w:p w14:paraId="0AEE0DF9" w14:textId="77777777" w:rsidR="00DF3C87" w:rsidRPr="00956A7E" w:rsidRDefault="00DF3C87" w:rsidP="00DF3C87">
      <w:pPr>
        <w:rPr>
          <w:rFonts w:ascii="Arial" w:hAnsi="Arial" w:cs="Arial"/>
          <w:sz w:val="24"/>
          <w:szCs w:val="24"/>
        </w:rPr>
      </w:pPr>
      <w:r w:rsidRPr="00956A7E">
        <w:rPr>
          <w:rFonts w:ascii="Arial" w:hAnsi="Arial" w:cs="Arial"/>
          <w:b/>
          <w:bCs/>
          <w:sz w:val="24"/>
          <w:szCs w:val="24"/>
        </w:rPr>
        <w:lastRenderedPageBreak/>
        <w:t>3.4.1</w:t>
      </w:r>
      <w:r w:rsidRPr="00956A7E">
        <w:rPr>
          <w:rFonts w:ascii="Arial" w:hAnsi="Arial" w:cs="Arial"/>
          <w:sz w:val="24"/>
          <w:szCs w:val="24"/>
        </w:rPr>
        <w:t xml:space="preserve"> Prototipo de Incremento 1</w:t>
      </w:r>
    </w:p>
    <w:p w14:paraId="699AB7E9" w14:textId="77777777" w:rsidR="00DF3C87" w:rsidRPr="00956A7E" w:rsidRDefault="00071B58"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44256" behindDoc="0" locked="0" layoutInCell="1" allowOverlap="1" wp14:anchorId="0E845A0E" wp14:editId="067F7D11">
            <wp:simplePos x="0" y="0"/>
            <wp:positionH relativeFrom="margin">
              <wp:align>center</wp:align>
            </wp:positionH>
            <wp:positionV relativeFrom="paragraph">
              <wp:posOffset>184150</wp:posOffset>
            </wp:positionV>
            <wp:extent cx="4176584" cy="1972610"/>
            <wp:effectExtent l="0" t="0" r="0" b="8890"/>
            <wp:wrapSquare wrapText="bothSides"/>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4176584" cy="1972610"/>
                    </a:xfrm>
                    <a:prstGeom prst="rect">
                      <a:avLst/>
                    </a:prstGeom>
                  </pic:spPr>
                </pic:pic>
              </a:graphicData>
            </a:graphic>
            <wp14:sizeRelH relativeFrom="page">
              <wp14:pctWidth>0</wp14:pctWidth>
            </wp14:sizeRelH>
            <wp14:sizeRelV relativeFrom="page">
              <wp14:pctHeight>0</wp14:pctHeight>
            </wp14:sizeRelV>
          </wp:anchor>
        </w:drawing>
      </w:r>
    </w:p>
    <w:p w14:paraId="6F8E5729" w14:textId="77777777" w:rsidR="00DF3C87" w:rsidRPr="00956A7E" w:rsidRDefault="00DF3C87"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686912" behindDoc="0" locked="0" layoutInCell="1" allowOverlap="1" wp14:anchorId="63EDAE92" wp14:editId="304EF620">
            <wp:simplePos x="0" y="0"/>
            <wp:positionH relativeFrom="margin">
              <wp:align>center</wp:align>
            </wp:positionH>
            <wp:positionV relativeFrom="paragraph">
              <wp:posOffset>2190090</wp:posOffset>
            </wp:positionV>
            <wp:extent cx="3950970" cy="4781550"/>
            <wp:effectExtent l="0" t="0" r="0" b="0"/>
            <wp:wrapSquare wrapText="bothSides"/>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3950970" cy="4781550"/>
                    </a:xfrm>
                    <a:prstGeom prst="rect">
                      <a:avLst/>
                    </a:prstGeom>
                  </pic:spPr>
                </pic:pic>
              </a:graphicData>
            </a:graphic>
            <wp14:sizeRelH relativeFrom="page">
              <wp14:pctWidth>0</wp14:pctWidth>
            </wp14:sizeRelH>
            <wp14:sizeRelV relativeFrom="page">
              <wp14:pctHeight>0</wp14:pctHeight>
            </wp14:sizeRelV>
          </wp:anchor>
        </w:drawing>
      </w:r>
    </w:p>
    <w:p w14:paraId="42B2A0DA" w14:textId="77777777" w:rsidR="00DF3C87" w:rsidRPr="00956A7E" w:rsidRDefault="00DF3C87" w:rsidP="00DF3C87">
      <w:pPr>
        <w:rPr>
          <w:rFonts w:ascii="Arial" w:hAnsi="Arial" w:cs="Arial"/>
          <w:sz w:val="24"/>
          <w:szCs w:val="24"/>
        </w:rPr>
      </w:pPr>
    </w:p>
    <w:p w14:paraId="59D1A6D5" w14:textId="77777777" w:rsidR="00DF3C87" w:rsidRPr="00956A7E" w:rsidRDefault="00DF3C87" w:rsidP="00DF3C87">
      <w:pPr>
        <w:rPr>
          <w:rFonts w:ascii="Arial" w:hAnsi="Arial" w:cs="Arial"/>
          <w:sz w:val="24"/>
          <w:szCs w:val="24"/>
        </w:rPr>
      </w:pPr>
    </w:p>
    <w:p w14:paraId="5AFA18D6" w14:textId="77777777" w:rsidR="00DF3C87" w:rsidRPr="00956A7E" w:rsidRDefault="00DF3C87" w:rsidP="00DF3C87">
      <w:pPr>
        <w:rPr>
          <w:rFonts w:ascii="Arial" w:hAnsi="Arial" w:cs="Arial"/>
          <w:sz w:val="24"/>
          <w:szCs w:val="24"/>
        </w:rPr>
      </w:pPr>
    </w:p>
    <w:p w14:paraId="4797B351" w14:textId="77777777" w:rsidR="00DF3C87" w:rsidRPr="00956A7E" w:rsidRDefault="00DF3C87" w:rsidP="00DF3C87">
      <w:pPr>
        <w:rPr>
          <w:rFonts w:ascii="Arial" w:hAnsi="Arial" w:cs="Arial"/>
          <w:sz w:val="24"/>
          <w:szCs w:val="24"/>
        </w:rPr>
      </w:pPr>
    </w:p>
    <w:p w14:paraId="21C701A5" w14:textId="77777777" w:rsidR="00071B58" w:rsidRPr="00956A7E" w:rsidRDefault="00071B58" w:rsidP="00DF3C87">
      <w:pPr>
        <w:rPr>
          <w:rFonts w:ascii="Arial" w:hAnsi="Arial" w:cs="Arial"/>
          <w:sz w:val="24"/>
          <w:szCs w:val="24"/>
        </w:rPr>
      </w:pPr>
    </w:p>
    <w:p w14:paraId="6A96DAE6" w14:textId="77777777" w:rsidR="00071B58" w:rsidRPr="00956A7E" w:rsidRDefault="00071B58" w:rsidP="00DF3C87">
      <w:pPr>
        <w:rPr>
          <w:rFonts w:ascii="Arial" w:hAnsi="Arial" w:cs="Arial"/>
          <w:sz w:val="24"/>
          <w:szCs w:val="24"/>
        </w:rPr>
      </w:pPr>
    </w:p>
    <w:p w14:paraId="3858A018" w14:textId="77777777" w:rsidR="00071B58" w:rsidRPr="00956A7E" w:rsidRDefault="00071B58" w:rsidP="00DF3C87">
      <w:pPr>
        <w:rPr>
          <w:rFonts w:ascii="Arial" w:hAnsi="Arial" w:cs="Arial"/>
          <w:sz w:val="24"/>
          <w:szCs w:val="24"/>
        </w:rPr>
      </w:pPr>
    </w:p>
    <w:p w14:paraId="3B0279D5" w14:textId="77777777" w:rsidR="00071B58" w:rsidRPr="00956A7E" w:rsidRDefault="00071B58" w:rsidP="00DF3C87">
      <w:pPr>
        <w:rPr>
          <w:rFonts w:ascii="Arial" w:hAnsi="Arial" w:cs="Arial"/>
          <w:sz w:val="24"/>
          <w:szCs w:val="24"/>
        </w:rPr>
      </w:pPr>
    </w:p>
    <w:p w14:paraId="6908B44C" w14:textId="77777777" w:rsidR="00071B58" w:rsidRPr="00956A7E" w:rsidRDefault="00071B58" w:rsidP="00DF3C87">
      <w:pPr>
        <w:rPr>
          <w:rFonts w:ascii="Arial" w:hAnsi="Arial" w:cs="Arial"/>
          <w:sz w:val="24"/>
          <w:szCs w:val="24"/>
        </w:rPr>
      </w:pPr>
    </w:p>
    <w:p w14:paraId="0DF9B23C" w14:textId="77777777" w:rsidR="00071B58" w:rsidRPr="00956A7E" w:rsidRDefault="00071B58" w:rsidP="00DF3C87">
      <w:pPr>
        <w:rPr>
          <w:rFonts w:ascii="Arial" w:hAnsi="Arial" w:cs="Arial"/>
          <w:sz w:val="24"/>
          <w:szCs w:val="24"/>
        </w:rPr>
      </w:pPr>
    </w:p>
    <w:p w14:paraId="3F376D7B" w14:textId="77777777" w:rsidR="00071B58" w:rsidRPr="00956A7E" w:rsidRDefault="00071B58" w:rsidP="00DF3C87">
      <w:pPr>
        <w:rPr>
          <w:rFonts w:ascii="Arial" w:hAnsi="Arial" w:cs="Arial"/>
          <w:sz w:val="24"/>
          <w:szCs w:val="24"/>
        </w:rPr>
      </w:pPr>
    </w:p>
    <w:p w14:paraId="4C6FDEAD" w14:textId="77777777" w:rsidR="00071B58" w:rsidRPr="00956A7E" w:rsidRDefault="00071B58" w:rsidP="00DF3C87">
      <w:pPr>
        <w:rPr>
          <w:rFonts w:ascii="Arial" w:hAnsi="Arial" w:cs="Arial"/>
          <w:sz w:val="24"/>
          <w:szCs w:val="24"/>
        </w:rPr>
      </w:pPr>
    </w:p>
    <w:p w14:paraId="7ABE6843" w14:textId="77777777" w:rsidR="00071B58" w:rsidRPr="00956A7E" w:rsidRDefault="00071B58" w:rsidP="00DF3C87">
      <w:pPr>
        <w:rPr>
          <w:rFonts w:ascii="Arial" w:hAnsi="Arial" w:cs="Arial"/>
          <w:sz w:val="24"/>
          <w:szCs w:val="24"/>
        </w:rPr>
      </w:pPr>
    </w:p>
    <w:p w14:paraId="75B2D53D" w14:textId="77777777" w:rsidR="00071B58" w:rsidRPr="00956A7E" w:rsidRDefault="00071B58" w:rsidP="00DF3C87">
      <w:pPr>
        <w:rPr>
          <w:rFonts w:ascii="Arial" w:hAnsi="Arial" w:cs="Arial"/>
          <w:sz w:val="24"/>
          <w:szCs w:val="24"/>
        </w:rPr>
      </w:pPr>
    </w:p>
    <w:p w14:paraId="68AB6B96" w14:textId="77777777" w:rsidR="00071B58" w:rsidRPr="00956A7E" w:rsidRDefault="00071B58" w:rsidP="00DF3C87">
      <w:pPr>
        <w:rPr>
          <w:rFonts w:ascii="Arial" w:hAnsi="Arial" w:cs="Arial"/>
          <w:sz w:val="24"/>
          <w:szCs w:val="24"/>
        </w:rPr>
      </w:pPr>
    </w:p>
    <w:p w14:paraId="134B3F06" w14:textId="77777777" w:rsidR="00071B58" w:rsidRPr="00956A7E" w:rsidRDefault="00071B58" w:rsidP="00DF3C87">
      <w:pPr>
        <w:rPr>
          <w:rFonts w:ascii="Arial" w:hAnsi="Arial" w:cs="Arial"/>
          <w:sz w:val="24"/>
          <w:szCs w:val="24"/>
        </w:rPr>
      </w:pPr>
    </w:p>
    <w:p w14:paraId="48BD8160" w14:textId="77777777" w:rsidR="00071B58" w:rsidRPr="00956A7E" w:rsidRDefault="00071B58" w:rsidP="00DF3C87">
      <w:pPr>
        <w:rPr>
          <w:rFonts w:ascii="Arial" w:hAnsi="Arial" w:cs="Arial"/>
          <w:sz w:val="24"/>
          <w:szCs w:val="24"/>
        </w:rPr>
      </w:pPr>
    </w:p>
    <w:p w14:paraId="2919228F" w14:textId="77777777" w:rsidR="00071B58" w:rsidRPr="00956A7E" w:rsidRDefault="00071B58" w:rsidP="00DF3C87">
      <w:pPr>
        <w:rPr>
          <w:rFonts w:ascii="Arial" w:hAnsi="Arial" w:cs="Arial"/>
          <w:sz w:val="24"/>
          <w:szCs w:val="24"/>
        </w:rPr>
      </w:pPr>
    </w:p>
    <w:p w14:paraId="444F83E4" w14:textId="77777777" w:rsidR="00071B58" w:rsidRPr="00956A7E" w:rsidRDefault="00071B58" w:rsidP="00DF3C87">
      <w:pPr>
        <w:rPr>
          <w:rFonts w:ascii="Arial" w:hAnsi="Arial" w:cs="Arial"/>
          <w:sz w:val="24"/>
          <w:szCs w:val="24"/>
        </w:rPr>
      </w:pPr>
    </w:p>
    <w:p w14:paraId="3983A7A8" w14:textId="77777777" w:rsidR="00071B58" w:rsidRPr="00956A7E" w:rsidRDefault="00071B58" w:rsidP="00DF3C87">
      <w:pPr>
        <w:rPr>
          <w:rFonts w:ascii="Arial" w:hAnsi="Arial" w:cs="Arial"/>
          <w:sz w:val="24"/>
          <w:szCs w:val="24"/>
        </w:rPr>
      </w:pPr>
    </w:p>
    <w:p w14:paraId="0AC3AC1B" w14:textId="77777777" w:rsidR="00071B58" w:rsidRPr="00956A7E" w:rsidRDefault="00071B58" w:rsidP="00DF3C87">
      <w:pPr>
        <w:rPr>
          <w:rFonts w:ascii="Arial" w:hAnsi="Arial" w:cs="Arial"/>
          <w:sz w:val="24"/>
          <w:szCs w:val="24"/>
        </w:rPr>
      </w:pPr>
    </w:p>
    <w:p w14:paraId="0FAE33A5" w14:textId="77777777" w:rsidR="00071B58" w:rsidRPr="00956A7E" w:rsidRDefault="00071B58" w:rsidP="00DF3C87">
      <w:pPr>
        <w:rPr>
          <w:rFonts w:ascii="Arial" w:hAnsi="Arial" w:cs="Arial"/>
          <w:sz w:val="24"/>
          <w:szCs w:val="24"/>
        </w:rPr>
      </w:pPr>
    </w:p>
    <w:p w14:paraId="28FFFE62" w14:textId="77777777" w:rsidR="00071B58" w:rsidRPr="00956A7E" w:rsidRDefault="00071B58" w:rsidP="00DF3C87">
      <w:pPr>
        <w:rPr>
          <w:rFonts w:ascii="Arial" w:hAnsi="Arial" w:cs="Arial"/>
          <w:sz w:val="24"/>
          <w:szCs w:val="24"/>
        </w:rPr>
      </w:pPr>
    </w:p>
    <w:p w14:paraId="7FCECD57" w14:textId="57A2D06F" w:rsidR="00071B58" w:rsidRPr="00956A7E" w:rsidRDefault="00071B58" w:rsidP="00DF3C87">
      <w:pPr>
        <w:rPr>
          <w:rFonts w:ascii="Arial" w:hAnsi="Arial" w:cs="Arial"/>
          <w:sz w:val="24"/>
          <w:szCs w:val="24"/>
        </w:rPr>
      </w:pPr>
    </w:p>
    <w:p w14:paraId="3BA87758" w14:textId="77777777" w:rsidR="00071B58" w:rsidRPr="00956A7E" w:rsidRDefault="00071B58" w:rsidP="00DF3C87">
      <w:pPr>
        <w:rPr>
          <w:rFonts w:ascii="Arial" w:hAnsi="Arial" w:cs="Arial"/>
          <w:sz w:val="24"/>
          <w:szCs w:val="24"/>
        </w:rPr>
      </w:pPr>
    </w:p>
    <w:p w14:paraId="48F744CF" w14:textId="77777777" w:rsidR="00071B58" w:rsidRPr="00956A7E" w:rsidRDefault="00071B58" w:rsidP="00DF3C87">
      <w:pPr>
        <w:rPr>
          <w:rFonts w:ascii="Arial" w:hAnsi="Arial" w:cs="Arial"/>
          <w:sz w:val="24"/>
          <w:szCs w:val="24"/>
        </w:rPr>
      </w:pPr>
    </w:p>
    <w:p w14:paraId="51178ADF" w14:textId="77777777" w:rsidR="00071B58" w:rsidRPr="00956A7E" w:rsidRDefault="00071B58" w:rsidP="00DF3C87">
      <w:pPr>
        <w:rPr>
          <w:rFonts w:ascii="Arial" w:hAnsi="Arial" w:cs="Arial"/>
          <w:sz w:val="24"/>
          <w:szCs w:val="24"/>
        </w:rPr>
      </w:pPr>
    </w:p>
    <w:p w14:paraId="0F376668" w14:textId="77777777" w:rsidR="00071B58" w:rsidRPr="00956A7E" w:rsidRDefault="00071B58" w:rsidP="00DF3C87">
      <w:pPr>
        <w:rPr>
          <w:rFonts w:ascii="Arial" w:hAnsi="Arial" w:cs="Arial"/>
          <w:sz w:val="24"/>
          <w:szCs w:val="24"/>
        </w:rPr>
      </w:pPr>
      <w:r w:rsidRPr="000749B3">
        <w:rPr>
          <w:rFonts w:ascii="Arial" w:hAnsi="Arial" w:cs="Arial"/>
          <w:noProof/>
          <w:sz w:val="24"/>
          <w:szCs w:val="24"/>
          <w:lang w:eastAsia="es-PE"/>
        </w:rPr>
        <w:lastRenderedPageBreak/>
        <w:drawing>
          <wp:anchor distT="0" distB="0" distL="114300" distR="114300" simplePos="0" relativeHeight="251745280" behindDoc="0" locked="0" layoutInCell="1" allowOverlap="1" wp14:anchorId="6044F05B" wp14:editId="4FC5BEE1">
            <wp:simplePos x="0" y="0"/>
            <wp:positionH relativeFrom="margin">
              <wp:align>center</wp:align>
            </wp:positionH>
            <wp:positionV relativeFrom="paragraph">
              <wp:posOffset>8382</wp:posOffset>
            </wp:positionV>
            <wp:extent cx="4861249" cy="2593815"/>
            <wp:effectExtent l="0" t="0" r="0" b="0"/>
            <wp:wrapSquare wrapText="bothSides"/>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861249" cy="2593815"/>
                    </a:xfrm>
                    <a:prstGeom prst="rect">
                      <a:avLst/>
                    </a:prstGeom>
                  </pic:spPr>
                </pic:pic>
              </a:graphicData>
            </a:graphic>
            <wp14:sizeRelH relativeFrom="page">
              <wp14:pctWidth>0</wp14:pctWidth>
            </wp14:sizeRelH>
            <wp14:sizeRelV relativeFrom="page">
              <wp14:pctHeight>0</wp14:pctHeight>
            </wp14:sizeRelV>
          </wp:anchor>
        </w:drawing>
      </w:r>
    </w:p>
    <w:p w14:paraId="5B604BA4" w14:textId="77777777" w:rsidR="00071B58" w:rsidRPr="00956A7E" w:rsidRDefault="00071B58" w:rsidP="00DF3C87">
      <w:pPr>
        <w:rPr>
          <w:rFonts w:ascii="Arial" w:hAnsi="Arial" w:cs="Arial"/>
          <w:sz w:val="24"/>
          <w:szCs w:val="24"/>
        </w:rPr>
      </w:pPr>
    </w:p>
    <w:p w14:paraId="1842C4B2" w14:textId="77777777" w:rsidR="00071B58" w:rsidRPr="00956A7E" w:rsidRDefault="00071B58" w:rsidP="00DF3C87">
      <w:pPr>
        <w:rPr>
          <w:rFonts w:ascii="Arial" w:hAnsi="Arial" w:cs="Arial"/>
          <w:sz w:val="24"/>
          <w:szCs w:val="24"/>
        </w:rPr>
      </w:pPr>
    </w:p>
    <w:p w14:paraId="5480ACA4" w14:textId="77777777" w:rsidR="00071B58" w:rsidRPr="00956A7E" w:rsidRDefault="00071B58" w:rsidP="00DF3C87">
      <w:pPr>
        <w:rPr>
          <w:rFonts w:ascii="Arial" w:hAnsi="Arial" w:cs="Arial"/>
          <w:sz w:val="24"/>
          <w:szCs w:val="24"/>
        </w:rPr>
      </w:pPr>
    </w:p>
    <w:p w14:paraId="676BF075" w14:textId="77777777" w:rsidR="00071B58" w:rsidRPr="00956A7E" w:rsidRDefault="00071B58" w:rsidP="00DF3C87">
      <w:pPr>
        <w:rPr>
          <w:rFonts w:ascii="Arial" w:hAnsi="Arial" w:cs="Arial"/>
          <w:sz w:val="24"/>
          <w:szCs w:val="24"/>
        </w:rPr>
      </w:pPr>
    </w:p>
    <w:p w14:paraId="32F4B363" w14:textId="77777777" w:rsidR="00071B58" w:rsidRPr="00956A7E" w:rsidRDefault="00071B58" w:rsidP="00DF3C87">
      <w:pPr>
        <w:rPr>
          <w:rFonts w:ascii="Arial" w:hAnsi="Arial" w:cs="Arial"/>
          <w:sz w:val="24"/>
          <w:szCs w:val="24"/>
        </w:rPr>
      </w:pPr>
    </w:p>
    <w:p w14:paraId="7092B29B" w14:textId="77777777" w:rsidR="00071B58" w:rsidRPr="00956A7E" w:rsidRDefault="00071B58" w:rsidP="00DF3C87">
      <w:pPr>
        <w:rPr>
          <w:rFonts w:ascii="Arial" w:hAnsi="Arial" w:cs="Arial"/>
          <w:sz w:val="24"/>
          <w:szCs w:val="24"/>
        </w:rPr>
      </w:pPr>
    </w:p>
    <w:p w14:paraId="46DAD5C0" w14:textId="77777777" w:rsidR="00071B58" w:rsidRPr="00956A7E" w:rsidRDefault="00071B58" w:rsidP="00DF3C87">
      <w:pPr>
        <w:rPr>
          <w:rFonts w:ascii="Arial" w:hAnsi="Arial" w:cs="Arial"/>
          <w:sz w:val="24"/>
          <w:szCs w:val="24"/>
        </w:rPr>
      </w:pPr>
    </w:p>
    <w:p w14:paraId="42F9F203" w14:textId="77777777" w:rsidR="00071B58" w:rsidRPr="00956A7E" w:rsidRDefault="00071B58" w:rsidP="00DF3C87">
      <w:pPr>
        <w:rPr>
          <w:rFonts w:ascii="Arial" w:hAnsi="Arial" w:cs="Arial"/>
          <w:sz w:val="24"/>
          <w:szCs w:val="24"/>
        </w:rPr>
      </w:pPr>
    </w:p>
    <w:p w14:paraId="28590E55" w14:textId="2BF18A88" w:rsidR="0064542F" w:rsidRPr="00956A7E" w:rsidRDefault="0064542F" w:rsidP="0064542F">
      <w:pPr>
        <w:pStyle w:val="Descripcin"/>
      </w:pPr>
      <w:r w:rsidRPr="00956A7E">
        <w:t xml:space="preserve">Ilustración </w:t>
      </w:r>
      <w:r w:rsidR="00A26506" w:rsidRPr="00956A7E">
        <w:t>3</w:t>
      </w:r>
      <w:r w:rsidR="00450C8E" w:rsidRPr="00956A7E">
        <w:t>6</w:t>
      </w:r>
      <w:r w:rsidRPr="00956A7E">
        <w:t xml:space="preserve">. </w:t>
      </w:r>
      <w:bookmarkStart w:id="83" w:name="_Hlk40428970"/>
      <w:r w:rsidRPr="00956A7E">
        <w:t>Producto_ Prototipo de Incremento 1</w:t>
      </w:r>
      <w:bookmarkEnd w:id="83"/>
    </w:p>
    <w:p w14:paraId="1EB7C37E" w14:textId="77777777" w:rsidR="0064542F" w:rsidRPr="00956A7E" w:rsidRDefault="0064542F" w:rsidP="0064542F"/>
    <w:p w14:paraId="66C1706C" w14:textId="77777777" w:rsidR="00DF3C87" w:rsidRPr="00956A7E" w:rsidRDefault="00DF3C87" w:rsidP="00DF3C87">
      <w:pPr>
        <w:rPr>
          <w:rFonts w:ascii="Arial" w:hAnsi="Arial" w:cs="Arial"/>
          <w:sz w:val="24"/>
          <w:szCs w:val="24"/>
        </w:rPr>
      </w:pPr>
      <w:r w:rsidRPr="00956A7E">
        <w:rPr>
          <w:rFonts w:ascii="Arial" w:hAnsi="Arial" w:cs="Arial"/>
          <w:b/>
          <w:bCs/>
          <w:sz w:val="24"/>
          <w:szCs w:val="24"/>
        </w:rPr>
        <w:t>3.4.2</w:t>
      </w:r>
      <w:r w:rsidRPr="00956A7E">
        <w:rPr>
          <w:rFonts w:ascii="Arial" w:hAnsi="Arial" w:cs="Arial"/>
          <w:sz w:val="24"/>
          <w:szCs w:val="24"/>
        </w:rPr>
        <w:t xml:space="preserve"> Prototipo de Incremento 2</w:t>
      </w:r>
    </w:p>
    <w:p w14:paraId="2602C79D" w14:textId="77777777" w:rsidR="00DF3C87" w:rsidRPr="00956A7E" w:rsidRDefault="00DF3C87" w:rsidP="00DF3C87">
      <w:pPr>
        <w:rPr>
          <w:rFonts w:ascii="Arial" w:hAnsi="Arial" w:cs="Arial"/>
          <w:sz w:val="24"/>
          <w:szCs w:val="24"/>
        </w:rPr>
      </w:pPr>
    </w:p>
    <w:p w14:paraId="53B0867C" w14:textId="77777777" w:rsidR="00DF3C87" w:rsidRPr="00956A7E" w:rsidRDefault="00071B58"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46304" behindDoc="0" locked="0" layoutInCell="1" allowOverlap="1" wp14:anchorId="7038A630" wp14:editId="484C6138">
            <wp:simplePos x="0" y="0"/>
            <wp:positionH relativeFrom="margin">
              <wp:align>center</wp:align>
            </wp:positionH>
            <wp:positionV relativeFrom="paragraph">
              <wp:posOffset>1981</wp:posOffset>
            </wp:positionV>
            <wp:extent cx="4698298" cy="2995126"/>
            <wp:effectExtent l="0" t="0" r="7620" b="0"/>
            <wp:wrapSquare wrapText="bothSides"/>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4698298" cy="2995126"/>
                    </a:xfrm>
                    <a:prstGeom prst="rect">
                      <a:avLst/>
                    </a:prstGeom>
                  </pic:spPr>
                </pic:pic>
              </a:graphicData>
            </a:graphic>
            <wp14:sizeRelH relativeFrom="page">
              <wp14:pctWidth>0</wp14:pctWidth>
            </wp14:sizeRelH>
            <wp14:sizeRelV relativeFrom="page">
              <wp14:pctHeight>0</wp14:pctHeight>
            </wp14:sizeRelV>
          </wp:anchor>
        </w:drawing>
      </w:r>
    </w:p>
    <w:p w14:paraId="36242295" w14:textId="77777777" w:rsidR="00DF3C87" w:rsidRPr="00956A7E" w:rsidRDefault="00DF3C87" w:rsidP="00DF3C87">
      <w:pPr>
        <w:rPr>
          <w:rFonts w:ascii="Arial" w:hAnsi="Arial" w:cs="Arial"/>
          <w:sz w:val="24"/>
          <w:szCs w:val="24"/>
        </w:rPr>
      </w:pPr>
    </w:p>
    <w:p w14:paraId="234F784F" w14:textId="77777777" w:rsidR="00DF3C87" w:rsidRPr="00956A7E" w:rsidRDefault="00DF3C87" w:rsidP="00DF3C87">
      <w:pPr>
        <w:rPr>
          <w:rFonts w:ascii="Arial" w:hAnsi="Arial" w:cs="Arial"/>
          <w:sz w:val="24"/>
          <w:szCs w:val="24"/>
        </w:rPr>
      </w:pPr>
    </w:p>
    <w:p w14:paraId="3AC741CC" w14:textId="77777777" w:rsidR="00DF3C87" w:rsidRPr="00956A7E" w:rsidRDefault="00DF3C87" w:rsidP="00DF3C87">
      <w:pPr>
        <w:rPr>
          <w:rFonts w:ascii="Arial" w:hAnsi="Arial" w:cs="Arial"/>
          <w:sz w:val="24"/>
          <w:szCs w:val="24"/>
        </w:rPr>
      </w:pPr>
    </w:p>
    <w:p w14:paraId="0933F373" w14:textId="77777777" w:rsidR="00DF3C87" w:rsidRPr="00956A7E" w:rsidRDefault="00DF3C87" w:rsidP="00DF3C87">
      <w:pPr>
        <w:rPr>
          <w:rFonts w:ascii="Arial" w:hAnsi="Arial" w:cs="Arial"/>
          <w:sz w:val="24"/>
          <w:szCs w:val="24"/>
        </w:rPr>
      </w:pPr>
    </w:p>
    <w:p w14:paraId="290F2911" w14:textId="77777777" w:rsidR="00DF3C87" w:rsidRPr="00956A7E" w:rsidRDefault="00DF3C87" w:rsidP="00DF3C87">
      <w:pPr>
        <w:rPr>
          <w:rFonts w:ascii="Arial" w:hAnsi="Arial" w:cs="Arial"/>
          <w:sz w:val="24"/>
          <w:szCs w:val="24"/>
        </w:rPr>
      </w:pPr>
    </w:p>
    <w:p w14:paraId="45A7440C" w14:textId="77777777" w:rsidR="00DF3C87" w:rsidRPr="00956A7E" w:rsidRDefault="00DF3C87" w:rsidP="00DF3C87">
      <w:pPr>
        <w:rPr>
          <w:rFonts w:ascii="Arial" w:hAnsi="Arial" w:cs="Arial"/>
          <w:sz w:val="24"/>
          <w:szCs w:val="24"/>
        </w:rPr>
      </w:pPr>
      <w:r w:rsidRPr="000749B3">
        <w:rPr>
          <w:rFonts w:ascii="Arial" w:hAnsi="Arial" w:cs="Arial"/>
          <w:noProof/>
          <w:sz w:val="24"/>
          <w:szCs w:val="24"/>
          <w:lang w:eastAsia="es-PE"/>
        </w:rPr>
        <w:lastRenderedPageBreak/>
        <w:drawing>
          <wp:anchor distT="0" distB="0" distL="114300" distR="114300" simplePos="0" relativeHeight="251687936" behindDoc="0" locked="0" layoutInCell="1" allowOverlap="1" wp14:anchorId="353A7CD5" wp14:editId="1FD3C8E7">
            <wp:simplePos x="0" y="0"/>
            <wp:positionH relativeFrom="margin">
              <wp:align>center</wp:align>
            </wp:positionH>
            <wp:positionV relativeFrom="paragraph">
              <wp:posOffset>0</wp:posOffset>
            </wp:positionV>
            <wp:extent cx="4655820" cy="5571490"/>
            <wp:effectExtent l="0" t="0" r="0" b="0"/>
            <wp:wrapSquare wrapText="bothSides"/>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655820" cy="5571490"/>
                    </a:xfrm>
                    <a:prstGeom prst="rect">
                      <a:avLst/>
                    </a:prstGeom>
                  </pic:spPr>
                </pic:pic>
              </a:graphicData>
            </a:graphic>
            <wp14:sizeRelH relativeFrom="page">
              <wp14:pctWidth>0</wp14:pctWidth>
            </wp14:sizeRelH>
            <wp14:sizeRelV relativeFrom="page">
              <wp14:pctHeight>0</wp14:pctHeight>
            </wp14:sizeRelV>
          </wp:anchor>
        </w:drawing>
      </w:r>
    </w:p>
    <w:p w14:paraId="3CEA5627" w14:textId="77777777" w:rsidR="00DF3C87" w:rsidRPr="00956A7E" w:rsidRDefault="00DF3C87" w:rsidP="00DF3C87">
      <w:pPr>
        <w:rPr>
          <w:rFonts w:ascii="Arial" w:hAnsi="Arial" w:cs="Arial"/>
          <w:sz w:val="24"/>
          <w:szCs w:val="24"/>
        </w:rPr>
      </w:pPr>
    </w:p>
    <w:p w14:paraId="04F7EF30" w14:textId="77777777" w:rsidR="00DF3C87" w:rsidRPr="00956A7E" w:rsidRDefault="00DF3C87" w:rsidP="00DF3C87">
      <w:pPr>
        <w:rPr>
          <w:rFonts w:ascii="Arial" w:hAnsi="Arial" w:cs="Arial"/>
          <w:sz w:val="24"/>
          <w:szCs w:val="24"/>
        </w:rPr>
      </w:pPr>
    </w:p>
    <w:p w14:paraId="369FAFD2" w14:textId="77777777" w:rsidR="00DF3C87" w:rsidRPr="00956A7E" w:rsidRDefault="00DF3C87" w:rsidP="00DF3C87">
      <w:pPr>
        <w:rPr>
          <w:rFonts w:ascii="Arial" w:hAnsi="Arial" w:cs="Arial"/>
          <w:sz w:val="24"/>
          <w:szCs w:val="24"/>
        </w:rPr>
      </w:pPr>
    </w:p>
    <w:p w14:paraId="2728EBA6" w14:textId="77777777" w:rsidR="00DF3C87" w:rsidRPr="00956A7E" w:rsidRDefault="00DF3C87" w:rsidP="00DF3C87">
      <w:pPr>
        <w:rPr>
          <w:rFonts w:ascii="Arial" w:hAnsi="Arial" w:cs="Arial"/>
          <w:sz w:val="24"/>
          <w:szCs w:val="24"/>
        </w:rPr>
      </w:pPr>
    </w:p>
    <w:p w14:paraId="67E50968" w14:textId="77777777" w:rsidR="00DF3C87" w:rsidRPr="00956A7E" w:rsidRDefault="00DF3C87" w:rsidP="00DF3C87">
      <w:pPr>
        <w:rPr>
          <w:rFonts w:ascii="Arial" w:hAnsi="Arial" w:cs="Arial"/>
          <w:sz w:val="24"/>
          <w:szCs w:val="24"/>
        </w:rPr>
      </w:pPr>
    </w:p>
    <w:p w14:paraId="58A6CD45" w14:textId="77777777" w:rsidR="00DF3C87" w:rsidRPr="00956A7E" w:rsidRDefault="00DF3C87" w:rsidP="00DF3C87">
      <w:pPr>
        <w:rPr>
          <w:rFonts w:ascii="Arial" w:hAnsi="Arial" w:cs="Arial"/>
          <w:sz w:val="24"/>
          <w:szCs w:val="24"/>
        </w:rPr>
      </w:pPr>
    </w:p>
    <w:p w14:paraId="121DBEE3" w14:textId="77777777" w:rsidR="00DF3C87" w:rsidRPr="00956A7E" w:rsidRDefault="00DF3C87" w:rsidP="00DF3C87">
      <w:pPr>
        <w:rPr>
          <w:rFonts w:ascii="Arial" w:hAnsi="Arial" w:cs="Arial"/>
          <w:sz w:val="24"/>
          <w:szCs w:val="24"/>
        </w:rPr>
      </w:pPr>
    </w:p>
    <w:p w14:paraId="1A30D6BF" w14:textId="77777777" w:rsidR="00DF3C87" w:rsidRPr="00956A7E" w:rsidRDefault="00DF3C87" w:rsidP="00DF3C87">
      <w:pPr>
        <w:rPr>
          <w:rFonts w:ascii="Arial" w:hAnsi="Arial" w:cs="Arial"/>
          <w:sz w:val="24"/>
          <w:szCs w:val="24"/>
        </w:rPr>
      </w:pPr>
    </w:p>
    <w:p w14:paraId="5EAB0D6A" w14:textId="77777777" w:rsidR="00DF3C87" w:rsidRPr="00956A7E" w:rsidRDefault="00DF3C87" w:rsidP="00DF3C87">
      <w:pPr>
        <w:rPr>
          <w:rFonts w:ascii="Arial" w:hAnsi="Arial" w:cs="Arial"/>
          <w:sz w:val="24"/>
          <w:szCs w:val="24"/>
        </w:rPr>
      </w:pPr>
    </w:p>
    <w:p w14:paraId="632E85E7" w14:textId="77777777" w:rsidR="00DF3C87" w:rsidRPr="00956A7E" w:rsidRDefault="00DF3C87" w:rsidP="00DF3C87">
      <w:pPr>
        <w:rPr>
          <w:rFonts w:ascii="Arial" w:hAnsi="Arial" w:cs="Arial"/>
          <w:sz w:val="24"/>
          <w:szCs w:val="24"/>
        </w:rPr>
      </w:pPr>
    </w:p>
    <w:p w14:paraId="0AD3EC6D" w14:textId="77777777" w:rsidR="00DF3C87" w:rsidRPr="00956A7E" w:rsidRDefault="00DF3C87" w:rsidP="00DF3C87">
      <w:pPr>
        <w:rPr>
          <w:rFonts w:ascii="Arial" w:hAnsi="Arial" w:cs="Arial"/>
          <w:sz w:val="24"/>
          <w:szCs w:val="24"/>
        </w:rPr>
      </w:pPr>
    </w:p>
    <w:p w14:paraId="7F21CE96" w14:textId="77777777" w:rsidR="00DF3C87" w:rsidRPr="00956A7E" w:rsidRDefault="00DF3C87" w:rsidP="00DF3C87">
      <w:pPr>
        <w:rPr>
          <w:rFonts w:ascii="Arial" w:hAnsi="Arial" w:cs="Arial"/>
          <w:sz w:val="24"/>
          <w:szCs w:val="24"/>
        </w:rPr>
      </w:pPr>
    </w:p>
    <w:p w14:paraId="4EFF4B26" w14:textId="77777777" w:rsidR="00DF3C87" w:rsidRPr="00956A7E" w:rsidRDefault="00DF3C87" w:rsidP="00DF3C87">
      <w:pPr>
        <w:rPr>
          <w:rFonts w:ascii="Arial" w:hAnsi="Arial" w:cs="Arial"/>
          <w:sz w:val="24"/>
          <w:szCs w:val="24"/>
        </w:rPr>
      </w:pPr>
    </w:p>
    <w:p w14:paraId="32F2D7FB" w14:textId="77777777" w:rsidR="00DF3C87" w:rsidRPr="00956A7E" w:rsidRDefault="00DF3C87" w:rsidP="00DF3C87">
      <w:pPr>
        <w:rPr>
          <w:rFonts w:ascii="Arial" w:hAnsi="Arial" w:cs="Arial"/>
          <w:sz w:val="24"/>
          <w:szCs w:val="24"/>
        </w:rPr>
      </w:pPr>
    </w:p>
    <w:p w14:paraId="29549698" w14:textId="77777777" w:rsidR="00DF3C87" w:rsidRPr="00956A7E" w:rsidRDefault="00DF3C87" w:rsidP="00DF3C87">
      <w:pPr>
        <w:rPr>
          <w:rFonts w:ascii="Arial" w:hAnsi="Arial" w:cs="Arial"/>
          <w:sz w:val="24"/>
          <w:szCs w:val="24"/>
        </w:rPr>
      </w:pPr>
    </w:p>
    <w:p w14:paraId="2D2219F7" w14:textId="77777777" w:rsidR="00DF3C87" w:rsidRPr="00956A7E" w:rsidRDefault="00DF3C87" w:rsidP="00DF3C87">
      <w:pPr>
        <w:rPr>
          <w:rFonts w:ascii="Arial" w:hAnsi="Arial" w:cs="Arial"/>
          <w:sz w:val="24"/>
          <w:szCs w:val="24"/>
        </w:rPr>
      </w:pPr>
    </w:p>
    <w:p w14:paraId="104ADCEB" w14:textId="77777777" w:rsidR="00DF3C87" w:rsidRPr="00956A7E" w:rsidRDefault="00DF3C87" w:rsidP="00DF3C87">
      <w:pPr>
        <w:rPr>
          <w:rFonts w:ascii="Arial" w:hAnsi="Arial" w:cs="Arial"/>
          <w:sz w:val="24"/>
          <w:szCs w:val="24"/>
        </w:rPr>
      </w:pPr>
    </w:p>
    <w:p w14:paraId="2309E217" w14:textId="77777777" w:rsidR="00DF3C87" w:rsidRPr="00956A7E" w:rsidRDefault="00DF3C87" w:rsidP="00DF3C87">
      <w:pPr>
        <w:rPr>
          <w:rFonts w:ascii="Arial" w:hAnsi="Arial" w:cs="Arial"/>
          <w:sz w:val="24"/>
          <w:szCs w:val="24"/>
        </w:rPr>
      </w:pPr>
    </w:p>
    <w:p w14:paraId="4D33411B" w14:textId="77777777" w:rsidR="00DF3C87" w:rsidRPr="00956A7E" w:rsidRDefault="00DF3C87" w:rsidP="00DF3C87">
      <w:pPr>
        <w:rPr>
          <w:rFonts w:ascii="Arial" w:hAnsi="Arial" w:cs="Arial"/>
          <w:sz w:val="24"/>
          <w:szCs w:val="24"/>
        </w:rPr>
      </w:pPr>
    </w:p>
    <w:p w14:paraId="42557DDA" w14:textId="77777777" w:rsidR="00DF3C87" w:rsidRPr="00956A7E" w:rsidRDefault="00DF3C87" w:rsidP="00DF3C87">
      <w:pPr>
        <w:rPr>
          <w:rFonts w:ascii="Arial" w:hAnsi="Arial" w:cs="Arial"/>
          <w:sz w:val="24"/>
          <w:szCs w:val="24"/>
        </w:rPr>
      </w:pPr>
    </w:p>
    <w:p w14:paraId="64C9F440" w14:textId="2D6F5733" w:rsidR="00DF3C87" w:rsidRPr="00956A7E" w:rsidRDefault="001262D8" w:rsidP="001262D8">
      <w:pPr>
        <w:pStyle w:val="Descripcin"/>
        <w:rPr>
          <w:rFonts w:ascii="Arial" w:hAnsi="Arial" w:cs="Arial"/>
          <w:sz w:val="24"/>
          <w:szCs w:val="24"/>
        </w:rPr>
      </w:pPr>
      <w:r w:rsidRPr="00956A7E">
        <w:t>Ilustración 3</w:t>
      </w:r>
      <w:r w:rsidR="00450C8E" w:rsidRPr="00956A7E">
        <w:t>7</w:t>
      </w:r>
      <w:r w:rsidRPr="00956A7E">
        <w:t>. Producto_ Prototipo de Incremento 2</w:t>
      </w:r>
    </w:p>
    <w:p w14:paraId="32AC3635" w14:textId="77777777" w:rsidR="00DF3C87" w:rsidRPr="00956A7E" w:rsidRDefault="00DF3C87" w:rsidP="00DF3C87">
      <w:pPr>
        <w:rPr>
          <w:rFonts w:ascii="Arial" w:hAnsi="Arial" w:cs="Arial"/>
          <w:sz w:val="24"/>
          <w:szCs w:val="24"/>
        </w:rPr>
      </w:pPr>
    </w:p>
    <w:p w14:paraId="13A86BDE" w14:textId="77777777" w:rsidR="00DF3C87" w:rsidRPr="00956A7E" w:rsidRDefault="00DF3C87" w:rsidP="00DF3C87">
      <w:pPr>
        <w:rPr>
          <w:rFonts w:ascii="Arial" w:hAnsi="Arial" w:cs="Arial"/>
          <w:sz w:val="24"/>
          <w:szCs w:val="24"/>
        </w:rPr>
      </w:pPr>
    </w:p>
    <w:p w14:paraId="3F3EEA9B" w14:textId="77777777" w:rsidR="00DF3C87" w:rsidRPr="00956A7E" w:rsidRDefault="00DF3C87" w:rsidP="00DF3C87">
      <w:pPr>
        <w:rPr>
          <w:rFonts w:ascii="Arial" w:hAnsi="Arial" w:cs="Arial"/>
          <w:sz w:val="24"/>
          <w:szCs w:val="24"/>
        </w:rPr>
      </w:pPr>
    </w:p>
    <w:p w14:paraId="6BBB16AB" w14:textId="77777777" w:rsidR="00DF3C87" w:rsidRPr="00956A7E" w:rsidRDefault="00DF3C87" w:rsidP="00DF3C87">
      <w:pPr>
        <w:rPr>
          <w:rFonts w:ascii="Arial" w:hAnsi="Arial" w:cs="Arial"/>
          <w:sz w:val="24"/>
          <w:szCs w:val="24"/>
        </w:rPr>
      </w:pPr>
    </w:p>
    <w:p w14:paraId="0361A093" w14:textId="77777777" w:rsidR="00DF3C87" w:rsidRPr="00956A7E" w:rsidRDefault="00DF3C87" w:rsidP="00DF3C87">
      <w:pPr>
        <w:rPr>
          <w:rFonts w:ascii="Arial" w:hAnsi="Arial" w:cs="Arial"/>
          <w:sz w:val="24"/>
          <w:szCs w:val="24"/>
        </w:rPr>
      </w:pPr>
    </w:p>
    <w:p w14:paraId="5359E405" w14:textId="77777777" w:rsidR="00DF3C87" w:rsidRPr="00956A7E" w:rsidRDefault="00DF3C87" w:rsidP="00DF3C87">
      <w:pPr>
        <w:rPr>
          <w:rFonts w:ascii="Arial" w:hAnsi="Arial" w:cs="Arial"/>
          <w:sz w:val="24"/>
          <w:szCs w:val="24"/>
        </w:rPr>
      </w:pPr>
    </w:p>
    <w:p w14:paraId="3A8D6BA2" w14:textId="77777777" w:rsidR="00DF3C87" w:rsidRPr="00956A7E" w:rsidRDefault="00DF3C87" w:rsidP="00DF3C87">
      <w:pPr>
        <w:rPr>
          <w:rFonts w:ascii="Arial" w:hAnsi="Arial" w:cs="Arial"/>
          <w:sz w:val="24"/>
          <w:szCs w:val="24"/>
        </w:rPr>
      </w:pPr>
    </w:p>
    <w:p w14:paraId="5E66FB31" w14:textId="77777777" w:rsidR="00DF3C87" w:rsidRPr="00956A7E" w:rsidRDefault="00DF3C87" w:rsidP="00DF3C87">
      <w:pPr>
        <w:rPr>
          <w:rFonts w:ascii="Arial" w:hAnsi="Arial" w:cs="Arial"/>
          <w:sz w:val="24"/>
          <w:szCs w:val="24"/>
        </w:rPr>
      </w:pPr>
    </w:p>
    <w:p w14:paraId="2FBF82BC" w14:textId="77777777" w:rsidR="00DF3C87" w:rsidRPr="00956A7E" w:rsidRDefault="00DF3C87" w:rsidP="00DF3C87">
      <w:pPr>
        <w:rPr>
          <w:rFonts w:ascii="Arial" w:hAnsi="Arial" w:cs="Arial"/>
          <w:sz w:val="24"/>
          <w:szCs w:val="24"/>
        </w:rPr>
      </w:pPr>
      <w:r w:rsidRPr="00956A7E">
        <w:rPr>
          <w:rFonts w:ascii="Arial" w:hAnsi="Arial" w:cs="Arial"/>
          <w:b/>
          <w:bCs/>
          <w:sz w:val="24"/>
          <w:szCs w:val="24"/>
        </w:rPr>
        <w:lastRenderedPageBreak/>
        <w:t>3.4.3</w:t>
      </w:r>
      <w:r w:rsidRPr="00956A7E">
        <w:rPr>
          <w:rFonts w:ascii="Arial" w:hAnsi="Arial" w:cs="Arial"/>
          <w:sz w:val="24"/>
          <w:szCs w:val="24"/>
        </w:rPr>
        <w:t xml:space="preserve"> Prototipo de Incremento 3</w:t>
      </w:r>
    </w:p>
    <w:p w14:paraId="61072A68" w14:textId="77777777" w:rsidR="00DF3C87" w:rsidRPr="00956A7E" w:rsidRDefault="00DF3C87" w:rsidP="00DF3C87">
      <w:pPr>
        <w:rPr>
          <w:rFonts w:ascii="Arial" w:hAnsi="Arial" w:cs="Arial"/>
          <w:sz w:val="24"/>
          <w:szCs w:val="24"/>
        </w:rPr>
      </w:pPr>
    </w:p>
    <w:p w14:paraId="6AF2B5E4" w14:textId="77777777" w:rsidR="00DF3C87" w:rsidRPr="00956A7E" w:rsidRDefault="00071B58"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47328" behindDoc="0" locked="0" layoutInCell="1" allowOverlap="1" wp14:anchorId="1ACF1160" wp14:editId="14DA3FFB">
            <wp:simplePos x="0" y="0"/>
            <wp:positionH relativeFrom="margin">
              <wp:align>center</wp:align>
            </wp:positionH>
            <wp:positionV relativeFrom="paragraph">
              <wp:posOffset>3048</wp:posOffset>
            </wp:positionV>
            <wp:extent cx="4609322" cy="6145933"/>
            <wp:effectExtent l="0" t="0" r="1270" b="7620"/>
            <wp:wrapSquare wrapText="bothSides"/>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4609322" cy="6145933"/>
                    </a:xfrm>
                    <a:prstGeom prst="rect">
                      <a:avLst/>
                    </a:prstGeom>
                  </pic:spPr>
                </pic:pic>
              </a:graphicData>
            </a:graphic>
            <wp14:sizeRelH relativeFrom="page">
              <wp14:pctWidth>0</wp14:pctWidth>
            </wp14:sizeRelH>
            <wp14:sizeRelV relativeFrom="page">
              <wp14:pctHeight>0</wp14:pctHeight>
            </wp14:sizeRelV>
          </wp:anchor>
        </w:drawing>
      </w:r>
    </w:p>
    <w:p w14:paraId="7C38CB0F" w14:textId="77777777" w:rsidR="00DF3C87" w:rsidRPr="00956A7E" w:rsidRDefault="00DF3C87" w:rsidP="00DF3C87">
      <w:pPr>
        <w:rPr>
          <w:rFonts w:ascii="Arial" w:hAnsi="Arial" w:cs="Arial"/>
          <w:sz w:val="24"/>
          <w:szCs w:val="24"/>
        </w:rPr>
      </w:pPr>
    </w:p>
    <w:p w14:paraId="29D2F98F" w14:textId="77777777" w:rsidR="00DF3C87" w:rsidRPr="00956A7E" w:rsidRDefault="00DF3C87" w:rsidP="00DF3C87">
      <w:pPr>
        <w:rPr>
          <w:rFonts w:ascii="Arial" w:hAnsi="Arial" w:cs="Arial"/>
          <w:sz w:val="24"/>
          <w:szCs w:val="24"/>
        </w:rPr>
      </w:pPr>
    </w:p>
    <w:p w14:paraId="1DBCA736" w14:textId="77777777" w:rsidR="00DF3C87" w:rsidRPr="00956A7E" w:rsidRDefault="00DF3C87" w:rsidP="00DF3C87">
      <w:pPr>
        <w:rPr>
          <w:rFonts w:ascii="Arial" w:hAnsi="Arial" w:cs="Arial"/>
          <w:sz w:val="24"/>
          <w:szCs w:val="24"/>
        </w:rPr>
      </w:pPr>
    </w:p>
    <w:p w14:paraId="6967884C" w14:textId="77777777" w:rsidR="00DF3C87" w:rsidRPr="00956A7E" w:rsidRDefault="00DF3C87" w:rsidP="00DF3C87">
      <w:pPr>
        <w:rPr>
          <w:rFonts w:ascii="Arial" w:hAnsi="Arial" w:cs="Arial"/>
          <w:sz w:val="24"/>
          <w:szCs w:val="24"/>
        </w:rPr>
      </w:pPr>
    </w:p>
    <w:p w14:paraId="43E4C8F7" w14:textId="77777777" w:rsidR="00DF3C87" w:rsidRPr="00956A7E" w:rsidRDefault="00DF3C87" w:rsidP="00DF3C87">
      <w:pPr>
        <w:rPr>
          <w:rFonts w:ascii="Arial" w:hAnsi="Arial" w:cs="Arial"/>
          <w:sz w:val="24"/>
          <w:szCs w:val="24"/>
        </w:rPr>
      </w:pPr>
    </w:p>
    <w:p w14:paraId="3AFE8126" w14:textId="77777777" w:rsidR="00DF3C87" w:rsidRPr="00956A7E" w:rsidRDefault="00DF3C87" w:rsidP="00DF3C87">
      <w:pPr>
        <w:rPr>
          <w:rFonts w:ascii="Arial" w:hAnsi="Arial" w:cs="Arial"/>
          <w:sz w:val="24"/>
          <w:szCs w:val="24"/>
        </w:rPr>
      </w:pPr>
    </w:p>
    <w:p w14:paraId="50AD6B57" w14:textId="77777777" w:rsidR="00DF3C87" w:rsidRPr="00956A7E" w:rsidRDefault="00DF3C87" w:rsidP="00DF3C87">
      <w:pPr>
        <w:rPr>
          <w:rFonts w:ascii="Arial" w:hAnsi="Arial" w:cs="Arial"/>
          <w:sz w:val="24"/>
          <w:szCs w:val="24"/>
        </w:rPr>
      </w:pPr>
    </w:p>
    <w:p w14:paraId="27FBCEF6" w14:textId="77777777" w:rsidR="00071B58" w:rsidRPr="00956A7E" w:rsidRDefault="00071B58" w:rsidP="00DF3C87">
      <w:pPr>
        <w:rPr>
          <w:rFonts w:ascii="Arial" w:hAnsi="Arial" w:cs="Arial"/>
          <w:sz w:val="24"/>
          <w:szCs w:val="24"/>
        </w:rPr>
      </w:pPr>
    </w:p>
    <w:p w14:paraId="023F6B7E" w14:textId="77777777" w:rsidR="00071B58" w:rsidRPr="00956A7E" w:rsidRDefault="00071B58" w:rsidP="00DF3C87">
      <w:pPr>
        <w:rPr>
          <w:rFonts w:ascii="Arial" w:hAnsi="Arial" w:cs="Arial"/>
          <w:sz w:val="24"/>
          <w:szCs w:val="24"/>
        </w:rPr>
      </w:pPr>
    </w:p>
    <w:p w14:paraId="560B761F" w14:textId="77777777" w:rsidR="00071B58" w:rsidRPr="00956A7E" w:rsidRDefault="00071B58" w:rsidP="00DF3C87">
      <w:pPr>
        <w:rPr>
          <w:rFonts w:ascii="Arial" w:hAnsi="Arial" w:cs="Arial"/>
          <w:sz w:val="24"/>
          <w:szCs w:val="24"/>
        </w:rPr>
      </w:pPr>
    </w:p>
    <w:p w14:paraId="10BF69B2" w14:textId="77777777" w:rsidR="00071B58" w:rsidRPr="00956A7E" w:rsidRDefault="00071B58" w:rsidP="00DF3C87">
      <w:pPr>
        <w:rPr>
          <w:rFonts w:ascii="Arial" w:hAnsi="Arial" w:cs="Arial"/>
          <w:sz w:val="24"/>
          <w:szCs w:val="24"/>
        </w:rPr>
      </w:pPr>
    </w:p>
    <w:p w14:paraId="1A468165" w14:textId="77777777" w:rsidR="00071B58" w:rsidRPr="00956A7E" w:rsidRDefault="00071B58" w:rsidP="00DF3C87">
      <w:pPr>
        <w:rPr>
          <w:rFonts w:ascii="Arial" w:hAnsi="Arial" w:cs="Arial"/>
          <w:sz w:val="24"/>
          <w:szCs w:val="24"/>
        </w:rPr>
      </w:pPr>
    </w:p>
    <w:p w14:paraId="1DDECE38" w14:textId="77777777" w:rsidR="00071B58" w:rsidRPr="00956A7E" w:rsidRDefault="00071B58" w:rsidP="00DF3C87">
      <w:pPr>
        <w:rPr>
          <w:rFonts w:ascii="Arial" w:hAnsi="Arial" w:cs="Arial"/>
          <w:sz w:val="24"/>
          <w:szCs w:val="24"/>
        </w:rPr>
      </w:pPr>
    </w:p>
    <w:p w14:paraId="0799FB9C" w14:textId="77777777" w:rsidR="00071B58" w:rsidRPr="00956A7E" w:rsidRDefault="00071B58" w:rsidP="00DF3C87">
      <w:pPr>
        <w:rPr>
          <w:rFonts w:ascii="Arial" w:hAnsi="Arial" w:cs="Arial"/>
          <w:sz w:val="24"/>
          <w:szCs w:val="24"/>
        </w:rPr>
      </w:pPr>
    </w:p>
    <w:p w14:paraId="39564B2A" w14:textId="77777777" w:rsidR="00071B58" w:rsidRPr="00956A7E" w:rsidRDefault="00071B58" w:rsidP="00DF3C87">
      <w:pPr>
        <w:rPr>
          <w:rFonts w:ascii="Arial" w:hAnsi="Arial" w:cs="Arial"/>
          <w:sz w:val="24"/>
          <w:szCs w:val="24"/>
        </w:rPr>
      </w:pPr>
    </w:p>
    <w:p w14:paraId="3E8E6CA4" w14:textId="77777777" w:rsidR="00071B58" w:rsidRPr="00956A7E" w:rsidRDefault="00071B58" w:rsidP="00DF3C87">
      <w:pPr>
        <w:rPr>
          <w:rFonts w:ascii="Arial" w:hAnsi="Arial" w:cs="Arial"/>
          <w:sz w:val="24"/>
          <w:szCs w:val="24"/>
        </w:rPr>
      </w:pPr>
    </w:p>
    <w:p w14:paraId="78EA9602" w14:textId="77777777" w:rsidR="00071B58" w:rsidRPr="00956A7E" w:rsidRDefault="00071B58" w:rsidP="00DF3C87">
      <w:pPr>
        <w:rPr>
          <w:rFonts w:ascii="Arial" w:hAnsi="Arial" w:cs="Arial"/>
          <w:sz w:val="24"/>
          <w:szCs w:val="24"/>
        </w:rPr>
      </w:pPr>
    </w:p>
    <w:p w14:paraId="5A89C109" w14:textId="77777777" w:rsidR="00071B58" w:rsidRPr="00956A7E" w:rsidRDefault="00071B58" w:rsidP="00DF3C87">
      <w:pPr>
        <w:rPr>
          <w:rFonts w:ascii="Arial" w:hAnsi="Arial" w:cs="Arial"/>
          <w:sz w:val="24"/>
          <w:szCs w:val="24"/>
        </w:rPr>
      </w:pPr>
    </w:p>
    <w:p w14:paraId="71BF6F47" w14:textId="77777777" w:rsidR="00071B58" w:rsidRPr="00956A7E" w:rsidRDefault="00071B58" w:rsidP="00DF3C87">
      <w:pPr>
        <w:rPr>
          <w:rFonts w:ascii="Arial" w:hAnsi="Arial" w:cs="Arial"/>
          <w:sz w:val="24"/>
          <w:szCs w:val="24"/>
        </w:rPr>
      </w:pPr>
    </w:p>
    <w:p w14:paraId="581CDE0B" w14:textId="77777777" w:rsidR="00071B58" w:rsidRPr="00956A7E" w:rsidRDefault="00071B58" w:rsidP="00DF3C87">
      <w:pPr>
        <w:rPr>
          <w:rFonts w:ascii="Arial" w:hAnsi="Arial" w:cs="Arial"/>
          <w:sz w:val="24"/>
          <w:szCs w:val="24"/>
        </w:rPr>
      </w:pPr>
    </w:p>
    <w:p w14:paraId="667F3186" w14:textId="77777777" w:rsidR="00071B58" w:rsidRPr="00956A7E" w:rsidRDefault="00071B58" w:rsidP="00DF3C87">
      <w:pPr>
        <w:rPr>
          <w:rFonts w:ascii="Arial" w:hAnsi="Arial" w:cs="Arial"/>
          <w:sz w:val="24"/>
          <w:szCs w:val="24"/>
        </w:rPr>
      </w:pPr>
    </w:p>
    <w:p w14:paraId="389BC03D" w14:textId="77777777" w:rsidR="00071B58" w:rsidRPr="00956A7E" w:rsidRDefault="00071B58" w:rsidP="00DF3C87">
      <w:pPr>
        <w:rPr>
          <w:rFonts w:ascii="Arial" w:hAnsi="Arial" w:cs="Arial"/>
          <w:sz w:val="24"/>
          <w:szCs w:val="24"/>
        </w:rPr>
      </w:pPr>
    </w:p>
    <w:p w14:paraId="4A2AC6D7" w14:textId="6F3706BF" w:rsidR="00071B58" w:rsidRPr="00956A7E" w:rsidRDefault="001262D8" w:rsidP="001262D8">
      <w:pPr>
        <w:pStyle w:val="Descripcin"/>
        <w:rPr>
          <w:rFonts w:ascii="Arial" w:hAnsi="Arial" w:cs="Arial"/>
          <w:sz w:val="24"/>
          <w:szCs w:val="24"/>
        </w:rPr>
      </w:pPr>
      <w:r w:rsidRPr="00956A7E">
        <w:t>Ilustración 3</w:t>
      </w:r>
      <w:r w:rsidR="00450C8E" w:rsidRPr="00956A7E">
        <w:t>8</w:t>
      </w:r>
      <w:r w:rsidRPr="00956A7E">
        <w:t>. Producto_ Prototipo de Incremento 3</w:t>
      </w:r>
    </w:p>
    <w:p w14:paraId="661B0869" w14:textId="77777777" w:rsidR="00071B58" w:rsidRPr="00956A7E" w:rsidRDefault="00071B58" w:rsidP="00DF3C87">
      <w:pPr>
        <w:rPr>
          <w:rFonts w:ascii="Arial" w:hAnsi="Arial" w:cs="Arial"/>
          <w:sz w:val="24"/>
          <w:szCs w:val="24"/>
        </w:rPr>
      </w:pPr>
    </w:p>
    <w:p w14:paraId="361E89F9" w14:textId="77777777" w:rsidR="00071B58" w:rsidRPr="00956A7E" w:rsidRDefault="00071B58" w:rsidP="00DF3C87">
      <w:pPr>
        <w:rPr>
          <w:rFonts w:ascii="Arial" w:hAnsi="Arial" w:cs="Arial"/>
          <w:sz w:val="24"/>
          <w:szCs w:val="24"/>
        </w:rPr>
      </w:pPr>
    </w:p>
    <w:p w14:paraId="4C9FE987" w14:textId="77777777" w:rsidR="00071B58" w:rsidRPr="00956A7E" w:rsidRDefault="00071B58" w:rsidP="00DF3C87">
      <w:pPr>
        <w:rPr>
          <w:rFonts w:ascii="Arial" w:hAnsi="Arial" w:cs="Arial"/>
          <w:sz w:val="24"/>
          <w:szCs w:val="24"/>
        </w:rPr>
      </w:pPr>
    </w:p>
    <w:p w14:paraId="2DCEB23E" w14:textId="77777777" w:rsidR="00071B58" w:rsidRPr="00956A7E" w:rsidRDefault="00071B58" w:rsidP="00DF3C87">
      <w:pPr>
        <w:rPr>
          <w:rFonts w:ascii="Arial" w:hAnsi="Arial" w:cs="Arial"/>
          <w:sz w:val="24"/>
          <w:szCs w:val="24"/>
        </w:rPr>
      </w:pPr>
    </w:p>
    <w:p w14:paraId="6D98B1F6" w14:textId="77777777" w:rsidR="00DF3C87" w:rsidRPr="00956A7E" w:rsidRDefault="00DF3C87" w:rsidP="00DF3C87">
      <w:pPr>
        <w:rPr>
          <w:rFonts w:ascii="Arial" w:hAnsi="Arial" w:cs="Arial"/>
          <w:sz w:val="24"/>
          <w:szCs w:val="24"/>
        </w:rPr>
      </w:pPr>
      <w:r w:rsidRPr="00956A7E">
        <w:rPr>
          <w:rFonts w:ascii="Arial" w:hAnsi="Arial" w:cs="Arial"/>
          <w:b/>
          <w:bCs/>
          <w:sz w:val="24"/>
          <w:szCs w:val="24"/>
        </w:rPr>
        <w:lastRenderedPageBreak/>
        <w:t>3.4.4</w:t>
      </w:r>
      <w:r w:rsidRPr="00956A7E">
        <w:rPr>
          <w:rFonts w:ascii="Arial" w:hAnsi="Arial" w:cs="Arial"/>
          <w:sz w:val="24"/>
          <w:szCs w:val="24"/>
        </w:rPr>
        <w:t xml:space="preserve"> Prototipo de Incremento 4</w:t>
      </w:r>
    </w:p>
    <w:p w14:paraId="15F02879" w14:textId="77777777" w:rsidR="00DF3C87" w:rsidRPr="00956A7E" w:rsidRDefault="00071B58"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48352" behindDoc="0" locked="0" layoutInCell="1" allowOverlap="1" wp14:anchorId="13D54B31" wp14:editId="78B24374">
            <wp:simplePos x="0" y="0"/>
            <wp:positionH relativeFrom="margin">
              <wp:align>center</wp:align>
            </wp:positionH>
            <wp:positionV relativeFrom="paragraph">
              <wp:posOffset>220726</wp:posOffset>
            </wp:positionV>
            <wp:extent cx="4217436" cy="6315408"/>
            <wp:effectExtent l="0" t="0" r="0" b="0"/>
            <wp:wrapSquare wrapText="bothSides"/>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4217436" cy="6315408"/>
                    </a:xfrm>
                    <a:prstGeom prst="rect">
                      <a:avLst/>
                    </a:prstGeom>
                  </pic:spPr>
                </pic:pic>
              </a:graphicData>
            </a:graphic>
            <wp14:sizeRelH relativeFrom="page">
              <wp14:pctWidth>0</wp14:pctWidth>
            </wp14:sizeRelH>
            <wp14:sizeRelV relativeFrom="page">
              <wp14:pctHeight>0</wp14:pctHeight>
            </wp14:sizeRelV>
          </wp:anchor>
        </w:drawing>
      </w:r>
    </w:p>
    <w:p w14:paraId="394D7868" w14:textId="77777777" w:rsidR="00DF3C87" w:rsidRPr="00956A7E" w:rsidRDefault="00DF3C87" w:rsidP="00DF3C87">
      <w:pPr>
        <w:rPr>
          <w:rFonts w:ascii="Arial" w:hAnsi="Arial" w:cs="Arial"/>
          <w:sz w:val="24"/>
          <w:szCs w:val="24"/>
        </w:rPr>
      </w:pPr>
    </w:p>
    <w:p w14:paraId="6C110E70" w14:textId="77777777" w:rsidR="00DF3C87" w:rsidRPr="00956A7E" w:rsidRDefault="00DF3C87" w:rsidP="00DF3C87">
      <w:pPr>
        <w:rPr>
          <w:rFonts w:ascii="Arial" w:hAnsi="Arial" w:cs="Arial"/>
          <w:sz w:val="24"/>
          <w:szCs w:val="24"/>
        </w:rPr>
      </w:pPr>
    </w:p>
    <w:p w14:paraId="6563C4AA" w14:textId="77777777" w:rsidR="00DF3C87" w:rsidRPr="00956A7E" w:rsidRDefault="00DF3C87" w:rsidP="00DF3C87">
      <w:pPr>
        <w:rPr>
          <w:rFonts w:ascii="Arial" w:hAnsi="Arial" w:cs="Arial"/>
          <w:sz w:val="24"/>
          <w:szCs w:val="24"/>
        </w:rPr>
      </w:pPr>
    </w:p>
    <w:p w14:paraId="3F7C8FD7" w14:textId="77777777" w:rsidR="00DF3C87" w:rsidRPr="00956A7E" w:rsidRDefault="00DF3C87" w:rsidP="00DF3C87">
      <w:pPr>
        <w:rPr>
          <w:rFonts w:ascii="Arial" w:hAnsi="Arial" w:cs="Arial"/>
          <w:sz w:val="24"/>
          <w:szCs w:val="24"/>
        </w:rPr>
      </w:pPr>
    </w:p>
    <w:p w14:paraId="28A6FC08" w14:textId="77777777" w:rsidR="00DF3C87" w:rsidRPr="00956A7E" w:rsidRDefault="00DF3C87" w:rsidP="00DF3C87">
      <w:pPr>
        <w:rPr>
          <w:rFonts w:ascii="Arial" w:hAnsi="Arial" w:cs="Arial"/>
          <w:sz w:val="24"/>
          <w:szCs w:val="24"/>
        </w:rPr>
      </w:pPr>
    </w:p>
    <w:p w14:paraId="291F78FA" w14:textId="77777777" w:rsidR="00DF3C87" w:rsidRPr="00956A7E" w:rsidRDefault="00DF3C87" w:rsidP="00DF3C87">
      <w:pPr>
        <w:rPr>
          <w:rFonts w:ascii="Arial" w:hAnsi="Arial" w:cs="Arial"/>
          <w:sz w:val="24"/>
          <w:szCs w:val="24"/>
        </w:rPr>
      </w:pPr>
    </w:p>
    <w:p w14:paraId="3770DFE5" w14:textId="77777777" w:rsidR="00DF3C87" w:rsidRPr="00956A7E" w:rsidRDefault="00DF3C87" w:rsidP="00DF3C87">
      <w:pPr>
        <w:rPr>
          <w:rFonts w:ascii="Arial" w:hAnsi="Arial" w:cs="Arial"/>
          <w:sz w:val="24"/>
          <w:szCs w:val="24"/>
        </w:rPr>
      </w:pPr>
    </w:p>
    <w:p w14:paraId="004A1C34" w14:textId="77777777" w:rsidR="00071B58" w:rsidRPr="00956A7E" w:rsidRDefault="00071B58" w:rsidP="00DF3C87">
      <w:pPr>
        <w:rPr>
          <w:rFonts w:ascii="Arial" w:hAnsi="Arial" w:cs="Arial"/>
          <w:sz w:val="24"/>
          <w:szCs w:val="24"/>
        </w:rPr>
      </w:pPr>
    </w:p>
    <w:p w14:paraId="3628995C" w14:textId="77777777" w:rsidR="00071B58" w:rsidRPr="00956A7E" w:rsidRDefault="00071B58" w:rsidP="00DF3C87">
      <w:pPr>
        <w:rPr>
          <w:rFonts w:ascii="Arial" w:hAnsi="Arial" w:cs="Arial"/>
          <w:sz w:val="24"/>
          <w:szCs w:val="24"/>
        </w:rPr>
      </w:pPr>
    </w:p>
    <w:p w14:paraId="4E90272E" w14:textId="77777777" w:rsidR="00071B58" w:rsidRPr="00956A7E" w:rsidRDefault="00071B58" w:rsidP="00DF3C87">
      <w:pPr>
        <w:rPr>
          <w:rFonts w:ascii="Arial" w:hAnsi="Arial" w:cs="Arial"/>
          <w:sz w:val="24"/>
          <w:szCs w:val="24"/>
        </w:rPr>
      </w:pPr>
    </w:p>
    <w:p w14:paraId="0B3BDFE3" w14:textId="77777777" w:rsidR="00071B58" w:rsidRPr="00956A7E" w:rsidRDefault="00071B58" w:rsidP="00DF3C87">
      <w:pPr>
        <w:rPr>
          <w:rFonts w:ascii="Arial" w:hAnsi="Arial" w:cs="Arial"/>
          <w:sz w:val="24"/>
          <w:szCs w:val="24"/>
        </w:rPr>
      </w:pPr>
    </w:p>
    <w:p w14:paraId="1308C895" w14:textId="77777777" w:rsidR="00071B58" w:rsidRPr="00956A7E" w:rsidRDefault="00071B58" w:rsidP="00DF3C87">
      <w:pPr>
        <w:rPr>
          <w:rFonts w:ascii="Arial" w:hAnsi="Arial" w:cs="Arial"/>
          <w:sz w:val="24"/>
          <w:szCs w:val="24"/>
        </w:rPr>
      </w:pPr>
    </w:p>
    <w:p w14:paraId="5303A9AF" w14:textId="77777777" w:rsidR="00071B58" w:rsidRPr="00956A7E" w:rsidRDefault="00071B58" w:rsidP="00DF3C87">
      <w:pPr>
        <w:rPr>
          <w:rFonts w:ascii="Arial" w:hAnsi="Arial" w:cs="Arial"/>
          <w:sz w:val="24"/>
          <w:szCs w:val="24"/>
        </w:rPr>
      </w:pPr>
    </w:p>
    <w:p w14:paraId="4E918932" w14:textId="77777777" w:rsidR="00071B58" w:rsidRPr="00956A7E" w:rsidRDefault="00071B58" w:rsidP="00DF3C87">
      <w:pPr>
        <w:rPr>
          <w:rFonts w:ascii="Arial" w:hAnsi="Arial" w:cs="Arial"/>
          <w:sz w:val="24"/>
          <w:szCs w:val="24"/>
        </w:rPr>
      </w:pPr>
    </w:p>
    <w:p w14:paraId="40492F36" w14:textId="77777777" w:rsidR="00071B58" w:rsidRPr="00956A7E" w:rsidRDefault="00071B58" w:rsidP="00DF3C87">
      <w:pPr>
        <w:rPr>
          <w:rFonts w:ascii="Arial" w:hAnsi="Arial" w:cs="Arial"/>
          <w:sz w:val="24"/>
          <w:szCs w:val="24"/>
        </w:rPr>
      </w:pPr>
    </w:p>
    <w:p w14:paraId="52A5019C" w14:textId="77777777" w:rsidR="00071B58" w:rsidRPr="00956A7E" w:rsidRDefault="00071B58" w:rsidP="00DF3C87">
      <w:pPr>
        <w:rPr>
          <w:rFonts w:ascii="Arial" w:hAnsi="Arial" w:cs="Arial"/>
          <w:sz w:val="24"/>
          <w:szCs w:val="24"/>
        </w:rPr>
      </w:pPr>
    </w:p>
    <w:p w14:paraId="1F3B9318" w14:textId="77777777" w:rsidR="00071B58" w:rsidRPr="00956A7E" w:rsidRDefault="00071B58" w:rsidP="00DF3C87">
      <w:pPr>
        <w:rPr>
          <w:rFonts w:ascii="Arial" w:hAnsi="Arial" w:cs="Arial"/>
          <w:sz w:val="24"/>
          <w:szCs w:val="24"/>
        </w:rPr>
      </w:pPr>
    </w:p>
    <w:p w14:paraId="4B86B5E4" w14:textId="77777777" w:rsidR="00071B58" w:rsidRPr="00956A7E" w:rsidRDefault="00071B58" w:rsidP="00DF3C87">
      <w:pPr>
        <w:rPr>
          <w:rFonts w:ascii="Arial" w:hAnsi="Arial" w:cs="Arial"/>
          <w:sz w:val="24"/>
          <w:szCs w:val="24"/>
        </w:rPr>
      </w:pPr>
    </w:p>
    <w:p w14:paraId="09FCD22F" w14:textId="77777777" w:rsidR="00071B58" w:rsidRPr="00956A7E" w:rsidRDefault="00071B58" w:rsidP="00DF3C87">
      <w:pPr>
        <w:rPr>
          <w:rFonts w:ascii="Arial" w:hAnsi="Arial" w:cs="Arial"/>
          <w:sz w:val="24"/>
          <w:szCs w:val="24"/>
        </w:rPr>
      </w:pPr>
    </w:p>
    <w:p w14:paraId="43180D32" w14:textId="77777777" w:rsidR="00071B58" w:rsidRPr="00956A7E" w:rsidRDefault="00071B58" w:rsidP="00DF3C87">
      <w:pPr>
        <w:rPr>
          <w:rFonts w:ascii="Arial" w:hAnsi="Arial" w:cs="Arial"/>
          <w:sz w:val="24"/>
          <w:szCs w:val="24"/>
        </w:rPr>
      </w:pPr>
    </w:p>
    <w:p w14:paraId="0CBF12E1" w14:textId="77777777" w:rsidR="00071B58" w:rsidRPr="00956A7E" w:rsidRDefault="00071B58" w:rsidP="00DF3C87">
      <w:pPr>
        <w:rPr>
          <w:rFonts w:ascii="Arial" w:hAnsi="Arial" w:cs="Arial"/>
          <w:sz w:val="24"/>
          <w:szCs w:val="24"/>
        </w:rPr>
      </w:pPr>
    </w:p>
    <w:p w14:paraId="194401CE" w14:textId="77777777" w:rsidR="00071B58" w:rsidRPr="00956A7E" w:rsidRDefault="00071B58" w:rsidP="00DF3C87">
      <w:pPr>
        <w:rPr>
          <w:rFonts w:ascii="Arial" w:hAnsi="Arial" w:cs="Arial"/>
          <w:sz w:val="24"/>
          <w:szCs w:val="24"/>
        </w:rPr>
      </w:pPr>
    </w:p>
    <w:p w14:paraId="6105FAED" w14:textId="77777777" w:rsidR="00071B58" w:rsidRPr="00956A7E" w:rsidRDefault="00071B58" w:rsidP="00DF3C87">
      <w:pPr>
        <w:rPr>
          <w:rFonts w:ascii="Arial" w:hAnsi="Arial" w:cs="Arial"/>
          <w:sz w:val="24"/>
          <w:szCs w:val="24"/>
        </w:rPr>
      </w:pPr>
    </w:p>
    <w:p w14:paraId="3D782DB0" w14:textId="464A681B" w:rsidR="00071B58" w:rsidRPr="00956A7E" w:rsidRDefault="001F1AB8" w:rsidP="001F1AB8">
      <w:pPr>
        <w:pStyle w:val="Descripcin"/>
        <w:rPr>
          <w:rFonts w:ascii="Arial" w:hAnsi="Arial" w:cs="Arial"/>
          <w:sz w:val="24"/>
          <w:szCs w:val="24"/>
        </w:rPr>
      </w:pPr>
      <w:r w:rsidRPr="00956A7E">
        <w:t xml:space="preserve">Ilustración </w:t>
      </w:r>
      <w:r w:rsidR="00450C8E" w:rsidRPr="00956A7E">
        <w:t>39</w:t>
      </w:r>
      <w:r w:rsidRPr="00956A7E">
        <w:t>. Producto_ Prototipo de Incremento 4</w:t>
      </w:r>
    </w:p>
    <w:p w14:paraId="467D9FBD" w14:textId="77777777" w:rsidR="00071B58" w:rsidRPr="00956A7E" w:rsidRDefault="00071B58" w:rsidP="00DF3C87">
      <w:pPr>
        <w:rPr>
          <w:rFonts w:ascii="Arial" w:hAnsi="Arial" w:cs="Arial"/>
          <w:sz w:val="24"/>
          <w:szCs w:val="24"/>
        </w:rPr>
      </w:pPr>
    </w:p>
    <w:p w14:paraId="5C65F797" w14:textId="77777777" w:rsidR="00071B58" w:rsidRPr="00956A7E" w:rsidRDefault="00071B58" w:rsidP="00DF3C87">
      <w:pPr>
        <w:rPr>
          <w:rFonts w:ascii="Arial" w:hAnsi="Arial" w:cs="Arial"/>
          <w:sz w:val="24"/>
          <w:szCs w:val="24"/>
        </w:rPr>
      </w:pPr>
    </w:p>
    <w:p w14:paraId="4ED84534" w14:textId="77777777" w:rsidR="00071B58" w:rsidRPr="00956A7E" w:rsidRDefault="00071B58" w:rsidP="00DF3C87">
      <w:pPr>
        <w:rPr>
          <w:rFonts w:ascii="Arial" w:hAnsi="Arial" w:cs="Arial"/>
          <w:sz w:val="24"/>
          <w:szCs w:val="24"/>
        </w:rPr>
      </w:pPr>
    </w:p>
    <w:p w14:paraId="59E3C490" w14:textId="77777777" w:rsidR="00071B58" w:rsidRPr="00956A7E" w:rsidRDefault="00071B58" w:rsidP="00DF3C87">
      <w:pPr>
        <w:rPr>
          <w:rFonts w:ascii="Arial" w:hAnsi="Arial" w:cs="Arial"/>
          <w:sz w:val="24"/>
          <w:szCs w:val="24"/>
        </w:rPr>
      </w:pPr>
    </w:p>
    <w:p w14:paraId="11F8BF01" w14:textId="77777777" w:rsidR="00DF3C87" w:rsidRPr="00956A7E" w:rsidRDefault="00071B58" w:rsidP="00DF3C87">
      <w:pPr>
        <w:rPr>
          <w:rFonts w:ascii="Arial" w:hAnsi="Arial" w:cs="Arial"/>
          <w:sz w:val="24"/>
          <w:szCs w:val="24"/>
        </w:rPr>
      </w:pPr>
      <w:r w:rsidRPr="000749B3">
        <w:rPr>
          <w:rFonts w:ascii="Arial" w:hAnsi="Arial" w:cs="Arial"/>
          <w:noProof/>
          <w:sz w:val="24"/>
          <w:szCs w:val="24"/>
          <w:lang w:eastAsia="es-PE"/>
        </w:rPr>
        <w:lastRenderedPageBreak/>
        <w:drawing>
          <wp:anchor distT="0" distB="0" distL="114300" distR="114300" simplePos="0" relativeHeight="251749376" behindDoc="0" locked="0" layoutInCell="1" allowOverlap="1" wp14:anchorId="69D2C33B" wp14:editId="5598A5A5">
            <wp:simplePos x="0" y="0"/>
            <wp:positionH relativeFrom="margin">
              <wp:align>right</wp:align>
            </wp:positionH>
            <wp:positionV relativeFrom="paragraph">
              <wp:posOffset>314046</wp:posOffset>
            </wp:positionV>
            <wp:extent cx="5731510" cy="3511550"/>
            <wp:effectExtent l="0" t="0" r="2540" b="0"/>
            <wp:wrapSquare wrapText="bothSides"/>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731510" cy="3511550"/>
                    </a:xfrm>
                    <a:prstGeom prst="rect">
                      <a:avLst/>
                    </a:prstGeom>
                  </pic:spPr>
                </pic:pic>
              </a:graphicData>
            </a:graphic>
            <wp14:sizeRelH relativeFrom="page">
              <wp14:pctWidth>0</wp14:pctWidth>
            </wp14:sizeRelH>
            <wp14:sizeRelV relativeFrom="page">
              <wp14:pctHeight>0</wp14:pctHeight>
            </wp14:sizeRelV>
          </wp:anchor>
        </w:drawing>
      </w:r>
      <w:r w:rsidR="00DF3C87" w:rsidRPr="00956A7E">
        <w:rPr>
          <w:rFonts w:ascii="Arial" w:hAnsi="Arial" w:cs="Arial"/>
          <w:sz w:val="24"/>
          <w:szCs w:val="24"/>
        </w:rPr>
        <w:t>3.5 Cuadro de programación del patrón de arquitectura MVC</w:t>
      </w:r>
    </w:p>
    <w:p w14:paraId="0EC4320D" w14:textId="2F26F2BD" w:rsidR="00DF3C87" w:rsidRPr="00956A7E" w:rsidRDefault="00710878" w:rsidP="00710878">
      <w:pPr>
        <w:pStyle w:val="Descripcin"/>
        <w:rPr>
          <w:rFonts w:ascii="Arial" w:hAnsi="Arial" w:cs="Arial"/>
          <w:sz w:val="24"/>
          <w:szCs w:val="24"/>
        </w:rPr>
      </w:pPr>
      <w:r w:rsidRPr="00956A7E">
        <w:t xml:space="preserve">Ilustración </w:t>
      </w:r>
      <w:r w:rsidR="00A334DF" w:rsidRPr="00956A7E">
        <w:t>4</w:t>
      </w:r>
      <w:r w:rsidR="00450C8E" w:rsidRPr="00956A7E">
        <w:t>0</w:t>
      </w:r>
      <w:r w:rsidRPr="00956A7E">
        <w:t>. Producto_ Cuadro de programación del patrón de arquitectura MVC</w:t>
      </w:r>
    </w:p>
    <w:p w14:paraId="5EA07C6D" w14:textId="77777777" w:rsidR="00DF3C87" w:rsidRPr="00956A7E" w:rsidRDefault="00071B58"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50400" behindDoc="0" locked="0" layoutInCell="1" allowOverlap="1" wp14:anchorId="5C178468" wp14:editId="0D3F5EFA">
            <wp:simplePos x="0" y="0"/>
            <wp:positionH relativeFrom="margin">
              <wp:align>right</wp:align>
            </wp:positionH>
            <wp:positionV relativeFrom="paragraph">
              <wp:posOffset>391973</wp:posOffset>
            </wp:positionV>
            <wp:extent cx="5731510" cy="3971925"/>
            <wp:effectExtent l="0" t="0" r="2540" b="9525"/>
            <wp:wrapSquare wrapText="bothSides"/>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731510" cy="3971925"/>
                    </a:xfrm>
                    <a:prstGeom prst="rect">
                      <a:avLst/>
                    </a:prstGeom>
                  </pic:spPr>
                </pic:pic>
              </a:graphicData>
            </a:graphic>
            <wp14:sizeRelH relativeFrom="page">
              <wp14:pctWidth>0</wp14:pctWidth>
            </wp14:sizeRelH>
            <wp14:sizeRelV relativeFrom="page">
              <wp14:pctHeight>0</wp14:pctHeight>
            </wp14:sizeRelV>
          </wp:anchor>
        </w:drawing>
      </w:r>
      <w:r w:rsidR="00DF3C87" w:rsidRPr="00956A7E">
        <w:rPr>
          <w:rFonts w:ascii="Arial" w:hAnsi="Arial" w:cs="Arial"/>
          <w:sz w:val="24"/>
          <w:szCs w:val="24"/>
        </w:rPr>
        <w:t>3.6 Modelo Entidad Relación</w:t>
      </w:r>
    </w:p>
    <w:p w14:paraId="55F0B9F6" w14:textId="726781EC" w:rsidR="0085438D" w:rsidRPr="00956A7E" w:rsidRDefault="00DF644A" w:rsidP="00DF644A">
      <w:pPr>
        <w:pStyle w:val="Descripcin"/>
        <w:rPr>
          <w:rFonts w:ascii="Arial" w:hAnsi="Arial" w:cs="Arial"/>
          <w:sz w:val="24"/>
          <w:szCs w:val="24"/>
        </w:rPr>
      </w:pPr>
      <w:r w:rsidRPr="00956A7E">
        <w:t>Ilustración 4</w:t>
      </w:r>
      <w:r w:rsidR="00450C8E" w:rsidRPr="00956A7E">
        <w:t>1</w:t>
      </w:r>
      <w:r w:rsidRPr="00956A7E">
        <w:t>. Producto_ Modelo Entidad Relación</w:t>
      </w:r>
    </w:p>
    <w:p w14:paraId="4DD2469A" w14:textId="4DCD3ED8" w:rsidR="00DF3C87" w:rsidRPr="00956A7E" w:rsidRDefault="00DF3C87" w:rsidP="00DF3C87">
      <w:pPr>
        <w:rPr>
          <w:rFonts w:ascii="Arial" w:hAnsi="Arial" w:cs="Arial"/>
          <w:sz w:val="24"/>
          <w:szCs w:val="24"/>
        </w:rPr>
      </w:pPr>
      <w:r w:rsidRPr="00956A7E">
        <w:rPr>
          <w:rFonts w:ascii="Arial" w:hAnsi="Arial" w:cs="Arial"/>
          <w:sz w:val="24"/>
          <w:szCs w:val="24"/>
        </w:rPr>
        <w:lastRenderedPageBreak/>
        <w:t>3.7 Cuadro de programación de procedimientos almacenados</w:t>
      </w:r>
    </w:p>
    <w:p w14:paraId="16EB5618" w14:textId="77777777" w:rsidR="00DF3C87" w:rsidRPr="00956A7E" w:rsidRDefault="00071B58"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51424" behindDoc="0" locked="0" layoutInCell="1" allowOverlap="1" wp14:anchorId="532B6473" wp14:editId="42B9827E">
            <wp:simplePos x="0" y="0"/>
            <wp:positionH relativeFrom="margin">
              <wp:align>right</wp:align>
            </wp:positionH>
            <wp:positionV relativeFrom="paragraph">
              <wp:posOffset>234950</wp:posOffset>
            </wp:positionV>
            <wp:extent cx="5731510" cy="3868420"/>
            <wp:effectExtent l="0" t="0" r="254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731510" cy="3868420"/>
                    </a:xfrm>
                    <a:prstGeom prst="rect">
                      <a:avLst/>
                    </a:prstGeom>
                  </pic:spPr>
                </pic:pic>
              </a:graphicData>
            </a:graphic>
            <wp14:sizeRelH relativeFrom="page">
              <wp14:pctWidth>0</wp14:pctWidth>
            </wp14:sizeRelH>
            <wp14:sizeRelV relativeFrom="page">
              <wp14:pctHeight>0</wp14:pctHeight>
            </wp14:sizeRelV>
          </wp:anchor>
        </w:drawing>
      </w:r>
    </w:p>
    <w:p w14:paraId="5D528985" w14:textId="20446FCB" w:rsidR="00DF3C87" w:rsidRPr="00956A7E" w:rsidRDefault="0091665A" w:rsidP="0091665A">
      <w:pPr>
        <w:pStyle w:val="Descripcin"/>
        <w:rPr>
          <w:rFonts w:ascii="Arial" w:hAnsi="Arial" w:cs="Arial"/>
          <w:sz w:val="24"/>
          <w:szCs w:val="24"/>
        </w:rPr>
      </w:pPr>
      <w:r w:rsidRPr="00956A7E">
        <w:t>Ilustración 4</w:t>
      </w:r>
      <w:r w:rsidR="00450C8E" w:rsidRPr="00956A7E">
        <w:t>2</w:t>
      </w:r>
      <w:r w:rsidRPr="00956A7E">
        <w:t>. Producto_ Cuadro de programación de procedimientos almacenados</w:t>
      </w:r>
    </w:p>
    <w:p w14:paraId="42729300" w14:textId="77777777" w:rsidR="00DF3C87" w:rsidRPr="00956A7E" w:rsidRDefault="00DF3C87" w:rsidP="00DF3C87">
      <w:pPr>
        <w:rPr>
          <w:rFonts w:ascii="Arial" w:hAnsi="Arial" w:cs="Arial"/>
          <w:b/>
          <w:sz w:val="24"/>
          <w:szCs w:val="24"/>
        </w:rPr>
      </w:pPr>
    </w:p>
    <w:p w14:paraId="407E3F1E" w14:textId="77777777" w:rsidR="00DF3C87" w:rsidRPr="00956A7E" w:rsidRDefault="00DF3C87" w:rsidP="00DF3C87">
      <w:pPr>
        <w:rPr>
          <w:rFonts w:ascii="Arial" w:hAnsi="Arial" w:cs="Arial"/>
          <w:b/>
          <w:sz w:val="24"/>
          <w:szCs w:val="24"/>
        </w:rPr>
      </w:pPr>
    </w:p>
    <w:p w14:paraId="46482CC0" w14:textId="77777777" w:rsidR="00DF3C87" w:rsidRPr="00956A7E" w:rsidRDefault="00DF3C87" w:rsidP="00DF3C87">
      <w:pPr>
        <w:rPr>
          <w:rFonts w:ascii="Arial" w:hAnsi="Arial" w:cs="Arial"/>
          <w:b/>
          <w:sz w:val="24"/>
          <w:szCs w:val="24"/>
        </w:rPr>
      </w:pPr>
    </w:p>
    <w:p w14:paraId="59E9AD32" w14:textId="77777777" w:rsidR="00DF3C87" w:rsidRPr="00956A7E" w:rsidRDefault="00DF3C87" w:rsidP="00DF3C87">
      <w:pPr>
        <w:rPr>
          <w:rFonts w:ascii="Arial" w:hAnsi="Arial" w:cs="Arial"/>
          <w:b/>
          <w:sz w:val="24"/>
          <w:szCs w:val="24"/>
        </w:rPr>
      </w:pPr>
    </w:p>
    <w:p w14:paraId="74A64322" w14:textId="77777777" w:rsidR="00DF3C87" w:rsidRPr="00956A7E" w:rsidRDefault="00DF3C87" w:rsidP="00DF3C87">
      <w:pPr>
        <w:rPr>
          <w:rFonts w:ascii="Arial" w:hAnsi="Arial" w:cs="Arial"/>
          <w:b/>
          <w:sz w:val="24"/>
          <w:szCs w:val="24"/>
        </w:rPr>
      </w:pPr>
    </w:p>
    <w:p w14:paraId="296A65BD" w14:textId="77777777" w:rsidR="00DF3C87" w:rsidRPr="00956A7E" w:rsidRDefault="00DF3C87" w:rsidP="00DF3C87">
      <w:pPr>
        <w:rPr>
          <w:rFonts w:ascii="Arial" w:hAnsi="Arial" w:cs="Arial"/>
          <w:b/>
          <w:sz w:val="24"/>
          <w:szCs w:val="24"/>
        </w:rPr>
      </w:pPr>
    </w:p>
    <w:p w14:paraId="71CDDD32" w14:textId="77777777" w:rsidR="00DF3C87" w:rsidRPr="00956A7E" w:rsidRDefault="00DF3C87" w:rsidP="00DF3C87">
      <w:pPr>
        <w:rPr>
          <w:rFonts w:ascii="Arial" w:hAnsi="Arial" w:cs="Arial"/>
          <w:b/>
          <w:sz w:val="24"/>
          <w:szCs w:val="24"/>
        </w:rPr>
      </w:pPr>
    </w:p>
    <w:p w14:paraId="01ABC9B1" w14:textId="77777777" w:rsidR="00DF3C87" w:rsidRPr="00956A7E" w:rsidRDefault="00DF3C87" w:rsidP="00DF3C87">
      <w:pPr>
        <w:rPr>
          <w:rFonts w:ascii="Arial" w:hAnsi="Arial" w:cs="Arial"/>
          <w:b/>
          <w:sz w:val="24"/>
          <w:szCs w:val="24"/>
        </w:rPr>
      </w:pPr>
    </w:p>
    <w:p w14:paraId="36654EF6" w14:textId="77777777" w:rsidR="00DF3C87" w:rsidRPr="00956A7E" w:rsidRDefault="00DF3C87" w:rsidP="00DF3C87">
      <w:pPr>
        <w:rPr>
          <w:rFonts w:ascii="Arial" w:hAnsi="Arial" w:cs="Arial"/>
          <w:b/>
          <w:sz w:val="24"/>
          <w:szCs w:val="24"/>
        </w:rPr>
      </w:pPr>
    </w:p>
    <w:p w14:paraId="67930E08" w14:textId="77777777" w:rsidR="00DF3C87" w:rsidRPr="00956A7E" w:rsidRDefault="00DF3C87" w:rsidP="00DF3C87">
      <w:pPr>
        <w:rPr>
          <w:rFonts w:ascii="Arial" w:hAnsi="Arial" w:cs="Arial"/>
          <w:b/>
          <w:sz w:val="24"/>
          <w:szCs w:val="24"/>
        </w:rPr>
      </w:pPr>
    </w:p>
    <w:p w14:paraId="0F8E3182" w14:textId="77777777" w:rsidR="00DF3C87" w:rsidRPr="00956A7E" w:rsidRDefault="00DF3C87" w:rsidP="00DF3C87">
      <w:pPr>
        <w:rPr>
          <w:rFonts w:ascii="Arial" w:hAnsi="Arial" w:cs="Arial"/>
          <w:b/>
          <w:sz w:val="24"/>
          <w:szCs w:val="24"/>
        </w:rPr>
      </w:pPr>
    </w:p>
    <w:p w14:paraId="5D0E1194" w14:textId="77777777" w:rsidR="00DF3C87" w:rsidRPr="00956A7E" w:rsidRDefault="00DF3C87" w:rsidP="00DF3C87">
      <w:pPr>
        <w:rPr>
          <w:rFonts w:ascii="Arial" w:hAnsi="Arial" w:cs="Arial"/>
          <w:b/>
          <w:sz w:val="24"/>
          <w:szCs w:val="24"/>
        </w:rPr>
      </w:pPr>
    </w:p>
    <w:p w14:paraId="7FC5544C" w14:textId="77777777" w:rsidR="00DF3C87" w:rsidRPr="00956A7E" w:rsidRDefault="00DF3C87" w:rsidP="00DF3C87">
      <w:pPr>
        <w:rPr>
          <w:rFonts w:ascii="Arial" w:hAnsi="Arial" w:cs="Arial"/>
          <w:b/>
          <w:sz w:val="24"/>
          <w:szCs w:val="24"/>
        </w:rPr>
      </w:pPr>
    </w:p>
    <w:p w14:paraId="503FD946" w14:textId="77777777" w:rsidR="00DF3C87" w:rsidRPr="00956A7E" w:rsidRDefault="00DF3C87" w:rsidP="00DF3C87">
      <w:pPr>
        <w:rPr>
          <w:rFonts w:ascii="Arial" w:hAnsi="Arial" w:cs="Arial"/>
          <w:b/>
          <w:sz w:val="24"/>
          <w:szCs w:val="24"/>
        </w:rPr>
      </w:pPr>
    </w:p>
    <w:p w14:paraId="3C7F4166" w14:textId="77777777" w:rsidR="00DF3C87" w:rsidRPr="00956A7E" w:rsidRDefault="00DF3C87" w:rsidP="00DF3C87">
      <w:pPr>
        <w:rPr>
          <w:rFonts w:ascii="Arial" w:hAnsi="Arial" w:cs="Arial"/>
          <w:b/>
          <w:sz w:val="24"/>
          <w:szCs w:val="24"/>
        </w:rPr>
      </w:pPr>
      <w:r w:rsidRPr="00956A7E">
        <w:rPr>
          <w:rFonts w:ascii="Arial" w:hAnsi="Arial" w:cs="Arial"/>
          <w:b/>
          <w:sz w:val="24"/>
          <w:szCs w:val="24"/>
        </w:rPr>
        <w:lastRenderedPageBreak/>
        <w:t>PRUEBAS</w:t>
      </w:r>
    </w:p>
    <w:p w14:paraId="78FCC044" w14:textId="77777777" w:rsidR="00DF3C87" w:rsidRPr="00956A7E" w:rsidRDefault="00071B58"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52448" behindDoc="0" locked="0" layoutInCell="1" allowOverlap="1" wp14:anchorId="61CFF922" wp14:editId="029573A2">
            <wp:simplePos x="0" y="0"/>
            <wp:positionH relativeFrom="margin">
              <wp:align>right</wp:align>
            </wp:positionH>
            <wp:positionV relativeFrom="paragraph">
              <wp:posOffset>419100</wp:posOffset>
            </wp:positionV>
            <wp:extent cx="5731510" cy="4721225"/>
            <wp:effectExtent l="0" t="0" r="2540" b="3175"/>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731510" cy="4721225"/>
                    </a:xfrm>
                    <a:prstGeom prst="rect">
                      <a:avLst/>
                    </a:prstGeom>
                  </pic:spPr>
                </pic:pic>
              </a:graphicData>
            </a:graphic>
            <wp14:sizeRelH relativeFrom="page">
              <wp14:pctWidth>0</wp14:pctWidth>
            </wp14:sizeRelH>
            <wp14:sizeRelV relativeFrom="page">
              <wp14:pctHeight>0</wp14:pctHeight>
            </wp14:sizeRelV>
          </wp:anchor>
        </w:drawing>
      </w:r>
      <w:r w:rsidR="00DF3C87" w:rsidRPr="00956A7E">
        <w:rPr>
          <w:rFonts w:ascii="Arial" w:hAnsi="Arial" w:cs="Arial"/>
          <w:sz w:val="24"/>
          <w:szCs w:val="24"/>
        </w:rPr>
        <w:t>3.8 Cuadro de pruebas para el incremento 1</w:t>
      </w:r>
    </w:p>
    <w:p w14:paraId="1368E538" w14:textId="77777777" w:rsidR="00DF3C87" w:rsidRPr="00956A7E" w:rsidRDefault="00DF3C87" w:rsidP="00DF3C87">
      <w:pPr>
        <w:rPr>
          <w:rFonts w:ascii="Arial" w:hAnsi="Arial" w:cs="Arial"/>
          <w:sz w:val="24"/>
          <w:szCs w:val="24"/>
        </w:rPr>
      </w:pPr>
    </w:p>
    <w:p w14:paraId="3A2E5A34" w14:textId="33CFD7F2" w:rsidR="00DF3C87" w:rsidRPr="00956A7E" w:rsidRDefault="00520998" w:rsidP="00520998">
      <w:pPr>
        <w:pStyle w:val="Descripcin"/>
        <w:rPr>
          <w:rFonts w:ascii="Arial" w:hAnsi="Arial" w:cs="Arial"/>
          <w:sz w:val="24"/>
          <w:szCs w:val="24"/>
        </w:rPr>
      </w:pPr>
      <w:r w:rsidRPr="00956A7E">
        <w:t>Ilustración</w:t>
      </w:r>
      <w:r w:rsidR="00A26506" w:rsidRPr="00956A7E">
        <w:t xml:space="preserve"> </w:t>
      </w:r>
      <w:r w:rsidRPr="00956A7E">
        <w:t>4</w:t>
      </w:r>
      <w:r w:rsidR="00450C8E" w:rsidRPr="00956A7E">
        <w:t>3</w:t>
      </w:r>
      <w:r w:rsidRPr="00956A7E">
        <w:t>. Pruebas_ Cuadro de pruebas para el incremento 1</w:t>
      </w:r>
    </w:p>
    <w:p w14:paraId="1F4753F6" w14:textId="77777777" w:rsidR="00DF3C87" w:rsidRPr="00956A7E" w:rsidRDefault="00DF3C87" w:rsidP="00DF3C87">
      <w:pPr>
        <w:rPr>
          <w:rFonts w:ascii="Arial" w:hAnsi="Arial" w:cs="Arial"/>
          <w:sz w:val="24"/>
          <w:szCs w:val="24"/>
        </w:rPr>
      </w:pPr>
    </w:p>
    <w:p w14:paraId="0E6CBA65" w14:textId="77777777" w:rsidR="00DF3C87" w:rsidRPr="00956A7E" w:rsidRDefault="00DF3C87" w:rsidP="00DF3C87">
      <w:pPr>
        <w:rPr>
          <w:rFonts w:ascii="Arial" w:hAnsi="Arial" w:cs="Arial"/>
          <w:sz w:val="24"/>
          <w:szCs w:val="24"/>
        </w:rPr>
      </w:pPr>
    </w:p>
    <w:p w14:paraId="7C3766BD" w14:textId="77777777" w:rsidR="00DF3C87" w:rsidRPr="00956A7E" w:rsidRDefault="00DF3C87" w:rsidP="00DF3C87">
      <w:pPr>
        <w:rPr>
          <w:rFonts w:ascii="Arial" w:hAnsi="Arial" w:cs="Arial"/>
          <w:sz w:val="24"/>
          <w:szCs w:val="24"/>
        </w:rPr>
      </w:pPr>
    </w:p>
    <w:p w14:paraId="746D6DBF" w14:textId="77777777" w:rsidR="00DF3C87" w:rsidRPr="00956A7E" w:rsidRDefault="00DF3C87" w:rsidP="00DF3C87">
      <w:pPr>
        <w:rPr>
          <w:rFonts w:ascii="Arial" w:hAnsi="Arial" w:cs="Arial"/>
          <w:sz w:val="24"/>
          <w:szCs w:val="24"/>
        </w:rPr>
      </w:pPr>
    </w:p>
    <w:p w14:paraId="251839CA" w14:textId="77777777" w:rsidR="00DF3C87" w:rsidRPr="00956A7E" w:rsidRDefault="00DF3C87" w:rsidP="00DF3C87">
      <w:pPr>
        <w:rPr>
          <w:rFonts w:ascii="Arial" w:hAnsi="Arial" w:cs="Arial"/>
          <w:sz w:val="24"/>
          <w:szCs w:val="24"/>
        </w:rPr>
      </w:pPr>
    </w:p>
    <w:p w14:paraId="2D6DC889" w14:textId="77777777" w:rsidR="00DF3C87" w:rsidRPr="00956A7E" w:rsidRDefault="00DF3C87" w:rsidP="00DF3C87">
      <w:pPr>
        <w:rPr>
          <w:rFonts w:ascii="Arial" w:hAnsi="Arial" w:cs="Arial"/>
          <w:sz w:val="24"/>
          <w:szCs w:val="24"/>
        </w:rPr>
      </w:pPr>
    </w:p>
    <w:p w14:paraId="67B2F48D" w14:textId="77777777" w:rsidR="00DF3C87" w:rsidRPr="00956A7E" w:rsidRDefault="00DF3C87" w:rsidP="00DF3C87">
      <w:pPr>
        <w:rPr>
          <w:rFonts w:ascii="Arial" w:hAnsi="Arial" w:cs="Arial"/>
          <w:sz w:val="24"/>
          <w:szCs w:val="24"/>
        </w:rPr>
      </w:pPr>
    </w:p>
    <w:p w14:paraId="575CBBAF" w14:textId="77777777" w:rsidR="00DF3C87" w:rsidRPr="00956A7E" w:rsidRDefault="00DF3C87" w:rsidP="00DF3C87">
      <w:pPr>
        <w:rPr>
          <w:rFonts w:ascii="Arial" w:hAnsi="Arial" w:cs="Arial"/>
          <w:sz w:val="24"/>
          <w:szCs w:val="24"/>
        </w:rPr>
      </w:pPr>
    </w:p>
    <w:p w14:paraId="1B990916" w14:textId="77777777" w:rsidR="00DF3C87" w:rsidRPr="00956A7E" w:rsidRDefault="00DF3C87" w:rsidP="00DF3C87">
      <w:pPr>
        <w:rPr>
          <w:rFonts w:ascii="Arial" w:hAnsi="Arial" w:cs="Arial"/>
          <w:sz w:val="24"/>
          <w:szCs w:val="24"/>
        </w:rPr>
      </w:pPr>
    </w:p>
    <w:p w14:paraId="58FE42AB" w14:textId="77777777" w:rsidR="00DF3C87" w:rsidRPr="00956A7E" w:rsidRDefault="00DF3C87" w:rsidP="00DF3C87">
      <w:pPr>
        <w:rPr>
          <w:rFonts w:ascii="Arial" w:hAnsi="Arial" w:cs="Arial"/>
          <w:sz w:val="24"/>
          <w:szCs w:val="24"/>
        </w:rPr>
      </w:pPr>
    </w:p>
    <w:p w14:paraId="2D50845F" w14:textId="77777777" w:rsidR="00DF3C87" w:rsidRPr="00956A7E" w:rsidRDefault="00071B58" w:rsidP="00DF3C87">
      <w:pPr>
        <w:rPr>
          <w:rFonts w:ascii="Arial" w:hAnsi="Arial" w:cs="Arial"/>
          <w:sz w:val="24"/>
          <w:szCs w:val="24"/>
        </w:rPr>
      </w:pPr>
      <w:r w:rsidRPr="000749B3">
        <w:rPr>
          <w:rFonts w:ascii="Arial" w:hAnsi="Arial" w:cs="Arial"/>
          <w:noProof/>
          <w:sz w:val="24"/>
          <w:szCs w:val="24"/>
          <w:lang w:eastAsia="es-PE"/>
        </w:rPr>
        <w:lastRenderedPageBreak/>
        <w:drawing>
          <wp:anchor distT="0" distB="0" distL="114300" distR="114300" simplePos="0" relativeHeight="251753472" behindDoc="0" locked="0" layoutInCell="1" allowOverlap="1" wp14:anchorId="3A81BF01" wp14:editId="1E896934">
            <wp:simplePos x="0" y="0"/>
            <wp:positionH relativeFrom="margin">
              <wp:align>right</wp:align>
            </wp:positionH>
            <wp:positionV relativeFrom="paragraph">
              <wp:posOffset>468630</wp:posOffset>
            </wp:positionV>
            <wp:extent cx="5731510" cy="3915410"/>
            <wp:effectExtent l="0" t="0" r="2540" b="8890"/>
            <wp:wrapSquare wrapText="bothSides"/>
            <wp:docPr id="228" name="Imagen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731510" cy="3915410"/>
                    </a:xfrm>
                    <a:prstGeom prst="rect">
                      <a:avLst/>
                    </a:prstGeom>
                  </pic:spPr>
                </pic:pic>
              </a:graphicData>
            </a:graphic>
            <wp14:sizeRelH relativeFrom="page">
              <wp14:pctWidth>0</wp14:pctWidth>
            </wp14:sizeRelH>
            <wp14:sizeRelV relativeFrom="page">
              <wp14:pctHeight>0</wp14:pctHeight>
            </wp14:sizeRelV>
          </wp:anchor>
        </w:drawing>
      </w:r>
      <w:r w:rsidR="00DF3C87" w:rsidRPr="00956A7E">
        <w:rPr>
          <w:rFonts w:ascii="Arial" w:hAnsi="Arial" w:cs="Arial"/>
          <w:sz w:val="24"/>
          <w:szCs w:val="24"/>
        </w:rPr>
        <w:t>3.9 Cuadro de pruebas para el incremento 2</w:t>
      </w:r>
    </w:p>
    <w:p w14:paraId="04F2F9B8" w14:textId="77777777" w:rsidR="00DF3C87" w:rsidRPr="00956A7E" w:rsidRDefault="00DF3C87" w:rsidP="00DF3C87">
      <w:pPr>
        <w:rPr>
          <w:rFonts w:ascii="Arial" w:hAnsi="Arial" w:cs="Arial"/>
          <w:sz w:val="24"/>
          <w:szCs w:val="24"/>
        </w:rPr>
      </w:pPr>
    </w:p>
    <w:p w14:paraId="7862CD13" w14:textId="77777777" w:rsidR="00DF3C87" w:rsidRPr="00956A7E" w:rsidRDefault="00DF3C87" w:rsidP="00DF3C87">
      <w:pPr>
        <w:rPr>
          <w:rFonts w:ascii="Arial" w:hAnsi="Arial" w:cs="Arial"/>
          <w:sz w:val="24"/>
          <w:szCs w:val="24"/>
        </w:rPr>
      </w:pPr>
    </w:p>
    <w:p w14:paraId="01624BD1" w14:textId="3EAB21C9" w:rsidR="00DF3C87" w:rsidRPr="00956A7E" w:rsidRDefault="007A3689" w:rsidP="007A3689">
      <w:pPr>
        <w:pStyle w:val="Descripcin"/>
        <w:rPr>
          <w:rFonts w:ascii="Arial" w:hAnsi="Arial" w:cs="Arial"/>
          <w:sz w:val="24"/>
          <w:szCs w:val="24"/>
        </w:rPr>
      </w:pPr>
      <w:r w:rsidRPr="00956A7E">
        <w:t>Ilustración 4</w:t>
      </w:r>
      <w:r w:rsidR="00450C8E" w:rsidRPr="00956A7E">
        <w:t>4</w:t>
      </w:r>
      <w:r w:rsidRPr="00956A7E">
        <w:t>. Pruebas_ Cuadro de pruebas para el incremento 2</w:t>
      </w:r>
    </w:p>
    <w:p w14:paraId="3303326B" w14:textId="77777777" w:rsidR="00DF3C87" w:rsidRPr="00956A7E" w:rsidRDefault="00DF3C87" w:rsidP="00DF3C87">
      <w:pPr>
        <w:rPr>
          <w:rFonts w:ascii="Arial" w:hAnsi="Arial" w:cs="Arial"/>
          <w:sz w:val="24"/>
          <w:szCs w:val="24"/>
        </w:rPr>
      </w:pPr>
    </w:p>
    <w:p w14:paraId="1CB21422" w14:textId="77777777" w:rsidR="00DF3C87" w:rsidRPr="00956A7E" w:rsidRDefault="00DF3C87" w:rsidP="00DF3C87">
      <w:pPr>
        <w:rPr>
          <w:rFonts w:ascii="Arial" w:hAnsi="Arial" w:cs="Arial"/>
          <w:sz w:val="24"/>
          <w:szCs w:val="24"/>
        </w:rPr>
      </w:pPr>
    </w:p>
    <w:p w14:paraId="76BB127C" w14:textId="77777777" w:rsidR="00DF3C87" w:rsidRPr="00956A7E" w:rsidRDefault="00DF3C87" w:rsidP="00DF3C87">
      <w:pPr>
        <w:rPr>
          <w:rFonts w:ascii="Arial" w:hAnsi="Arial" w:cs="Arial"/>
          <w:sz w:val="24"/>
          <w:szCs w:val="24"/>
        </w:rPr>
      </w:pPr>
    </w:p>
    <w:p w14:paraId="01C1151A" w14:textId="77777777" w:rsidR="00DF3C87" w:rsidRPr="00956A7E" w:rsidRDefault="00DF3C87" w:rsidP="00DF3C87">
      <w:pPr>
        <w:rPr>
          <w:rFonts w:ascii="Arial" w:hAnsi="Arial" w:cs="Arial"/>
          <w:sz w:val="24"/>
          <w:szCs w:val="24"/>
        </w:rPr>
      </w:pPr>
    </w:p>
    <w:p w14:paraId="67532D7B" w14:textId="77777777" w:rsidR="00DF3C87" w:rsidRPr="00956A7E" w:rsidRDefault="00DF3C87" w:rsidP="00DF3C87">
      <w:pPr>
        <w:rPr>
          <w:rFonts w:ascii="Arial" w:hAnsi="Arial" w:cs="Arial"/>
          <w:sz w:val="24"/>
          <w:szCs w:val="24"/>
        </w:rPr>
      </w:pPr>
    </w:p>
    <w:p w14:paraId="7D04B9E0" w14:textId="77777777" w:rsidR="00DF3C87" w:rsidRPr="00956A7E" w:rsidRDefault="00DF3C87" w:rsidP="00DF3C87">
      <w:pPr>
        <w:rPr>
          <w:rFonts w:ascii="Arial" w:hAnsi="Arial" w:cs="Arial"/>
          <w:sz w:val="24"/>
          <w:szCs w:val="24"/>
        </w:rPr>
      </w:pPr>
    </w:p>
    <w:p w14:paraId="395BB053" w14:textId="77777777" w:rsidR="00DF3C87" w:rsidRPr="00956A7E" w:rsidRDefault="00DF3C87" w:rsidP="00DF3C87">
      <w:pPr>
        <w:rPr>
          <w:rFonts w:ascii="Arial" w:hAnsi="Arial" w:cs="Arial"/>
          <w:sz w:val="24"/>
          <w:szCs w:val="24"/>
        </w:rPr>
      </w:pPr>
    </w:p>
    <w:p w14:paraId="0D883400" w14:textId="77777777" w:rsidR="00DF3C87" w:rsidRPr="00956A7E" w:rsidRDefault="00DF3C87" w:rsidP="00DF3C87">
      <w:pPr>
        <w:rPr>
          <w:rFonts w:ascii="Arial" w:hAnsi="Arial" w:cs="Arial"/>
          <w:sz w:val="24"/>
          <w:szCs w:val="24"/>
        </w:rPr>
      </w:pPr>
    </w:p>
    <w:p w14:paraId="3D3FA14B" w14:textId="77777777" w:rsidR="00DF3C87" w:rsidRPr="00956A7E" w:rsidRDefault="00DF3C87" w:rsidP="00DF3C87">
      <w:pPr>
        <w:rPr>
          <w:rFonts w:ascii="Arial" w:hAnsi="Arial" w:cs="Arial"/>
          <w:sz w:val="24"/>
          <w:szCs w:val="24"/>
        </w:rPr>
      </w:pPr>
    </w:p>
    <w:p w14:paraId="4D1B840D" w14:textId="77777777" w:rsidR="00DF3C87" w:rsidRPr="00956A7E" w:rsidRDefault="00DF3C87" w:rsidP="00DF3C87">
      <w:pPr>
        <w:rPr>
          <w:rFonts w:ascii="Arial" w:hAnsi="Arial" w:cs="Arial"/>
          <w:sz w:val="24"/>
          <w:szCs w:val="24"/>
        </w:rPr>
      </w:pPr>
    </w:p>
    <w:p w14:paraId="33A5BD57" w14:textId="77777777" w:rsidR="00DF3C87" w:rsidRPr="00956A7E" w:rsidRDefault="00DF3C87" w:rsidP="00DF3C87">
      <w:pPr>
        <w:rPr>
          <w:rFonts w:ascii="Arial" w:hAnsi="Arial" w:cs="Arial"/>
          <w:sz w:val="24"/>
          <w:szCs w:val="24"/>
        </w:rPr>
      </w:pPr>
    </w:p>
    <w:p w14:paraId="785D8B8B" w14:textId="77777777" w:rsidR="00DF3C87" w:rsidRPr="00956A7E" w:rsidRDefault="00DF3C87" w:rsidP="00DF3C87">
      <w:pPr>
        <w:rPr>
          <w:rFonts w:ascii="Arial" w:hAnsi="Arial" w:cs="Arial"/>
          <w:sz w:val="24"/>
          <w:szCs w:val="24"/>
        </w:rPr>
      </w:pPr>
    </w:p>
    <w:p w14:paraId="37BF44A3" w14:textId="77777777" w:rsidR="00DF3C87" w:rsidRPr="00956A7E" w:rsidRDefault="00DF3C87" w:rsidP="00DF3C87">
      <w:pPr>
        <w:rPr>
          <w:rFonts w:ascii="Arial" w:hAnsi="Arial" w:cs="Arial"/>
          <w:sz w:val="24"/>
          <w:szCs w:val="24"/>
        </w:rPr>
      </w:pPr>
    </w:p>
    <w:p w14:paraId="3FB905D8" w14:textId="77777777" w:rsidR="00DF3C87" w:rsidRPr="00956A7E" w:rsidRDefault="00DF3C87" w:rsidP="00DF3C87">
      <w:pPr>
        <w:rPr>
          <w:rFonts w:ascii="Arial" w:hAnsi="Arial" w:cs="Arial"/>
          <w:sz w:val="24"/>
          <w:szCs w:val="24"/>
        </w:rPr>
      </w:pPr>
      <w:r w:rsidRPr="00956A7E">
        <w:rPr>
          <w:rFonts w:ascii="Arial" w:hAnsi="Arial" w:cs="Arial"/>
          <w:sz w:val="24"/>
          <w:szCs w:val="24"/>
        </w:rPr>
        <w:lastRenderedPageBreak/>
        <w:t>3.1 Cuadro de pruebas para el incremento 3</w:t>
      </w:r>
    </w:p>
    <w:p w14:paraId="38220723" w14:textId="77777777" w:rsidR="00DF3C87" w:rsidRPr="00956A7E" w:rsidRDefault="00071B58" w:rsidP="00DF3C87">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54496" behindDoc="0" locked="0" layoutInCell="1" allowOverlap="1" wp14:anchorId="1895A039" wp14:editId="3F306441">
            <wp:simplePos x="0" y="0"/>
            <wp:positionH relativeFrom="margin">
              <wp:align>left</wp:align>
            </wp:positionH>
            <wp:positionV relativeFrom="paragraph">
              <wp:posOffset>75438</wp:posOffset>
            </wp:positionV>
            <wp:extent cx="4030345" cy="3794125"/>
            <wp:effectExtent l="0" t="0" r="8255" b="0"/>
            <wp:wrapSquare wrapText="bothSides"/>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030345" cy="3794125"/>
                    </a:xfrm>
                    <a:prstGeom prst="rect">
                      <a:avLst/>
                    </a:prstGeom>
                  </pic:spPr>
                </pic:pic>
              </a:graphicData>
            </a:graphic>
            <wp14:sizeRelH relativeFrom="page">
              <wp14:pctWidth>0</wp14:pctWidth>
            </wp14:sizeRelH>
            <wp14:sizeRelV relativeFrom="page">
              <wp14:pctHeight>0</wp14:pctHeight>
            </wp14:sizeRelV>
          </wp:anchor>
        </w:drawing>
      </w:r>
    </w:p>
    <w:p w14:paraId="0C789120" w14:textId="77777777" w:rsidR="00DF3C87" w:rsidRPr="00956A7E" w:rsidRDefault="00DF3C87" w:rsidP="00DF3C87">
      <w:pPr>
        <w:rPr>
          <w:rFonts w:ascii="Arial" w:hAnsi="Arial" w:cs="Arial"/>
          <w:sz w:val="24"/>
          <w:szCs w:val="24"/>
        </w:rPr>
      </w:pPr>
    </w:p>
    <w:p w14:paraId="08643013" w14:textId="77777777" w:rsidR="00DF3C87" w:rsidRPr="00956A7E" w:rsidRDefault="00DF3C87" w:rsidP="00DF3C87">
      <w:pPr>
        <w:rPr>
          <w:rFonts w:ascii="Arial" w:hAnsi="Arial" w:cs="Arial"/>
          <w:sz w:val="24"/>
          <w:szCs w:val="24"/>
        </w:rPr>
      </w:pPr>
    </w:p>
    <w:p w14:paraId="06950C44" w14:textId="77777777" w:rsidR="00DF3C87" w:rsidRPr="00956A7E" w:rsidRDefault="00DF3C87" w:rsidP="00DF3C87">
      <w:pPr>
        <w:rPr>
          <w:rFonts w:ascii="Arial" w:hAnsi="Arial" w:cs="Arial"/>
          <w:sz w:val="24"/>
          <w:szCs w:val="24"/>
        </w:rPr>
      </w:pPr>
    </w:p>
    <w:p w14:paraId="1F044B7F" w14:textId="77777777" w:rsidR="00DF3C87" w:rsidRPr="00956A7E" w:rsidRDefault="00DF3C87" w:rsidP="00DF3C87">
      <w:pPr>
        <w:rPr>
          <w:rFonts w:ascii="Arial" w:hAnsi="Arial" w:cs="Arial"/>
          <w:sz w:val="24"/>
          <w:szCs w:val="24"/>
        </w:rPr>
      </w:pPr>
    </w:p>
    <w:p w14:paraId="02D102DC" w14:textId="77777777" w:rsidR="00DF3C87" w:rsidRPr="00956A7E" w:rsidRDefault="00DF3C87" w:rsidP="00DF3C87">
      <w:pPr>
        <w:rPr>
          <w:rFonts w:ascii="Arial" w:hAnsi="Arial" w:cs="Arial"/>
          <w:sz w:val="24"/>
          <w:szCs w:val="24"/>
        </w:rPr>
      </w:pPr>
    </w:p>
    <w:p w14:paraId="27675C7C" w14:textId="77777777" w:rsidR="00DF3C87" w:rsidRPr="00956A7E" w:rsidRDefault="00DF3C87" w:rsidP="00DF3C87">
      <w:pPr>
        <w:rPr>
          <w:rFonts w:ascii="Arial" w:hAnsi="Arial" w:cs="Arial"/>
          <w:sz w:val="24"/>
          <w:szCs w:val="24"/>
        </w:rPr>
      </w:pPr>
    </w:p>
    <w:p w14:paraId="4353BB1E" w14:textId="77777777" w:rsidR="00DF3C87" w:rsidRPr="00956A7E" w:rsidRDefault="00DF3C87" w:rsidP="00DF3C87">
      <w:pPr>
        <w:rPr>
          <w:rFonts w:ascii="Arial" w:hAnsi="Arial" w:cs="Arial"/>
          <w:sz w:val="24"/>
          <w:szCs w:val="24"/>
        </w:rPr>
      </w:pPr>
    </w:p>
    <w:p w14:paraId="7E3E55F8" w14:textId="77777777" w:rsidR="00DF3C87" w:rsidRPr="00956A7E" w:rsidRDefault="00DF3C87" w:rsidP="00DF3C87">
      <w:pPr>
        <w:rPr>
          <w:rFonts w:ascii="Arial" w:hAnsi="Arial" w:cs="Arial"/>
          <w:sz w:val="24"/>
          <w:szCs w:val="24"/>
        </w:rPr>
      </w:pPr>
    </w:p>
    <w:p w14:paraId="387516C3" w14:textId="77777777" w:rsidR="00DF3C87" w:rsidRPr="00956A7E" w:rsidRDefault="00DF3C87" w:rsidP="00DF3C87">
      <w:pPr>
        <w:rPr>
          <w:rFonts w:ascii="Arial" w:hAnsi="Arial" w:cs="Arial"/>
          <w:sz w:val="24"/>
          <w:szCs w:val="24"/>
        </w:rPr>
      </w:pPr>
    </w:p>
    <w:p w14:paraId="7EF7007E" w14:textId="77777777" w:rsidR="00DF3C87" w:rsidRPr="00956A7E" w:rsidRDefault="00DF3C87" w:rsidP="00DF3C87">
      <w:pPr>
        <w:rPr>
          <w:rFonts w:ascii="Arial" w:hAnsi="Arial" w:cs="Arial"/>
          <w:sz w:val="24"/>
          <w:szCs w:val="24"/>
        </w:rPr>
      </w:pPr>
    </w:p>
    <w:p w14:paraId="64DAD0D1" w14:textId="77777777" w:rsidR="00DF3C87" w:rsidRPr="00956A7E" w:rsidRDefault="00DF3C87" w:rsidP="00DF3C87">
      <w:pPr>
        <w:rPr>
          <w:rFonts w:ascii="Arial" w:hAnsi="Arial" w:cs="Arial"/>
          <w:sz w:val="24"/>
          <w:szCs w:val="24"/>
        </w:rPr>
      </w:pPr>
    </w:p>
    <w:p w14:paraId="3989C342" w14:textId="77777777" w:rsidR="00DF3C87" w:rsidRPr="00956A7E" w:rsidRDefault="00DF3C87" w:rsidP="00DF3C87">
      <w:pPr>
        <w:rPr>
          <w:rFonts w:ascii="Arial" w:hAnsi="Arial" w:cs="Arial"/>
          <w:sz w:val="24"/>
          <w:szCs w:val="24"/>
        </w:rPr>
      </w:pPr>
    </w:p>
    <w:p w14:paraId="751492F1" w14:textId="77777777" w:rsidR="00DF3C87" w:rsidRPr="00956A7E" w:rsidRDefault="00DF3C87" w:rsidP="00DF3C87">
      <w:pPr>
        <w:rPr>
          <w:rFonts w:ascii="Arial" w:hAnsi="Arial" w:cs="Arial"/>
          <w:sz w:val="24"/>
          <w:szCs w:val="24"/>
        </w:rPr>
      </w:pPr>
    </w:p>
    <w:p w14:paraId="31560AD5" w14:textId="13AA2265" w:rsidR="00DF3C87" w:rsidRPr="00956A7E" w:rsidRDefault="007905FB" w:rsidP="007905FB">
      <w:pPr>
        <w:pStyle w:val="Descripcin"/>
        <w:rPr>
          <w:rFonts w:ascii="Arial" w:hAnsi="Arial" w:cs="Arial"/>
          <w:sz w:val="24"/>
          <w:szCs w:val="24"/>
        </w:rPr>
      </w:pPr>
      <w:r w:rsidRPr="00956A7E">
        <w:t xml:space="preserve">Ilustración </w:t>
      </w:r>
      <w:r w:rsidR="00A26506" w:rsidRPr="00956A7E">
        <w:t>4</w:t>
      </w:r>
      <w:r w:rsidR="00450C8E" w:rsidRPr="00956A7E">
        <w:t>5</w:t>
      </w:r>
      <w:r w:rsidRPr="00956A7E">
        <w:t>. Pruebas_ Cuadro de pruebas para el incremento 3</w:t>
      </w:r>
    </w:p>
    <w:p w14:paraId="4CEA5AC8" w14:textId="77777777" w:rsidR="00DF3C87" w:rsidRPr="00956A7E" w:rsidRDefault="00071B58" w:rsidP="00DF3C87">
      <w:pPr>
        <w:rPr>
          <w:rFonts w:ascii="Arial" w:hAnsi="Arial" w:cs="Arial"/>
          <w:sz w:val="24"/>
          <w:szCs w:val="24"/>
        </w:rPr>
      </w:pPr>
      <w:r>
        <w:rPr>
          <w:noProof/>
          <w:lang w:eastAsia="es-PE"/>
        </w:rPr>
        <w:drawing>
          <wp:anchor distT="0" distB="0" distL="114300" distR="114300" simplePos="0" relativeHeight="251755520" behindDoc="0" locked="0" layoutInCell="1" allowOverlap="1" wp14:anchorId="3E82D845" wp14:editId="3CAFB3EC">
            <wp:simplePos x="0" y="0"/>
            <wp:positionH relativeFrom="margin">
              <wp:align>right</wp:align>
            </wp:positionH>
            <wp:positionV relativeFrom="paragraph">
              <wp:posOffset>402921</wp:posOffset>
            </wp:positionV>
            <wp:extent cx="5731510" cy="3403600"/>
            <wp:effectExtent l="0" t="0" r="2540" b="6350"/>
            <wp:wrapSquare wrapText="bothSides"/>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731510" cy="3403600"/>
                    </a:xfrm>
                    <a:prstGeom prst="rect">
                      <a:avLst/>
                    </a:prstGeom>
                  </pic:spPr>
                </pic:pic>
              </a:graphicData>
            </a:graphic>
            <wp14:sizeRelH relativeFrom="page">
              <wp14:pctWidth>0</wp14:pctWidth>
            </wp14:sizeRelH>
            <wp14:sizeRelV relativeFrom="page">
              <wp14:pctHeight>0</wp14:pctHeight>
            </wp14:sizeRelV>
          </wp:anchor>
        </w:drawing>
      </w:r>
      <w:r w:rsidR="00DF3C87" w:rsidRPr="00956A7E">
        <w:rPr>
          <w:rFonts w:ascii="Arial" w:hAnsi="Arial" w:cs="Arial"/>
          <w:sz w:val="24"/>
          <w:szCs w:val="24"/>
        </w:rPr>
        <w:t>3.11 Cuadro de pruebas para el incremento 4</w:t>
      </w:r>
    </w:p>
    <w:p w14:paraId="55A9767C" w14:textId="3BEE4D87" w:rsidR="00DF3C87" w:rsidRPr="00956A7E" w:rsidRDefault="006D3823" w:rsidP="006D3823">
      <w:pPr>
        <w:pStyle w:val="Descripcin"/>
      </w:pPr>
      <w:r w:rsidRPr="00956A7E">
        <w:t>Ilustración 4</w:t>
      </w:r>
      <w:r w:rsidR="00450C8E" w:rsidRPr="00956A7E">
        <w:t>6</w:t>
      </w:r>
      <w:r w:rsidRPr="00956A7E">
        <w:t>. Pruebas_ Cuadro de pruebas para el incremento 4</w:t>
      </w:r>
    </w:p>
    <w:p w14:paraId="613345FE" w14:textId="77777777" w:rsidR="00E31F83" w:rsidRPr="00956A7E" w:rsidRDefault="00E31F83">
      <w:pPr>
        <w:rPr>
          <w:sz w:val="28"/>
        </w:rPr>
      </w:pPr>
    </w:p>
    <w:p w14:paraId="0710FE0A" w14:textId="77777777" w:rsidR="00D305A5" w:rsidRPr="00956A7E" w:rsidRDefault="00D305A5" w:rsidP="00D305A5">
      <w:pPr>
        <w:pStyle w:val="Prrafodelista"/>
        <w:numPr>
          <w:ilvl w:val="0"/>
          <w:numId w:val="43"/>
        </w:numPr>
        <w:rPr>
          <w:rFonts w:ascii="Arial" w:hAnsi="Arial" w:cs="Arial"/>
          <w:sz w:val="24"/>
        </w:rPr>
      </w:pPr>
      <w:r w:rsidRPr="00956A7E">
        <w:rPr>
          <w:rFonts w:ascii="Arial" w:hAnsi="Arial" w:cs="Arial"/>
          <w:sz w:val="24"/>
        </w:rPr>
        <w:t>Se realizó la entrega del producto del incremento 1 al cliente?</w:t>
      </w:r>
    </w:p>
    <w:p w14:paraId="31EE742A" w14:textId="77777777" w:rsidR="00B7563C" w:rsidRPr="00956A7E" w:rsidRDefault="00B7563C" w:rsidP="00B7563C">
      <w:pPr>
        <w:pStyle w:val="Prrafodelista"/>
        <w:rPr>
          <w:rFonts w:ascii="Arial" w:hAnsi="Arial" w:cs="Arial"/>
          <w:sz w:val="24"/>
        </w:rPr>
      </w:pPr>
      <w:r w:rsidRPr="00956A7E">
        <w:rPr>
          <w:rFonts w:ascii="Arial" w:hAnsi="Arial" w:cs="Arial"/>
          <w:sz w:val="24"/>
        </w:rPr>
        <w:t>No se realizó la documentación de la entrega del incremento.</w:t>
      </w:r>
    </w:p>
    <w:p w14:paraId="23EB4162" w14:textId="77777777" w:rsidR="00B7563C" w:rsidRPr="00956A7E" w:rsidRDefault="00B7563C" w:rsidP="00B7563C">
      <w:pPr>
        <w:pStyle w:val="Prrafodelista"/>
        <w:rPr>
          <w:rFonts w:ascii="Arial" w:hAnsi="Arial" w:cs="Arial"/>
          <w:sz w:val="24"/>
        </w:rPr>
      </w:pPr>
    </w:p>
    <w:p w14:paraId="13380314" w14:textId="77777777" w:rsidR="00D305A5" w:rsidRPr="00956A7E" w:rsidRDefault="00D305A5" w:rsidP="00D305A5">
      <w:pPr>
        <w:pStyle w:val="Prrafodelista"/>
        <w:numPr>
          <w:ilvl w:val="0"/>
          <w:numId w:val="43"/>
        </w:numPr>
        <w:rPr>
          <w:rFonts w:ascii="Arial" w:hAnsi="Arial" w:cs="Arial"/>
          <w:sz w:val="24"/>
        </w:rPr>
      </w:pPr>
      <w:r w:rsidRPr="00956A7E">
        <w:rPr>
          <w:rFonts w:ascii="Arial" w:hAnsi="Arial" w:cs="Arial"/>
          <w:sz w:val="24"/>
        </w:rPr>
        <w:t>Se realizó la entrega del producto del incremento 2 al cliente?</w:t>
      </w:r>
    </w:p>
    <w:p w14:paraId="66DACBC3" w14:textId="77777777" w:rsidR="00B7563C" w:rsidRPr="00956A7E" w:rsidRDefault="00B7563C" w:rsidP="00B7563C">
      <w:pPr>
        <w:pStyle w:val="Prrafodelista"/>
        <w:rPr>
          <w:rFonts w:ascii="Arial" w:hAnsi="Arial" w:cs="Arial"/>
          <w:sz w:val="24"/>
        </w:rPr>
      </w:pPr>
      <w:r w:rsidRPr="00956A7E">
        <w:rPr>
          <w:rFonts w:ascii="Arial" w:hAnsi="Arial" w:cs="Arial"/>
          <w:sz w:val="24"/>
        </w:rPr>
        <w:t>No se realizó la documentación de la entrega del incremento.</w:t>
      </w:r>
    </w:p>
    <w:p w14:paraId="72C7EC33" w14:textId="77777777" w:rsidR="00B7563C" w:rsidRPr="00956A7E" w:rsidRDefault="00B7563C" w:rsidP="00B7563C">
      <w:pPr>
        <w:pStyle w:val="Prrafodelista"/>
        <w:rPr>
          <w:rFonts w:ascii="Arial" w:hAnsi="Arial" w:cs="Arial"/>
          <w:sz w:val="24"/>
        </w:rPr>
      </w:pPr>
    </w:p>
    <w:p w14:paraId="7ABD6419" w14:textId="77777777" w:rsidR="00D305A5" w:rsidRPr="00956A7E" w:rsidRDefault="00D305A5" w:rsidP="00D305A5">
      <w:pPr>
        <w:pStyle w:val="Prrafodelista"/>
        <w:numPr>
          <w:ilvl w:val="0"/>
          <w:numId w:val="43"/>
        </w:numPr>
        <w:rPr>
          <w:rFonts w:ascii="Arial" w:hAnsi="Arial" w:cs="Arial"/>
          <w:sz w:val="24"/>
        </w:rPr>
      </w:pPr>
      <w:r w:rsidRPr="00956A7E">
        <w:rPr>
          <w:rFonts w:ascii="Arial" w:hAnsi="Arial" w:cs="Arial"/>
          <w:sz w:val="24"/>
        </w:rPr>
        <w:t>Se realizó la entrega del producto del incremento 3 al cliente?</w:t>
      </w:r>
    </w:p>
    <w:p w14:paraId="4EB611C9" w14:textId="77777777" w:rsidR="00B7563C" w:rsidRPr="00956A7E" w:rsidRDefault="00B7563C" w:rsidP="00B7563C">
      <w:pPr>
        <w:pStyle w:val="Prrafodelista"/>
        <w:rPr>
          <w:rFonts w:ascii="Arial" w:hAnsi="Arial" w:cs="Arial"/>
          <w:sz w:val="24"/>
        </w:rPr>
      </w:pPr>
      <w:r w:rsidRPr="00956A7E">
        <w:rPr>
          <w:rFonts w:ascii="Arial" w:hAnsi="Arial" w:cs="Arial"/>
          <w:sz w:val="24"/>
        </w:rPr>
        <w:t>No se realizó la documentación de la entrega del incremento.</w:t>
      </w:r>
    </w:p>
    <w:p w14:paraId="39D52BDB" w14:textId="77777777" w:rsidR="00B7563C" w:rsidRPr="00956A7E" w:rsidRDefault="00B7563C" w:rsidP="00B7563C">
      <w:pPr>
        <w:pStyle w:val="Prrafodelista"/>
        <w:rPr>
          <w:rFonts w:ascii="Arial" w:hAnsi="Arial" w:cs="Arial"/>
          <w:sz w:val="24"/>
        </w:rPr>
      </w:pPr>
    </w:p>
    <w:p w14:paraId="4200303F" w14:textId="77777777" w:rsidR="00B7563C" w:rsidRPr="00956A7E" w:rsidRDefault="00D305A5" w:rsidP="00B7563C">
      <w:pPr>
        <w:pStyle w:val="Prrafodelista"/>
        <w:numPr>
          <w:ilvl w:val="0"/>
          <w:numId w:val="43"/>
        </w:numPr>
        <w:rPr>
          <w:rFonts w:ascii="Arial" w:hAnsi="Arial" w:cs="Arial"/>
          <w:sz w:val="24"/>
        </w:rPr>
      </w:pPr>
      <w:r w:rsidRPr="00956A7E">
        <w:rPr>
          <w:rFonts w:ascii="Arial" w:hAnsi="Arial" w:cs="Arial"/>
          <w:sz w:val="24"/>
        </w:rPr>
        <w:t>Se realizó la entrega del producto del incremento 4 al cliente?</w:t>
      </w:r>
    </w:p>
    <w:p w14:paraId="1C47C9DD" w14:textId="77777777" w:rsidR="00B7563C" w:rsidRPr="00956A7E" w:rsidRDefault="00B7563C" w:rsidP="00B7563C">
      <w:pPr>
        <w:pStyle w:val="Prrafodelista"/>
        <w:rPr>
          <w:rFonts w:ascii="Arial" w:hAnsi="Arial" w:cs="Arial"/>
          <w:sz w:val="24"/>
        </w:rPr>
      </w:pPr>
      <w:r w:rsidRPr="00956A7E">
        <w:rPr>
          <w:rFonts w:ascii="Arial" w:hAnsi="Arial" w:cs="Arial"/>
          <w:sz w:val="24"/>
        </w:rPr>
        <w:t>No se realizó la documentación de la entrega del incremento.</w:t>
      </w:r>
    </w:p>
    <w:p w14:paraId="0917E91F" w14:textId="77777777" w:rsidR="00B7563C" w:rsidRPr="00956A7E" w:rsidRDefault="00B7563C" w:rsidP="00B7563C">
      <w:pPr>
        <w:pStyle w:val="Prrafodelista"/>
        <w:rPr>
          <w:sz w:val="28"/>
        </w:rPr>
      </w:pPr>
    </w:p>
    <w:p w14:paraId="755708D3" w14:textId="77777777" w:rsidR="00B7563C" w:rsidRPr="00956A7E" w:rsidRDefault="00B7563C" w:rsidP="00B7563C">
      <w:pPr>
        <w:rPr>
          <w:sz w:val="28"/>
        </w:rPr>
      </w:pPr>
    </w:p>
    <w:p w14:paraId="26FA7A32" w14:textId="77777777" w:rsidR="00B7563C" w:rsidRPr="00956A7E" w:rsidRDefault="00B7563C" w:rsidP="00B7563C">
      <w:pPr>
        <w:rPr>
          <w:sz w:val="28"/>
        </w:rPr>
        <w:sectPr w:rsidR="00B7563C" w:rsidRPr="00956A7E" w:rsidSect="0013026E">
          <w:type w:val="continuous"/>
          <w:pgSz w:w="11906" w:h="16838" w:code="9"/>
          <w:pgMar w:top="1440" w:right="1440" w:bottom="1440" w:left="1440" w:header="720" w:footer="720" w:gutter="0"/>
          <w:cols w:space="360"/>
          <w:docGrid w:linePitch="360"/>
        </w:sectPr>
      </w:pPr>
    </w:p>
    <w:p w14:paraId="722E873C" w14:textId="77777777" w:rsidR="005F6334" w:rsidRPr="00956A7E" w:rsidRDefault="005F6334" w:rsidP="001A0C5E">
      <w:pPr>
        <w:pStyle w:val="Estilo2proy"/>
        <w:ind w:left="360"/>
      </w:pPr>
      <w:bookmarkStart w:id="84" w:name="_Toc40597040"/>
      <w:r w:rsidRPr="00956A7E">
        <w:lastRenderedPageBreak/>
        <w:t>3.3.2 Evaluación de calidad del producto: Código fuente – Hoja de comprobación con evidencias para SI cumple y NO cumple</w:t>
      </w:r>
      <w:bookmarkEnd w:id="84"/>
    </w:p>
    <w:p w14:paraId="7E06F60A" w14:textId="77777777" w:rsidR="00E31F83" w:rsidRPr="00956A7E" w:rsidRDefault="00E31F83">
      <w:pPr>
        <w:rPr>
          <w:b/>
          <w:sz w:val="28"/>
        </w:rPr>
      </w:pPr>
    </w:p>
    <w:tbl>
      <w:tblPr>
        <w:tblStyle w:val="Tablaconcuadrcula"/>
        <w:tblW w:w="15840" w:type="dxa"/>
        <w:tblInd w:w="-920" w:type="dxa"/>
        <w:tblLayout w:type="fixed"/>
        <w:tblLook w:val="04A0" w:firstRow="1" w:lastRow="0" w:firstColumn="1" w:lastColumn="0" w:noHBand="0" w:noVBand="1"/>
      </w:tblPr>
      <w:tblGrid>
        <w:gridCol w:w="1243"/>
        <w:gridCol w:w="1252"/>
        <w:gridCol w:w="973"/>
        <w:gridCol w:w="704"/>
        <w:gridCol w:w="3118"/>
        <w:gridCol w:w="1635"/>
        <w:gridCol w:w="805"/>
        <w:gridCol w:w="715"/>
        <w:gridCol w:w="2329"/>
        <w:gridCol w:w="1536"/>
        <w:gridCol w:w="1530"/>
      </w:tblGrid>
      <w:tr w:rsidR="00205AB3" w14:paraId="7CB60B48" w14:textId="77777777" w:rsidTr="00205AB3">
        <w:tc>
          <w:tcPr>
            <w:tcW w:w="15840" w:type="dxa"/>
            <w:gridSpan w:val="11"/>
            <w:shd w:val="clear" w:color="auto" w:fill="595959" w:themeFill="text1" w:themeFillTint="A6"/>
          </w:tcPr>
          <w:p w14:paraId="2A3635AE" w14:textId="77777777" w:rsidR="00205AB3" w:rsidRDefault="00205AB3" w:rsidP="00B22BF0">
            <w:pPr>
              <w:jc w:val="center"/>
            </w:pPr>
            <w:r w:rsidRPr="00956A7E">
              <w:rPr>
                <w:b/>
                <w:color w:val="FFFFFF" w:themeColor="background1"/>
                <w:sz w:val="24"/>
              </w:rPr>
              <w:t>PLAN DE CALIDAD HOJA DE COMPROBACIÓN</w:t>
            </w:r>
          </w:p>
        </w:tc>
      </w:tr>
      <w:tr w:rsidR="00205AB3" w:rsidRPr="00053CD0" w14:paraId="3FF325DB" w14:textId="77777777" w:rsidTr="00205AB3">
        <w:tc>
          <w:tcPr>
            <w:tcW w:w="1243" w:type="dxa"/>
            <w:vAlign w:val="center"/>
          </w:tcPr>
          <w:p w14:paraId="6EDBB666" w14:textId="77777777" w:rsidR="00205AB3" w:rsidRPr="00053CD0" w:rsidRDefault="00205AB3" w:rsidP="00B22BF0">
            <w:pPr>
              <w:jc w:val="center"/>
              <w:rPr>
                <w:b/>
              </w:rPr>
            </w:pPr>
            <w:r w:rsidRPr="00053CD0">
              <w:rPr>
                <w:b/>
              </w:rPr>
              <w:t>DOMINIO</w:t>
            </w:r>
          </w:p>
        </w:tc>
        <w:tc>
          <w:tcPr>
            <w:tcW w:w="1252" w:type="dxa"/>
            <w:vAlign w:val="center"/>
          </w:tcPr>
          <w:p w14:paraId="7DF160F6" w14:textId="77777777" w:rsidR="00205AB3" w:rsidRPr="00A60F3D" w:rsidRDefault="00205AB3" w:rsidP="00B22BF0">
            <w:pPr>
              <w:jc w:val="center"/>
              <w:rPr>
                <w:b/>
              </w:rPr>
            </w:pPr>
            <w:r w:rsidRPr="00A60F3D">
              <w:rPr>
                <w:b/>
              </w:rPr>
              <w:t>ETAPA DEL CICLO DE VIDA DEL SOFTWARE</w:t>
            </w:r>
          </w:p>
        </w:tc>
        <w:tc>
          <w:tcPr>
            <w:tcW w:w="973" w:type="dxa"/>
            <w:vAlign w:val="center"/>
          </w:tcPr>
          <w:p w14:paraId="3021AB97" w14:textId="77777777" w:rsidR="00205AB3" w:rsidRPr="00053CD0" w:rsidRDefault="00205AB3" w:rsidP="00B22BF0">
            <w:pPr>
              <w:jc w:val="center"/>
              <w:rPr>
                <w:b/>
              </w:rPr>
            </w:pPr>
            <w:r w:rsidRPr="00053CD0">
              <w:rPr>
                <w:b/>
              </w:rPr>
              <w:t>ÍTEM GESTOR</w:t>
            </w:r>
          </w:p>
        </w:tc>
        <w:tc>
          <w:tcPr>
            <w:tcW w:w="704" w:type="dxa"/>
            <w:vAlign w:val="center"/>
          </w:tcPr>
          <w:p w14:paraId="16C07AD4" w14:textId="77777777" w:rsidR="00205AB3" w:rsidRPr="00053CD0" w:rsidRDefault="00205AB3" w:rsidP="00B22BF0">
            <w:pPr>
              <w:jc w:val="center"/>
              <w:rPr>
                <w:b/>
              </w:rPr>
            </w:pPr>
            <w:r w:rsidRPr="00053CD0">
              <w:rPr>
                <w:b/>
              </w:rPr>
              <w:t>NRO ÍTEM</w:t>
            </w:r>
          </w:p>
        </w:tc>
        <w:tc>
          <w:tcPr>
            <w:tcW w:w="3118" w:type="dxa"/>
            <w:vAlign w:val="center"/>
          </w:tcPr>
          <w:p w14:paraId="7134C89E" w14:textId="77777777" w:rsidR="00205AB3" w:rsidRPr="00053CD0" w:rsidRDefault="00205AB3" w:rsidP="00B22BF0">
            <w:pPr>
              <w:jc w:val="center"/>
              <w:rPr>
                <w:b/>
              </w:rPr>
            </w:pPr>
            <w:r w:rsidRPr="00053CD0">
              <w:rPr>
                <w:b/>
              </w:rPr>
              <w:t>PREGUNTA</w:t>
            </w:r>
          </w:p>
        </w:tc>
        <w:tc>
          <w:tcPr>
            <w:tcW w:w="1635" w:type="dxa"/>
            <w:vAlign w:val="center"/>
          </w:tcPr>
          <w:p w14:paraId="110138AE" w14:textId="77777777" w:rsidR="00205AB3" w:rsidRPr="00053CD0" w:rsidRDefault="00205AB3" w:rsidP="00B22BF0">
            <w:pPr>
              <w:jc w:val="center"/>
              <w:rPr>
                <w:b/>
              </w:rPr>
            </w:pPr>
            <w:r w:rsidRPr="00053CD0">
              <w:rPr>
                <w:b/>
              </w:rPr>
              <w:t>EVIDENCIA O ARTEFACTO</w:t>
            </w:r>
          </w:p>
        </w:tc>
        <w:tc>
          <w:tcPr>
            <w:tcW w:w="805" w:type="dxa"/>
            <w:vAlign w:val="center"/>
          </w:tcPr>
          <w:p w14:paraId="76E8389C" w14:textId="77777777" w:rsidR="00205AB3" w:rsidRPr="00053CD0" w:rsidRDefault="00205AB3" w:rsidP="00B22BF0">
            <w:pPr>
              <w:jc w:val="center"/>
              <w:rPr>
                <w:b/>
              </w:rPr>
            </w:pPr>
            <w:r w:rsidRPr="00053CD0">
              <w:rPr>
                <w:b/>
              </w:rPr>
              <w:t>SI</w:t>
            </w:r>
          </w:p>
        </w:tc>
        <w:tc>
          <w:tcPr>
            <w:tcW w:w="715" w:type="dxa"/>
            <w:vAlign w:val="center"/>
          </w:tcPr>
          <w:p w14:paraId="45D0AADD" w14:textId="77777777" w:rsidR="00205AB3" w:rsidRPr="00053CD0" w:rsidRDefault="00205AB3" w:rsidP="00B22BF0">
            <w:pPr>
              <w:jc w:val="center"/>
              <w:rPr>
                <w:b/>
              </w:rPr>
            </w:pPr>
            <w:r w:rsidRPr="00053CD0">
              <w:rPr>
                <w:b/>
              </w:rPr>
              <w:t>NO</w:t>
            </w:r>
          </w:p>
        </w:tc>
        <w:tc>
          <w:tcPr>
            <w:tcW w:w="2329" w:type="dxa"/>
            <w:vAlign w:val="center"/>
          </w:tcPr>
          <w:p w14:paraId="7137B33A" w14:textId="77777777" w:rsidR="00205AB3" w:rsidRPr="00053CD0" w:rsidRDefault="00205AB3" w:rsidP="00B22BF0">
            <w:pPr>
              <w:jc w:val="center"/>
              <w:rPr>
                <w:b/>
              </w:rPr>
            </w:pPr>
            <w:r w:rsidRPr="00053CD0">
              <w:rPr>
                <w:b/>
              </w:rPr>
              <w:t>COMENTARIO</w:t>
            </w:r>
          </w:p>
        </w:tc>
        <w:tc>
          <w:tcPr>
            <w:tcW w:w="1536" w:type="dxa"/>
            <w:vAlign w:val="center"/>
          </w:tcPr>
          <w:p w14:paraId="00E3BB33" w14:textId="77777777" w:rsidR="00205AB3" w:rsidRPr="00053CD0" w:rsidRDefault="00205AB3" w:rsidP="00B22BF0">
            <w:pPr>
              <w:jc w:val="center"/>
              <w:rPr>
                <w:b/>
              </w:rPr>
            </w:pPr>
            <w:r>
              <w:rPr>
                <w:b/>
              </w:rPr>
              <w:t>TOTAL SUBDOMINIO</w:t>
            </w:r>
          </w:p>
        </w:tc>
        <w:tc>
          <w:tcPr>
            <w:tcW w:w="1530" w:type="dxa"/>
            <w:vAlign w:val="center"/>
          </w:tcPr>
          <w:p w14:paraId="3B914235" w14:textId="77777777" w:rsidR="00205AB3" w:rsidRDefault="00205AB3" w:rsidP="00B22BF0">
            <w:pPr>
              <w:jc w:val="center"/>
              <w:rPr>
                <w:b/>
              </w:rPr>
            </w:pPr>
            <w:r>
              <w:rPr>
                <w:b/>
              </w:rPr>
              <w:t>TOTAL</w:t>
            </w:r>
          </w:p>
          <w:p w14:paraId="4EA5CB50" w14:textId="77777777" w:rsidR="00205AB3" w:rsidRDefault="00205AB3" w:rsidP="00B22BF0">
            <w:pPr>
              <w:jc w:val="center"/>
              <w:rPr>
                <w:b/>
              </w:rPr>
            </w:pPr>
            <w:r>
              <w:rPr>
                <w:b/>
              </w:rPr>
              <w:t>%ASIGNADO</w:t>
            </w:r>
          </w:p>
          <w:p w14:paraId="49759C1F" w14:textId="77777777" w:rsidR="00205AB3" w:rsidRPr="00053CD0" w:rsidRDefault="00205AB3" w:rsidP="00B22BF0">
            <w:pPr>
              <w:jc w:val="center"/>
              <w:rPr>
                <w:b/>
              </w:rPr>
            </w:pPr>
            <w:r>
              <w:rPr>
                <w:b/>
              </w:rPr>
              <w:t>SUBDOMINIO</w:t>
            </w:r>
          </w:p>
        </w:tc>
      </w:tr>
      <w:tr w:rsidR="00205AB3" w:rsidRPr="00A60F3D" w14:paraId="5F45A48C" w14:textId="77777777" w:rsidTr="00205AB3">
        <w:tc>
          <w:tcPr>
            <w:tcW w:w="1243" w:type="dxa"/>
            <w:vMerge w:val="restart"/>
            <w:vAlign w:val="center"/>
          </w:tcPr>
          <w:p w14:paraId="6E001F2B" w14:textId="77777777" w:rsidR="00205AB3" w:rsidRDefault="00205AB3" w:rsidP="00B22BF0">
            <w:pPr>
              <w:jc w:val="center"/>
            </w:pPr>
            <w:r w:rsidRPr="00EF3575">
              <w:rPr>
                <w:b/>
                <w:bCs/>
              </w:rPr>
              <w:t>CÓDIGO FUENTE</w:t>
            </w:r>
          </w:p>
        </w:tc>
        <w:tc>
          <w:tcPr>
            <w:tcW w:w="1252" w:type="dxa"/>
            <w:vMerge w:val="restart"/>
            <w:vAlign w:val="center"/>
          </w:tcPr>
          <w:p w14:paraId="15B8A1F2" w14:textId="77777777" w:rsidR="00205AB3" w:rsidRDefault="00205AB3" w:rsidP="00B22BF0">
            <w:pPr>
              <w:jc w:val="center"/>
            </w:pPr>
            <w:r w:rsidRPr="00EF3575">
              <w:rPr>
                <w:b/>
                <w:bCs/>
              </w:rPr>
              <w:t>Fallas de Datos</w:t>
            </w:r>
          </w:p>
        </w:tc>
        <w:tc>
          <w:tcPr>
            <w:tcW w:w="973" w:type="dxa"/>
            <w:vAlign w:val="center"/>
          </w:tcPr>
          <w:p w14:paraId="672974FD" w14:textId="77777777" w:rsidR="00205AB3" w:rsidRPr="00927D94" w:rsidRDefault="00205AB3" w:rsidP="00B22BF0">
            <w:pPr>
              <w:jc w:val="center"/>
            </w:pPr>
            <w:r>
              <w:t>No tiene Item</w:t>
            </w:r>
          </w:p>
        </w:tc>
        <w:tc>
          <w:tcPr>
            <w:tcW w:w="704" w:type="dxa"/>
            <w:vAlign w:val="center"/>
          </w:tcPr>
          <w:p w14:paraId="3C79F0F7" w14:textId="77777777" w:rsidR="00205AB3" w:rsidRPr="00B90A7D" w:rsidRDefault="00205AB3" w:rsidP="00B22BF0">
            <w:pPr>
              <w:jc w:val="center"/>
              <w:rPr>
                <w:b/>
                <w:bCs/>
              </w:rPr>
            </w:pPr>
            <w:r w:rsidRPr="00B90A7D">
              <w:rPr>
                <w:b/>
                <w:bCs/>
              </w:rPr>
              <w:t>1</w:t>
            </w:r>
          </w:p>
        </w:tc>
        <w:tc>
          <w:tcPr>
            <w:tcW w:w="3118" w:type="dxa"/>
          </w:tcPr>
          <w:p w14:paraId="2D1E1284" w14:textId="77777777" w:rsidR="00205AB3" w:rsidRPr="00956A7E" w:rsidRDefault="00205AB3" w:rsidP="00B22BF0">
            <w:r w:rsidRPr="00956A7E">
              <w:t>¿Todas las variables del programa se inician antes de usar sus valores?</w:t>
            </w:r>
          </w:p>
        </w:tc>
        <w:tc>
          <w:tcPr>
            <w:tcW w:w="1635" w:type="dxa"/>
          </w:tcPr>
          <w:p w14:paraId="75B9232C" w14:textId="77777777" w:rsidR="00205AB3" w:rsidRPr="00927D94" w:rsidRDefault="00205AB3" w:rsidP="00B22BF0">
            <w:r>
              <w:t>Código Fuente</w:t>
            </w:r>
          </w:p>
        </w:tc>
        <w:tc>
          <w:tcPr>
            <w:tcW w:w="805" w:type="dxa"/>
            <w:vAlign w:val="center"/>
          </w:tcPr>
          <w:p w14:paraId="5A874B4A" w14:textId="77777777" w:rsidR="00205AB3" w:rsidRPr="00927D94" w:rsidRDefault="00205AB3" w:rsidP="00B22BF0">
            <w:pPr>
              <w:jc w:val="center"/>
            </w:pPr>
          </w:p>
        </w:tc>
        <w:tc>
          <w:tcPr>
            <w:tcW w:w="715" w:type="dxa"/>
            <w:vAlign w:val="center"/>
          </w:tcPr>
          <w:p w14:paraId="13603CEA" w14:textId="77777777" w:rsidR="00205AB3" w:rsidRPr="00927D94" w:rsidRDefault="00205AB3" w:rsidP="00B22BF0">
            <w:pPr>
              <w:jc w:val="center"/>
            </w:pPr>
            <w:r>
              <w:t>X</w:t>
            </w:r>
          </w:p>
        </w:tc>
        <w:tc>
          <w:tcPr>
            <w:tcW w:w="2329" w:type="dxa"/>
          </w:tcPr>
          <w:p w14:paraId="6E0D871D" w14:textId="77777777" w:rsidR="00205AB3" w:rsidRPr="00956A7E" w:rsidRDefault="00205AB3" w:rsidP="00B22BF0">
            <w:r w:rsidRPr="00956A7E">
              <w:t>No se requirió de la inicialización del uso de los valores.</w:t>
            </w:r>
          </w:p>
        </w:tc>
        <w:tc>
          <w:tcPr>
            <w:tcW w:w="1536" w:type="dxa"/>
            <w:vAlign w:val="center"/>
          </w:tcPr>
          <w:p w14:paraId="180566E3" w14:textId="77777777" w:rsidR="00205AB3" w:rsidRPr="00A60F3D" w:rsidRDefault="00205AB3" w:rsidP="00B22BF0">
            <w:pPr>
              <w:jc w:val="center"/>
            </w:pPr>
            <w:r>
              <w:t>1</w:t>
            </w:r>
          </w:p>
        </w:tc>
        <w:tc>
          <w:tcPr>
            <w:tcW w:w="1530" w:type="dxa"/>
            <w:vAlign w:val="center"/>
          </w:tcPr>
          <w:p w14:paraId="2248D5FA" w14:textId="77777777" w:rsidR="00205AB3" w:rsidRPr="00A60F3D" w:rsidRDefault="00205AB3" w:rsidP="00B22BF0">
            <w:pPr>
              <w:jc w:val="center"/>
            </w:pPr>
          </w:p>
        </w:tc>
      </w:tr>
      <w:tr w:rsidR="00205AB3" w:rsidRPr="00A60F3D" w14:paraId="06484B47" w14:textId="77777777" w:rsidTr="00205AB3">
        <w:tc>
          <w:tcPr>
            <w:tcW w:w="1243" w:type="dxa"/>
            <w:vMerge/>
          </w:tcPr>
          <w:p w14:paraId="0DC668B4" w14:textId="77777777" w:rsidR="00205AB3" w:rsidRDefault="00205AB3" w:rsidP="00B22BF0"/>
        </w:tc>
        <w:tc>
          <w:tcPr>
            <w:tcW w:w="1252" w:type="dxa"/>
            <w:vMerge/>
          </w:tcPr>
          <w:p w14:paraId="0FAB6CB4" w14:textId="77777777" w:rsidR="00205AB3" w:rsidRDefault="00205AB3" w:rsidP="00B22BF0"/>
        </w:tc>
        <w:tc>
          <w:tcPr>
            <w:tcW w:w="973" w:type="dxa"/>
            <w:vAlign w:val="center"/>
          </w:tcPr>
          <w:p w14:paraId="3E75E86B" w14:textId="77777777" w:rsidR="00205AB3" w:rsidRPr="00927D94" w:rsidRDefault="00205AB3" w:rsidP="00B22BF0">
            <w:pPr>
              <w:jc w:val="center"/>
            </w:pPr>
            <w:r>
              <w:t>3.13.2</w:t>
            </w:r>
          </w:p>
        </w:tc>
        <w:tc>
          <w:tcPr>
            <w:tcW w:w="704" w:type="dxa"/>
            <w:vAlign w:val="center"/>
          </w:tcPr>
          <w:p w14:paraId="4C621F19" w14:textId="77777777" w:rsidR="00205AB3" w:rsidRPr="00B90A7D" w:rsidRDefault="00205AB3" w:rsidP="00B22BF0">
            <w:pPr>
              <w:jc w:val="center"/>
              <w:rPr>
                <w:b/>
                <w:bCs/>
              </w:rPr>
            </w:pPr>
            <w:r w:rsidRPr="00B90A7D">
              <w:rPr>
                <w:b/>
                <w:bCs/>
              </w:rPr>
              <w:t>2</w:t>
            </w:r>
          </w:p>
        </w:tc>
        <w:tc>
          <w:tcPr>
            <w:tcW w:w="3118" w:type="dxa"/>
          </w:tcPr>
          <w:p w14:paraId="6B4FCDD5" w14:textId="77777777" w:rsidR="00205AB3" w:rsidRPr="00956A7E" w:rsidRDefault="00205AB3" w:rsidP="00B22BF0">
            <w:r w:rsidRPr="00956A7E">
              <w:t>¿Todas las constantes tienen nombre?</w:t>
            </w:r>
          </w:p>
        </w:tc>
        <w:tc>
          <w:tcPr>
            <w:tcW w:w="1635" w:type="dxa"/>
          </w:tcPr>
          <w:p w14:paraId="6F9856B8" w14:textId="77777777" w:rsidR="00205AB3" w:rsidRDefault="00205AB3" w:rsidP="00B22BF0">
            <w:r w:rsidRPr="00860914">
              <w:t>Código Fuente</w:t>
            </w:r>
          </w:p>
        </w:tc>
        <w:tc>
          <w:tcPr>
            <w:tcW w:w="805" w:type="dxa"/>
            <w:vAlign w:val="center"/>
          </w:tcPr>
          <w:p w14:paraId="4243B1E0" w14:textId="77777777" w:rsidR="00205AB3" w:rsidRPr="00927D94" w:rsidRDefault="00205AB3" w:rsidP="00B22BF0">
            <w:pPr>
              <w:jc w:val="center"/>
            </w:pPr>
            <w:r>
              <w:t>X</w:t>
            </w:r>
          </w:p>
        </w:tc>
        <w:tc>
          <w:tcPr>
            <w:tcW w:w="715" w:type="dxa"/>
            <w:vAlign w:val="center"/>
          </w:tcPr>
          <w:p w14:paraId="3A0BC0E8" w14:textId="77777777" w:rsidR="00205AB3" w:rsidRPr="00927D94" w:rsidRDefault="00205AB3" w:rsidP="00B22BF0">
            <w:pPr>
              <w:jc w:val="center"/>
            </w:pPr>
          </w:p>
        </w:tc>
        <w:tc>
          <w:tcPr>
            <w:tcW w:w="2329" w:type="dxa"/>
          </w:tcPr>
          <w:p w14:paraId="6FF458A6" w14:textId="77777777" w:rsidR="00205AB3" w:rsidRPr="00956A7E" w:rsidRDefault="00205AB3" w:rsidP="00B22BF0">
            <w:r w:rsidRPr="00956A7E">
              <w:t>Todas las constantes tienen nombre como se muestra en el Sistema de Matrícula y pagos Modelo</w:t>
            </w:r>
          </w:p>
        </w:tc>
        <w:tc>
          <w:tcPr>
            <w:tcW w:w="1536" w:type="dxa"/>
            <w:vAlign w:val="center"/>
          </w:tcPr>
          <w:p w14:paraId="0BF9C661" w14:textId="77777777" w:rsidR="00205AB3" w:rsidRPr="00A60F3D" w:rsidRDefault="00205AB3" w:rsidP="00B22BF0">
            <w:pPr>
              <w:jc w:val="center"/>
            </w:pPr>
            <w:r>
              <w:t>5</w:t>
            </w:r>
          </w:p>
        </w:tc>
        <w:tc>
          <w:tcPr>
            <w:tcW w:w="1530" w:type="dxa"/>
            <w:vAlign w:val="center"/>
          </w:tcPr>
          <w:p w14:paraId="083C2446" w14:textId="77777777" w:rsidR="00205AB3" w:rsidRPr="00A60F3D" w:rsidRDefault="00205AB3" w:rsidP="00B22BF0">
            <w:pPr>
              <w:jc w:val="center"/>
            </w:pPr>
          </w:p>
        </w:tc>
      </w:tr>
      <w:tr w:rsidR="00205AB3" w:rsidRPr="00A60F3D" w14:paraId="59E59D04" w14:textId="77777777" w:rsidTr="00205AB3">
        <w:tc>
          <w:tcPr>
            <w:tcW w:w="1243" w:type="dxa"/>
            <w:vMerge/>
          </w:tcPr>
          <w:p w14:paraId="1E7C9EF6" w14:textId="77777777" w:rsidR="00205AB3" w:rsidRDefault="00205AB3" w:rsidP="00B22BF0"/>
        </w:tc>
        <w:tc>
          <w:tcPr>
            <w:tcW w:w="1252" w:type="dxa"/>
            <w:vMerge/>
          </w:tcPr>
          <w:p w14:paraId="2DEB17BD" w14:textId="77777777" w:rsidR="00205AB3" w:rsidRDefault="00205AB3" w:rsidP="00B22BF0"/>
        </w:tc>
        <w:tc>
          <w:tcPr>
            <w:tcW w:w="973" w:type="dxa"/>
            <w:vAlign w:val="center"/>
          </w:tcPr>
          <w:p w14:paraId="2EFA755E" w14:textId="77777777" w:rsidR="00205AB3" w:rsidRPr="00927D94" w:rsidRDefault="00205AB3" w:rsidP="00B22BF0">
            <w:pPr>
              <w:jc w:val="center"/>
            </w:pPr>
            <w:r>
              <w:t>3.13.3</w:t>
            </w:r>
          </w:p>
        </w:tc>
        <w:tc>
          <w:tcPr>
            <w:tcW w:w="704" w:type="dxa"/>
            <w:vAlign w:val="center"/>
          </w:tcPr>
          <w:p w14:paraId="59756A78" w14:textId="77777777" w:rsidR="00205AB3" w:rsidRPr="00B90A7D" w:rsidRDefault="00205AB3" w:rsidP="00B22BF0">
            <w:pPr>
              <w:jc w:val="center"/>
              <w:rPr>
                <w:b/>
                <w:bCs/>
              </w:rPr>
            </w:pPr>
            <w:r w:rsidRPr="00B90A7D">
              <w:rPr>
                <w:b/>
                <w:bCs/>
              </w:rPr>
              <w:t>3</w:t>
            </w:r>
          </w:p>
        </w:tc>
        <w:tc>
          <w:tcPr>
            <w:tcW w:w="3118" w:type="dxa"/>
          </w:tcPr>
          <w:p w14:paraId="088256D6" w14:textId="77777777" w:rsidR="00205AB3" w:rsidRPr="00956A7E" w:rsidRDefault="00205AB3" w:rsidP="00B22BF0">
            <w:r w:rsidRPr="00956A7E">
              <w:t>¿La cota superior de los arreglos es igual al tamaño de arreglo o Valor = 1?</w:t>
            </w:r>
          </w:p>
        </w:tc>
        <w:tc>
          <w:tcPr>
            <w:tcW w:w="1635" w:type="dxa"/>
          </w:tcPr>
          <w:p w14:paraId="0B4A1009" w14:textId="77777777" w:rsidR="00205AB3" w:rsidRDefault="00205AB3" w:rsidP="00B22BF0">
            <w:r w:rsidRPr="00860914">
              <w:t>Código Fuente</w:t>
            </w:r>
          </w:p>
        </w:tc>
        <w:tc>
          <w:tcPr>
            <w:tcW w:w="805" w:type="dxa"/>
            <w:vAlign w:val="center"/>
          </w:tcPr>
          <w:p w14:paraId="3355D6E7" w14:textId="77777777" w:rsidR="00205AB3" w:rsidRPr="00927D94" w:rsidRDefault="00205AB3" w:rsidP="00B22BF0">
            <w:pPr>
              <w:jc w:val="center"/>
            </w:pPr>
            <w:r>
              <w:t>X</w:t>
            </w:r>
          </w:p>
        </w:tc>
        <w:tc>
          <w:tcPr>
            <w:tcW w:w="715" w:type="dxa"/>
            <w:vAlign w:val="center"/>
          </w:tcPr>
          <w:p w14:paraId="7F222724" w14:textId="77777777" w:rsidR="00205AB3" w:rsidRPr="00927D94" w:rsidRDefault="00205AB3" w:rsidP="00B22BF0">
            <w:pPr>
              <w:jc w:val="center"/>
            </w:pPr>
          </w:p>
        </w:tc>
        <w:tc>
          <w:tcPr>
            <w:tcW w:w="2329" w:type="dxa"/>
          </w:tcPr>
          <w:p w14:paraId="5C449E5E" w14:textId="77777777" w:rsidR="00205AB3" w:rsidRPr="00956A7E" w:rsidRDefault="00205AB3" w:rsidP="00B22BF0">
            <w:r w:rsidRPr="00956A7E">
              <w:t>Tiene un listado de secciones como se muestra en el Sistema de Matricula y pagos Controlador</w:t>
            </w:r>
          </w:p>
        </w:tc>
        <w:tc>
          <w:tcPr>
            <w:tcW w:w="1536" w:type="dxa"/>
            <w:vAlign w:val="center"/>
          </w:tcPr>
          <w:p w14:paraId="4F7C5397" w14:textId="77777777" w:rsidR="00205AB3" w:rsidRPr="00A60F3D" w:rsidRDefault="00205AB3" w:rsidP="00B22BF0">
            <w:pPr>
              <w:jc w:val="center"/>
            </w:pPr>
            <w:r>
              <w:t>5</w:t>
            </w:r>
          </w:p>
        </w:tc>
        <w:tc>
          <w:tcPr>
            <w:tcW w:w="1530" w:type="dxa"/>
            <w:vAlign w:val="center"/>
          </w:tcPr>
          <w:p w14:paraId="6F9FA0B8" w14:textId="77777777" w:rsidR="00205AB3" w:rsidRPr="00A60F3D" w:rsidRDefault="00205AB3" w:rsidP="00B22BF0">
            <w:pPr>
              <w:jc w:val="center"/>
            </w:pPr>
          </w:p>
        </w:tc>
      </w:tr>
      <w:tr w:rsidR="00205AB3" w:rsidRPr="00A60F3D" w14:paraId="45FF1002" w14:textId="77777777" w:rsidTr="00205AB3">
        <w:tc>
          <w:tcPr>
            <w:tcW w:w="1243" w:type="dxa"/>
            <w:vMerge/>
          </w:tcPr>
          <w:p w14:paraId="58C58B20" w14:textId="77777777" w:rsidR="00205AB3" w:rsidRDefault="00205AB3" w:rsidP="00B22BF0"/>
        </w:tc>
        <w:tc>
          <w:tcPr>
            <w:tcW w:w="1252" w:type="dxa"/>
            <w:vMerge/>
          </w:tcPr>
          <w:p w14:paraId="2D774150" w14:textId="77777777" w:rsidR="00205AB3" w:rsidRDefault="00205AB3" w:rsidP="00B22BF0"/>
        </w:tc>
        <w:tc>
          <w:tcPr>
            <w:tcW w:w="973" w:type="dxa"/>
            <w:vAlign w:val="center"/>
          </w:tcPr>
          <w:p w14:paraId="5311691C" w14:textId="77777777" w:rsidR="00205AB3" w:rsidRPr="00927D94" w:rsidRDefault="00205AB3" w:rsidP="00B22BF0">
            <w:pPr>
              <w:jc w:val="center"/>
            </w:pPr>
            <w:r>
              <w:t>3.13.4</w:t>
            </w:r>
          </w:p>
        </w:tc>
        <w:tc>
          <w:tcPr>
            <w:tcW w:w="704" w:type="dxa"/>
            <w:vAlign w:val="center"/>
          </w:tcPr>
          <w:p w14:paraId="5DFA4936" w14:textId="77777777" w:rsidR="00205AB3" w:rsidRPr="00B90A7D" w:rsidRDefault="00205AB3" w:rsidP="00B22BF0">
            <w:pPr>
              <w:jc w:val="center"/>
              <w:rPr>
                <w:b/>
                <w:bCs/>
              </w:rPr>
            </w:pPr>
            <w:r w:rsidRPr="00B90A7D">
              <w:rPr>
                <w:b/>
                <w:bCs/>
              </w:rPr>
              <w:t>4</w:t>
            </w:r>
          </w:p>
        </w:tc>
        <w:tc>
          <w:tcPr>
            <w:tcW w:w="3118" w:type="dxa"/>
          </w:tcPr>
          <w:p w14:paraId="65D787FD" w14:textId="77777777" w:rsidR="00205AB3" w:rsidRPr="00956A7E" w:rsidRDefault="00205AB3" w:rsidP="00B22BF0">
            <w:r w:rsidRPr="00956A7E">
              <w:t>Si se usan cadenas de caracteres, ¿se asigna explícitamente un delimitador?</w:t>
            </w:r>
          </w:p>
        </w:tc>
        <w:tc>
          <w:tcPr>
            <w:tcW w:w="1635" w:type="dxa"/>
          </w:tcPr>
          <w:p w14:paraId="1888D9EB" w14:textId="77777777" w:rsidR="00205AB3" w:rsidRDefault="00205AB3" w:rsidP="00B22BF0">
            <w:r w:rsidRPr="00860914">
              <w:t>Código Fuente</w:t>
            </w:r>
          </w:p>
        </w:tc>
        <w:tc>
          <w:tcPr>
            <w:tcW w:w="805" w:type="dxa"/>
            <w:vAlign w:val="center"/>
          </w:tcPr>
          <w:p w14:paraId="551CBA27" w14:textId="77777777" w:rsidR="00205AB3" w:rsidRPr="00927D94" w:rsidRDefault="00205AB3" w:rsidP="00B22BF0">
            <w:pPr>
              <w:jc w:val="center"/>
            </w:pPr>
            <w:r>
              <w:t>X</w:t>
            </w:r>
          </w:p>
        </w:tc>
        <w:tc>
          <w:tcPr>
            <w:tcW w:w="715" w:type="dxa"/>
            <w:vAlign w:val="center"/>
          </w:tcPr>
          <w:p w14:paraId="4A1E4355" w14:textId="77777777" w:rsidR="00205AB3" w:rsidRPr="00927D94" w:rsidRDefault="00205AB3" w:rsidP="00B22BF0">
            <w:pPr>
              <w:jc w:val="center"/>
            </w:pPr>
          </w:p>
        </w:tc>
        <w:tc>
          <w:tcPr>
            <w:tcW w:w="2329" w:type="dxa"/>
          </w:tcPr>
          <w:p w14:paraId="0609F391" w14:textId="77777777" w:rsidR="00205AB3" w:rsidRPr="00956A7E" w:rsidRDefault="00205AB3" w:rsidP="00B22BF0">
            <w:r w:rsidRPr="00956A7E">
              <w:t>Todas las cadenas de carácter se le asigna explícitamente un delimitador como se muestra en el Sistema de Matricula y pagos View</w:t>
            </w:r>
          </w:p>
        </w:tc>
        <w:tc>
          <w:tcPr>
            <w:tcW w:w="1536" w:type="dxa"/>
            <w:vAlign w:val="center"/>
          </w:tcPr>
          <w:p w14:paraId="46D1B36E" w14:textId="77777777" w:rsidR="00205AB3" w:rsidRPr="00A60F3D" w:rsidRDefault="00205AB3" w:rsidP="00B22BF0">
            <w:pPr>
              <w:jc w:val="center"/>
            </w:pPr>
            <w:r>
              <w:t>5</w:t>
            </w:r>
          </w:p>
        </w:tc>
        <w:tc>
          <w:tcPr>
            <w:tcW w:w="1530" w:type="dxa"/>
            <w:vAlign w:val="center"/>
          </w:tcPr>
          <w:p w14:paraId="75DD4DD0" w14:textId="77777777" w:rsidR="00205AB3" w:rsidRPr="00A60F3D" w:rsidRDefault="00205AB3" w:rsidP="00B22BF0">
            <w:pPr>
              <w:jc w:val="center"/>
            </w:pPr>
          </w:p>
        </w:tc>
      </w:tr>
      <w:tr w:rsidR="00205AB3" w:rsidRPr="00A60F3D" w14:paraId="777AE4B2" w14:textId="77777777" w:rsidTr="00205AB3">
        <w:tc>
          <w:tcPr>
            <w:tcW w:w="1243" w:type="dxa"/>
            <w:vMerge/>
          </w:tcPr>
          <w:p w14:paraId="651608D9" w14:textId="77777777" w:rsidR="00205AB3" w:rsidRDefault="00205AB3" w:rsidP="00B22BF0"/>
        </w:tc>
        <w:tc>
          <w:tcPr>
            <w:tcW w:w="1252" w:type="dxa"/>
            <w:vMerge/>
          </w:tcPr>
          <w:p w14:paraId="195E4ACB" w14:textId="77777777" w:rsidR="00205AB3" w:rsidRDefault="00205AB3" w:rsidP="00B22BF0"/>
        </w:tc>
        <w:tc>
          <w:tcPr>
            <w:tcW w:w="973" w:type="dxa"/>
            <w:vAlign w:val="center"/>
          </w:tcPr>
          <w:p w14:paraId="51681F0B" w14:textId="77777777" w:rsidR="00205AB3" w:rsidRPr="00927D94" w:rsidRDefault="00205AB3" w:rsidP="00B22BF0">
            <w:pPr>
              <w:jc w:val="center"/>
            </w:pPr>
            <w:r>
              <w:t>No tiene Item</w:t>
            </w:r>
          </w:p>
        </w:tc>
        <w:tc>
          <w:tcPr>
            <w:tcW w:w="704" w:type="dxa"/>
            <w:vAlign w:val="center"/>
          </w:tcPr>
          <w:p w14:paraId="227BC5E9" w14:textId="77777777" w:rsidR="00205AB3" w:rsidRPr="00B90A7D" w:rsidRDefault="00205AB3" w:rsidP="00B22BF0">
            <w:pPr>
              <w:jc w:val="center"/>
              <w:rPr>
                <w:b/>
                <w:bCs/>
              </w:rPr>
            </w:pPr>
            <w:r w:rsidRPr="00B90A7D">
              <w:rPr>
                <w:b/>
                <w:bCs/>
              </w:rPr>
              <w:t>5</w:t>
            </w:r>
          </w:p>
        </w:tc>
        <w:tc>
          <w:tcPr>
            <w:tcW w:w="3118" w:type="dxa"/>
          </w:tcPr>
          <w:p w14:paraId="0164381E" w14:textId="77777777" w:rsidR="00205AB3" w:rsidRPr="00956A7E" w:rsidRDefault="00205AB3" w:rsidP="00B22BF0">
            <w:r w:rsidRPr="00956A7E">
              <w:t>¿Existe alguna posibilidad de desbordamiento de buffer?</w:t>
            </w:r>
          </w:p>
        </w:tc>
        <w:tc>
          <w:tcPr>
            <w:tcW w:w="1635" w:type="dxa"/>
          </w:tcPr>
          <w:p w14:paraId="7CC97A69" w14:textId="77777777" w:rsidR="00205AB3" w:rsidRDefault="00205AB3" w:rsidP="00B22BF0">
            <w:r w:rsidRPr="00860914">
              <w:t>Código Fuente</w:t>
            </w:r>
          </w:p>
        </w:tc>
        <w:tc>
          <w:tcPr>
            <w:tcW w:w="805" w:type="dxa"/>
            <w:vAlign w:val="center"/>
          </w:tcPr>
          <w:p w14:paraId="586A1218" w14:textId="77777777" w:rsidR="00205AB3" w:rsidRPr="00927D94" w:rsidRDefault="00205AB3" w:rsidP="00B22BF0">
            <w:pPr>
              <w:jc w:val="center"/>
            </w:pPr>
          </w:p>
        </w:tc>
        <w:tc>
          <w:tcPr>
            <w:tcW w:w="715" w:type="dxa"/>
            <w:vAlign w:val="center"/>
          </w:tcPr>
          <w:p w14:paraId="78450326" w14:textId="77777777" w:rsidR="00205AB3" w:rsidRPr="00927D94" w:rsidRDefault="00205AB3" w:rsidP="00B22BF0">
            <w:pPr>
              <w:jc w:val="center"/>
            </w:pPr>
            <w:r>
              <w:t>X</w:t>
            </w:r>
          </w:p>
        </w:tc>
        <w:tc>
          <w:tcPr>
            <w:tcW w:w="2329" w:type="dxa"/>
          </w:tcPr>
          <w:p w14:paraId="0A96C03E" w14:textId="77777777" w:rsidR="00205AB3" w:rsidRPr="00956A7E" w:rsidRDefault="00205AB3" w:rsidP="00B22BF0">
            <w:r w:rsidRPr="00956A7E">
              <w:t>No hay posibilidad de desbordamiento de buffer.</w:t>
            </w:r>
          </w:p>
        </w:tc>
        <w:tc>
          <w:tcPr>
            <w:tcW w:w="1536" w:type="dxa"/>
            <w:vAlign w:val="center"/>
          </w:tcPr>
          <w:p w14:paraId="5459D2AE" w14:textId="77777777" w:rsidR="00205AB3" w:rsidRPr="00A60F3D" w:rsidRDefault="00205AB3" w:rsidP="00B22BF0">
            <w:pPr>
              <w:jc w:val="center"/>
            </w:pPr>
            <w:r>
              <w:t>1</w:t>
            </w:r>
          </w:p>
        </w:tc>
        <w:tc>
          <w:tcPr>
            <w:tcW w:w="1530" w:type="dxa"/>
            <w:vAlign w:val="center"/>
          </w:tcPr>
          <w:p w14:paraId="14F433FB" w14:textId="77777777" w:rsidR="00205AB3" w:rsidRPr="00A60F3D" w:rsidRDefault="00205AB3" w:rsidP="00B22BF0">
            <w:pPr>
              <w:jc w:val="center"/>
            </w:pPr>
          </w:p>
        </w:tc>
      </w:tr>
      <w:tr w:rsidR="00205AB3" w:rsidRPr="00A60F3D" w14:paraId="677DBA5E" w14:textId="77777777" w:rsidTr="00205AB3">
        <w:tc>
          <w:tcPr>
            <w:tcW w:w="1243" w:type="dxa"/>
            <w:vMerge/>
          </w:tcPr>
          <w:p w14:paraId="40A46990" w14:textId="77777777" w:rsidR="00205AB3" w:rsidRDefault="00205AB3" w:rsidP="00B22BF0"/>
        </w:tc>
        <w:tc>
          <w:tcPr>
            <w:tcW w:w="1252" w:type="dxa"/>
            <w:shd w:val="clear" w:color="auto" w:fill="FFFF00"/>
          </w:tcPr>
          <w:p w14:paraId="7E729E8A" w14:textId="77777777" w:rsidR="00205AB3" w:rsidRDefault="00205AB3" w:rsidP="00B22BF0"/>
        </w:tc>
        <w:tc>
          <w:tcPr>
            <w:tcW w:w="973" w:type="dxa"/>
            <w:shd w:val="clear" w:color="auto" w:fill="FFFF00"/>
            <w:vAlign w:val="center"/>
          </w:tcPr>
          <w:p w14:paraId="0E38FD30" w14:textId="77777777" w:rsidR="00205AB3" w:rsidRDefault="00205AB3" w:rsidP="00B22BF0">
            <w:pPr>
              <w:jc w:val="center"/>
            </w:pPr>
          </w:p>
        </w:tc>
        <w:tc>
          <w:tcPr>
            <w:tcW w:w="704" w:type="dxa"/>
            <w:shd w:val="clear" w:color="auto" w:fill="FFFF00"/>
            <w:vAlign w:val="center"/>
          </w:tcPr>
          <w:p w14:paraId="3B55C107" w14:textId="77777777" w:rsidR="00205AB3" w:rsidRPr="00B90A7D" w:rsidRDefault="00205AB3" w:rsidP="00B22BF0">
            <w:pPr>
              <w:jc w:val="center"/>
              <w:rPr>
                <w:b/>
                <w:bCs/>
              </w:rPr>
            </w:pPr>
          </w:p>
        </w:tc>
        <w:tc>
          <w:tcPr>
            <w:tcW w:w="3118" w:type="dxa"/>
            <w:shd w:val="clear" w:color="auto" w:fill="FFFF00"/>
          </w:tcPr>
          <w:p w14:paraId="63DAF1EC" w14:textId="77777777" w:rsidR="00205AB3" w:rsidRPr="00956A7E" w:rsidRDefault="00205AB3" w:rsidP="00B22BF0"/>
        </w:tc>
        <w:tc>
          <w:tcPr>
            <w:tcW w:w="1635" w:type="dxa"/>
            <w:shd w:val="clear" w:color="auto" w:fill="FFFF00"/>
          </w:tcPr>
          <w:p w14:paraId="617FD668" w14:textId="77777777" w:rsidR="00205AB3" w:rsidRPr="00860914" w:rsidRDefault="00205AB3" w:rsidP="00B22BF0"/>
        </w:tc>
        <w:tc>
          <w:tcPr>
            <w:tcW w:w="805" w:type="dxa"/>
            <w:shd w:val="clear" w:color="auto" w:fill="FFFF00"/>
            <w:vAlign w:val="center"/>
          </w:tcPr>
          <w:p w14:paraId="00512E4D" w14:textId="77777777" w:rsidR="00205AB3" w:rsidRPr="00927D94" w:rsidRDefault="00205AB3" w:rsidP="00B22BF0">
            <w:pPr>
              <w:jc w:val="center"/>
            </w:pPr>
          </w:p>
        </w:tc>
        <w:tc>
          <w:tcPr>
            <w:tcW w:w="715" w:type="dxa"/>
            <w:shd w:val="clear" w:color="auto" w:fill="FFFF00"/>
            <w:vAlign w:val="center"/>
          </w:tcPr>
          <w:p w14:paraId="4569DD45" w14:textId="77777777" w:rsidR="00205AB3" w:rsidRDefault="00205AB3" w:rsidP="00B22BF0">
            <w:pPr>
              <w:jc w:val="center"/>
            </w:pPr>
          </w:p>
        </w:tc>
        <w:tc>
          <w:tcPr>
            <w:tcW w:w="2329" w:type="dxa"/>
            <w:shd w:val="clear" w:color="auto" w:fill="FFFF00"/>
          </w:tcPr>
          <w:p w14:paraId="095A7ABC" w14:textId="77777777" w:rsidR="00205AB3" w:rsidRPr="00956A7E" w:rsidRDefault="00205AB3" w:rsidP="00B22BF0"/>
        </w:tc>
        <w:tc>
          <w:tcPr>
            <w:tcW w:w="1536" w:type="dxa"/>
            <w:shd w:val="clear" w:color="auto" w:fill="FFFF00"/>
            <w:vAlign w:val="center"/>
          </w:tcPr>
          <w:p w14:paraId="6F2337EA" w14:textId="77777777" w:rsidR="00205AB3" w:rsidRPr="00A60F3D" w:rsidRDefault="00205AB3" w:rsidP="00B22BF0">
            <w:pPr>
              <w:jc w:val="center"/>
            </w:pPr>
            <w:r>
              <w:t>17</w:t>
            </w:r>
          </w:p>
        </w:tc>
        <w:tc>
          <w:tcPr>
            <w:tcW w:w="1530" w:type="dxa"/>
            <w:shd w:val="clear" w:color="auto" w:fill="FFFF00"/>
            <w:vAlign w:val="center"/>
          </w:tcPr>
          <w:p w14:paraId="3524FFFF" w14:textId="77777777" w:rsidR="00205AB3" w:rsidRPr="00A60F3D" w:rsidRDefault="00205AB3" w:rsidP="00B22BF0">
            <w:pPr>
              <w:jc w:val="center"/>
            </w:pPr>
            <w:r>
              <w:t>68%</w:t>
            </w:r>
          </w:p>
        </w:tc>
      </w:tr>
      <w:tr w:rsidR="00205AB3" w:rsidRPr="00A60F3D" w14:paraId="248E7DE6" w14:textId="77777777" w:rsidTr="00205AB3">
        <w:tc>
          <w:tcPr>
            <w:tcW w:w="1243" w:type="dxa"/>
            <w:vMerge/>
          </w:tcPr>
          <w:p w14:paraId="5D639518" w14:textId="77777777" w:rsidR="00205AB3" w:rsidRDefault="00205AB3" w:rsidP="00B22BF0"/>
        </w:tc>
        <w:tc>
          <w:tcPr>
            <w:tcW w:w="1252" w:type="dxa"/>
            <w:vMerge w:val="restart"/>
            <w:vAlign w:val="center"/>
          </w:tcPr>
          <w:p w14:paraId="505B979A" w14:textId="77777777" w:rsidR="00205AB3" w:rsidRDefault="00205AB3" w:rsidP="00B22BF0">
            <w:pPr>
              <w:jc w:val="center"/>
            </w:pPr>
            <w:r w:rsidRPr="00EF3575">
              <w:rPr>
                <w:b/>
                <w:bCs/>
              </w:rPr>
              <w:t>Fallas de Control</w:t>
            </w:r>
          </w:p>
        </w:tc>
        <w:tc>
          <w:tcPr>
            <w:tcW w:w="973" w:type="dxa"/>
            <w:vAlign w:val="center"/>
          </w:tcPr>
          <w:p w14:paraId="64D3DFA3" w14:textId="77777777" w:rsidR="00205AB3" w:rsidRPr="00927D94" w:rsidRDefault="00205AB3" w:rsidP="00B22BF0">
            <w:pPr>
              <w:jc w:val="center"/>
            </w:pPr>
            <w:r>
              <w:t>3.13.6</w:t>
            </w:r>
          </w:p>
        </w:tc>
        <w:tc>
          <w:tcPr>
            <w:tcW w:w="704" w:type="dxa"/>
            <w:vAlign w:val="center"/>
          </w:tcPr>
          <w:p w14:paraId="2F375140" w14:textId="77777777" w:rsidR="00205AB3" w:rsidRPr="00B90A7D" w:rsidRDefault="00205AB3" w:rsidP="00B22BF0">
            <w:pPr>
              <w:jc w:val="center"/>
              <w:rPr>
                <w:b/>
                <w:bCs/>
              </w:rPr>
            </w:pPr>
            <w:r w:rsidRPr="00B90A7D">
              <w:rPr>
                <w:b/>
                <w:bCs/>
              </w:rPr>
              <w:t>6</w:t>
            </w:r>
          </w:p>
        </w:tc>
        <w:tc>
          <w:tcPr>
            <w:tcW w:w="3118" w:type="dxa"/>
          </w:tcPr>
          <w:p w14:paraId="7834C057" w14:textId="77777777" w:rsidR="00205AB3" w:rsidRPr="00956A7E" w:rsidRDefault="00205AB3" w:rsidP="00B22BF0">
            <w:r w:rsidRPr="00956A7E">
              <w:t>Para cada enunciado condicional, ¿La condición es correcta?</w:t>
            </w:r>
          </w:p>
        </w:tc>
        <w:tc>
          <w:tcPr>
            <w:tcW w:w="1635" w:type="dxa"/>
          </w:tcPr>
          <w:p w14:paraId="1AC3BD5F" w14:textId="77777777" w:rsidR="00205AB3" w:rsidRDefault="00205AB3" w:rsidP="00B22BF0">
            <w:r w:rsidRPr="00860914">
              <w:t>Código Fuente</w:t>
            </w:r>
          </w:p>
        </w:tc>
        <w:tc>
          <w:tcPr>
            <w:tcW w:w="805" w:type="dxa"/>
            <w:vAlign w:val="center"/>
          </w:tcPr>
          <w:p w14:paraId="6244B16A" w14:textId="77777777" w:rsidR="00205AB3" w:rsidRPr="00927D94" w:rsidRDefault="00205AB3" w:rsidP="00B22BF0">
            <w:pPr>
              <w:jc w:val="center"/>
            </w:pPr>
            <w:r>
              <w:t>X</w:t>
            </w:r>
          </w:p>
        </w:tc>
        <w:tc>
          <w:tcPr>
            <w:tcW w:w="715" w:type="dxa"/>
            <w:vAlign w:val="center"/>
          </w:tcPr>
          <w:p w14:paraId="0057096D" w14:textId="77777777" w:rsidR="00205AB3" w:rsidRPr="00927D94" w:rsidRDefault="00205AB3" w:rsidP="00B22BF0">
            <w:pPr>
              <w:jc w:val="center"/>
            </w:pPr>
          </w:p>
        </w:tc>
        <w:tc>
          <w:tcPr>
            <w:tcW w:w="2329" w:type="dxa"/>
          </w:tcPr>
          <w:p w14:paraId="26114CE0" w14:textId="77777777" w:rsidR="00205AB3" w:rsidRPr="00956A7E" w:rsidRDefault="00205AB3" w:rsidP="00B22BF0">
            <w:r w:rsidRPr="00956A7E">
              <w:t xml:space="preserve">Los enunciados condicionales son correctos como se muestra en el Sistema </w:t>
            </w:r>
            <w:r w:rsidRPr="00956A7E">
              <w:lastRenderedPageBreak/>
              <w:t>de Matricula y pagos Controlador_ usuarios</w:t>
            </w:r>
          </w:p>
        </w:tc>
        <w:tc>
          <w:tcPr>
            <w:tcW w:w="1536" w:type="dxa"/>
            <w:vAlign w:val="center"/>
          </w:tcPr>
          <w:p w14:paraId="00BF02A6" w14:textId="77777777" w:rsidR="00205AB3" w:rsidRPr="00A60F3D" w:rsidRDefault="00205AB3" w:rsidP="00B22BF0">
            <w:pPr>
              <w:jc w:val="center"/>
            </w:pPr>
            <w:r>
              <w:lastRenderedPageBreak/>
              <w:t>5</w:t>
            </w:r>
          </w:p>
        </w:tc>
        <w:tc>
          <w:tcPr>
            <w:tcW w:w="1530" w:type="dxa"/>
            <w:vAlign w:val="center"/>
          </w:tcPr>
          <w:p w14:paraId="3AD550EE" w14:textId="77777777" w:rsidR="00205AB3" w:rsidRPr="00A60F3D" w:rsidRDefault="00205AB3" w:rsidP="00B22BF0">
            <w:pPr>
              <w:jc w:val="center"/>
            </w:pPr>
          </w:p>
        </w:tc>
      </w:tr>
      <w:tr w:rsidR="00205AB3" w:rsidRPr="00A60F3D" w14:paraId="79ED5201" w14:textId="77777777" w:rsidTr="00205AB3">
        <w:tc>
          <w:tcPr>
            <w:tcW w:w="1243" w:type="dxa"/>
            <w:vMerge/>
          </w:tcPr>
          <w:p w14:paraId="0980B1C8" w14:textId="77777777" w:rsidR="00205AB3" w:rsidRDefault="00205AB3" w:rsidP="00B22BF0"/>
        </w:tc>
        <w:tc>
          <w:tcPr>
            <w:tcW w:w="1252" w:type="dxa"/>
            <w:vMerge/>
          </w:tcPr>
          <w:p w14:paraId="2930F53D" w14:textId="77777777" w:rsidR="00205AB3" w:rsidRDefault="00205AB3" w:rsidP="00B22BF0"/>
        </w:tc>
        <w:tc>
          <w:tcPr>
            <w:tcW w:w="973" w:type="dxa"/>
            <w:vAlign w:val="center"/>
          </w:tcPr>
          <w:p w14:paraId="563CE5BF" w14:textId="77777777" w:rsidR="00205AB3" w:rsidRPr="00927D94" w:rsidRDefault="00205AB3" w:rsidP="00B22BF0">
            <w:pPr>
              <w:jc w:val="center"/>
            </w:pPr>
            <w:r>
              <w:t>No tiene Item</w:t>
            </w:r>
          </w:p>
        </w:tc>
        <w:tc>
          <w:tcPr>
            <w:tcW w:w="704" w:type="dxa"/>
            <w:vAlign w:val="center"/>
          </w:tcPr>
          <w:p w14:paraId="7946C040" w14:textId="77777777" w:rsidR="00205AB3" w:rsidRPr="00B90A7D" w:rsidRDefault="00205AB3" w:rsidP="00B22BF0">
            <w:pPr>
              <w:jc w:val="center"/>
              <w:rPr>
                <w:b/>
                <w:bCs/>
              </w:rPr>
            </w:pPr>
            <w:r w:rsidRPr="00B90A7D">
              <w:rPr>
                <w:b/>
                <w:bCs/>
              </w:rPr>
              <w:t>7</w:t>
            </w:r>
          </w:p>
        </w:tc>
        <w:tc>
          <w:tcPr>
            <w:tcW w:w="3118" w:type="dxa"/>
          </w:tcPr>
          <w:p w14:paraId="2A4A5EB9" w14:textId="77777777" w:rsidR="00205AB3" w:rsidRPr="00956A7E" w:rsidRDefault="00205AB3" w:rsidP="00B22BF0">
            <w:r w:rsidRPr="00956A7E">
              <w:t>¿Hay certeza de que termine cada ciclo?</w:t>
            </w:r>
          </w:p>
        </w:tc>
        <w:tc>
          <w:tcPr>
            <w:tcW w:w="1635" w:type="dxa"/>
          </w:tcPr>
          <w:p w14:paraId="0220A246" w14:textId="77777777" w:rsidR="00205AB3" w:rsidRDefault="00205AB3" w:rsidP="00B22BF0">
            <w:r w:rsidRPr="00860914">
              <w:t>Código Fuente</w:t>
            </w:r>
          </w:p>
        </w:tc>
        <w:tc>
          <w:tcPr>
            <w:tcW w:w="805" w:type="dxa"/>
            <w:vAlign w:val="center"/>
          </w:tcPr>
          <w:p w14:paraId="38FDFA59" w14:textId="77777777" w:rsidR="00205AB3" w:rsidRPr="00927D94" w:rsidRDefault="00205AB3" w:rsidP="00B22BF0">
            <w:pPr>
              <w:jc w:val="center"/>
            </w:pPr>
          </w:p>
        </w:tc>
        <w:tc>
          <w:tcPr>
            <w:tcW w:w="715" w:type="dxa"/>
            <w:vAlign w:val="center"/>
          </w:tcPr>
          <w:p w14:paraId="0279F48A" w14:textId="77777777" w:rsidR="00205AB3" w:rsidRPr="00927D94" w:rsidRDefault="00205AB3" w:rsidP="00B22BF0">
            <w:pPr>
              <w:jc w:val="center"/>
            </w:pPr>
            <w:r>
              <w:t>X</w:t>
            </w:r>
          </w:p>
        </w:tc>
        <w:tc>
          <w:tcPr>
            <w:tcW w:w="2329" w:type="dxa"/>
          </w:tcPr>
          <w:p w14:paraId="1BA71233" w14:textId="77777777" w:rsidR="00205AB3" w:rsidRPr="00956A7E" w:rsidRDefault="00205AB3" w:rsidP="00B22BF0">
            <w:r w:rsidRPr="00956A7E">
              <w:t>No hay certeza de ciclo.</w:t>
            </w:r>
          </w:p>
        </w:tc>
        <w:tc>
          <w:tcPr>
            <w:tcW w:w="1536" w:type="dxa"/>
            <w:vAlign w:val="center"/>
          </w:tcPr>
          <w:p w14:paraId="7371ED9E" w14:textId="77777777" w:rsidR="00205AB3" w:rsidRPr="00A60F3D" w:rsidRDefault="00205AB3" w:rsidP="00B22BF0">
            <w:pPr>
              <w:jc w:val="center"/>
            </w:pPr>
            <w:r>
              <w:t>1</w:t>
            </w:r>
          </w:p>
        </w:tc>
        <w:tc>
          <w:tcPr>
            <w:tcW w:w="1530" w:type="dxa"/>
            <w:vAlign w:val="center"/>
          </w:tcPr>
          <w:p w14:paraId="74B5B4FD" w14:textId="77777777" w:rsidR="00205AB3" w:rsidRPr="00A60F3D" w:rsidRDefault="00205AB3" w:rsidP="00B22BF0">
            <w:pPr>
              <w:jc w:val="center"/>
            </w:pPr>
          </w:p>
        </w:tc>
      </w:tr>
      <w:tr w:rsidR="00205AB3" w14:paraId="383CE1EF" w14:textId="77777777" w:rsidTr="00205AB3">
        <w:tc>
          <w:tcPr>
            <w:tcW w:w="1243" w:type="dxa"/>
            <w:vMerge/>
          </w:tcPr>
          <w:p w14:paraId="206FF98F" w14:textId="77777777" w:rsidR="00205AB3" w:rsidRDefault="00205AB3" w:rsidP="00B22BF0"/>
        </w:tc>
        <w:tc>
          <w:tcPr>
            <w:tcW w:w="1252" w:type="dxa"/>
            <w:vMerge/>
          </w:tcPr>
          <w:p w14:paraId="02C5ACE8" w14:textId="77777777" w:rsidR="00205AB3" w:rsidRDefault="00205AB3" w:rsidP="00B22BF0"/>
        </w:tc>
        <w:tc>
          <w:tcPr>
            <w:tcW w:w="973" w:type="dxa"/>
            <w:vAlign w:val="center"/>
          </w:tcPr>
          <w:p w14:paraId="7486FE78" w14:textId="77777777" w:rsidR="00205AB3" w:rsidRPr="00927D94" w:rsidRDefault="00205AB3" w:rsidP="00B22BF0">
            <w:pPr>
              <w:jc w:val="center"/>
            </w:pPr>
            <w:r>
              <w:t>3.13.8</w:t>
            </w:r>
          </w:p>
        </w:tc>
        <w:tc>
          <w:tcPr>
            <w:tcW w:w="704" w:type="dxa"/>
            <w:vAlign w:val="center"/>
          </w:tcPr>
          <w:p w14:paraId="79DD38A7" w14:textId="77777777" w:rsidR="00205AB3" w:rsidRPr="00B90A7D" w:rsidRDefault="00205AB3" w:rsidP="00B22BF0">
            <w:pPr>
              <w:jc w:val="center"/>
              <w:rPr>
                <w:b/>
                <w:bCs/>
              </w:rPr>
            </w:pPr>
            <w:r w:rsidRPr="00B90A7D">
              <w:rPr>
                <w:b/>
                <w:bCs/>
              </w:rPr>
              <w:t>8</w:t>
            </w:r>
          </w:p>
        </w:tc>
        <w:tc>
          <w:tcPr>
            <w:tcW w:w="3118" w:type="dxa"/>
          </w:tcPr>
          <w:p w14:paraId="36D36790" w14:textId="77777777" w:rsidR="00205AB3" w:rsidRPr="00956A7E" w:rsidRDefault="00205AB3" w:rsidP="00B22BF0">
            <w:r w:rsidRPr="00956A7E">
              <w:t>¿Los enunciados compuestos están correctamente colocados entre paréntesis?</w:t>
            </w:r>
          </w:p>
        </w:tc>
        <w:tc>
          <w:tcPr>
            <w:tcW w:w="1635" w:type="dxa"/>
          </w:tcPr>
          <w:p w14:paraId="6738D3C1" w14:textId="77777777" w:rsidR="00205AB3" w:rsidRDefault="00205AB3" w:rsidP="00B22BF0">
            <w:r w:rsidRPr="00860914">
              <w:t>Código Fuente</w:t>
            </w:r>
          </w:p>
        </w:tc>
        <w:tc>
          <w:tcPr>
            <w:tcW w:w="805" w:type="dxa"/>
            <w:vAlign w:val="center"/>
          </w:tcPr>
          <w:p w14:paraId="0A208828" w14:textId="77777777" w:rsidR="00205AB3" w:rsidRPr="00927D94" w:rsidRDefault="00205AB3" w:rsidP="00B22BF0">
            <w:pPr>
              <w:jc w:val="center"/>
            </w:pPr>
            <w:r>
              <w:t>X</w:t>
            </w:r>
          </w:p>
        </w:tc>
        <w:tc>
          <w:tcPr>
            <w:tcW w:w="715" w:type="dxa"/>
            <w:vAlign w:val="center"/>
          </w:tcPr>
          <w:p w14:paraId="1D140F5F" w14:textId="77777777" w:rsidR="00205AB3" w:rsidRPr="00927D94" w:rsidRDefault="00205AB3" w:rsidP="00B22BF0">
            <w:pPr>
              <w:jc w:val="center"/>
            </w:pPr>
          </w:p>
        </w:tc>
        <w:tc>
          <w:tcPr>
            <w:tcW w:w="2329" w:type="dxa"/>
          </w:tcPr>
          <w:p w14:paraId="259E62C4" w14:textId="77777777" w:rsidR="00205AB3" w:rsidRPr="00956A7E" w:rsidRDefault="00205AB3" w:rsidP="00B22BF0">
            <w:r w:rsidRPr="00956A7E">
              <w:t>Los enunciados compuestos están correctamente colocados como se muestra en el Sistema de Matricula y pagos Controller_Matrícula en la función Create</w:t>
            </w:r>
          </w:p>
        </w:tc>
        <w:tc>
          <w:tcPr>
            <w:tcW w:w="1536" w:type="dxa"/>
            <w:vAlign w:val="center"/>
          </w:tcPr>
          <w:p w14:paraId="483FB5F8" w14:textId="77777777" w:rsidR="00205AB3" w:rsidRPr="005E449F" w:rsidRDefault="00205AB3" w:rsidP="00B22BF0">
            <w:pPr>
              <w:jc w:val="center"/>
            </w:pPr>
            <w:r>
              <w:t>5</w:t>
            </w:r>
          </w:p>
        </w:tc>
        <w:tc>
          <w:tcPr>
            <w:tcW w:w="1530" w:type="dxa"/>
            <w:vAlign w:val="center"/>
          </w:tcPr>
          <w:p w14:paraId="4F34D0D9" w14:textId="77777777" w:rsidR="00205AB3" w:rsidRDefault="00205AB3" w:rsidP="00B22BF0">
            <w:pPr>
              <w:jc w:val="center"/>
            </w:pPr>
          </w:p>
        </w:tc>
      </w:tr>
      <w:tr w:rsidR="00205AB3" w14:paraId="63551927" w14:textId="77777777" w:rsidTr="00205AB3">
        <w:tc>
          <w:tcPr>
            <w:tcW w:w="1243" w:type="dxa"/>
            <w:vMerge/>
          </w:tcPr>
          <w:p w14:paraId="12B46425" w14:textId="77777777" w:rsidR="00205AB3" w:rsidRDefault="00205AB3" w:rsidP="00B22BF0"/>
        </w:tc>
        <w:tc>
          <w:tcPr>
            <w:tcW w:w="1252" w:type="dxa"/>
            <w:vMerge/>
          </w:tcPr>
          <w:p w14:paraId="2D729C82" w14:textId="77777777" w:rsidR="00205AB3" w:rsidRDefault="00205AB3" w:rsidP="00B22BF0"/>
        </w:tc>
        <w:tc>
          <w:tcPr>
            <w:tcW w:w="973" w:type="dxa"/>
            <w:vAlign w:val="center"/>
          </w:tcPr>
          <w:p w14:paraId="20EB027E" w14:textId="77777777" w:rsidR="00205AB3" w:rsidRPr="00927D94" w:rsidRDefault="00205AB3" w:rsidP="00B22BF0">
            <w:pPr>
              <w:jc w:val="center"/>
            </w:pPr>
            <w:r>
              <w:t>No tiene Item</w:t>
            </w:r>
          </w:p>
        </w:tc>
        <w:tc>
          <w:tcPr>
            <w:tcW w:w="704" w:type="dxa"/>
            <w:vAlign w:val="center"/>
          </w:tcPr>
          <w:p w14:paraId="72CB5863" w14:textId="77777777" w:rsidR="00205AB3" w:rsidRPr="00B90A7D" w:rsidRDefault="00205AB3" w:rsidP="00B22BF0">
            <w:pPr>
              <w:jc w:val="center"/>
              <w:rPr>
                <w:b/>
                <w:bCs/>
              </w:rPr>
            </w:pPr>
            <w:r w:rsidRPr="00B90A7D">
              <w:rPr>
                <w:b/>
                <w:bCs/>
              </w:rPr>
              <w:t>9</w:t>
            </w:r>
          </w:p>
        </w:tc>
        <w:tc>
          <w:tcPr>
            <w:tcW w:w="3118" w:type="dxa"/>
          </w:tcPr>
          <w:p w14:paraId="7E0ACC24" w14:textId="77777777" w:rsidR="00205AB3" w:rsidRPr="00956A7E" w:rsidRDefault="00205AB3" w:rsidP="00B22BF0">
            <w:r w:rsidRPr="00956A7E">
              <w:t>En caso de enunciados ¿se justifican todos los casos posibles?</w:t>
            </w:r>
          </w:p>
        </w:tc>
        <w:tc>
          <w:tcPr>
            <w:tcW w:w="1635" w:type="dxa"/>
          </w:tcPr>
          <w:p w14:paraId="7F467CC8" w14:textId="77777777" w:rsidR="00205AB3" w:rsidRDefault="00205AB3" w:rsidP="00B22BF0">
            <w:r w:rsidRPr="00860914">
              <w:t>Código Fuente</w:t>
            </w:r>
          </w:p>
        </w:tc>
        <w:tc>
          <w:tcPr>
            <w:tcW w:w="805" w:type="dxa"/>
            <w:vAlign w:val="center"/>
          </w:tcPr>
          <w:p w14:paraId="4E2E00A9" w14:textId="77777777" w:rsidR="00205AB3" w:rsidRPr="00927D94" w:rsidRDefault="00205AB3" w:rsidP="00B22BF0">
            <w:pPr>
              <w:jc w:val="center"/>
            </w:pPr>
          </w:p>
        </w:tc>
        <w:tc>
          <w:tcPr>
            <w:tcW w:w="715" w:type="dxa"/>
            <w:vAlign w:val="center"/>
          </w:tcPr>
          <w:p w14:paraId="55DC44E9" w14:textId="77777777" w:rsidR="00205AB3" w:rsidRPr="00927D94" w:rsidRDefault="00205AB3" w:rsidP="00B22BF0">
            <w:pPr>
              <w:jc w:val="center"/>
            </w:pPr>
            <w:r>
              <w:t>X</w:t>
            </w:r>
          </w:p>
        </w:tc>
        <w:tc>
          <w:tcPr>
            <w:tcW w:w="2329" w:type="dxa"/>
          </w:tcPr>
          <w:p w14:paraId="7E4C7F99" w14:textId="77777777" w:rsidR="00205AB3" w:rsidRPr="00956A7E" w:rsidRDefault="00205AB3" w:rsidP="00B22BF0">
            <w:r w:rsidRPr="00956A7E">
              <w:t>No es requerido que se justifiquen todos los casos posibles.</w:t>
            </w:r>
          </w:p>
        </w:tc>
        <w:tc>
          <w:tcPr>
            <w:tcW w:w="1536" w:type="dxa"/>
            <w:vAlign w:val="center"/>
          </w:tcPr>
          <w:p w14:paraId="57C8126E" w14:textId="77777777" w:rsidR="00205AB3" w:rsidRPr="005E449F" w:rsidRDefault="00205AB3" w:rsidP="00B22BF0">
            <w:pPr>
              <w:jc w:val="center"/>
            </w:pPr>
            <w:r>
              <w:t>1</w:t>
            </w:r>
          </w:p>
        </w:tc>
        <w:tc>
          <w:tcPr>
            <w:tcW w:w="1530" w:type="dxa"/>
            <w:vAlign w:val="center"/>
          </w:tcPr>
          <w:p w14:paraId="3177FDEC" w14:textId="77777777" w:rsidR="00205AB3" w:rsidRDefault="00205AB3" w:rsidP="00B22BF0">
            <w:pPr>
              <w:jc w:val="center"/>
            </w:pPr>
          </w:p>
        </w:tc>
      </w:tr>
      <w:tr w:rsidR="00205AB3" w14:paraId="0B4F1130" w14:textId="77777777" w:rsidTr="00205AB3">
        <w:tc>
          <w:tcPr>
            <w:tcW w:w="1243" w:type="dxa"/>
            <w:vMerge/>
          </w:tcPr>
          <w:p w14:paraId="52B2E5E0" w14:textId="77777777" w:rsidR="00205AB3" w:rsidRDefault="00205AB3" w:rsidP="00B22BF0"/>
        </w:tc>
        <w:tc>
          <w:tcPr>
            <w:tcW w:w="1252" w:type="dxa"/>
            <w:vMerge/>
          </w:tcPr>
          <w:p w14:paraId="3429B41E" w14:textId="77777777" w:rsidR="00205AB3" w:rsidRDefault="00205AB3" w:rsidP="00B22BF0"/>
        </w:tc>
        <w:tc>
          <w:tcPr>
            <w:tcW w:w="973" w:type="dxa"/>
            <w:vAlign w:val="center"/>
          </w:tcPr>
          <w:p w14:paraId="3EEFB266" w14:textId="77777777" w:rsidR="00205AB3" w:rsidRPr="00927D94" w:rsidRDefault="00205AB3" w:rsidP="00B22BF0">
            <w:pPr>
              <w:jc w:val="center"/>
            </w:pPr>
            <w:r>
              <w:t>3.13.10</w:t>
            </w:r>
          </w:p>
        </w:tc>
        <w:tc>
          <w:tcPr>
            <w:tcW w:w="704" w:type="dxa"/>
            <w:vAlign w:val="center"/>
          </w:tcPr>
          <w:p w14:paraId="0C9BC22F" w14:textId="77777777" w:rsidR="00205AB3" w:rsidRPr="00B90A7D" w:rsidRDefault="00205AB3" w:rsidP="00B22BF0">
            <w:pPr>
              <w:jc w:val="center"/>
              <w:rPr>
                <w:b/>
                <w:bCs/>
              </w:rPr>
            </w:pPr>
            <w:r w:rsidRPr="00B90A7D">
              <w:rPr>
                <w:b/>
                <w:bCs/>
              </w:rPr>
              <w:t>10</w:t>
            </w:r>
          </w:p>
        </w:tc>
        <w:tc>
          <w:tcPr>
            <w:tcW w:w="3118" w:type="dxa"/>
          </w:tcPr>
          <w:p w14:paraId="4E75315B" w14:textId="77777777" w:rsidR="00205AB3" w:rsidRPr="00956A7E" w:rsidRDefault="00205AB3" w:rsidP="00B22BF0">
            <w:r w:rsidRPr="00956A7E">
              <w:t>Si después de cada caso en los enunciados se requiere un paréntesis ¿éste se incluyó?</w:t>
            </w:r>
          </w:p>
        </w:tc>
        <w:tc>
          <w:tcPr>
            <w:tcW w:w="1635" w:type="dxa"/>
          </w:tcPr>
          <w:p w14:paraId="00F35750" w14:textId="77777777" w:rsidR="00205AB3" w:rsidRDefault="00205AB3" w:rsidP="00B22BF0">
            <w:r w:rsidRPr="00860914">
              <w:t>Código Fuente</w:t>
            </w:r>
          </w:p>
        </w:tc>
        <w:tc>
          <w:tcPr>
            <w:tcW w:w="805" w:type="dxa"/>
            <w:vAlign w:val="center"/>
          </w:tcPr>
          <w:p w14:paraId="12695715" w14:textId="77777777" w:rsidR="00205AB3" w:rsidRPr="00927D94" w:rsidRDefault="00205AB3" w:rsidP="00B22BF0">
            <w:pPr>
              <w:jc w:val="center"/>
            </w:pPr>
            <w:r>
              <w:t>X</w:t>
            </w:r>
          </w:p>
        </w:tc>
        <w:tc>
          <w:tcPr>
            <w:tcW w:w="715" w:type="dxa"/>
            <w:vAlign w:val="center"/>
          </w:tcPr>
          <w:p w14:paraId="6E3E6AE3" w14:textId="77777777" w:rsidR="00205AB3" w:rsidRPr="00927D94" w:rsidRDefault="00205AB3" w:rsidP="00B22BF0">
            <w:pPr>
              <w:jc w:val="center"/>
            </w:pPr>
          </w:p>
        </w:tc>
        <w:tc>
          <w:tcPr>
            <w:tcW w:w="2329" w:type="dxa"/>
          </w:tcPr>
          <w:p w14:paraId="6B977CE3" w14:textId="77777777" w:rsidR="00205AB3" w:rsidRPr="00956A7E" w:rsidRDefault="00205AB3" w:rsidP="00B22BF0">
            <w:r w:rsidRPr="00956A7E">
              <w:t>Todos los enunciados tienen un paréntesis como se muestra en el Sistema de Matricula y Pagos_App_Controller_Matrícula</w:t>
            </w:r>
          </w:p>
        </w:tc>
        <w:tc>
          <w:tcPr>
            <w:tcW w:w="1536" w:type="dxa"/>
            <w:vAlign w:val="center"/>
          </w:tcPr>
          <w:p w14:paraId="2D9F00C9" w14:textId="77777777" w:rsidR="00205AB3" w:rsidRPr="005E449F" w:rsidRDefault="00205AB3" w:rsidP="00B22BF0">
            <w:pPr>
              <w:jc w:val="center"/>
            </w:pPr>
            <w:r>
              <w:t>5</w:t>
            </w:r>
          </w:p>
        </w:tc>
        <w:tc>
          <w:tcPr>
            <w:tcW w:w="1530" w:type="dxa"/>
            <w:vAlign w:val="center"/>
          </w:tcPr>
          <w:p w14:paraId="47EDDD49" w14:textId="77777777" w:rsidR="00205AB3" w:rsidRDefault="00205AB3" w:rsidP="00B22BF0">
            <w:pPr>
              <w:jc w:val="center"/>
            </w:pPr>
          </w:p>
        </w:tc>
      </w:tr>
      <w:tr w:rsidR="00205AB3" w14:paraId="5942DDCE" w14:textId="77777777" w:rsidTr="00205AB3">
        <w:tc>
          <w:tcPr>
            <w:tcW w:w="1243" w:type="dxa"/>
            <w:vMerge/>
          </w:tcPr>
          <w:p w14:paraId="735325D7" w14:textId="77777777" w:rsidR="00205AB3" w:rsidRDefault="00205AB3" w:rsidP="00B22BF0"/>
        </w:tc>
        <w:tc>
          <w:tcPr>
            <w:tcW w:w="1252" w:type="dxa"/>
            <w:shd w:val="clear" w:color="auto" w:fill="FFFF00"/>
          </w:tcPr>
          <w:p w14:paraId="57DFAD47" w14:textId="77777777" w:rsidR="00205AB3" w:rsidRDefault="00205AB3" w:rsidP="00B22BF0"/>
        </w:tc>
        <w:tc>
          <w:tcPr>
            <w:tcW w:w="973" w:type="dxa"/>
            <w:shd w:val="clear" w:color="auto" w:fill="FFFF00"/>
            <w:vAlign w:val="center"/>
          </w:tcPr>
          <w:p w14:paraId="3B076684" w14:textId="77777777" w:rsidR="00205AB3" w:rsidRDefault="00205AB3" w:rsidP="00B22BF0">
            <w:pPr>
              <w:jc w:val="center"/>
            </w:pPr>
          </w:p>
        </w:tc>
        <w:tc>
          <w:tcPr>
            <w:tcW w:w="704" w:type="dxa"/>
            <w:shd w:val="clear" w:color="auto" w:fill="FFFF00"/>
            <w:vAlign w:val="center"/>
          </w:tcPr>
          <w:p w14:paraId="25F4BB1C" w14:textId="77777777" w:rsidR="00205AB3" w:rsidRPr="00B90A7D" w:rsidRDefault="00205AB3" w:rsidP="00B22BF0">
            <w:pPr>
              <w:jc w:val="center"/>
              <w:rPr>
                <w:b/>
                <w:bCs/>
              </w:rPr>
            </w:pPr>
          </w:p>
        </w:tc>
        <w:tc>
          <w:tcPr>
            <w:tcW w:w="3118" w:type="dxa"/>
            <w:shd w:val="clear" w:color="auto" w:fill="FFFF00"/>
          </w:tcPr>
          <w:p w14:paraId="38BADCE4" w14:textId="77777777" w:rsidR="00205AB3" w:rsidRPr="00956A7E" w:rsidRDefault="00205AB3" w:rsidP="00B22BF0"/>
        </w:tc>
        <w:tc>
          <w:tcPr>
            <w:tcW w:w="1635" w:type="dxa"/>
            <w:shd w:val="clear" w:color="auto" w:fill="FFFF00"/>
          </w:tcPr>
          <w:p w14:paraId="73B8E7BF" w14:textId="77777777" w:rsidR="00205AB3" w:rsidRPr="00860914" w:rsidRDefault="00205AB3" w:rsidP="00B22BF0"/>
        </w:tc>
        <w:tc>
          <w:tcPr>
            <w:tcW w:w="805" w:type="dxa"/>
            <w:shd w:val="clear" w:color="auto" w:fill="FFFF00"/>
            <w:vAlign w:val="center"/>
          </w:tcPr>
          <w:p w14:paraId="179F912F" w14:textId="77777777" w:rsidR="00205AB3" w:rsidRDefault="00205AB3" w:rsidP="00B22BF0">
            <w:pPr>
              <w:jc w:val="center"/>
            </w:pPr>
          </w:p>
        </w:tc>
        <w:tc>
          <w:tcPr>
            <w:tcW w:w="715" w:type="dxa"/>
            <w:shd w:val="clear" w:color="auto" w:fill="FFFF00"/>
            <w:vAlign w:val="center"/>
          </w:tcPr>
          <w:p w14:paraId="5F918938" w14:textId="77777777" w:rsidR="00205AB3" w:rsidRPr="00927D94" w:rsidRDefault="00205AB3" w:rsidP="00B22BF0">
            <w:pPr>
              <w:jc w:val="center"/>
            </w:pPr>
          </w:p>
        </w:tc>
        <w:tc>
          <w:tcPr>
            <w:tcW w:w="2329" w:type="dxa"/>
            <w:shd w:val="clear" w:color="auto" w:fill="FFFF00"/>
          </w:tcPr>
          <w:p w14:paraId="6D4A1EAE" w14:textId="77777777" w:rsidR="00205AB3" w:rsidRPr="00956A7E" w:rsidRDefault="00205AB3" w:rsidP="00B22BF0"/>
        </w:tc>
        <w:tc>
          <w:tcPr>
            <w:tcW w:w="1536" w:type="dxa"/>
            <w:shd w:val="clear" w:color="auto" w:fill="FFFF00"/>
            <w:vAlign w:val="center"/>
          </w:tcPr>
          <w:p w14:paraId="4F87E448" w14:textId="77777777" w:rsidR="00205AB3" w:rsidRPr="005E449F" w:rsidRDefault="00205AB3" w:rsidP="00B22BF0">
            <w:pPr>
              <w:jc w:val="center"/>
            </w:pPr>
            <w:r>
              <w:t>17</w:t>
            </w:r>
          </w:p>
        </w:tc>
        <w:tc>
          <w:tcPr>
            <w:tcW w:w="1530" w:type="dxa"/>
            <w:shd w:val="clear" w:color="auto" w:fill="FFFF00"/>
            <w:vAlign w:val="center"/>
          </w:tcPr>
          <w:p w14:paraId="2B4D8DBA" w14:textId="77777777" w:rsidR="00205AB3" w:rsidRDefault="00205AB3" w:rsidP="00B22BF0">
            <w:pPr>
              <w:jc w:val="center"/>
            </w:pPr>
            <w:r>
              <w:t>68%</w:t>
            </w:r>
          </w:p>
        </w:tc>
      </w:tr>
      <w:tr w:rsidR="00205AB3" w14:paraId="13E86C8C" w14:textId="77777777" w:rsidTr="00205AB3">
        <w:tc>
          <w:tcPr>
            <w:tcW w:w="1243" w:type="dxa"/>
            <w:vMerge/>
          </w:tcPr>
          <w:p w14:paraId="7543FB61" w14:textId="77777777" w:rsidR="00205AB3" w:rsidRDefault="00205AB3" w:rsidP="00B22BF0"/>
        </w:tc>
        <w:tc>
          <w:tcPr>
            <w:tcW w:w="1252" w:type="dxa"/>
            <w:vMerge w:val="restart"/>
            <w:vAlign w:val="center"/>
          </w:tcPr>
          <w:p w14:paraId="4C0FA662" w14:textId="77777777" w:rsidR="00205AB3" w:rsidRDefault="00205AB3" w:rsidP="00B22BF0">
            <w:pPr>
              <w:jc w:val="center"/>
            </w:pPr>
            <w:r w:rsidRPr="001116A4">
              <w:rPr>
                <w:b/>
                <w:bCs/>
              </w:rPr>
              <w:t>Fallas entrada/salida</w:t>
            </w:r>
          </w:p>
        </w:tc>
        <w:tc>
          <w:tcPr>
            <w:tcW w:w="973" w:type="dxa"/>
            <w:vAlign w:val="center"/>
          </w:tcPr>
          <w:p w14:paraId="0F6ED80B" w14:textId="77777777" w:rsidR="00205AB3" w:rsidRPr="00927D94" w:rsidRDefault="00205AB3" w:rsidP="00B22BF0">
            <w:pPr>
              <w:jc w:val="center"/>
            </w:pPr>
            <w:r>
              <w:t>3.13.11</w:t>
            </w:r>
          </w:p>
        </w:tc>
        <w:tc>
          <w:tcPr>
            <w:tcW w:w="704" w:type="dxa"/>
            <w:vAlign w:val="center"/>
          </w:tcPr>
          <w:p w14:paraId="2A62DAB1" w14:textId="77777777" w:rsidR="00205AB3" w:rsidRPr="00B90A7D" w:rsidRDefault="00205AB3" w:rsidP="00B22BF0">
            <w:pPr>
              <w:jc w:val="center"/>
              <w:rPr>
                <w:b/>
                <w:bCs/>
              </w:rPr>
            </w:pPr>
            <w:r w:rsidRPr="00B90A7D">
              <w:rPr>
                <w:b/>
                <w:bCs/>
              </w:rPr>
              <w:t>11</w:t>
            </w:r>
          </w:p>
        </w:tc>
        <w:tc>
          <w:tcPr>
            <w:tcW w:w="3118" w:type="dxa"/>
          </w:tcPr>
          <w:p w14:paraId="2D6C70B9" w14:textId="77777777" w:rsidR="00205AB3" w:rsidRPr="00956A7E" w:rsidRDefault="00205AB3" w:rsidP="00B22BF0">
            <w:r w:rsidRPr="00956A7E">
              <w:t>¿Se usan todas las variables de entrada?</w:t>
            </w:r>
          </w:p>
        </w:tc>
        <w:tc>
          <w:tcPr>
            <w:tcW w:w="1635" w:type="dxa"/>
          </w:tcPr>
          <w:p w14:paraId="342D3A6E" w14:textId="77777777" w:rsidR="00205AB3" w:rsidRDefault="00205AB3" w:rsidP="00B22BF0">
            <w:r w:rsidRPr="00860914">
              <w:t>Código Fuente</w:t>
            </w:r>
          </w:p>
        </w:tc>
        <w:tc>
          <w:tcPr>
            <w:tcW w:w="805" w:type="dxa"/>
            <w:vAlign w:val="center"/>
          </w:tcPr>
          <w:p w14:paraId="462763E7" w14:textId="77777777" w:rsidR="00205AB3" w:rsidRPr="00927D94" w:rsidRDefault="00205AB3" w:rsidP="00B22BF0">
            <w:pPr>
              <w:jc w:val="center"/>
            </w:pPr>
            <w:r>
              <w:t>X</w:t>
            </w:r>
          </w:p>
        </w:tc>
        <w:tc>
          <w:tcPr>
            <w:tcW w:w="715" w:type="dxa"/>
            <w:vAlign w:val="center"/>
          </w:tcPr>
          <w:p w14:paraId="70307BDE" w14:textId="77777777" w:rsidR="00205AB3" w:rsidRPr="00927D94" w:rsidRDefault="00205AB3" w:rsidP="00B22BF0">
            <w:pPr>
              <w:jc w:val="center"/>
            </w:pPr>
          </w:p>
        </w:tc>
        <w:tc>
          <w:tcPr>
            <w:tcW w:w="2329" w:type="dxa"/>
          </w:tcPr>
          <w:p w14:paraId="0F0CE385" w14:textId="77777777" w:rsidR="00205AB3" w:rsidRPr="00956A7E" w:rsidRDefault="00205AB3" w:rsidP="00B22BF0">
            <w:r w:rsidRPr="00956A7E">
              <w:t>Todas las variables tienen variables de entrada como se muestra en el sistema de Matricula y Pagos_Resources_ View_Layout _app.blade.php</w:t>
            </w:r>
          </w:p>
        </w:tc>
        <w:tc>
          <w:tcPr>
            <w:tcW w:w="1536" w:type="dxa"/>
            <w:vAlign w:val="center"/>
          </w:tcPr>
          <w:p w14:paraId="7C812022" w14:textId="77777777" w:rsidR="00205AB3" w:rsidRPr="005E449F" w:rsidRDefault="00205AB3" w:rsidP="00B22BF0">
            <w:pPr>
              <w:jc w:val="center"/>
            </w:pPr>
            <w:r>
              <w:t>5</w:t>
            </w:r>
          </w:p>
        </w:tc>
        <w:tc>
          <w:tcPr>
            <w:tcW w:w="1530" w:type="dxa"/>
            <w:vAlign w:val="center"/>
          </w:tcPr>
          <w:p w14:paraId="00BAA8C0" w14:textId="77777777" w:rsidR="00205AB3" w:rsidRDefault="00205AB3" w:rsidP="00B22BF0">
            <w:pPr>
              <w:jc w:val="center"/>
            </w:pPr>
          </w:p>
        </w:tc>
      </w:tr>
      <w:tr w:rsidR="00205AB3" w:rsidRPr="00A60F3D" w14:paraId="23AEE4A7" w14:textId="77777777" w:rsidTr="00205AB3">
        <w:tc>
          <w:tcPr>
            <w:tcW w:w="1243" w:type="dxa"/>
            <w:vMerge/>
          </w:tcPr>
          <w:p w14:paraId="56990370" w14:textId="77777777" w:rsidR="00205AB3" w:rsidRDefault="00205AB3" w:rsidP="00B22BF0"/>
        </w:tc>
        <w:tc>
          <w:tcPr>
            <w:tcW w:w="1252" w:type="dxa"/>
            <w:vMerge/>
          </w:tcPr>
          <w:p w14:paraId="4725B717" w14:textId="77777777" w:rsidR="00205AB3" w:rsidRDefault="00205AB3" w:rsidP="00B22BF0"/>
        </w:tc>
        <w:tc>
          <w:tcPr>
            <w:tcW w:w="973" w:type="dxa"/>
            <w:vAlign w:val="center"/>
          </w:tcPr>
          <w:p w14:paraId="0CEDD5F5" w14:textId="77777777" w:rsidR="00205AB3" w:rsidRPr="00927D94" w:rsidRDefault="00205AB3" w:rsidP="00B22BF0">
            <w:pPr>
              <w:jc w:val="center"/>
            </w:pPr>
            <w:r>
              <w:t>3.13.12</w:t>
            </w:r>
          </w:p>
        </w:tc>
        <w:tc>
          <w:tcPr>
            <w:tcW w:w="704" w:type="dxa"/>
            <w:vAlign w:val="center"/>
          </w:tcPr>
          <w:p w14:paraId="1B35E15C" w14:textId="77777777" w:rsidR="00205AB3" w:rsidRPr="00B90A7D" w:rsidRDefault="00205AB3" w:rsidP="00B22BF0">
            <w:pPr>
              <w:jc w:val="center"/>
              <w:rPr>
                <w:b/>
                <w:bCs/>
              </w:rPr>
            </w:pPr>
            <w:r w:rsidRPr="00B90A7D">
              <w:rPr>
                <w:b/>
                <w:bCs/>
              </w:rPr>
              <w:t>12</w:t>
            </w:r>
          </w:p>
        </w:tc>
        <w:tc>
          <w:tcPr>
            <w:tcW w:w="3118" w:type="dxa"/>
          </w:tcPr>
          <w:p w14:paraId="7D135997" w14:textId="77777777" w:rsidR="00205AB3" w:rsidRPr="00956A7E" w:rsidRDefault="00205AB3" w:rsidP="00B22BF0">
            <w:r w:rsidRPr="00956A7E">
              <w:t>¿A todas las variables de salida se les asigna un valor antes de que produzcan?</w:t>
            </w:r>
          </w:p>
        </w:tc>
        <w:tc>
          <w:tcPr>
            <w:tcW w:w="1635" w:type="dxa"/>
          </w:tcPr>
          <w:p w14:paraId="6A60E785" w14:textId="77777777" w:rsidR="00205AB3" w:rsidRDefault="00205AB3" w:rsidP="00B22BF0">
            <w:r w:rsidRPr="00860914">
              <w:t>Código Fuente</w:t>
            </w:r>
          </w:p>
        </w:tc>
        <w:tc>
          <w:tcPr>
            <w:tcW w:w="805" w:type="dxa"/>
            <w:vAlign w:val="center"/>
          </w:tcPr>
          <w:p w14:paraId="229EC84A" w14:textId="77777777" w:rsidR="00205AB3" w:rsidRPr="00927D94" w:rsidRDefault="00205AB3" w:rsidP="00B22BF0">
            <w:pPr>
              <w:jc w:val="center"/>
            </w:pPr>
            <w:r>
              <w:t>X</w:t>
            </w:r>
          </w:p>
        </w:tc>
        <w:tc>
          <w:tcPr>
            <w:tcW w:w="715" w:type="dxa"/>
            <w:vAlign w:val="center"/>
          </w:tcPr>
          <w:p w14:paraId="407672BC" w14:textId="77777777" w:rsidR="00205AB3" w:rsidRPr="00927D94" w:rsidRDefault="00205AB3" w:rsidP="00B22BF0">
            <w:pPr>
              <w:jc w:val="center"/>
            </w:pPr>
          </w:p>
        </w:tc>
        <w:tc>
          <w:tcPr>
            <w:tcW w:w="2329" w:type="dxa"/>
          </w:tcPr>
          <w:p w14:paraId="1B1C6473" w14:textId="77777777" w:rsidR="00205AB3" w:rsidRPr="00956A7E" w:rsidRDefault="00205AB3" w:rsidP="00B22BF0">
            <w:r w:rsidRPr="00956A7E">
              <w:t>Todas tienen variables de salida como se muestra en el sistema Resources_ View_Layout _app.blade.php</w:t>
            </w:r>
          </w:p>
        </w:tc>
        <w:tc>
          <w:tcPr>
            <w:tcW w:w="1536" w:type="dxa"/>
            <w:vAlign w:val="center"/>
          </w:tcPr>
          <w:p w14:paraId="2B465490" w14:textId="77777777" w:rsidR="00205AB3" w:rsidRPr="00A60F3D" w:rsidRDefault="00205AB3" w:rsidP="00B22BF0">
            <w:pPr>
              <w:jc w:val="center"/>
            </w:pPr>
            <w:r>
              <w:t>5</w:t>
            </w:r>
          </w:p>
        </w:tc>
        <w:tc>
          <w:tcPr>
            <w:tcW w:w="1530" w:type="dxa"/>
            <w:vAlign w:val="center"/>
          </w:tcPr>
          <w:p w14:paraId="4426E869" w14:textId="77777777" w:rsidR="00205AB3" w:rsidRPr="00A60F3D" w:rsidRDefault="00205AB3" w:rsidP="00B22BF0">
            <w:pPr>
              <w:jc w:val="center"/>
            </w:pPr>
          </w:p>
        </w:tc>
      </w:tr>
      <w:tr w:rsidR="00205AB3" w:rsidRPr="00A60F3D" w14:paraId="43AED087" w14:textId="77777777" w:rsidTr="00205AB3">
        <w:tc>
          <w:tcPr>
            <w:tcW w:w="1243" w:type="dxa"/>
            <w:vMerge/>
          </w:tcPr>
          <w:p w14:paraId="0786B2B6" w14:textId="77777777" w:rsidR="00205AB3" w:rsidRDefault="00205AB3" w:rsidP="00B22BF0"/>
        </w:tc>
        <w:tc>
          <w:tcPr>
            <w:tcW w:w="1252" w:type="dxa"/>
            <w:vMerge/>
          </w:tcPr>
          <w:p w14:paraId="5582B400" w14:textId="77777777" w:rsidR="00205AB3" w:rsidRDefault="00205AB3" w:rsidP="00B22BF0"/>
        </w:tc>
        <w:tc>
          <w:tcPr>
            <w:tcW w:w="973" w:type="dxa"/>
            <w:vAlign w:val="center"/>
          </w:tcPr>
          <w:p w14:paraId="12405392" w14:textId="77777777" w:rsidR="00205AB3" w:rsidRPr="00927D94" w:rsidRDefault="00205AB3" w:rsidP="00B22BF0">
            <w:pPr>
              <w:jc w:val="center"/>
            </w:pPr>
            <w:r>
              <w:t>No tiene Item</w:t>
            </w:r>
          </w:p>
        </w:tc>
        <w:tc>
          <w:tcPr>
            <w:tcW w:w="704" w:type="dxa"/>
            <w:vAlign w:val="center"/>
          </w:tcPr>
          <w:p w14:paraId="48D2CD46" w14:textId="77777777" w:rsidR="00205AB3" w:rsidRPr="00B90A7D" w:rsidRDefault="00205AB3" w:rsidP="00B22BF0">
            <w:pPr>
              <w:jc w:val="center"/>
              <w:rPr>
                <w:b/>
                <w:bCs/>
              </w:rPr>
            </w:pPr>
            <w:r w:rsidRPr="00B90A7D">
              <w:rPr>
                <w:b/>
                <w:bCs/>
              </w:rPr>
              <w:t>13</w:t>
            </w:r>
          </w:p>
        </w:tc>
        <w:tc>
          <w:tcPr>
            <w:tcW w:w="3118" w:type="dxa"/>
          </w:tcPr>
          <w:p w14:paraId="5A19C9F9" w14:textId="77777777" w:rsidR="00205AB3" w:rsidRPr="00956A7E" w:rsidRDefault="00205AB3" w:rsidP="00B22BF0">
            <w:r w:rsidRPr="00956A7E">
              <w:t>¿Entradas inesperadas pueden causar corrupción?</w:t>
            </w:r>
          </w:p>
        </w:tc>
        <w:tc>
          <w:tcPr>
            <w:tcW w:w="1635" w:type="dxa"/>
          </w:tcPr>
          <w:p w14:paraId="2A66439A" w14:textId="77777777" w:rsidR="00205AB3" w:rsidRDefault="00205AB3" w:rsidP="00B22BF0">
            <w:r w:rsidRPr="00860914">
              <w:t>Código Fuente</w:t>
            </w:r>
          </w:p>
        </w:tc>
        <w:tc>
          <w:tcPr>
            <w:tcW w:w="805" w:type="dxa"/>
            <w:vAlign w:val="center"/>
          </w:tcPr>
          <w:p w14:paraId="303C453C" w14:textId="77777777" w:rsidR="00205AB3" w:rsidRPr="00927D94" w:rsidRDefault="00205AB3" w:rsidP="00B22BF0">
            <w:pPr>
              <w:jc w:val="center"/>
            </w:pPr>
          </w:p>
        </w:tc>
        <w:tc>
          <w:tcPr>
            <w:tcW w:w="715" w:type="dxa"/>
            <w:vAlign w:val="center"/>
          </w:tcPr>
          <w:p w14:paraId="1338E3EB" w14:textId="77777777" w:rsidR="00205AB3" w:rsidRPr="00927D94" w:rsidRDefault="00205AB3" w:rsidP="00B22BF0">
            <w:pPr>
              <w:jc w:val="center"/>
            </w:pPr>
            <w:r>
              <w:t>X</w:t>
            </w:r>
          </w:p>
        </w:tc>
        <w:tc>
          <w:tcPr>
            <w:tcW w:w="2329" w:type="dxa"/>
          </w:tcPr>
          <w:p w14:paraId="088C6F0A" w14:textId="77777777" w:rsidR="00205AB3" w:rsidRPr="00956A7E" w:rsidRDefault="00205AB3" w:rsidP="00B22BF0">
            <w:r w:rsidRPr="00956A7E">
              <w:t>No es requerida las entradas inesperadas.</w:t>
            </w:r>
          </w:p>
        </w:tc>
        <w:tc>
          <w:tcPr>
            <w:tcW w:w="1536" w:type="dxa"/>
            <w:vAlign w:val="center"/>
          </w:tcPr>
          <w:p w14:paraId="0E8C7CBF" w14:textId="77777777" w:rsidR="00205AB3" w:rsidRPr="00A60F3D" w:rsidRDefault="00205AB3" w:rsidP="00B22BF0">
            <w:pPr>
              <w:jc w:val="center"/>
            </w:pPr>
            <w:r>
              <w:t>1</w:t>
            </w:r>
          </w:p>
        </w:tc>
        <w:tc>
          <w:tcPr>
            <w:tcW w:w="1530" w:type="dxa"/>
            <w:vAlign w:val="center"/>
          </w:tcPr>
          <w:p w14:paraId="3E9A6203" w14:textId="77777777" w:rsidR="00205AB3" w:rsidRPr="00A60F3D" w:rsidRDefault="00205AB3" w:rsidP="00B22BF0">
            <w:pPr>
              <w:jc w:val="center"/>
            </w:pPr>
          </w:p>
        </w:tc>
      </w:tr>
      <w:tr w:rsidR="00205AB3" w:rsidRPr="00A60F3D" w14:paraId="477B2CFD" w14:textId="77777777" w:rsidTr="00205AB3">
        <w:tc>
          <w:tcPr>
            <w:tcW w:w="1243" w:type="dxa"/>
            <w:vMerge/>
          </w:tcPr>
          <w:p w14:paraId="248290CE" w14:textId="77777777" w:rsidR="00205AB3" w:rsidRDefault="00205AB3" w:rsidP="00B22BF0"/>
        </w:tc>
        <w:tc>
          <w:tcPr>
            <w:tcW w:w="1252" w:type="dxa"/>
            <w:shd w:val="clear" w:color="auto" w:fill="FFFF00"/>
          </w:tcPr>
          <w:p w14:paraId="3FF9E66F" w14:textId="77777777" w:rsidR="00205AB3" w:rsidRDefault="00205AB3" w:rsidP="00B22BF0"/>
        </w:tc>
        <w:tc>
          <w:tcPr>
            <w:tcW w:w="973" w:type="dxa"/>
            <w:shd w:val="clear" w:color="auto" w:fill="FFFF00"/>
            <w:vAlign w:val="center"/>
          </w:tcPr>
          <w:p w14:paraId="710A019E" w14:textId="77777777" w:rsidR="00205AB3" w:rsidRDefault="00205AB3" w:rsidP="00B22BF0">
            <w:pPr>
              <w:jc w:val="center"/>
            </w:pPr>
          </w:p>
        </w:tc>
        <w:tc>
          <w:tcPr>
            <w:tcW w:w="704" w:type="dxa"/>
            <w:shd w:val="clear" w:color="auto" w:fill="FFFF00"/>
            <w:vAlign w:val="center"/>
          </w:tcPr>
          <w:p w14:paraId="27ED0DAD" w14:textId="77777777" w:rsidR="00205AB3" w:rsidRPr="00B90A7D" w:rsidRDefault="00205AB3" w:rsidP="00B22BF0">
            <w:pPr>
              <w:jc w:val="center"/>
              <w:rPr>
                <w:b/>
                <w:bCs/>
              </w:rPr>
            </w:pPr>
          </w:p>
        </w:tc>
        <w:tc>
          <w:tcPr>
            <w:tcW w:w="3118" w:type="dxa"/>
            <w:shd w:val="clear" w:color="auto" w:fill="FFFF00"/>
          </w:tcPr>
          <w:p w14:paraId="4C326250" w14:textId="77777777" w:rsidR="00205AB3" w:rsidRPr="00956A7E" w:rsidRDefault="00205AB3" w:rsidP="00B22BF0"/>
        </w:tc>
        <w:tc>
          <w:tcPr>
            <w:tcW w:w="1635" w:type="dxa"/>
            <w:shd w:val="clear" w:color="auto" w:fill="FFFF00"/>
          </w:tcPr>
          <w:p w14:paraId="43F2874E" w14:textId="77777777" w:rsidR="00205AB3" w:rsidRPr="00860914" w:rsidRDefault="00205AB3" w:rsidP="00B22BF0"/>
        </w:tc>
        <w:tc>
          <w:tcPr>
            <w:tcW w:w="805" w:type="dxa"/>
            <w:shd w:val="clear" w:color="auto" w:fill="FFFF00"/>
            <w:vAlign w:val="center"/>
          </w:tcPr>
          <w:p w14:paraId="4A3D98EC" w14:textId="77777777" w:rsidR="00205AB3" w:rsidRPr="00927D94" w:rsidRDefault="00205AB3" w:rsidP="00B22BF0">
            <w:pPr>
              <w:jc w:val="center"/>
            </w:pPr>
          </w:p>
        </w:tc>
        <w:tc>
          <w:tcPr>
            <w:tcW w:w="715" w:type="dxa"/>
            <w:shd w:val="clear" w:color="auto" w:fill="FFFF00"/>
            <w:vAlign w:val="center"/>
          </w:tcPr>
          <w:p w14:paraId="38206A8E" w14:textId="77777777" w:rsidR="00205AB3" w:rsidRDefault="00205AB3" w:rsidP="00B22BF0">
            <w:pPr>
              <w:jc w:val="center"/>
            </w:pPr>
          </w:p>
        </w:tc>
        <w:tc>
          <w:tcPr>
            <w:tcW w:w="2329" w:type="dxa"/>
            <w:shd w:val="clear" w:color="auto" w:fill="FFFF00"/>
          </w:tcPr>
          <w:p w14:paraId="4EA494BD" w14:textId="77777777" w:rsidR="00205AB3" w:rsidRPr="00956A7E" w:rsidRDefault="00205AB3" w:rsidP="00B22BF0"/>
        </w:tc>
        <w:tc>
          <w:tcPr>
            <w:tcW w:w="1536" w:type="dxa"/>
            <w:shd w:val="clear" w:color="auto" w:fill="FFFF00"/>
            <w:vAlign w:val="center"/>
          </w:tcPr>
          <w:p w14:paraId="1AEAF79F" w14:textId="77777777" w:rsidR="00205AB3" w:rsidRPr="00A60F3D" w:rsidRDefault="00205AB3" w:rsidP="00B22BF0">
            <w:pPr>
              <w:jc w:val="center"/>
            </w:pPr>
            <w:r>
              <w:t>11</w:t>
            </w:r>
          </w:p>
        </w:tc>
        <w:tc>
          <w:tcPr>
            <w:tcW w:w="1530" w:type="dxa"/>
            <w:shd w:val="clear" w:color="auto" w:fill="FFFF00"/>
            <w:vAlign w:val="center"/>
          </w:tcPr>
          <w:p w14:paraId="432A43E3" w14:textId="77777777" w:rsidR="00205AB3" w:rsidRPr="00A60F3D" w:rsidRDefault="00205AB3" w:rsidP="00B22BF0">
            <w:pPr>
              <w:jc w:val="center"/>
            </w:pPr>
            <w:r>
              <w:t>73%</w:t>
            </w:r>
          </w:p>
        </w:tc>
      </w:tr>
      <w:tr w:rsidR="00205AB3" w:rsidRPr="00A60F3D" w14:paraId="52A5CD2F" w14:textId="77777777" w:rsidTr="00205AB3">
        <w:tc>
          <w:tcPr>
            <w:tcW w:w="1243" w:type="dxa"/>
            <w:vMerge/>
          </w:tcPr>
          <w:p w14:paraId="5B79B15D" w14:textId="77777777" w:rsidR="00205AB3" w:rsidRDefault="00205AB3" w:rsidP="00B22BF0"/>
        </w:tc>
        <w:tc>
          <w:tcPr>
            <w:tcW w:w="1252" w:type="dxa"/>
            <w:vMerge w:val="restart"/>
            <w:vAlign w:val="center"/>
          </w:tcPr>
          <w:p w14:paraId="66961340" w14:textId="77777777" w:rsidR="00205AB3" w:rsidRDefault="00205AB3" w:rsidP="00B22BF0">
            <w:pPr>
              <w:jc w:val="center"/>
            </w:pPr>
            <w:r w:rsidRPr="00504212">
              <w:rPr>
                <w:b/>
                <w:bCs/>
              </w:rPr>
              <w:t>Fallas de Interfaz</w:t>
            </w:r>
          </w:p>
        </w:tc>
        <w:tc>
          <w:tcPr>
            <w:tcW w:w="973" w:type="dxa"/>
            <w:vAlign w:val="center"/>
          </w:tcPr>
          <w:p w14:paraId="266D6F9E" w14:textId="77777777" w:rsidR="00205AB3" w:rsidRPr="00927D94" w:rsidRDefault="00205AB3" w:rsidP="00B22BF0">
            <w:pPr>
              <w:jc w:val="center"/>
            </w:pPr>
            <w:r>
              <w:t>3.13.14</w:t>
            </w:r>
          </w:p>
        </w:tc>
        <w:tc>
          <w:tcPr>
            <w:tcW w:w="704" w:type="dxa"/>
            <w:vAlign w:val="center"/>
          </w:tcPr>
          <w:p w14:paraId="4F5FD36B" w14:textId="77777777" w:rsidR="00205AB3" w:rsidRPr="00B90A7D" w:rsidRDefault="00205AB3" w:rsidP="00B22BF0">
            <w:pPr>
              <w:jc w:val="center"/>
              <w:rPr>
                <w:b/>
                <w:bCs/>
              </w:rPr>
            </w:pPr>
            <w:r w:rsidRPr="00B90A7D">
              <w:rPr>
                <w:b/>
                <w:bCs/>
              </w:rPr>
              <w:t>14</w:t>
            </w:r>
          </w:p>
        </w:tc>
        <w:tc>
          <w:tcPr>
            <w:tcW w:w="3118" w:type="dxa"/>
          </w:tcPr>
          <w:p w14:paraId="2A3E939A" w14:textId="77777777" w:rsidR="00205AB3" w:rsidRPr="00956A7E" w:rsidRDefault="00205AB3" w:rsidP="00B22BF0">
            <w:r w:rsidRPr="00956A7E">
              <w:t>¿Se usan todas las variables de entrada?</w:t>
            </w:r>
          </w:p>
        </w:tc>
        <w:tc>
          <w:tcPr>
            <w:tcW w:w="1635" w:type="dxa"/>
          </w:tcPr>
          <w:p w14:paraId="3DB14BB8" w14:textId="77777777" w:rsidR="00205AB3" w:rsidRDefault="00205AB3" w:rsidP="00B22BF0">
            <w:r w:rsidRPr="00860914">
              <w:t>Código Fuente</w:t>
            </w:r>
          </w:p>
        </w:tc>
        <w:tc>
          <w:tcPr>
            <w:tcW w:w="805" w:type="dxa"/>
            <w:vAlign w:val="center"/>
          </w:tcPr>
          <w:p w14:paraId="55B2A457" w14:textId="77777777" w:rsidR="00205AB3" w:rsidRPr="00927D94" w:rsidRDefault="00205AB3" w:rsidP="00B22BF0">
            <w:pPr>
              <w:jc w:val="center"/>
            </w:pPr>
            <w:r>
              <w:t>X</w:t>
            </w:r>
          </w:p>
        </w:tc>
        <w:tc>
          <w:tcPr>
            <w:tcW w:w="715" w:type="dxa"/>
            <w:vAlign w:val="center"/>
          </w:tcPr>
          <w:p w14:paraId="415776EC" w14:textId="77777777" w:rsidR="00205AB3" w:rsidRPr="00927D94" w:rsidRDefault="00205AB3" w:rsidP="00B22BF0">
            <w:pPr>
              <w:jc w:val="center"/>
            </w:pPr>
          </w:p>
        </w:tc>
        <w:tc>
          <w:tcPr>
            <w:tcW w:w="2329" w:type="dxa"/>
          </w:tcPr>
          <w:p w14:paraId="537A02FE" w14:textId="77777777" w:rsidR="00205AB3" w:rsidRPr="00956A7E" w:rsidRDefault="00205AB3" w:rsidP="00B22BF0">
            <w:r w:rsidRPr="00956A7E">
              <w:t>Todas tienen variables de entrada como se muestra en el sistema Resourses_View_Matrícula</w:t>
            </w:r>
          </w:p>
        </w:tc>
        <w:tc>
          <w:tcPr>
            <w:tcW w:w="1536" w:type="dxa"/>
            <w:vAlign w:val="center"/>
          </w:tcPr>
          <w:p w14:paraId="0AD19A27" w14:textId="77777777" w:rsidR="00205AB3" w:rsidRPr="00A60F3D" w:rsidRDefault="00205AB3" w:rsidP="00B22BF0">
            <w:pPr>
              <w:jc w:val="center"/>
            </w:pPr>
            <w:r>
              <w:t>5</w:t>
            </w:r>
          </w:p>
        </w:tc>
        <w:tc>
          <w:tcPr>
            <w:tcW w:w="1530" w:type="dxa"/>
            <w:vAlign w:val="center"/>
          </w:tcPr>
          <w:p w14:paraId="26136F69" w14:textId="77777777" w:rsidR="00205AB3" w:rsidRPr="00A60F3D" w:rsidRDefault="00205AB3" w:rsidP="00B22BF0">
            <w:pPr>
              <w:jc w:val="center"/>
            </w:pPr>
          </w:p>
        </w:tc>
      </w:tr>
      <w:tr w:rsidR="00205AB3" w14:paraId="284E90FF" w14:textId="77777777" w:rsidTr="00205AB3">
        <w:tc>
          <w:tcPr>
            <w:tcW w:w="1243" w:type="dxa"/>
            <w:vMerge/>
          </w:tcPr>
          <w:p w14:paraId="3DBD6D33" w14:textId="77777777" w:rsidR="00205AB3" w:rsidRDefault="00205AB3" w:rsidP="00B22BF0"/>
        </w:tc>
        <w:tc>
          <w:tcPr>
            <w:tcW w:w="1252" w:type="dxa"/>
            <w:vMerge/>
          </w:tcPr>
          <w:p w14:paraId="2713114D" w14:textId="77777777" w:rsidR="00205AB3" w:rsidRDefault="00205AB3" w:rsidP="00B22BF0"/>
        </w:tc>
        <w:tc>
          <w:tcPr>
            <w:tcW w:w="973" w:type="dxa"/>
            <w:vAlign w:val="center"/>
          </w:tcPr>
          <w:p w14:paraId="218B6D4C" w14:textId="77777777" w:rsidR="00205AB3" w:rsidRPr="00927D94" w:rsidRDefault="00205AB3" w:rsidP="00B22BF0">
            <w:pPr>
              <w:jc w:val="center"/>
            </w:pPr>
            <w:r>
              <w:t>3.13.15</w:t>
            </w:r>
          </w:p>
        </w:tc>
        <w:tc>
          <w:tcPr>
            <w:tcW w:w="704" w:type="dxa"/>
            <w:vAlign w:val="center"/>
          </w:tcPr>
          <w:p w14:paraId="7CECCA88" w14:textId="77777777" w:rsidR="00205AB3" w:rsidRPr="00B90A7D" w:rsidRDefault="00205AB3" w:rsidP="00B22BF0">
            <w:pPr>
              <w:jc w:val="center"/>
              <w:rPr>
                <w:b/>
                <w:bCs/>
              </w:rPr>
            </w:pPr>
            <w:r w:rsidRPr="00B90A7D">
              <w:rPr>
                <w:b/>
                <w:bCs/>
              </w:rPr>
              <w:t>15</w:t>
            </w:r>
          </w:p>
        </w:tc>
        <w:tc>
          <w:tcPr>
            <w:tcW w:w="3118" w:type="dxa"/>
          </w:tcPr>
          <w:p w14:paraId="2322C004" w14:textId="77777777" w:rsidR="00205AB3" w:rsidRPr="00956A7E" w:rsidRDefault="00205AB3" w:rsidP="00B22BF0">
            <w:r w:rsidRPr="00956A7E">
              <w:t>¿A todas las variables de salida se les asigna un valor antes de que se produzcan?</w:t>
            </w:r>
          </w:p>
        </w:tc>
        <w:tc>
          <w:tcPr>
            <w:tcW w:w="1635" w:type="dxa"/>
          </w:tcPr>
          <w:p w14:paraId="072D0FA1" w14:textId="77777777" w:rsidR="00205AB3" w:rsidRDefault="00205AB3" w:rsidP="00B22BF0">
            <w:r w:rsidRPr="00860914">
              <w:t>Código Fuente</w:t>
            </w:r>
          </w:p>
        </w:tc>
        <w:tc>
          <w:tcPr>
            <w:tcW w:w="805" w:type="dxa"/>
            <w:vAlign w:val="center"/>
          </w:tcPr>
          <w:p w14:paraId="66BD537A" w14:textId="77777777" w:rsidR="00205AB3" w:rsidRPr="00927D94" w:rsidRDefault="00205AB3" w:rsidP="00B22BF0">
            <w:pPr>
              <w:jc w:val="center"/>
            </w:pPr>
            <w:r>
              <w:t>X</w:t>
            </w:r>
          </w:p>
        </w:tc>
        <w:tc>
          <w:tcPr>
            <w:tcW w:w="715" w:type="dxa"/>
            <w:vAlign w:val="center"/>
          </w:tcPr>
          <w:p w14:paraId="08384DCF" w14:textId="77777777" w:rsidR="00205AB3" w:rsidRPr="00927D94" w:rsidRDefault="00205AB3" w:rsidP="00B22BF0">
            <w:pPr>
              <w:jc w:val="center"/>
            </w:pPr>
          </w:p>
        </w:tc>
        <w:tc>
          <w:tcPr>
            <w:tcW w:w="2329" w:type="dxa"/>
          </w:tcPr>
          <w:p w14:paraId="730DB38C" w14:textId="77777777" w:rsidR="00205AB3" w:rsidRPr="00956A7E" w:rsidRDefault="00205AB3" w:rsidP="00B22BF0">
            <w:r w:rsidRPr="00956A7E">
              <w:t>Todas tienen variables de entrada como se muestra en el sistema Resourses_View_Matrícula</w:t>
            </w:r>
          </w:p>
        </w:tc>
        <w:tc>
          <w:tcPr>
            <w:tcW w:w="1536" w:type="dxa"/>
            <w:vAlign w:val="center"/>
          </w:tcPr>
          <w:p w14:paraId="6FADE849" w14:textId="77777777" w:rsidR="00205AB3" w:rsidRPr="005E449F" w:rsidRDefault="00205AB3" w:rsidP="00B22BF0">
            <w:pPr>
              <w:jc w:val="center"/>
            </w:pPr>
            <w:r>
              <w:t>5</w:t>
            </w:r>
          </w:p>
        </w:tc>
        <w:tc>
          <w:tcPr>
            <w:tcW w:w="1530" w:type="dxa"/>
            <w:vAlign w:val="center"/>
          </w:tcPr>
          <w:p w14:paraId="7DB51E0B" w14:textId="77777777" w:rsidR="00205AB3" w:rsidRDefault="00205AB3" w:rsidP="00B22BF0">
            <w:pPr>
              <w:jc w:val="center"/>
            </w:pPr>
          </w:p>
        </w:tc>
      </w:tr>
      <w:tr w:rsidR="00205AB3" w:rsidRPr="00A60F3D" w14:paraId="6CA9BF2B" w14:textId="77777777" w:rsidTr="00205AB3">
        <w:tc>
          <w:tcPr>
            <w:tcW w:w="1243" w:type="dxa"/>
            <w:vMerge/>
          </w:tcPr>
          <w:p w14:paraId="691D49FF" w14:textId="77777777" w:rsidR="00205AB3" w:rsidRDefault="00205AB3" w:rsidP="00B22BF0"/>
        </w:tc>
        <w:tc>
          <w:tcPr>
            <w:tcW w:w="1252" w:type="dxa"/>
            <w:vMerge/>
          </w:tcPr>
          <w:p w14:paraId="23ACA0CB" w14:textId="77777777" w:rsidR="00205AB3" w:rsidRDefault="00205AB3" w:rsidP="00B22BF0"/>
        </w:tc>
        <w:tc>
          <w:tcPr>
            <w:tcW w:w="973" w:type="dxa"/>
            <w:vAlign w:val="center"/>
          </w:tcPr>
          <w:p w14:paraId="30A14777" w14:textId="77777777" w:rsidR="00205AB3" w:rsidRPr="00927D94" w:rsidRDefault="00205AB3" w:rsidP="00B22BF0">
            <w:pPr>
              <w:jc w:val="center"/>
            </w:pPr>
            <w:r>
              <w:t>No tiene Item</w:t>
            </w:r>
          </w:p>
        </w:tc>
        <w:tc>
          <w:tcPr>
            <w:tcW w:w="704" w:type="dxa"/>
            <w:vAlign w:val="center"/>
          </w:tcPr>
          <w:p w14:paraId="363F7127" w14:textId="77777777" w:rsidR="00205AB3" w:rsidRPr="00B90A7D" w:rsidRDefault="00205AB3" w:rsidP="00B22BF0">
            <w:pPr>
              <w:jc w:val="center"/>
              <w:rPr>
                <w:b/>
                <w:bCs/>
              </w:rPr>
            </w:pPr>
            <w:r w:rsidRPr="00B90A7D">
              <w:rPr>
                <w:b/>
                <w:bCs/>
              </w:rPr>
              <w:t>16</w:t>
            </w:r>
          </w:p>
        </w:tc>
        <w:tc>
          <w:tcPr>
            <w:tcW w:w="3118" w:type="dxa"/>
          </w:tcPr>
          <w:p w14:paraId="3AE4C59A" w14:textId="77777777" w:rsidR="00205AB3" w:rsidRPr="00956A7E" w:rsidRDefault="00205AB3" w:rsidP="00B22BF0">
            <w:r w:rsidRPr="00956A7E">
              <w:t>¿Entradas inesperadas pueden causar corrupción?</w:t>
            </w:r>
          </w:p>
        </w:tc>
        <w:tc>
          <w:tcPr>
            <w:tcW w:w="1635" w:type="dxa"/>
          </w:tcPr>
          <w:p w14:paraId="757D7604" w14:textId="77777777" w:rsidR="00205AB3" w:rsidRDefault="00205AB3" w:rsidP="00B22BF0">
            <w:r w:rsidRPr="00860914">
              <w:t>Código Fuente</w:t>
            </w:r>
          </w:p>
        </w:tc>
        <w:tc>
          <w:tcPr>
            <w:tcW w:w="805" w:type="dxa"/>
            <w:vAlign w:val="center"/>
          </w:tcPr>
          <w:p w14:paraId="692565D2" w14:textId="77777777" w:rsidR="00205AB3" w:rsidRPr="00927D94" w:rsidRDefault="00205AB3" w:rsidP="00B22BF0">
            <w:pPr>
              <w:jc w:val="center"/>
            </w:pPr>
          </w:p>
        </w:tc>
        <w:tc>
          <w:tcPr>
            <w:tcW w:w="715" w:type="dxa"/>
            <w:vAlign w:val="center"/>
          </w:tcPr>
          <w:p w14:paraId="5AC0188E" w14:textId="77777777" w:rsidR="00205AB3" w:rsidRPr="00927D94" w:rsidRDefault="00205AB3" w:rsidP="00B22BF0">
            <w:pPr>
              <w:jc w:val="center"/>
            </w:pPr>
            <w:r>
              <w:t>X</w:t>
            </w:r>
          </w:p>
        </w:tc>
        <w:tc>
          <w:tcPr>
            <w:tcW w:w="2329" w:type="dxa"/>
          </w:tcPr>
          <w:p w14:paraId="167AF5AD" w14:textId="77777777" w:rsidR="00205AB3" w:rsidRPr="00956A7E" w:rsidRDefault="00205AB3" w:rsidP="00B22BF0">
            <w:r w:rsidRPr="00956A7E">
              <w:t xml:space="preserve">No es requerida todas las entradas inesperadas. </w:t>
            </w:r>
          </w:p>
        </w:tc>
        <w:tc>
          <w:tcPr>
            <w:tcW w:w="1536" w:type="dxa"/>
            <w:vAlign w:val="center"/>
          </w:tcPr>
          <w:p w14:paraId="062FAB84" w14:textId="77777777" w:rsidR="00205AB3" w:rsidRPr="00A60F3D" w:rsidRDefault="00205AB3" w:rsidP="00B22BF0">
            <w:pPr>
              <w:jc w:val="center"/>
            </w:pPr>
            <w:r>
              <w:t>1</w:t>
            </w:r>
          </w:p>
        </w:tc>
        <w:tc>
          <w:tcPr>
            <w:tcW w:w="1530" w:type="dxa"/>
            <w:vAlign w:val="center"/>
          </w:tcPr>
          <w:p w14:paraId="6DD3AD3C" w14:textId="77777777" w:rsidR="00205AB3" w:rsidRPr="00A60F3D" w:rsidRDefault="00205AB3" w:rsidP="00B22BF0">
            <w:pPr>
              <w:jc w:val="center"/>
            </w:pPr>
          </w:p>
        </w:tc>
      </w:tr>
      <w:tr w:rsidR="00205AB3" w:rsidRPr="00A60F3D" w14:paraId="1DD89D34" w14:textId="77777777" w:rsidTr="00205AB3">
        <w:tc>
          <w:tcPr>
            <w:tcW w:w="1243" w:type="dxa"/>
            <w:vMerge/>
          </w:tcPr>
          <w:p w14:paraId="4717D5DF" w14:textId="77777777" w:rsidR="00205AB3" w:rsidRDefault="00205AB3" w:rsidP="00B22BF0"/>
        </w:tc>
        <w:tc>
          <w:tcPr>
            <w:tcW w:w="1252" w:type="dxa"/>
            <w:shd w:val="clear" w:color="auto" w:fill="FFFF00"/>
          </w:tcPr>
          <w:p w14:paraId="7874B296" w14:textId="77777777" w:rsidR="00205AB3" w:rsidRDefault="00205AB3" w:rsidP="00B22BF0"/>
        </w:tc>
        <w:tc>
          <w:tcPr>
            <w:tcW w:w="973" w:type="dxa"/>
            <w:shd w:val="clear" w:color="auto" w:fill="FFFF00"/>
            <w:vAlign w:val="center"/>
          </w:tcPr>
          <w:p w14:paraId="2FF417E2" w14:textId="77777777" w:rsidR="00205AB3" w:rsidRDefault="00205AB3" w:rsidP="00B22BF0">
            <w:pPr>
              <w:jc w:val="center"/>
            </w:pPr>
          </w:p>
        </w:tc>
        <w:tc>
          <w:tcPr>
            <w:tcW w:w="704" w:type="dxa"/>
            <w:shd w:val="clear" w:color="auto" w:fill="FFFF00"/>
            <w:vAlign w:val="center"/>
          </w:tcPr>
          <w:p w14:paraId="42450873" w14:textId="77777777" w:rsidR="00205AB3" w:rsidRPr="00B90A7D" w:rsidRDefault="00205AB3" w:rsidP="00B22BF0">
            <w:pPr>
              <w:jc w:val="center"/>
              <w:rPr>
                <w:b/>
                <w:bCs/>
              </w:rPr>
            </w:pPr>
          </w:p>
        </w:tc>
        <w:tc>
          <w:tcPr>
            <w:tcW w:w="3118" w:type="dxa"/>
            <w:shd w:val="clear" w:color="auto" w:fill="FFFF00"/>
          </w:tcPr>
          <w:p w14:paraId="6D620B53" w14:textId="77777777" w:rsidR="00205AB3" w:rsidRPr="00956A7E" w:rsidRDefault="00205AB3" w:rsidP="00B22BF0"/>
        </w:tc>
        <w:tc>
          <w:tcPr>
            <w:tcW w:w="1635" w:type="dxa"/>
            <w:shd w:val="clear" w:color="auto" w:fill="FFFF00"/>
          </w:tcPr>
          <w:p w14:paraId="65597067" w14:textId="77777777" w:rsidR="00205AB3" w:rsidRPr="00860914" w:rsidRDefault="00205AB3" w:rsidP="00B22BF0"/>
        </w:tc>
        <w:tc>
          <w:tcPr>
            <w:tcW w:w="805" w:type="dxa"/>
            <w:shd w:val="clear" w:color="auto" w:fill="FFFF00"/>
            <w:vAlign w:val="center"/>
          </w:tcPr>
          <w:p w14:paraId="333A05FF" w14:textId="77777777" w:rsidR="00205AB3" w:rsidRPr="00927D94" w:rsidRDefault="00205AB3" w:rsidP="00B22BF0">
            <w:pPr>
              <w:jc w:val="center"/>
            </w:pPr>
          </w:p>
        </w:tc>
        <w:tc>
          <w:tcPr>
            <w:tcW w:w="715" w:type="dxa"/>
            <w:shd w:val="clear" w:color="auto" w:fill="FFFF00"/>
            <w:vAlign w:val="center"/>
          </w:tcPr>
          <w:p w14:paraId="5404D4A9" w14:textId="77777777" w:rsidR="00205AB3" w:rsidRDefault="00205AB3" w:rsidP="00B22BF0">
            <w:pPr>
              <w:jc w:val="center"/>
            </w:pPr>
          </w:p>
        </w:tc>
        <w:tc>
          <w:tcPr>
            <w:tcW w:w="2329" w:type="dxa"/>
            <w:shd w:val="clear" w:color="auto" w:fill="FFFF00"/>
          </w:tcPr>
          <w:p w14:paraId="585F4D1B" w14:textId="77777777" w:rsidR="00205AB3" w:rsidRPr="00956A7E" w:rsidRDefault="00205AB3" w:rsidP="00B22BF0"/>
        </w:tc>
        <w:tc>
          <w:tcPr>
            <w:tcW w:w="1536" w:type="dxa"/>
            <w:shd w:val="clear" w:color="auto" w:fill="FFFF00"/>
            <w:vAlign w:val="center"/>
          </w:tcPr>
          <w:p w14:paraId="5B1DEC5C" w14:textId="77777777" w:rsidR="00205AB3" w:rsidRPr="00A60F3D" w:rsidRDefault="00205AB3" w:rsidP="00B22BF0">
            <w:pPr>
              <w:jc w:val="center"/>
            </w:pPr>
            <w:r>
              <w:t>11</w:t>
            </w:r>
          </w:p>
        </w:tc>
        <w:tc>
          <w:tcPr>
            <w:tcW w:w="1530" w:type="dxa"/>
            <w:shd w:val="clear" w:color="auto" w:fill="FFFF00"/>
            <w:vAlign w:val="center"/>
          </w:tcPr>
          <w:p w14:paraId="26016050" w14:textId="77777777" w:rsidR="00205AB3" w:rsidRPr="00A60F3D" w:rsidRDefault="00205AB3" w:rsidP="00B22BF0">
            <w:pPr>
              <w:jc w:val="center"/>
            </w:pPr>
            <w:r>
              <w:t>73%</w:t>
            </w:r>
          </w:p>
        </w:tc>
      </w:tr>
      <w:tr w:rsidR="00205AB3" w:rsidRPr="00A60F3D" w14:paraId="21412A92" w14:textId="77777777" w:rsidTr="00205AB3">
        <w:tc>
          <w:tcPr>
            <w:tcW w:w="1243" w:type="dxa"/>
            <w:vMerge/>
          </w:tcPr>
          <w:p w14:paraId="1A1399F4" w14:textId="77777777" w:rsidR="00205AB3" w:rsidRDefault="00205AB3" w:rsidP="00B22BF0"/>
        </w:tc>
        <w:tc>
          <w:tcPr>
            <w:tcW w:w="1252" w:type="dxa"/>
            <w:vMerge w:val="restart"/>
            <w:vAlign w:val="center"/>
          </w:tcPr>
          <w:p w14:paraId="7D05D2BE" w14:textId="77777777" w:rsidR="00205AB3" w:rsidRDefault="00205AB3" w:rsidP="00B22BF0">
            <w:pPr>
              <w:jc w:val="center"/>
            </w:pPr>
            <w:r w:rsidRPr="00956A7E">
              <w:rPr>
                <w:b/>
                <w:bCs/>
              </w:rPr>
              <w:t>Fallas de Gestión de Almacenamiento</w:t>
            </w:r>
          </w:p>
        </w:tc>
        <w:tc>
          <w:tcPr>
            <w:tcW w:w="973" w:type="dxa"/>
            <w:vAlign w:val="center"/>
          </w:tcPr>
          <w:p w14:paraId="6372D090" w14:textId="77777777" w:rsidR="00205AB3" w:rsidRPr="00927D94" w:rsidRDefault="00205AB3" w:rsidP="00B22BF0">
            <w:pPr>
              <w:jc w:val="center"/>
            </w:pPr>
            <w:r>
              <w:t>3.13.17</w:t>
            </w:r>
          </w:p>
        </w:tc>
        <w:tc>
          <w:tcPr>
            <w:tcW w:w="704" w:type="dxa"/>
            <w:vAlign w:val="center"/>
          </w:tcPr>
          <w:p w14:paraId="46B802CC" w14:textId="77777777" w:rsidR="00205AB3" w:rsidRPr="00B90A7D" w:rsidRDefault="00205AB3" w:rsidP="00B22BF0">
            <w:pPr>
              <w:jc w:val="center"/>
              <w:rPr>
                <w:b/>
                <w:bCs/>
              </w:rPr>
            </w:pPr>
            <w:r w:rsidRPr="00B90A7D">
              <w:rPr>
                <w:b/>
                <w:bCs/>
              </w:rPr>
              <w:t>17</w:t>
            </w:r>
          </w:p>
        </w:tc>
        <w:tc>
          <w:tcPr>
            <w:tcW w:w="3118" w:type="dxa"/>
          </w:tcPr>
          <w:p w14:paraId="1C5027D3" w14:textId="77777777" w:rsidR="00205AB3" w:rsidRPr="00956A7E" w:rsidRDefault="00205AB3" w:rsidP="00B22BF0">
            <w:r w:rsidRPr="00956A7E">
              <w:t>¿Todas las llamadas a función y método tienen el numero correcto de parámetros?</w:t>
            </w:r>
          </w:p>
        </w:tc>
        <w:tc>
          <w:tcPr>
            <w:tcW w:w="1635" w:type="dxa"/>
          </w:tcPr>
          <w:p w14:paraId="4A1489B7" w14:textId="77777777" w:rsidR="00205AB3" w:rsidRDefault="00205AB3" w:rsidP="00B22BF0">
            <w:r w:rsidRPr="00860914">
              <w:t>Código Fuente</w:t>
            </w:r>
          </w:p>
        </w:tc>
        <w:tc>
          <w:tcPr>
            <w:tcW w:w="805" w:type="dxa"/>
            <w:vAlign w:val="center"/>
          </w:tcPr>
          <w:p w14:paraId="10F416F0" w14:textId="77777777" w:rsidR="00205AB3" w:rsidRPr="00927D94" w:rsidRDefault="00205AB3" w:rsidP="00B22BF0">
            <w:pPr>
              <w:jc w:val="center"/>
            </w:pPr>
            <w:r>
              <w:t>X</w:t>
            </w:r>
          </w:p>
        </w:tc>
        <w:tc>
          <w:tcPr>
            <w:tcW w:w="715" w:type="dxa"/>
            <w:vAlign w:val="center"/>
          </w:tcPr>
          <w:p w14:paraId="7F20A669" w14:textId="77777777" w:rsidR="00205AB3" w:rsidRPr="00927D94" w:rsidRDefault="00205AB3" w:rsidP="00B22BF0">
            <w:pPr>
              <w:jc w:val="center"/>
            </w:pPr>
          </w:p>
        </w:tc>
        <w:tc>
          <w:tcPr>
            <w:tcW w:w="2329" w:type="dxa"/>
          </w:tcPr>
          <w:p w14:paraId="229D1750" w14:textId="77777777" w:rsidR="00205AB3" w:rsidRPr="00956A7E" w:rsidRDefault="00205AB3" w:rsidP="00B22BF0">
            <w:r w:rsidRPr="00956A7E">
              <w:t>Todas las llamadas a la función y métodos tienen el munero correcto de paramatros como se muestra en el sistema Controlador_Matrícula en la función update.</w:t>
            </w:r>
          </w:p>
        </w:tc>
        <w:tc>
          <w:tcPr>
            <w:tcW w:w="1536" w:type="dxa"/>
            <w:vAlign w:val="center"/>
          </w:tcPr>
          <w:p w14:paraId="7F9413A0" w14:textId="77777777" w:rsidR="00205AB3" w:rsidRPr="00A60F3D" w:rsidRDefault="00205AB3" w:rsidP="00B22BF0">
            <w:pPr>
              <w:jc w:val="center"/>
            </w:pPr>
            <w:r>
              <w:t>5</w:t>
            </w:r>
          </w:p>
        </w:tc>
        <w:tc>
          <w:tcPr>
            <w:tcW w:w="1530" w:type="dxa"/>
            <w:vAlign w:val="center"/>
          </w:tcPr>
          <w:p w14:paraId="6EC1F0D6" w14:textId="77777777" w:rsidR="00205AB3" w:rsidRPr="00A60F3D" w:rsidRDefault="00205AB3" w:rsidP="00B22BF0">
            <w:pPr>
              <w:jc w:val="center"/>
            </w:pPr>
          </w:p>
        </w:tc>
      </w:tr>
      <w:tr w:rsidR="00205AB3" w14:paraId="71456F8A" w14:textId="77777777" w:rsidTr="00205AB3">
        <w:tc>
          <w:tcPr>
            <w:tcW w:w="1243" w:type="dxa"/>
            <w:vMerge/>
          </w:tcPr>
          <w:p w14:paraId="5C0ADB02" w14:textId="77777777" w:rsidR="00205AB3" w:rsidRDefault="00205AB3" w:rsidP="00B22BF0"/>
        </w:tc>
        <w:tc>
          <w:tcPr>
            <w:tcW w:w="1252" w:type="dxa"/>
            <w:vMerge/>
          </w:tcPr>
          <w:p w14:paraId="2780CFDE" w14:textId="77777777" w:rsidR="00205AB3" w:rsidRDefault="00205AB3" w:rsidP="00B22BF0"/>
        </w:tc>
        <w:tc>
          <w:tcPr>
            <w:tcW w:w="973" w:type="dxa"/>
            <w:vAlign w:val="center"/>
          </w:tcPr>
          <w:p w14:paraId="13B33FF5" w14:textId="77777777" w:rsidR="00205AB3" w:rsidRPr="00927D94" w:rsidRDefault="00205AB3" w:rsidP="00B22BF0">
            <w:pPr>
              <w:jc w:val="center"/>
            </w:pPr>
            <w:r>
              <w:t>No tiene Item</w:t>
            </w:r>
          </w:p>
        </w:tc>
        <w:tc>
          <w:tcPr>
            <w:tcW w:w="704" w:type="dxa"/>
            <w:vAlign w:val="center"/>
          </w:tcPr>
          <w:p w14:paraId="5EA95858" w14:textId="77777777" w:rsidR="00205AB3" w:rsidRPr="00B90A7D" w:rsidRDefault="00205AB3" w:rsidP="00B22BF0">
            <w:pPr>
              <w:jc w:val="center"/>
              <w:rPr>
                <w:b/>
                <w:bCs/>
              </w:rPr>
            </w:pPr>
            <w:r w:rsidRPr="00B90A7D">
              <w:rPr>
                <w:b/>
                <w:bCs/>
              </w:rPr>
              <w:t>18</w:t>
            </w:r>
          </w:p>
        </w:tc>
        <w:tc>
          <w:tcPr>
            <w:tcW w:w="3118" w:type="dxa"/>
          </w:tcPr>
          <w:p w14:paraId="21AF069B" w14:textId="77777777" w:rsidR="00205AB3" w:rsidRPr="00956A7E" w:rsidRDefault="00205AB3" w:rsidP="00B22BF0">
            <w:r w:rsidRPr="00956A7E">
              <w:t>¿Los tipos de parámetro formal y real coinciden?</w:t>
            </w:r>
          </w:p>
        </w:tc>
        <w:tc>
          <w:tcPr>
            <w:tcW w:w="1635" w:type="dxa"/>
          </w:tcPr>
          <w:p w14:paraId="529D2B98" w14:textId="77777777" w:rsidR="00205AB3" w:rsidRDefault="00205AB3" w:rsidP="00B22BF0">
            <w:r w:rsidRPr="00860914">
              <w:t>Código Fuente</w:t>
            </w:r>
          </w:p>
        </w:tc>
        <w:tc>
          <w:tcPr>
            <w:tcW w:w="805" w:type="dxa"/>
            <w:vAlign w:val="center"/>
          </w:tcPr>
          <w:p w14:paraId="729E4467" w14:textId="77777777" w:rsidR="00205AB3" w:rsidRPr="00927D94" w:rsidRDefault="00205AB3" w:rsidP="00B22BF0">
            <w:pPr>
              <w:jc w:val="center"/>
            </w:pPr>
            <w:r>
              <w:t>X</w:t>
            </w:r>
          </w:p>
        </w:tc>
        <w:tc>
          <w:tcPr>
            <w:tcW w:w="715" w:type="dxa"/>
            <w:vAlign w:val="center"/>
          </w:tcPr>
          <w:p w14:paraId="3CB3099F" w14:textId="77777777" w:rsidR="00205AB3" w:rsidRPr="00927D94" w:rsidRDefault="00205AB3" w:rsidP="00B22BF0">
            <w:pPr>
              <w:jc w:val="center"/>
            </w:pPr>
          </w:p>
        </w:tc>
        <w:tc>
          <w:tcPr>
            <w:tcW w:w="2329" w:type="dxa"/>
          </w:tcPr>
          <w:p w14:paraId="3B84E94F" w14:textId="77777777" w:rsidR="00205AB3" w:rsidRPr="00956A7E" w:rsidRDefault="00205AB3" w:rsidP="00B22BF0">
            <w:r w:rsidRPr="00956A7E">
              <w:t xml:space="preserve">No es requerida los par+ametros formales </w:t>
            </w:r>
          </w:p>
        </w:tc>
        <w:tc>
          <w:tcPr>
            <w:tcW w:w="1536" w:type="dxa"/>
            <w:vAlign w:val="center"/>
          </w:tcPr>
          <w:p w14:paraId="74F75FA7" w14:textId="77777777" w:rsidR="00205AB3" w:rsidRPr="005E449F" w:rsidRDefault="00205AB3" w:rsidP="00B22BF0">
            <w:pPr>
              <w:jc w:val="center"/>
            </w:pPr>
            <w:r>
              <w:t>5</w:t>
            </w:r>
          </w:p>
        </w:tc>
        <w:tc>
          <w:tcPr>
            <w:tcW w:w="1530" w:type="dxa"/>
            <w:vAlign w:val="center"/>
          </w:tcPr>
          <w:p w14:paraId="511D6F58" w14:textId="77777777" w:rsidR="00205AB3" w:rsidRDefault="00205AB3" w:rsidP="00B22BF0">
            <w:pPr>
              <w:jc w:val="center"/>
            </w:pPr>
          </w:p>
        </w:tc>
      </w:tr>
      <w:tr w:rsidR="00205AB3" w14:paraId="0C962B69" w14:textId="77777777" w:rsidTr="00205AB3">
        <w:tc>
          <w:tcPr>
            <w:tcW w:w="1243" w:type="dxa"/>
            <w:vMerge/>
          </w:tcPr>
          <w:p w14:paraId="0FD4E28B" w14:textId="77777777" w:rsidR="00205AB3" w:rsidRDefault="00205AB3" w:rsidP="00B22BF0"/>
        </w:tc>
        <w:tc>
          <w:tcPr>
            <w:tcW w:w="1252" w:type="dxa"/>
            <w:vMerge/>
          </w:tcPr>
          <w:p w14:paraId="7503A710" w14:textId="77777777" w:rsidR="00205AB3" w:rsidRDefault="00205AB3" w:rsidP="00B22BF0"/>
        </w:tc>
        <w:tc>
          <w:tcPr>
            <w:tcW w:w="973" w:type="dxa"/>
            <w:vAlign w:val="center"/>
          </w:tcPr>
          <w:p w14:paraId="282D1656" w14:textId="77777777" w:rsidR="00205AB3" w:rsidRPr="00927D94" w:rsidRDefault="00205AB3" w:rsidP="00B22BF0">
            <w:pPr>
              <w:jc w:val="center"/>
            </w:pPr>
            <w:r>
              <w:t>3.13.19</w:t>
            </w:r>
          </w:p>
        </w:tc>
        <w:tc>
          <w:tcPr>
            <w:tcW w:w="704" w:type="dxa"/>
            <w:vAlign w:val="center"/>
          </w:tcPr>
          <w:p w14:paraId="64BEAF17" w14:textId="77777777" w:rsidR="00205AB3" w:rsidRPr="00B90A7D" w:rsidRDefault="00205AB3" w:rsidP="00B22BF0">
            <w:pPr>
              <w:jc w:val="center"/>
              <w:rPr>
                <w:b/>
                <w:bCs/>
              </w:rPr>
            </w:pPr>
            <w:r w:rsidRPr="00B90A7D">
              <w:rPr>
                <w:b/>
                <w:bCs/>
              </w:rPr>
              <w:t>19</w:t>
            </w:r>
          </w:p>
        </w:tc>
        <w:tc>
          <w:tcPr>
            <w:tcW w:w="3118" w:type="dxa"/>
          </w:tcPr>
          <w:p w14:paraId="024FFAFF" w14:textId="77777777" w:rsidR="00205AB3" w:rsidRPr="00956A7E" w:rsidRDefault="00205AB3" w:rsidP="00B22BF0">
            <w:r w:rsidRPr="00956A7E">
              <w:t>¿Los parámetros están en el orden correcto?</w:t>
            </w:r>
          </w:p>
        </w:tc>
        <w:tc>
          <w:tcPr>
            <w:tcW w:w="1635" w:type="dxa"/>
          </w:tcPr>
          <w:p w14:paraId="515CC2DB" w14:textId="77777777" w:rsidR="00205AB3" w:rsidRDefault="00205AB3" w:rsidP="00B22BF0">
            <w:r w:rsidRPr="00860914">
              <w:t>Código Fuente</w:t>
            </w:r>
          </w:p>
        </w:tc>
        <w:tc>
          <w:tcPr>
            <w:tcW w:w="805" w:type="dxa"/>
            <w:vAlign w:val="center"/>
          </w:tcPr>
          <w:p w14:paraId="6EAC2A91" w14:textId="77777777" w:rsidR="00205AB3" w:rsidRPr="00927D94" w:rsidRDefault="00205AB3" w:rsidP="00B22BF0">
            <w:pPr>
              <w:jc w:val="center"/>
            </w:pPr>
            <w:r>
              <w:t>X</w:t>
            </w:r>
          </w:p>
        </w:tc>
        <w:tc>
          <w:tcPr>
            <w:tcW w:w="715" w:type="dxa"/>
            <w:vAlign w:val="center"/>
          </w:tcPr>
          <w:p w14:paraId="5DE9F9CE" w14:textId="77777777" w:rsidR="00205AB3" w:rsidRPr="00927D94" w:rsidRDefault="00205AB3" w:rsidP="00B22BF0">
            <w:pPr>
              <w:jc w:val="center"/>
            </w:pPr>
          </w:p>
        </w:tc>
        <w:tc>
          <w:tcPr>
            <w:tcW w:w="2329" w:type="dxa"/>
          </w:tcPr>
          <w:p w14:paraId="74213ADC" w14:textId="77777777" w:rsidR="00205AB3" w:rsidRPr="00956A7E" w:rsidRDefault="00205AB3" w:rsidP="00B22BF0">
            <w:r w:rsidRPr="00956A7E">
              <w:t>Todos los parámetros están en orden correcto como se muestra en el sistema Contrlador_Matrícula en la función edit.</w:t>
            </w:r>
          </w:p>
        </w:tc>
        <w:tc>
          <w:tcPr>
            <w:tcW w:w="1536" w:type="dxa"/>
            <w:vAlign w:val="center"/>
          </w:tcPr>
          <w:p w14:paraId="39DC00C2" w14:textId="77777777" w:rsidR="00205AB3" w:rsidRPr="005E449F" w:rsidRDefault="00205AB3" w:rsidP="00B22BF0">
            <w:pPr>
              <w:jc w:val="center"/>
            </w:pPr>
            <w:r>
              <w:t>5</w:t>
            </w:r>
          </w:p>
        </w:tc>
        <w:tc>
          <w:tcPr>
            <w:tcW w:w="1530" w:type="dxa"/>
            <w:vAlign w:val="center"/>
          </w:tcPr>
          <w:p w14:paraId="4815EF9D" w14:textId="77777777" w:rsidR="00205AB3" w:rsidRDefault="00205AB3" w:rsidP="00B22BF0">
            <w:pPr>
              <w:jc w:val="center"/>
            </w:pPr>
          </w:p>
        </w:tc>
      </w:tr>
      <w:tr w:rsidR="00205AB3" w14:paraId="5865EA09" w14:textId="77777777" w:rsidTr="00205AB3">
        <w:tc>
          <w:tcPr>
            <w:tcW w:w="1243" w:type="dxa"/>
            <w:vMerge/>
          </w:tcPr>
          <w:p w14:paraId="780C18A8" w14:textId="77777777" w:rsidR="00205AB3" w:rsidRDefault="00205AB3" w:rsidP="00B22BF0"/>
        </w:tc>
        <w:tc>
          <w:tcPr>
            <w:tcW w:w="1252" w:type="dxa"/>
            <w:vMerge/>
          </w:tcPr>
          <w:p w14:paraId="031AEA1C" w14:textId="77777777" w:rsidR="00205AB3" w:rsidRDefault="00205AB3" w:rsidP="00B22BF0"/>
        </w:tc>
        <w:tc>
          <w:tcPr>
            <w:tcW w:w="973" w:type="dxa"/>
            <w:vAlign w:val="center"/>
          </w:tcPr>
          <w:p w14:paraId="3A93D810" w14:textId="77777777" w:rsidR="00205AB3" w:rsidRPr="00927D94" w:rsidRDefault="00205AB3" w:rsidP="00B22BF0">
            <w:pPr>
              <w:jc w:val="center"/>
            </w:pPr>
            <w:r>
              <w:t>No tiene Item</w:t>
            </w:r>
          </w:p>
        </w:tc>
        <w:tc>
          <w:tcPr>
            <w:tcW w:w="704" w:type="dxa"/>
            <w:vAlign w:val="center"/>
          </w:tcPr>
          <w:p w14:paraId="54D4B7E1" w14:textId="77777777" w:rsidR="00205AB3" w:rsidRPr="00B90A7D" w:rsidRDefault="00205AB3" w:rsidP="00B22BF0">
            <w:pPr>
              <w:jc w:val="center"/>
              <w:rPr>
                <w:b/>
                <w:bCs/>
              </w:rPr>
            </w:pPr>
            <w:r w:rsidRPr="00B90A7D">
              <w:rPr>
                <w:b/>
                <w:bCs/>
              </w:rPr>
              <w:t>20</w:t>
            </w:r>
          </w:p>
        </w:tc>
        <w:tc>
          <w:tcPr>
            <w:tcW w:w="3118" w:type="dxa"/>
          </w:tcPr>
          <w:p w14:paraId="7F9F09F4" w14:textId="77777777" w:rsidR="00205AB3" w:rsidRPr="00956A7E" w:rsidRDefault="00205AB3" w:rsidP="00B22BF0">
            <w:r w:rsidRPr="00956A7E">
              <w:t>Si los componentes acceden a memoria compartida, ¿tienen el mismo modelo de estructura de memoria compartida?</w:t>
            </w:r>
          </w:p>
        </w:tc>
        <w:tc>
          <w:tcPr>
            <w:tcW w:w="1635" w:type="dxa"/>
          </w:tcPr>
          <w:p w14:paraId="134DBFF8" w14:textId="77777777" w:rsidR="00205AB3" w:rsidRDefault="00205AB3" w:rsidP="00B22BF0">
            <w:r w:rsidRPr="00860914">
              <w:t>Código Fuente</w:t>
            </w:r>
          </w:p>
        </w:tc>
        <w:tc>
          <w:tcPr>
            <w:tcW w:w="805" w:type="dxa"/>
            <w:vAlign w:val="center"/>
          </w:tcPr>
          <w:p w14:paraId="28CA36FB" w14:textId="77777777" w:rsidR="00205AB3" w:rsidRPr="00927D94" w:rsidRDefault="00205AB3" w:rsidP="00B22BF0">
            <w:pPr>
              <w:jc w:val="center"/>
            </w:pPr>
          </w:p>
        </w:tc>
        <w:tc>
          <w:tcPr>
            <w:tcW w:w="715" w:type="dxa"/>
            <w:vAlign w:val="center"/>
          </w:tcPr>
          <w:p w14:paraId="70AC0343" w14:textId="77777777" w:rsidR="00205AB3" w:rsidRPr="00927D94" w:rsidRDefault="00205AB3" w:rsidP="00B22BF0">
            <w:pPr>
              <w:jc w:val="center"/>
            </w:pPr>
            <w:r>
              <w:t>X</w:t>
            </w:r>
          </w:p>
        </w:tc>
        <w:tc>
          <w:tcPr>
            <w:tcW w:w="2329" w:type="dxa"/>
          </w:tcPr>
          <w:p w14:paraId="12061781" w14:textId="77777777" w:rsidR="00205AB3" w:rsidRPr="00956A7E" w:rsidRDefault="00205AB3" w:rsidP="00B22BF0">
            <w:r w:rsidRPr="00956A7E">
              <w:t>No es requerido que los componentes accedan a la memoria compartida.</w:t>
            </w:r>
          </w:p>
        </w:tc>
        <w:tc>
          <w:tcPr>
            <w:tcW w:w="1536" w:type="dxa"/>
            <w:vAlign w:val="center"/>
          </w:tcPr>
          <w:p w14:paraId="0EC07493" w14:textId="77777777" w:rsidR="00205AB3" w:rsidRPr="005E449F" w:rsidRDefault="00205AB3" w:rsidP="00B22BF0">
            <w:pPr>
              <w:jc w:val="center"/>
            </w:pPr>
            <w:r>
              <w:t>1</w:t>
            </w:r>
          </w:p>
        </w:tc>
        <w:tc>
          <w:tcPr>
            <w:tcW w:w="1530" w:type="dxa"/>
            <w:vAlign w:val="center"/>
          </w:tcPr>
          <w:p w14:paraId="0844F489" w14:textId="77777777" w:rsidR="00205AB3" w:rsidRDefault="00205AB3" w:rsidP="00B22BF0">
            <w:pPr>
              <w:jc w:val="center"/>
            </w:pPr>
          </w:p>
        </w:tc>
      </w:tr>
      <w:tr w:rsidR="00205AB3" w14:paraId="6BBBE58C" w14:textId="77777777" w:rsidTr="00205AB3">
        <w:tc>
          <w:tcPr>
            <w:tcW w:w="1243" w:type="dxa"/>
            <w:vMerge/>
          </w:tcPr>
          <w:p w14:paraId="58D032EF" w14:textId="77777777" w:rsidR="00205AB3" w:rsidRDefault="00205AB3" w:rsidP="00B22BF0"/>
        </w:tc>
        <w:tc>
          <w:tcPr>
            <w:tcW w:w="1252" w:type="dxa"/>
            <w:shd w:val="clear" w:color="auto" w:fill="FFFF00"/>
          </w:tcPr>
          <w:p w14:paraId="463EE898" w14:textId="77777777" w:rsidR="00205AB3" w:rsidRDefault="00205AB3" w:rsidP="00B22BF0"/>
        </w:tc>
        <w:tc>
          <w:tcPr>
            <w:tcW w:w="973" w:type="dxa"/>
            <w:shd w:val="clear" w:color="auto" w:fill="FFFF00"/>
            <w:vAlign w:val="center"/>
          </w:tcPr>
          <w:p w14:paraId="766DED07" w14:textId="77777777" w:rsidR="00205AB3" w:rsidRDefault="00205AB3" w:rsidP="00B22BF0">
            <w:pPr>
              <w:jc w:val="center"/>
            </w:pPr>
          </w:p>
        </w:tc>
        <w:tc>
          <w:tcPr>
            <w:tcW w:w="704" w:type="dxa"/>
            <w:shd w:val="clear" w:color="auto" w:fill="FFFF00"/>
            <w:vAlign w:val="center"/>
          </w:tcPr>
          <w:p w14:paraId="722B0F44" w14:textId="77777777" w:rsidR="00205AB3" w:rsidRPr="00B90A7D" w:rsidRDefault="00205AB3" w:rsidP="00B22BF0">
            <w:pPr>
              <w:jc w:val="center"/>
              <w:rPr>
                <w:b/>
                <w:bCs/>
              </w:rPr>
            </w:pPr>
          </w:p>
        </w:tc>
        <w:tc>
          <w:tcPr>
            <w:tcW w:w="3118" w:type="dxa"/>
            <w:shd w:val="clear" w:color="auto" w:fill="FFFF00"/>
          </w:tcPr>
          <w:p w14:paraId="78F588EE" w14:textId="77777777" w:rsidR="00205AB3" w:rsidRPr="00956A7E" w:rsidRDefault="00205AB3" w:rsidP="00B22BF0"/>
        </w:tc>
        <w:tc>
          <w:tcPr>
            <w:tcW w:w="1635" w:type="dxa"/>
            <w:shd w:val="clear" w:color="auto" w:fill="FFFF00"/>
          </w:tcPr>
          <w:p w14:paraId="7E92FB95" w14:textId="77777777" w:rsidR="00205AB3" w:rsidRPr="00860914" w:rsidRDefault="00205AB3" w:rsidP="00B22BF0"/>
        </w:tc>
        <w:tc>
          <w:tcPr>
            <w:tcW w:w="805" w:type="dxa"/>
            <w:shd w:val="clear" w:color="auto" w:fill="FFFF00"/>
            <w:vAlign w:val="center"/>
          </w:tcPr>
          <w:p w14:paraId="67CA7D56" w14:textId="77777777" w:rsidR="00205AB3" w:rsidRPr="00927D94" w:rsidRDefault="00205AB3" w:rsidP="00B22BF0">
            <w:pPr>
              <w:jc w:val="center"/>
            </w:pPr>
          </w:p>
        </w:tc>
        <w:tc>
          <w:tcPr>
            <w:tcW w:w="715" w:type="dxa"/>
            <w:shd w:val="clear" w:color="auto" w:fill="FFFF00"/>
            <w:vAlign w:val="center"/>
          </w:tcPr>
          <w:p w14:paraId="5E372FF8" w14:textId="77777777" w:rsidR="00205AB3" w:rsidRDefault="00205AB3" w:rsidP="00B22BF0">
            <w:pPr>
              <w:jc w:val="center"/>
            </w:pPr>
          </w:p>
        </w:tc>
        <w:tc>
          <w:tcPr>
            <w:tcW w:w="2329" w:type="dxa"/>
            <w:shd w:val="clear" w:color="auto" w:fill="FFFF00"/>
          </w:tcPr>
          <w:p w14:paraId="0638343C" w14:textId="77777777" w:rsidR="00205AB3" w:rsidRPr="00956A7E" w:rsidRDefault="00205AB3" w:rsidP="00B22BF0"/>
        </w:tc>
        <w:tc>
          <w:tcPr>
            <w:tcW w:w="1536" w:type="dxa"/>
            <w:shd w:val="clear" w:color="auto" w:fill="FFFF00"/>
            <w:vAlign w:val="center"/>
          </w:tcPr>
          <w:p w14:paraId="35388DEE" w14:textId="77777777" w:rsidR="00205AB3" w:rsidRPr="005E449F" w:rsidRDefault="00205AB3" w:rsidP="00B22BF0">
            <w:pPr>
              <w:jc w:val="center"/>
            </w:pPr>
            <w:r>
              <w:t>16</w:t>
            </w:r>
          </w:p>
        </w:tc>
        <w:tc>
          <w:tcPr>
            <w:tcW w:w="1530" w:type="dxa"/>
            <w:shd w:val="clear" w:color="auto" w:fill="FFFF00"/>
            <w:vAlign w:val="center"/>
          </w:tcPr>
          <w:p w14:paraId="55A9BCC6" w14:textId="77777777" w:rsidR="00205AB3" w:rsidRDefault="00205AB3" w:rsidP="00B22BF0">
            <w:pPr>
              <w:jc w:val="center"/>
            </w:pPr>
            <w:r>
              <w:t>80%</w:t>
            </w:r>
          </w:p>
        </w:tc>
      </w:tr>
      <w:tr w:rsidR="00205AB3" w14:paraId="3099947B" w14:textId="77777777" w:rsidTr="00205AB3">
        <w:tc>
          <w:tcPr>
            <w:tcW w:w="1243" w:type="dxa"/>
            <w:vMerge/>
          </w:tcPr>
          <w:p w14:paraId="22622219" w14:textId="77777777" w:rsidR="00205AB3" w:rsidRDefault="00205AB3" w:rsidP="00B22BF0"/>
        </w:tc>
        <w:tc>
          <w:tcPr>
            <w:tcW w:w="1252" w:type="dxa"/>
            <w:vMerge w:val="restart"/>
            <w:vAlign w:val="center"/>
          </w:tcPr>
          <w:p w14:paraId="29C2E4D6" w14:textId="77777777" w:rsidR="00205AB3" w:rsidRDefault="00205AB3" w:rsidP="00B22BF0">
            <w:pPr>
              <w:jc w:val="center"/>
            </w:pPr>
            <w:r w:rsidRPr="00956A7E">
              <w:rPr>
                <w:b/>
                <w:bCs/>
              </w:rPr>
              <w:t>Fallas de Gestión de Excepción</w:t>
            </w:r>
          </w:p>
        </w:tc>
        <w:tc>
          <w:tcPr>
            <w:tcW w:w="973" w:type="dxa"/>
            <w:vAlign w:val="center"/>
          </w:tcPr>
          <w:p w14:paraId="34D1B1B8" w14:textId="77777777" w:rsidR="00205AB3" w:rsidRPr="00927D94" w:rsidRDefault="00205AB3" w:rsidP="00B22BF0">
            <w:pPr>
              <w:jc w:val="center"/>
            </w:pPr>
            <w:r>
              <w:t>3.13.21</w:t>
            </w:r>
          </w:p>
        </w:tc>
        <w:tc>
          <w:tcPr>
            <w:tcW w:w="704" w:type="dxa"/>
            <w:vAlign w:val="center"/>
          </w:tcPr>
          <w:p w14:paraId="6B9BC0B9" w14:textId="77777777" w:rsidR="00205AB3" w:rsidRPr="00B90A7D" w:rsidRDefault="00205AB3" w:rsidP="00B22BF0">
            <w:pPr>
              <w:jc w:val="center"/>
              <w:rPr>
                <w:b/>
                <w:bCs/>
              </w:rPr>
            </w:pPr>
            <w:r w:rsidRPr="00B90A7D">
              <w:rPr>
                <w:b/>
                <w:bCs/>
              </w:rPr>
              <w:t>21</w:t>
            </w:r>
          </w:p>
        </w:tc>
        <w:tc>
          <w:tcPr>
            <w:tcW w:w="3118" w:type="dxa"/>
          </w:tcPr>
          <w:p w14:paraId="513D7417" w14:textId="77777777" w:rsidR="00205AB3" w:rsidRPr="00956A7E" w:rsidRDefault="00205AB3" w:rsidP="00B22BF0">
            <w:r w:rsidRPr="00956A7E">
              <w:t>Si se modifica una estructura vinculada, ¿todos los vínculos se reasignan correctamente?</w:t>
            </w:r>
          </w:p>
        </w:tc>
        <w:tc>
          <w:tcPr>
            <w:tcW w:w="1635" w:type="dxa"/>
          </w:tcPr>
          <w:p w14:paraId="3D9B6C00" w14:textId="77777777" w:rsidR="00205AB3" w:rsidRDefault="00205AB3" w:rsidP="00B22BF0">
            <w:r w:rsidRPr="00860914">
              <w:t>Código Fuente</w:t>
            </w:r>
          </w:p>
        </w:tc>
        <w:tc>
          <w:tcPr>
            <w:tcW w:w="805" w:type="dxa"/>
            <w:vAlign w:val="center"/>
          </w:tcPr>
          <w:p w14:paraId="0E8B0715" w14:textId="77777777" w:rsidR="00205AB3" w:rsidRPr="00927D94" w:rsidRDefault="00205AB3" w:rsidP="00B22BF0">
            <w:pPr>
              <w:jc w:val="center"/>
            </w:pPr>
            <w:r>
              <w:t>X</w:t>
            </w:r>
          </w:p>
        </w:tc>
        <w:tc>
          <w:tcPr>
            <w:tcW w:w="715" w:type="dxa"/>
            <w:vAlign w:val="center"/>
          </w:tcPr>
          <w:p w14:paraId="069B6442" w14:textId="77777777" w:rsidR="00205AB3" w:rsidRPr="00927D94" w:rsidRDefault="00205AB3" w:rsidP="00B22BF0">
            <w:pPr>
              <w:jc w:val="center"/>
            </w:pPr>
          </w:p>
        </w:tc>
        <w:tc>
          <w:tcPr>
            <w:tcW w:w="2329" w:type="dxa"/>
          </w:tcPr>
          <w:p w14:paraId="1261F13A" w14:textId="77777777" w:rsidR="00205AB3" w:rsidRPr="00956A7E" w:rsidRDefault="00205AB3" w:rsidP="00B22BF0">
            <w:r w:rsidRPr="00956A7E">
              <w:t>Al modificar la estructura todos los vínculos se reasignan correctamente como se muestra en el Sistema de Matrícula y pagos Controller_Grado en la función de Update .</w:t>
            </w:r>
          </w:p>
        </w:tc>
        <w:tc>
          <w:tcPr>
            <w:tcW w:w="1536" w:type="dxa"/>
            <w:vAlign w:val="center"/>
          </w:tcPr>
          <w:p w14:paraId="526FE8DB" w14:textId="77777777" w:rsidR="00205AB3" w:rsidRPr="005E449F" w:rsidRDefault="00205AB3" w:rsidP="00B22BF0">
            <w:pPr>
              <w:jc w:val="center"/>
            </w:pPr>
            <w:r>
              <w:t>5</w:t>
            </w:r>
          </w:p>
        </w:tc>
        <w:tc>
          <w:tcPr>
            <w:tcW w:w="1530" w:type="dxa"/>
            <w:vAlign w:val="center"/>
          </w:tcPr>
          <w:p w14:paraId="2A44E889" w14:textId="77777777" w:rsidR="00205AB3" w:rsidRDefault="00205AB3" w:rsidP="00B22BF0">
            <w:pPr>
              <w:jc w:val="center"/>
            </w:pPr>
          </w:p>
        </w:tc>
      </w:tr>
      <w:tr w:rsidR="00205AB3" w14:paraId="00769EF9" w14:textId="77777777" w:rsidTr="00205AB3">
        <w:tc>
          <w:tcPr>
            <w:tcW w:w="1243" w:type="dxa"/>
            <w:vMerge/>
          </w:tcPr>
          <w:p w14:paraId="0EE1FBD1" w14:textId="77777777" w:rsidR="00205AB3" w:rsidRDefault="00205AB3" w:rsidP="00B22BF0"/>
        </w:tc>
        <w:tc>
          <w:tcPr>
            <w:tcW w:w="1252" w:type="dxa"/>
            <w:vMerge/>
          </w:tcPr>
          <w:p w14:paraId="0E863F32" w14:textId="77777777" w:rsidR="00205AB3" w:rsidRDefault="00205AB3" w:rsidP="00B22BF0"/>
        </w:tc>
        <w:tc>
          <w:tcPr>
            <w:tcW w:w="973" w:type="dxa"/>
            <w:vAlign w:val="center"/>
          </w:tcPr>
          <w:p w14:paraId="4F331277" w14:textId="77777777" w:rsidR="00205AB3" w:rsidRPr="00927D94" w:rsidRDefault="00205AB3" w:rsidP="00B22BF0">
            <w:pPr>
              <w:jc w:val="center"/>
            </w:pPr>
            <w:r>
              <w:t>No tiene Item</w:t>
            </w:r>
          </w:p>
        </w:tc>
        <w:tc>
          <w:tcPr>
            <w:tcW w:w="704" w:type="dxa"/>
            <w:vAlign w:val="center"/>
          </w:tcPr>
          <w:p w14:paraId="75584CFF" w14:textId="77777777" w:rsidR="00205AB3" w:rsidRPr="00B90A7D" w:rsidRDefault="00205AB3" w:rsidP="00B22BF0">
            <w:pPr>
              <w:jc w:val="center"/>
              <w:rPr>
                <w:b/>
                <w:bCs/>
              </w:rPr>
            </w:pPr>
            <w:r w:rsidRPr="00B90A7D">
              <w:rPr>
                <w:b/>
                <w:bCs/>
              </w:rPr>
              <w:t>22</w:t>
            </w:r>
          </w:p>
        </w:tc>
        <w:tc>
          <w:tcPr>
            <w:tcW w:w="3118" w:type="dxa"/>
          </w:tcPr>
          <w:p w14:paraId="578ED6CF" w14:textId="77777777" w:rsidR="00205AB3" w:rsidRPr="00956A7E" w:rsidRDefault="00205AB3" w:rsidP="00B22BF0">
            <w:r w:rsidRPr="00956A7E">
              <w:t>Si se usa almacenamiento dinámico, ¿el espacio si asignó correctamente?</w:t>
            </w:r>
          </w:p>
        </w:tc>
        <w:tc>
          <w:tcPr>
            <w:tcW w:w="1635" w:type="dxa"/>
          </w:tcPr>
          <w:p w14:paraId="1DD3ACED" w14:textId="77777777" w:rsidR="00205AB3" w:rsidRDefault="00205AB3" w:rsidP="00B22BF0">
            <w:r w:rsidRPr="00860914">
              <w:t>Código Fuente</w:t>
            </w:r>
          </w:p>
        </w:tc>
        <w:tc>
          <w:tcPr>
            <w:tcW w:w="805" w:type="dxa"/>
            <w:vAlign w:val="center"/>
          </w:tcPr>
          <w:p w14:paraId="5C9DBEE3" w14:textId="77777777" w:rsidR="00205AB3" w:rsidRPr="00927D94" w:rsidRDefault="00205AB3" w:rsidP="00B22BF0">
            <w:pPr>
              <w:jc w:val="center"/>
            </w:pPr>
          </w:p>
        </w:tc>
        <w:tc>
          <w:tcPr>
            <w:tcW w:w="715" w:type="dxa"/>
            <w:vAlign w:val="center"/>
          </w:tcPr>
          <w:p w14:paraId="2AB0EC8C" w14:textId="77777777" w:rsidR="00205AB3" w:rsidRPr="00927D94" w:rsidRDefault="00205AB3" w:rsidP="00B22BF0">
            <w:pPr>
              <w:jc w:val="center"/>
            </w:pPr>
            <w:r>
              <w:t>X</w:t>
            </w:r>
          </w:p>
        </w:tc>
        <w:tc>
          <w:tcPr>
            <w:tcW w:w="2329" w:type="dxa"/>
          </w:tcPr>
          <w:p w14:paraId="606F87C8" w14:textId="77777777" w:rsidR="00205AB3" w:rsidRPr="00956A7E" w:rsidRDefault="00205AB3" w:rsidP="00B22BF0">
            <w:r w:rsidRPr="00956A7E">
              <w:t>No es requerido el uso de almacenamiento dinámico.</w:t>
            </w:r>
          </w:p>
        </w:tc>
        <w:tc>
          <w:tcPr>
            <w:tcW w:w="1536" w:type="dxa"/>
            <w:vAlign w:val="center"/>
          </w:tcPr>
          <w:p w14:paraId="31B8E417" w14:textId="77777777" w:rsidR="00205AB3" w:rsidRPr="005E449F" w:rsidRDefault="00205AB3" w:rsidP="00B22BF0">
            <w:pPr>
              <w:jc w:val="center"/>
            </w:pPr>
            <w:r>
              <w:t>1</w:t>
            </w:r>
          </w:p>
        </w:tc>
        <w:tc>
          <w:tcPr>
            <w:tcW w:w="1530" w:type="dxa"/>
            <w:vAlign w:val="center"/>
          </w:tcPr>
          <w:p w14:paraId="1D13176E" w14:textId="77777777" w:rsidR="00205AB3" w:rsidRDefault="00205AB3" w:rsidP="00B22BF0">
            <w:pPr>
              <w:jc w:val="center"/>
            </w:pPr>
          </w:p>
        </w:tc>
      </w:tr>
      <w:tr w:rsidR="00205AB3" w:rsidRPr="00956A7E" w14:paraId="56CAA9C2" w14:textId="77777777" w:rsidTr="00205AB3">
        <w:tc>
          <w:tcPr>
            <w:tcW w:w="1243" w:type="dxa"/>
            <w:vMerge/>
          </w:tcPr>
          <w:p w14:paraId="61BD58EC" w14:textId="77777777" w:rsidR="00205AB3" w:rsidRDefault="00205AB3" w:rsidP="00B22BF0"/>
        </w:tc>
        <w:tc>
          <w:tcPr>
            <w:tcW w:w="1252" w:type="dxa"/>
            <w:vMerge/>
          </w:tcPr>
          <w:p w14:paraId="380944DB" w14:textId="77777777" w:rsidR="00205AB3" w:rsidRDefault="00205AB3" w:rsidP="00B22BF0"/>
        </w:tc>
        <w:tc>
          <w:tcPr>
            <w:tcW w:w="973" w:type="dxa"/>
            <w:vAlign w:val="center"/>
          </w:tcPr>
          <w:p w14:paraId="56A352CF" w14:textId="77777777" w:rsidR="00205AB3" w:rsidRPr="00927D94" w:rsidRDefault="00205AB3" w:rsidP="00B22BF0">
            <w:pPr>
              <w:jc w:val="center"/>
            </w:pPr>
            <w:r>
              <w:t>No tiene Item</w:t>
            </w:r>
          </w:p>
        </w:tc>
        <w:tc>
          <w:tcPr>
            <w:tcW w:w="704" w:type="dxa"/>
            <w:vAlign w:val="center"/>
          </w:tcPr>
          <w:p w14:paraId="52ACB374" w14:textId="77777777" w:rsidR="00205AB3" w:rsidRPr="00B90A7D" w:rsidRDefault="00205AB3" w:rsidP="00B22BF0">
            <w:pPr>
              <w:jc w:val="center"/>
              <w:rPr>
                <w:b/>
                <w:bCs/>
              </w:rPr>
            </w:pPr>
            <w:r w:rsidRPr="00B90A7D">
              <w:rPr>
                <w:b/>
                <w:bCs/>
              </w:rPr>
              <w:t>23</w:t>
            </w:r>
          </w:p>
        </w:tc>
        <w:tc>
          <w:tcPr>
            <w:tcW w:w="3118" w:type="dxa"/>
          </w:tcPr>
          <w:p w14:paraId="466D4454" w14:textId="77777777" w:rsidR="00205AB3" w:rsidRPr="00956A7E" w:rsidRDefault="00205AB3" w:rsidP="00B22BF0">
            <w:r w:rsidRPr="00956A7E">
              <w:t>¿El espacio se cancela explícitamente después de que ya no se requiere?</w:t>
            </w:r>
          </w:p>
        </w:tc>
        <w:tc>
          <w:tcPr>
            <w:tcW w:w="1635" w:type="dxa"/>
          </w:tcPr>
          <w:p w14:paraId="68E32687" w14:textId="77777777" w:rsidR="00205AB3" w:rsidRDefault="00205AB3" w:rsidP="00B22BF0">
            <w:r w:rsidRPr="00860914">
              <w:t>Código Fuente</w:t>
            </w:r>
          </w:p>
        </w:tc>
        <w:tc>
          <w:tcPr>
            <w:tcW w:w="805" w:type="dxa"/>
            <w:vAlign w:val="center"/>
          </w:tcPr>
          <w:p w14:paraId="6D49E4FA" w14:textId="77777777" w:rsidR="00205AB3" w:rsidRPr="00927D94" w:rsidRDefault="00205AB3" w:rsidP="00B22BF0">
            <w:pPr>
              <w:jc w:val="center"/>
            </w:pPr>
          </w:p>
        </w:tc>
        <w:tc>
          <w:tcPr>
            <w:tcW w:w="715" w:type="dxa"/>
            <w:vAlign w:val="center"/>
          </w:tcPr>
          <w:p w14:paraId="46E24627" w14:textId="77777777" w:rsidR="00205AB3" w:rsidRPr="00927D94" w:rsidRDefault="00205AB3" w:rsidP="00B22BF0">
            <w:pPr>
              <w:jc w:val="center"/>
            </w:pPr>
            <w:r>
              <w:t>X</w:t>
            </w:r>
          </w:p>
        </w:tc>
        <w:tc>
          <w:tcPr>
            <w:tcW w:w="2329" w:type="dxa"/>
          </w:tcPr>
          <w:p w14:paraId="71AA1F68" w14:textId="77777777" w:rsidR="00205AB3" w:rsidRPr="00956A7E" w:rsidRDefault="00205AB3" w:rsidP="00B22BF0">
            <w:r w:rsidRPr="00956A7E">
              <w:t>No es requerido el espacio explícitamente.</w:t>
            </w:r>
          </w:p>
        </w:tc>
        <w:tc>
          <w:tcPr>
            <w:tcW w:w="1536" w:type="dxa"/>
            <w:vAlign w:val="center"/>
          </w:tcPr>
          <w:p w14:paraId="2683BF6F" w14:textId="77777777" w:rsidR="00205AB3" w:rsidRPr="00956A7E" w:rsidRDefault="00205AB3" w:rsidP="00B22BF0">
            <w:pPr>
              <w:jc w:val="center"/>
            </w:pPr>
            <w:r>
              <w:t>1</w:t>
            </w:r>
          </w:p>
        </w:tc>
        <w:tc>
          <w:tcPr>
            <w:tcW w:w="1530" w:type="dxa"/>
            <w:vAlign w:val="center"/>
          </w:tcPr>
          <w:p w14:paraId="2753D978" w14:textId="77777777" w:rsidR="00205AB3" w:rsidRPr="00956A7E" w:rsidRDefault="00205AB3" w:rsidP="00B22BF0">
            <w:pPr>
              <w:jc w:val="center"/>
            </w:pPr>
          </w:p>
        </w:tc>
      </w:tr>
      <w:tr w:rsidR="00205AB3" w:rsidRPr="00956A7E" w14:paraId="6949FF2B" w14:textId="77777777" w:rsidTr="00205AB3">
        <w:tc>
          <w:tcPr>
            <w:tcW w:w="1243" w:type="dxa"/>
            <w:vMerge/>
          </w:tcPr>
          <w:p w14:paraId="37DF5729" w14:textId="77777777" w:rsidR="00205AB3" w:rsidRDefault="00205AB3" w:rsidP="00B22BF0"/>
        </w:tc>
        <w:tc>
          <w:tcPr>
            <w:tcW w:w="1252" w:type="dxa"/>
            <w:vMerge/>
          </w:tcPr>
          <w:p w14:paraId="0E1F9803" w14:textId="77777777" w:rsidR="00205AB3" w:rsidRDefault="00205AB3" w:rsidP="00B22BF0"/>
        </w:tc>
        <w:tc>
          <w:tcPr>
            <w:tcW w:w="973" w:type="dxa"/>
            <w:vAlign w:val="center"/>
          </w:tcPr>
          <w:p w14:paraId="6D1775F1" w14:textId="77777777" w:rsidR="00205AB3" w:rsidRPr="00927D94" w:rsidRDefault="00205AB3" w:rsidP="00B22BF0">
            <w:pPr>
              <w:jc w:val="center"/>
            </w:pPr>
            <w:r>
              <w:t>3.13.24</w:t>
            </w:r>
          </w:p>
        </w:tc>
        <w:tc>
          <w:tcPr>
            <w:tcW w:w="704" w:type="dxa"/>
            <w:vAlign w:val="center"/>
          </w:tcPr>
          <w:p w14:paraId="38148A00" w14:textId="77777777" w:rsidR="00205AB3" w:rsidRPr="00B90A7D" w:rsidRDefault="00205AB3" w:rsidP="00B22BF0">
            <w:pPr>
              <w:jc w:val="center"/>
              <w:rPr>
                <w:b/>
                <w:bCs/>
              </w:rPr>
            </w:pPr>
            <w:r w:rsidRPr="00B90A7D">
              <w:rPr>
                <w:b/>
                <w:bCs/>
              </w:rPr>
              <w:t>24</w:t>
            </w:r>
          </w:p>
        </w:tc>
        <w:tc>
          <w:tcPr>
            <w:tcW w:w="3118" w:type="dxa"/>
          </w:tcPr>
          <w:p w14:paraId="06FEE7C3" w14:textId="77777777" w:rsidR="00205AB3" w:rsidRPr="00956A7E" w:rsidRDefault="00205AB3" w:rsidP="00B22BF0">
            <w:r w:rsidRPr="00956A7E">
              <w:t>¿Se tomaron en cuenta todas las posibles condiciones de error?</w:t>
            </w:r>
          </w:p>
        </w:tc>
        <w:tc>
          <w:tcPr>
            <w:tcW w:w="1635" w:type="dxa"/>
          </w:tcPr>
          <w:p w14:paraId="7C0DDB6F" w14:textId="77777777" w:rsidR="00205AB3" w:rsidRDefault="00205AB3" w:rsidP="00B22BF0">
            <w:r w:rsidRPr="00860914">
              <w:t>Código Fuente</w:t>
            </w:r>
          </w:p>
        </w:tc>
        <w:tc>
          <w:tcPr>
            <w:tcW w:w="805" w:type="dxa"/>
            <w:vAlign w:val="center"/>
          </w:tcPr>
          <w:p w14:paraId="3AA828FC" w14:textId="77777777" w:rsidR="00205AB3" w:rsidRPr="00927D94" w:rsidRDefault="00205AB3" w:rsidP="00B22BF0">
            <w:pPr>
              <w:jc w:val="center"/>
            </w:pPr>
            <w:r>
              <w:t>X</w:t>
            </w:r>
          </w:p>
        </w:tc>
        <w:tc>
          <w:tcPr>
            <w:tcW w:w="715" w:type="dxa"/>
            <w:vAlign w:val="center"/>
          </w:tcPr>
          <w:p w14:paraId="60392888" w14:textId="77777777" w:rsidR="00205AB3" w:rsidRPr="00927D94" w:rsidRDefault="00205AB3" w:rsidP="00B22BF0">
            <w:pPr>
              <w:jc w:val="center"/>
            </w:pPr>
          </w:p>
        </w:tc>
        <w:tc>
          <w:tcPr>
            <w:tcW w:w="2329" w:type="dxa"/>
          </w:tcPr>
          <w:p w14:paraId="0BD4D335" w14:textId="77777777" w:rsidR="00205AB3" w:rsidRPr="00956A7E" w:rsidRDefault="00205AB3" w:rsidP="00B22BF0">
            <w:r w:rsidRPr="00956A7E">
              <w:t>Se tomaron en cuenta todas las posibles condiciones de error en el Sistema de Matrícula y pagos Controlador_Matrícula en la función destroy.</w:t>
            </w:r>
          </w:p>
        </w:tc>
        <w:tc>
          <w:tcPr>
            <w:tcW w:w="1536" w:type="dxa"/>
            <w:vAlign w:val="center"/>
          </w:tcPr>
          <w:p w14:paraId="7EB75E02" w14:textId="77777777" w:rsidR="00205AB3" w:rsidRPr="00956A7E" w:rsidRDefault="00205AB3" w:rsidP="00B22BF0">
            <w:pPr>
              <w:jc w:val="center"/>
            </w:pPr>
            <w:r>
              <w:t>5</w:t>
            </w:r>
          </w:p>
        </w:tc>
        <w:tc>
          <w:tcPr>
            <w:tcW w:w="1530" w:type="dxa"/>
            <w:vAlign w:val="center"/>
          </w:tcPr>
          <w:p w14:paraId="5B9E770C" w14:textId="77777777" w:rsidR="00205AB3" w:rsidRPr="00956A7E" w:rsidRDefault="00205AB3" w:rsidP="00B22BF0">
            <w:pPr>
              <w:jc w:val="center"/>
            </w:pPr>
          </w:p>
        </w:tc>
      </w:tr>
      <w:tr w:rsidR="00205AB3" w:rsidRPr="00956A7E" w14:paraId="22B5674C" w14:textId="77777777" w:rsidTr="00205AB3">
        <w:tc>
          <w:tcPr>
            <w:tcW w:w="1243" w:type="dxa"/>
            <w:vMerge/>
          </w:tcPr>
          <w:p w14:paraId="56CEFF78" w14:textId="77777777" w:rsidR="00205AB3" w:rsidRDefault="00205AB3" w:rsidP="00B22BF0"/>
        </w:tc>
        <w:tc>
          <w:tcPr>
            <w:tcW w:w="1252" w:type="dxa"/>
            <w:shd w:val="clear" w:color="auto" w:fill="FFFF00"/>
          </w:tcPr>
          <w:p w14:paraId="5E2B792E" w14:textId="77777777" w:rsidR="00205AB3" w:rsidRDefault="00205AB3" w:rsidP="00B22BF0"/>
        </w:tc>
        <w:tc>
          <w:tcPr>
            <w:tcW w:w="973" w:type="dxa"/>
            <w:shd w:val="clear" w:color="auto" w:fill="FFFF00"/>
            <w:vAlign w:val="center"/>
          </w:tcPr>
          <w:p w14:paraId="44D4CAB4" w14:textId="77777777" w:rsidR="00205AB3" w:rsidRDefault="00205AB3" w:rsidP="00B22BF0">
            <w:pPr>
              <w:jc w:val="center"/>
            </w:pPr>
          </w:p>
        </w:tc>
        <w:tc>
          <w:tcPr>
            <w:tcW w:w="704" w:type="dxa"/>
            <w:shd w:val="clear" w:color="auto" w:fill="FFFF00"/>
            <w:vAlign w:val="center"/>
          </w:tcPr>
          <w:p w14:paraId="327131EF" w14:textId="77777777" w:rsidR="00205AB3" w:rsidRPr="00B90A7D" w:rsidRDefault="00205AB3" w:rsidP="00B22BF0">
            <w:pPr>
              <w:jc w:val="center"/>
              <w:rPr>
                <w:b/>
                <w:bCs/>
              </w:rPr>
            </w:pPr>
          </w:p>
        </w:tc>
        <w:tc>
          <w:tcPr>
            <w:tcW w:w="3118" w:type="dxa"/>
            <w:shd w:val="clear" w:color="auto" w:fill="FFFF00"/>
          </w:tcPr>
          <w:p w14:paraId="3B956FCC" w14:textId="77777777" w:rsidR="00205AB3" w:rsidRPr="00956A7E" w:rsidRDefault="00205AB3" w:rsidP="00B22BF0"/>
        </w:tc>
        <w:tc>
          <w:tcPr>
            <w:tcW w:w="1635" w:type="dxa"/>
            <w:shd w:val="clear" w:color="auto" w:fill="FFFF00"/>
          </w:tcPr>
          <w:p w14:paraId="6EEEB402" w14:textId="77777777" w:rsidR="00205AB3" w:rsidRPr="00860914" w:rsidRDefault="00205AB3" w:rsidP="00B22BF0"/>
        </w:tc>
        <w:tc>
          <w:tcPr>
            <w:tcW w:w="805" w:type="dxa"/>
            <w:shd w:val="clear" w:color="auto" w:fill="FFFF00"/>
            <w:vAlign w:val="center"/>
          </w:tcPr>
          <w:p w14:paraId="567C94D4" w14:textId="77777777" w:rsidR="00205AB3" w:rsidRDefault="00205AB3" w:rsidP="00B22BF0">
            <w:pPr>
              <w:jc w:val="center"/>
            </w:pPr>
          </w:p>
        </w:tc>
        <w:tc>
          <w:tcPr>
            <w:tcW w:w="715" w:type="dxa"/>
            <w:shd w:val="clear" w:color="auto" w:fill="FFFF00"/>
            <w:vAlign w:val="center"/>
          </w:tcPr>
          <w:p w14:paraId="04667CA2" w14:textId="77777777" w:rsidR="00205AB3" w:rsidRPr="00927D94" w:rsidRDefault="00205AB3" w:rsidP="00B22BF0">
            <w:pPr>
              <w:jc w:val="center"/>
            </w:pPr>
          </w:p>
        </w:tc>
        <w:tc>
          <w:tcPr>
            <w:tcW w:w="2329" w:type="dxa"/>
            <w:shd w:val="clear" w:color="auto" w:fill="FFFF00"/>
          </w:tcPr>
          <w:p w14:paraId="6AC810BD" w14:textId="77777777" w:rsidR="00205AB3" w:rsidRPr="00956A7E" w:rsidRDefault="00205AB3" w:rsidP="00B22BF0"/>
        </w:tc>
        <w:tc>
          <w:tcPr>
            <w:tcW w:w="1536" w:type="dxa"/>
            <w:shd w:val="clear" w:color="auto" w:fill="FFFF00"/>
            <w:vAlign w:val="center"/>
          </w:tcPr>
          <w:p w14:paraId="18372437" w14:textId="77777777" w:rsidR="00205AB3" w:rsidRPr="00956A7E" w:rsidRDefault="00205AB3" w:rsidP="00B22BF0">
            <w:pPr>
              <w:jc w:val="center"/>
            </w:pPr>
            <w:r>
              <w:t>12</w:t>
            </w:r>
          </w:p>
        </w:tc>
        <w:tc>
          <w:tcPr>
            <w:tcW w:w="1530" w:type="dxa"/>
            <w:shd w:val="clear" w:color="auto" w:fill="FFFF00"/>
            <w:vAlign w:val="center"/>
          </w:tcPr>
          <w:p w14:paraId="167507B5" w14:textId="77777777" w:rsidR="00205AB3" w:rsidRPr="00956A7E" w:rsidRDefault="00205AB3" w:rsidP="00B22BF0">
            <w:pPr>
              <w:jc w:val="center"/>
            </w:pPr>
            <w:r>
              <w:t>60%</w:t>
            </w:r>
          </w:p>
        </w:tc>
      </w:tr>
      <w:tr w:rsidR="00205AB3" w:rsidRPr="00D54884" w14:paraId="7E35C583" w14:textId="77777777" w:rsidTr="00205AB3">
        <w:tc>
          <w:tcPr>
            <w:tcW w:w="12774" w:type="dxa"/>
            <w:gridSpan w:val="9"/>
            <w:shd w:val="clear" w:color="auto" w:fill="FFFF00"/>
            <w:vAlign w:val="center"/>
          </w:tcPr>
          <w:p w14:paraId="24489F76" w14:textId="77777777" w:rsidR="00205AB3" w:rsidRPr="00956A7E" w:rsidRDefault="00205AB3" w:rsidP="00B22BF0">
            <w:pPr>
              <w:jc w:val="right"/>
            </w:pPr>
            <w:r w:rsidRPr="00230693">
              <w:rPr>
                <w:b/>
              </w:rPr>
              <w:t>TOTAL DOMINIO</w:t>
            </w:r>
          </w:p>
        </w:tc>
        <w:tc>
          <w:tcPr>
            <w:tcW w:w="1536" w:type="dxa"/>
            <w:shd w:val="clear" w:color="auto" w:fill="FFFF00"/>
            <w:vAlign w:val="center"/>
          </w:tcPr>
          <w:p w14:paraId="111A24F9" w14:textId="77777777" w:rsidR="00205AB3" w:rsidRPr="00D54884" w:rsidRDefault="00205AB3" w:rsidP="00B22BF0">
            <w:pPr>
              <w:jc w:val="center"/>
              <w:rPr>
                <w:b/>
              </w:rPr>
            </w:pPr>
            <w:r w:rsidRPr="00D54884">
              <w:rPr>
                <w:b/>
              </w:rPr>
              <w:t>84</w:t>
            </w:r>
          </w:p>
        </w:tc>
        <w:tc>
          <w:tcPr>
            <w:tcW w:w="1530" w:type="dxa"/>
            <w:shd w:val="clear" w:color="auto" w:fill="FFFF00"/>
            <w:vAlign w:val="center"/>
          </w:tcPr>
          <w:p w14:paraId="3309134A" w14:textId="77777777" w:rsidR="00205AB3" w:rsidRPr="00D54884" w:rsidRDefault="00205AB3" w:rsidP="00B22BF0">
            <w:pPr>
              <w:jc w:val="center"/>
              <w:rPr>
                <w:b/>
              </w:rPr>
            </w:pPr>
            <w:r w:rsidRPr="00D54884">
              <w:rPr>
                <w:b/>
              </w:rPr>
              <w:t>70%</w:t>
            </w:r>
          </w:p>
        </w:tc>
      </w:tr>
      <w:tr w:rsidR="00205AB3" w:rsidRPr="00956A7E" w14:paraId="1A895B6F" w14:textId="77777777" w:rsidTr="00205AB3">
        <w:tc>
          <w:tcPr>
            <w:tcW w:w="1243" w:type="dxa"/>
            <w:vMerge w:val="restart"/>
            <w:vAlign w:val="center"/>
          </w:tcPr>
          <w:p w14:paraId="6FE7254D" w14:textId="77777777" w:rsidR="00205AB3" w:rsidRDefault="00205AB3" w:rsidP="00B22BF0">
            <w:pPr>
              <w:jc w:val="center"/>
            </w:pPr>
            <w:r w:rsidRPr="00D94C3D">
              <w:rPr>
                <w:b/>
              </w:rPr>
              <w:t>PATRÓN DE ARQUITECTURA</w:t>
            </w:r>
          </w:p>
        </w:tc>
        <w:tc>
          <w:tcPr>
            <w:tcW w:w="1252" w:type="dxa"/>
            <w:vMerge w:val="restart"/>
            <w:vAlign w:val="center"/>
          </w:tcPr>
          <w:p w14:paraId="118EFEC6" w14:textId="77777777" w:rsidR="00205AB3" w:rsidRDefault="00205AB3" w:rsidP="00B22BF0">
            <w:pPr>
              <w:jc w:val="center"/>
            </w:pPr>
            <w:r w:rsidRPr="00D94C3D">
              <w:rPr>
                <w:b/>
              </w:rPr>
              <w:t>PATRÓN MVC</w:t>
            </w:r>
          </w:p>
        </w:tc>
        <w:tc>
          <w:tcPr>
            <w:tcW w:w="973" w:type="dxa"/>
            <w:vAlign w:val="center"/>
          </w:tcPr>
          <w:p w14:paraId="35D0B8E3" w14:textId="77777777" w:rsidR="00205AB3" w:rsidRDefault="00205AB3" w:rsidP="00B22BF0">
            <w:pPr>
              <w:jc w:val="center"/>
            </w:pPr>
            <w:r>
              <w:t>3.5.25</w:t>
            </w:r>
          </w:p>
        </w:tc>
        <w:tc>
          <w:tcPr>
            <w:tcW w:w="704" w:type="dxa"/>
            <w:vAlign w:val="center"/>
          </w:tcPr>
          <w:p w14:paraId="2351B6D5" w14:textId="77777777" w:rsidR="00205AB3" w:rsidRPr="00B90A7D" w:rsidRDefault="00205AB3" w:rsidP="00B22BF0">
            <w:pPr>
              <w:jc w:val="center"/>
              <w:rPr>
                <w:b/>
                <w:bCs/>
              </w:rPr>
            </w:pPr>
            <w:r>
              <w:rPr>
                <w:b/>
                <w:bCs/>
              </w:rPr>
              <w:t>25</w:t>
            </w:r>
          </w:p>
        </w:tc>
        <w:tc>
          <w:tcPr>
            <w:tcW w:w="3118" w:type="dxa"/>
          </w:tcPr>
          <w:p w14:paraId="10DFBF1B" w14:textId="77777777" w:rsidR="00205AB3" w:rsidRPr="00956A7E" w:rsidRDefault="00205AB3" w:rsidP="00B22BF0">
            <w:r w:rsidRPr="00956A7E">
              <w:t>¿Las clases de software esta codificada para la vista?</w:t>
            </w:r>
          </w:p>
        </w:tc>
        <w:tc>
          <w:tcPr>
            <w:tcW w:w="1635" w:type="dxa"/>
          </w:tcPr>
          <w:p w14:paraId="72B32B59" w14:textId="77777777" w:rsidR="00205AB3" w:rsidRPr="00860914" w:rsidRDefault="00205AB3" w:rsidP="00B22BF0">
            <w:r w:rsidRPr="00860914">
              <w:t>Código Fuente</w:t>
            </w:r>
          </w:p>
        </w:tc>
        <w:tc>
          <w:tcPr>
            <w:tcW w:w="805" w:type="dxa"/>
            <w:vAlign w:val="center"/>
          </w:tcPr>
          <w:p w14:paraId="5E92EC8B" w14:textId="77777777" w:rsidR="00205AB3" w:rsidRDefault="00205AB3" w:rsidP="00B22BF0">
            <w:pPr>
              <w:jc w:val="center"/>
            </w:pPr>
            <w:r>
              <w:t>X</w:t>
            </w:r>
          </w:p>
        </w:tc>
        <w:tc>
          <w:tcPr>
            <w:tcW w:w="715" w:type="dxa"/>
            <w:vAlign w:val="center"/>
          </w:tcPr>
          <w:p w14:paraId="45896A09" w14:textId="77777777" w:rsidR="00205AB3" w:rsidRPr="00927D94" w:rsidRDefault="00205AB3" w:rsidP="00B22BF0">
            <w:pPr>
              <w:jc w:val="center"/>
            </w:pPr>
          </w:p>
        </w:tc>
        <w:tc>
          <w:tcPr>
            <w:tcW w:w="2329" w:type="dxa"/>
          </w:tcPr>
          <w:p w14:paraId="43B5B76E" w14:textId="77777777" w:rsidR="00205AB3" w:rsidRPr="00956A7E" w:rsidRDefault="00205AB3" w:rsidP="00B22BF0">
            <w:r w:rsidRPr="00956A7E">
              <w:t>Todas las clases están codificadas para la vista como se muestra en el Sistema de Matrícula y pagos</w:t>
            </w:r>
          </w:p>
        </w:tc>
        <w:tc>
          <w:tcPr>
            <w:tcW w:w="1536" w:type="dxa"/>
            <w:vAlign w:val="center"/>
          </w:tcPr>
          <w:p w14:paraId="2D4AE0D6" w14:textId="77777777" w:rsidR="00205AB3" w:rsidRPr="00956A7E" w:rsidRDefault="00205AB3" w:rsidP="00B22BF0">
            <w:pPr>
              <w:jc w:val="center"/>
            </w:pPr>
            <w:r>
              <w:t>5</w:t>
            </w:r>
          </w:p>
        </w:tc>
        <w:tc>
          <w:tcPr>
            <w:tcW w:w="1530" w:type="dxa"/>
            <w:vAlign w:val="center"/>
          </w:tcPr>
          <w:p w14:paraId="2CA03E78" w14:textId="77777777" w:rsidR="00205AB3" w:rsidRPr="00956A7E" w:rsidRDefault="00205AB3" w:rsidP="00B22BF0">
            <w:pPr>
              <w:jc w:val="center"/>
            </w:pPr>
          </w:p>
        </w:tc>
      </w:tr>
      <w:tr w:rsidR="00205AB3" w:rsidRPr="00956A7E" w14:paraId="02468ED8" w14:textId="77777777" w:rsidTr="00205AB3">
        <w:tc>
          <w:tcPr>
            <w:tcW w:w="1243" w:type="dxa"/>
            <w:vMerge/>
          </w:tcPr>
          <w:p w14:paraId="22858300" w14:textId="77777777" w:rsidR="00205AB3" w:rsidRDefault="00205AB3" w:rsidP="00B22BF0"/>
        </w:tc>
        <w:tc>
          <w:tcPr>
            <w:tcW w:w="1252" w:type="dxa"/>
            <w:vMerge/>
          </w:tcPr>
          <w:p w14:paraId="76FF4A06" w14:textId="77777777" w:rsidR="00205AB3" w:rsidRDefault="00205AB3" w:rsidP="00B22BF0"/>
        </w:tc>
        <w:tc>
          <w:tcPr>
            <w:tcW w:w="973" w:type="dxa"/>
            <w:vAlign w:val="center"/>
          </w:tcPr>
          <w:p w14:paraId="3AC7BCC5" w14:textId="77777777" w:rsidR="00205AB3" w:rsidRDefault="00205AB3" w:rsidP="00B22BF0">
            <w:pPr>
              <w:jc w:val="center"/>
            </w:pPr>
            <w:r>
              <w:t>3.5.26</w:t>
            </w:r>
          </w:p>
        </w:tc>
        <w:tc>
          <w:tcPr>
            <w:tcW w:w="704" w:type="dxa"/>
            <w:vAlign w:val="center"/>
          </w:tcPr>
          <w:p w14:paraId="1BA19D52" w14:textId="77777777" w:rsidR="00205AB3" w:rsidRPr="00B90A7D" w:rsidRDefault="00205AB3" w:rsidP="00B22BF0">
            <w:pPr>
              <w:jc w:val="center"/>
              <w:rPr>
                <w:b/>
                <w:bCs/>
              </w:rPr>
            </w:pPr>
            <w:r>
              <w:rPr>
                <w:b/>
                <w:bCs/>
              </w:rPr>
              <w:t>26</w:t>
            </w:r>
          </w:p>
        </w:tc>
        <w:tc>
          <w:tcPr>
            <w:tcW w:w="3118" w:type="dxa"/>
          </w:tcPr>
          <w:p w14:paraId="221D1EC5" w14:textId="77777777" w:rsidR="00205AB3" w:rsidRPr="00956A7E" w:rsidRDefault="00205AB3" w:rsidP="00B22BF0">
            <w:r w:rsidRPr="00956A7E">
              <w:t>¿Las clases de software esta codificada para el control?</w:t>
            </w:r>
          </w:p>
        </w:tc>
        <w:tc>
          <w:tcPr>
            <w:tcW w:w="1635" w:type="dxa"/>
          </w:tcPr>
          <w:p w14:paraId="52322616" w14:textId="77777777" w:rsidR="00205AB3" w:rsidRPr="00860914" w:rsidRDefault="00205AB3" w:rsidP="00B22BF0">
            <w:r w:rsidRPr="00860914">
              <w:t>Código Fuente</w:t>
            </w:r>
          </w:p>
        </w:tc>
        <w:tc>
          <w:tcPr>
            <w:tcW w:w="805" w:type="dxa"/>
            <w:vAlign w:val="center"/>
          </w:tcPr>
          <w:p w14:paraId="68EBEE82" w14:textId="77777777" w:rsidR="00205AB3" w:rsidRDefault="00205AB3" w:rsidP="00B22BF0">
            <w:pPr>
              <w:jc w:val="center"/>
            </w:pPr>
            <w:r>
              <w:t>X</w:t>
            </w:r>
          </w:p>
        </w:tc>
        <w:tc>
          <w:tcPr>
            <w:tcW w:w="715" w:type="dxa"/>
            <w:vAlign w:val="center"/>
          </w:tcPr>
          <w:p w14:paraId="3E29ED3C" w14:textId="77777777" w:rsidR="00205AB3" w:rsidRPr="00927D94" w:rsidRDefault="00205AB3" w:rsidP="00B22BF0">
            <w:pPr>
              <w:jc w:val="center"/>
            </w:pPr>
          </w:p>
        </w:tc>
        <w:tc>
          <w:tcPr>
            <w:tcW w:w="2329" w:type="dxa"/>
          </w:tcPr>
          <w:p w14:paraId="697EE1DF" w14:textId="77777777" w:rsidR="00205AB3" w:rsidRPr="00956A7E" w:rsidRDefault="00205AB3" w:rsidP="00B22BF0">
            <w:r w:rsidRPr="00956A7E">
              <w:t>Todas las clases están codificadas para el controlador como se muestra en el Sistema de Matrícula y pagos</w:t>
            </w:r>
          </w:p>
        </w:tc>
        <w:tc>
          <w:tcPr>
            <w:tcW w:w="1536" w:type="dxa"/>
            <w:vAlign w:val="center"/>
          </w:tcPr>
          <w:p w14:paraId="43AC285D" w14:textId="77777777" w:rsidR="00205AB3" w:rsidRPr="00956A7E" w:rsidRDefault="00205AB3" w:rsidP="00B22BF0">
            <w:pPr>
              <w:jc w:val="center"/>
            </w:pPr>
            <w:r>
              <w:t>5</w:t>
            </w:r>
          </w:p>
        </w:tc>
        <w:tc>
          <w:tcPr>
            <w:tcW w:w="1530" w:type="dxa"/>
            <w:vAlign w:val="center"/>
          </w:tcPr>
          <w:p w14:paraId="3E955765" w14:textId="77777777" w:rsidR="00205AB3" w:rsidRPr="00956A7E" w:rsidRDefault="00205AB3" w:rsidP="00B22BF0">
            <w:pPr>
              <w:jc w:val="center"/>
            </w:pPr>
          </w:p>
        </w:tc>
      </w:tr>
      <w:tr w:rsidR="00205AB3" w:rsidRPr="00956A7E" w14:paraId="5CECBC12" w14:textId="77777777" w:rsidTr="00205AB3">
        <w:tc>
          <w:tcPr>
            <w:tcW w:w="1243" w:type="dxa"/>
            <w:vMerge/>
          </w:tcPr>
          <w:p w14:paraId="67E29D14" w14:textId="77777777" w:rsidR="00205AB3" w:rsidRDefault="00205AB3" w:rsidP="00B22BF0"/>
        </w:tc>
        <w:tc>
          <w:tcPr>
            <w:tcW w:w="1252" w:type="dxa"/>
            <w:vMerge/>
          </w:tcPr>
          <w:p w14:paraId="7BB0F356" w14:textId="77777777" w:rsidR="00205AB3" w:rsidRDefault="00205AB3" w:rsidP="00B22BF0"/>
        </w:tc>
        <w:tc>
          <w:tcPr>
            <w:tcW w:w="973" w:type="dxa"/>
            <w:vAlign w:val="center"/>
          </w:tcPr>
          <w:p w14:paraId="4E7430BD" w14:textId="77777777" w:rsidR="00205AB3" w:rsidRDefault="00205AB3" w:rsidP="00B22BF0">
            <w:pPr>
              <w:jc w:val="center"/>
            </w:pPr>
            <w:r>
              <w:t>3.5.27</w:t>
            </w:r>
          </w:p>
        </w:tc>
        <w:tc>
          <w:tcPr>
            <w:tcW w:w="704" w:type="dxa"/>
            <w:vAlign w:val="center"/>
          </w:tcPr>
          <w:p w14:paraId="5A7E9E4C" w14:textId="77777777" w:rsidR="00205AB3" w:rsidRPr="00B90A7D" w:rsidRDefault="00205AB3" w:rsidP="00B22BF0">
            <w:pPr>
              <w:jc w:val="center"/>
              <w:rPr>
                <w:b/>
                <w:bCs/>
              </w:rPr>
            </w:pPr>
            <w:r>
              <w:rPr>
                <w:b/>
                <w:bCs/>
              </w:rPr>
              <w:t>27</w:t>
            </w:r>
          </w:p>
        </w:tc>
        <w:tc>
          <w:tcPr>
            <w:tcW w:w="3118" w:type="dxa"/>
          </w:tcPr>
          <w:p w14:paraId="468BA911" w14:textId="77777777" w:rsidR="00205AB3" w:rsidRPr="00956A7E" w:rsidRDefault="00205AB3" w:rsidP="00B22BF0">
            <w:r w:rsidRPr="00956A7E">
              <w:t>¿Las clases de software esta codificada para el modelo?</w:t>
            </w:r>
          </w:p>
        </w:tc>
        <w:tc>
          <w:tcPr>
            <w:tcW w:w="1635" w:type="dxa"/>
          </w:tcPr>
          <w:p w14:paraId="76E1DABF" w14:textId="77777777" w:rsidR="00205AB3" w:rsidRPr="00860914" w:rsidRDefault="00205AB3" w:rsidP="00B22BF0">
            <w:r w:rsidRPr="00860914">
              <w:t>Código Fuente</w:t>
            </w:r>
          </w:p>
        </w:tc>
        <w:tc>
          <w:tcPr>
            <w:tcW w:w="805" w:type="dxa"/>
            <w:vAlign w:val="center"/>
          </w:tcPr>
          <w:p w14:paraId="5191CEF7" w14:textId="77777777" w:rsidR="00205AB3" w:rsidRDefault="00205AB3" w:rsidP="00B22BF0">
            <w:pPr>
              <w:jc w:val="center"/>
            </w:pPr>
            <w:r>
              <w:t>X</w:t>
            </w:r>
          </w:p>
        </w:tc>
        <w:tc>
          <w:tcPr>
            <w:tcW w:w="715" w:type="dxa"/>
            <w:vAlign w:val="center"/>
          </w:tcPr>
          <w:p w14:paraId="61BDC40D" w14:textId="77777777" w:rsidR="00205AB3" w:rsidRPr="00927D94" w:rsidRDefault="00205AB3" w:rsidP="00B22BF0">
            <w:pPr>
              <w:jc w:val="center"/>
            </w:pPr>
          </w:p>
        </w:tc>
        <w:tc>
          <w:tcPr>
            <w:tcW w:w="2329" w:type="dxa"/>
          </w:tcPr>
          <w:p w14:paraId="48171D42" w14:textId="77777777" w:rsidR="00205AB3" w:rsidRPr="00956A7E" w:rsidRDefault="00205AB3" w:rsidP="00B22BF0">
            <w:r w:rsidRPr="00956A7E">
              <w:t xml:space="preserve">Todas las clases están codificadas para el modelo como se </w:t>
            </w:r>
            <w:r w:rsidRPr="00956A7E">
              <w:lastRenderedPageBreak/>
              <w:t>muestra en el Sistema de Matrícula y pagos</w:t>
            </w:r>
          </w:p>
        </w:tc>
        <w:tc>
          <w:tcPr>
            <w:tcW w:w="1536" w:type="dxa"/>
            <w:vAlign w:val="center"/>
          </w:tcPr>
          <w:p w14:paraId="39CA5474" w14:textId="77777777" w:rsidR="00205AB3" w:rsidRPr="00956A7E" w:rsidRDefault="00205AB3" w:rsidP="00B22BF0">
            <w:pPr>
              <w:jc w:val="center"/>
            </w:pPr>
            <w:r>
              <w:lastRenderedPageBreak/>
              <w:t>5</w:t>
            </w:r>
          </w:p>
        </w:tc>
        <w:tc>
          <w:tcPr>
            <w:tcW w:w="1530" w:type="dxa"/>
            <w:vAlign w:val="center"/>
          </w:tcPr>
          <w:p w14:paraId="2216BA10" w14:textId="77777777" w:rsidR="00205AB3" w:rsidRPr="00956A7E" w:rsidRDefault="00205AB3" w:rsidP="00B22BF0">
            <w:pPr>
              <w:jc w:val="center"/>
            </w:pPr>
          </w:p>
        </w:tc>
      </w:tr>
      <w:tr w:rsidR="00205AB3" w:rsidRPr="00956A7E" w14:paraId="1F3F6018" w14:textId="77777777" w:rsidTr="00205AB3">
        <w:tc>
          <w:tcPr>
            <w:tcW w:w="1243" w:type="dxa"/>
            <w:vMerge/>
          </w:tcPr>
          <w:p w14:paraId="00F7EA97" w14:textId="77777777" w:rsidR="00205AB3" w:rsidRDefault="00205AB3" w:rsidP="00B22BF0"/>
        </w:tc>
        <w:tc>
          <w:tcPr>
            <w:tcW w:w="1252" w:type="dxa"/>
            <w:shd w:val="clear" w:color="auto" w:fill="FFFF00"/>
          </w:tcPr>
          <w:p w14:paraId="41EF537C" w14:textId="77777777" w:rsidR="00205AB3" w:rsidRDefault="00205AB3" w:rsidP="00B22BF0"/>
        </w:tc>
        <w:tc>
          <w:tcPr>
            <w:tcW w:w="973" w:type="dxa"/>
            <w:shd w:val="clear" w:color="auto" w:fill="FFFF00"/>
            <w:vAlign w:val="center"/>
          </w:tcPr>
          <w:p w14:paraId="15629178" w14:textId="77777777" w:rsidR="00205AB3" w:rsidRDefault="00205AB3" w:rsidP="00B22BF0">
            <w:pPr>
              <w:jc w:val="center"/>
            </w:pPr>
          </w:p>
        </w:tc>
        <w:tc>
          <w:tcPr>
            <w:tcW w:w="704" w:type="dxa"/>
            <w:shd w:val="clear" w:color="auto" w:fill="FFFF00"/>
            <w:vAlign w:val="center"/>
          </w:tcPr>
          <w:p w14:paraId="01736A3C" w14:textId="77777777" w:rsidR="00205AB3" w:rsidRDefault="00205AB3" w:rsidP="00B22BF0">
            <w:pPr>
              <w:jc w:val="center"/>
              <w:rPr>
                <w:b/>
                <w:bCs/>
              </w:rPr>
            </w:pPr>
          </w:p>
        </w:tc>
        <w:tc>
          <w:tcPr>
            <w:tcW w:w="3118" w:type="dxa"/>
            <w:shd w:val="clear" w:color="auto" w:fill="FFFF00"/>
          </w:tcPr>
          <w:p w14:paraId="43BF37C5" w14:textId="77777777" w:rsidR="00205AB3" w:rsidRPr="00956A7E" w:rsidRDefault="00205AB3" w:rsidP="00B22BF0"/>
        </w:tc>
        <w:tc>
          <w:tcPr>
            <w:tcW w:w="1635" w:type="dxa"/>
            <w:shd w:val="clear" w:color="auto" w:fill="FFFF00"/>
          </w:tcPr>
          <w:p w14:paraId="19CB4E59" w14:textId="77777777" w:rsidR="00205AB3" w:rsidRPr="00860914" w:rsidRDefault="00205AB3" w:rsidP="00B22BF0"/>
        </w:tc>
        <w:tc>
          <w:tcPr>
            <w:tcW w:w="805" w:type="dxa"/>
            <w:shd w:val="clear" w:color="auto" w:fill="FFFF00"/>
            <w:vAlign w:val="center"/>
          </w:tcPr>
          <w:p w14:paraId="278959BE" w14:textId="77777777" w:rsidR="00205AB3" w:rsidRDefault="00205AB3" w:rsidP="00B22BF0">
            <w:pPr>
              <w:jc w:val="center"/>
            </w:pPr>
          </w:p>
        </w:tc>
        <w:tc>
          <w:tcPr>
            <w:tcW w:w="715" w:type="dxa"/>
            <w:shd w:val="clear" w:color="auto" w:fill="FFFF00"/>
            <w:vAlign w:val="center"/>
          </w:tcPr>
          <w:p w14:paraId="5B448458" w14:textId="77777777" w:rsidR="00205AB3" w:rsidRPr="00927D94" w:rsidRDefault="00205AB3" w:rsidP="00B22BF0">
            <w:pPr>
              <w:jc w:val="center"/>
            </w:pPr>
          </w:p>
        </w:tc>
        <w:tc>
          <w:tcPr>
            <w:tcW w:w="2329" w:type="dxa"/>
            <w:shd w:val="clear" w:color="auto" w:fill="FFFF00"/>
          </w:tcPr>
          <w:p w14:paraId="6E961841" w14:textId="77777777" w:rsidR="00205AB3" w:rsidRPr="00956A7E" w:rsidRDefault="00205AB3" w:rsidP="00B22BF0"/>
        </w:tc>
        <w:tc>
          <w:tcPr>
            <w:tcW w:w="1536" w:type="dxa"/>
            <w:shd w:val="clear" w:color="auto" w:fill="FFFF00"/>
            <w:vAlign w:val="center"/>
          </w:tcPr>
          <w:p w14:paraId="0F2D7239" w14:textId="77777777" w:rsidR="00205AB3" w:rsidRPr="00956A7E" w:rsidRDefault="00205AB3" w:rsidP="00B22BF0">
            <w:pPr>
              <w:jc w:val="center"/>
            </w:pPr>
            <w:r>
              <w:t>15</w:t>
            </w:r>
          </w:p>
        </w:tc>
        <w:tc>
          <w:tcPr>
            <w:tcW w:w="1530" w:type="dxa"/>
            <w:shd w:val="clear" w:color="auto" w:fill="FFFF00"/>
            <w:vAlign w:val="center"/>
          </w:tcPr>
          <w:p w14:paraId="5D83AAE1" w14:textId="77777777" w:rsidR="00205AB3" w:rsidRPr="00956A7E" w:rsidRDefault="00205AB3" w:rsidP="00B22BF0">
            <w:pPr>
              <w:jc w:val="center"/>
            </w:pPr>
            <w:r>
              <w:t>100%</w:t>
            </w:r>
          </w:p>
        </w:tc>
      </w:tr>
      <w:tr w:rsidR="00205AB3" w:rsidRPr="00956A7E" w14:paraId="23E0FE40" w14:textId="77777777" w:rsidTr="00205AB3">
        <w:tc>
          <w:tcPr>
            <w:tcW w:w="1243" w:type="dxa"/>
            <w:vMerge/>
          </w:tcPr>
          <w:p w14:paraId="5D5630D7" w14:textId="77777777" w:rsidR="00205AB3" w:rsidRDefault="00205AB3" w:rsidP="00B22BF0"/>
        </w:tc>
        <w:tc>
          <w:tcPr>
            <w:tcW w:w="1252" w:type="dxa"/>
            <w:vMerge w:val="restart"/>
            <w:vAlign w:val="center"/>
          </w:tcPr>
          <w:p w14:paraId="4E9C83D1" w14:textId="77777777" w:rsidR="00205AB3" w:rsidRDefault="00205AB3" w:rsidP="00B22BF0">
            <w:pPr>
              <w:jc w:val="center"/>
            </w:pPr>
            <w:r w:rsidRPr="00D94C3D">
              <w:rPr>
                <w:b/>
              </w:rPr>
              <w:t>PATRÓN ACME</w:t>
            </w:r>
          </w:p>
        </w:tc>
        <w:tc>
          <w:tcPr>
            <w:tcW w:w="973" w:type="dxa"/>
            <w:vAlign w:val="center"/>
          </w:tcPr>
          <w:p w14:paraId="6579CF5A" w14:textId="77777777" w:rsidR="00205AB3" w:rsidRDefault="00205AB3" w:rsidP="00B22BF0">
            <w:pPr>
              <w:jc w:val="center"/>
            </w:pPr>
            <w:r>
              <w:t>No tiene Item</w:t>
            </w:r>
          </w:p>
        </w:tc>
        <w:tc>
          <w:tcPr>
            <w:tcW w:w="704" w:type="dxa"/>
            <w:vAlign w:val="center"/>
          </w:tcPr>
          <w:p w14:paraId="0D149527" w14:textId="77777777" w:rsidR="00205AB3" w:rsidRPr="00B90A7D" w:rsidRDefault="00205AB3" w:rsidP="00B22BF0">
            <w:pPr>
              <w:jc w:val="center"/>
              <w:rPr>
                <w:b/>
                <w:bCs/>
              </w:rPr>
            </w:pPr>
            <w:r>
              <w:rPr>
                <w:b/>
                <w:bCs/>
              </w:rPr>
              <w:t>28</w:t>
            </w:r>
          </w:p>
        </w:tc>
        <w:tc>
          <w:tcPr>
            <w:tcW w:w="3118" w:type="dxa"/>
          </w:tcPr>
          <w:p w14:paraId="69AAAA65" w14:textId="77777777" w:rsidR="00205AB3" w:rsidRPr="00956A7E" w:rsidRDefault="00205AB3" w:rsidP="00B22BF0">
            <w:r w:rsidRPr="00956A7E">
              <w:t>¿Las sentencias SQL se ejecutan en los procedimientos almacenados?</w:t>
            </w:r>
          </w:p>
        </w:tc>
        <w:tc>
          <w:tcPr>
            <w:tcW w:w="1635" w:type="dxa"/>
          </w:tcPr>
          <w:p w14:paraId="5357CB7E" w14:textId="77777777" w:rsidR="00205AB3" w:rsidRPr="00860914" w:rsidRDefault="00205AB3" w:rsidP="00B22BF0">
            <w:r w:rsidRPr="00860914">
              <w:t>Código Fuente</w:t>
            </w:r>
          </w:p>
        </w:tc>
        <w:tc>
          <w:tcPr>
            <w:tcW w:w="805" w:type="dxa"/>
            <w:vAlign w:val="center"/>
          </w:tcPr>
          <w:p w14:paraId="6A2682B4" w14:textId="77777777" w:rsidR="00205AB3" w:rsidRDefault="00205AB3" w:rsidP="00B22BF0">
            <w:pPr>
              <w:jc w:val="center"/>
            </w:pPr>
          </w:p>
        </w:tc>
        <w:tc>
          <w:tcPr>
            <w:tcW w:w="715" w:type="dxa"/>
            <w:vAlign w:val="center"/>
          </w:tcPr>
          <w:p w14:paraId="62711CBD" w14:textId="77777777" w:rsidR="00205AB3" w:rsidRPr="00927D94" w:rsidRDefault="00205AB3" w:rsidP="00B22BF0">
            <w:pPr>
              <w:jc w:val="center"/>
            </w:pPr>
            <w:r>
              <w:t>X</w:t>
            </w:r>
          </w:p>
        </w:tc>
        <w:tc>
          <w:tcPr>
            <w:tcW w:w="2329" w:type="dxa"/>
          </w:tcPr>
          <w:p w14:paraId="28686756" w14:textId="77777777" w:rsidR="00205AB3" w:rsidRPr="00956A7E" w:rsidRDefault="00205AB3" w:rsidP="00B22BF0">
            <w:r w:rsidRPr="00956A7E">
              <w:t>No es requerido los procedimientos almacenados.</w:t>
            </w:r>
          </w:p>
        </w:tc>
        <w:tc>
          <w:tcPr>
            <w:tcW w:w="1536" w:type="dxa"/>
            <w:vAlign w:val="center"/>
          </w:tcPr>
          <w:p w14:paraId="48511E91" w14:textId="77777777" w:rsidR="00205AB3" w:rsidRPr="00956A7E" w:rsidRDefault="00205AB3" w:rsidP="00B22BF0">
            <w:pPr>
              <w:jc w:val="center"/>
            </w:pPr>
            <w:r>
              <w:t>1</w:t>
            </w:r>
          </w:p>
        </w:tc>
        <w:tc>
          <w:tcPr>
            <w:tcW w:w="1530" w:type="dxa"/>
            <w:vAlign w:val="center"/>
          </w:tcPr>
          <w:p w14:paraId="6B0E6FB9" w14:textId="77777777" w:rsidR="00205AB3" w:rsidRPr="00956A7E" w:rsidRDefault="00205AB3" w:rsidP="00B22BF0">
            <w:pPr>
              <w:jc w:val="center"/>
            </w:pPr>
          </w:p>
        </w:tc>
      </w:tr>
      <w:tr w:rsidR="00205AB3" w:rsidRPr="00956A7E" w14:paraId="50A85B68" w14:textId="77777777" w:rsidTr="00205AB3">
        <w:tc>
          <w:tcPr>
            <w:tcW w:w="1243" w:type="dxa"/>
            <w:vMerge/>
          </w:tcPr>
          <w:p w14:paraId="0986A26A" w14:textId="77777777" w:rsidR="00205AB3" w:rsidRDefault="00205AB3" w:rsidP="00B22BF0"/>
        </w:tc>
        <w:tc>
          <w:tcPr>
            <w:tcW w:w="1252" w:type="dxa"/>
            <w:vMerge/>
          </w:tcPr>
          <w:p w14:paraId="0D1162BA" w14:textId="77777777" w:rsidR="00205AB3" w:rsidRDefault="00205AB3" w:rsidP="00B22BF0"/>
        </w:tc>
        <w:tc>
          <w:tcPr>
            <w:tcW w:w="973" w:type="dxa"/>
          </w:tcPr>
          <w:p w14:paraId="6F051F1B" w14:textId="77777777" w:rsidR="00205AB3" w:rsidRDefault="00205AB3" w:rsidP="00B22BF0">
            <w:r>
              <w:t>3.13.29</w:t>
            </w:r>
          </w:p>
        </w:tc>
        <w:tc>
          <w:tcPr>
            <w:tcW w:w="704" w:type="dxa"/>
            <w:vAlign w:val="center"/>
          </w:tcPr>
          <w:p w14:paraId="32874F16" w14:textId="77777777" w:rsidR="00205AB3" w:rsidRPr="00B90A7D" w:rsidRDefault="00205AB3" w:rsidP="00B22BF0">
            <w:pPr>
              <w:jc w:val="center"/>
              <w:rPr>
                <w:b/>
                <w:bCs/>
              </w:rPr>
            </w:pPr>
            <w:r>
              <w:rPr>
                <w:b/>
                <w:bCs/>
              </w:rPr>
              <w:t>29</w:t>
            </w:r>
          </w:p>
        </w:tc>
        <w:tc>
          <w:tcPr>
            <w:tcW w:w="3118" w:type="dxa"/>
          </w:tcPr>
          <w:p w14:paraId="0BF1D7A3" w14:textId="77777777" w:rsidR="00205AB3" w:rsidRDefault="00205AB3" w:rsidP="00B22BF0">
            <w:r>
              <w:t>Script de creación BD</w:t>
            </w:r>
          </w:p>
        </w:tc>
        <w:tc>
          <w:tcPr>
            <w:tcW w:w="1635" w:type="dxa"/>
          </w:tcPr>
          <w:p w14:paraId="57EA371E" w14:textId="77777777" w:rsidR="00205AB3" w:rsidRPr="00860914" w:rsidRDefault="00205AB3" w:rsidP="00B22BF0">
            <w:r>
              <w:t>Script en BD</w:t>
            </w:r>
          </w:p>
        </w:tc>
        <w:tc>
          <w:tcPr>
            <w:tcW w:w="805" w:type="dxa"/>
            <w:vAlign w:val="center"/>
          </w:tcPr>
          <w:p w14:paraId="4F516EDC" w14:textId="77777777" w:rsidR="00205AB3" w:rsidRDefault="00205AB3" w:rsidP="00B22BF0">
            <w:pPr>
              <w:jc w:val="center"/>
            </w:pPr>
            <w:r>
              <w:t>X</w:t>
            </w:r>
          </w:p>
        </w:tc>
        <w:tc>
          <w:tcPr>
            <w:tcW w:w="715" w:type="dxa"/>
            <w:vAlign w:val="center"/>
          </w:tcPr>
          <w:p w14:paraId="0216DC85" w14:textId="77777777" w:rsidR="00205AB3" w:rsidRPr="00927D94" w:rsidRDefault="00205AB3" w:rsidP="00B22BF0">
            <w:pPr>
              <w:jc w:val="center"/>
            </w:pPr>
          </w:p>
        </w:tc>
        <w:tc>
          <w:tcPr>
            <w:tcW w:w="2329" w:type="dxa"/>
          </w:tcPr>
          <w:p w14:paraId="421691B0" w14:textId="77777777" w:rsidR="00205AB3" w:rsidRPr="00956A7E" w:rsidRDefault="00205AB3" w:rsidP="00B22BF0">
            <w:r w:rsidRPr="00956A7E">
              <w:t>Script completo como se muestra en el Sistema de Matrícula y pagos.</w:t>
            </w:r>
          </w:p>
        </w:tc>
        <w:tc>
          <w:tcPr>
            <w:tcW w:w="1536" w:type="dxa"/>
            <w:vAlign w:val="center"/>
          </w:tcPr>
          <w:p w14:paraId="76DFEFB1" w14:textId="77777777" w:rsidR="00205AB3" w:rsidRPr="00956A7E" w:rsidRDefault="00205AB3" w:rsidP="00B22BF0">
            <w:pPr>
              <w:jc w:val="center"/>
            </w:pPr>
            <w:r>
              <w:t>5</w:t>
            </w:r>
          </w:p>
        </w:tc>
        <w:tc>
          <w:tcPr>
            <w:tcW w:w="1530" w:type="dxa"/>
            <w:vAlign w:val="center"/>
          </w:tcPr>
          <w:p w14:paraId="07FB5995" w14:textId="77777777" w:rsidR="00205AB3" w:rsidRPr="00956A7E" w:rsidRDefault="00205AB3" w:rsidP="00B22BF0">
            <w:pPr>
              <w:jc w:val="center"/>
            </w:pPr>
          </w:p>
        </w:tc>
      </w:tr>
      <w:tr w:rsidR="00205AB3" w:rsidRPr="00956A7E" w14:paraId="17F49FE3" w14:textId="77777777" w:rsidTr="00205AB3">
        <w:tc>
          <w:tcPr>
            <w:tcW w:w="1243" w:type="dxa"/>
            <w:vMerge/>
          </w:tcPr>
          <w:p w14:paraId="65C77A0C" w14:textId="77777777" w:rsidR="00205AB3" w:rsidRDefault="00205AB3" w:rsidP="00B22BF0"/>
        </w:tc>
        <w:tc>
          <w:tcPr>
            <w:tcW w:w="1252" w:type="dxa"/>
            <w:shd w:val="clear" w:color="auto" w:fill="FFFF00"/>
          </w:tcPr>
          <w:p w14:paraId="30A21353" w14:textId="77777777" w:rsidR="00205AB3" w:rsidRDefault="00205AB3" w:rsidP="00B22BF0"/>
        </w:tc>
        <w:tc>
          <w:tcPr>
            <w:tcW w:w="973" w:type="dxa"/>
            <w:shd w:val="clear" w:color="auto" w:fill="FFFF00"/>
            <w:vAlign w:val="center"/>
          </w:tcPr>
          <w:p w14:paraId="54CC1F62" w14:textId="77777777" w:rsidR="00205AB3" w:rsidRPr="00927D94" w:rsidRDefault="00205AB3" w:rsidP="00B22BF0">
            <w:pPr>
              <w:jc w:val="center"/>
            </w:pPr>
          </w:p>
        </w:tc>
        <w:tc>
          <w:tcPr>
            <w:tcW w:w="704" w:type="dxa"/>
            <w:shd w:val="clear" w:color="auto" w:fill="FFFF00"/>
            <w:vAlign w:val="center"/>
          </w:tcPr>
          <w:p w14:paraId="35DCD056" w14:textId="77777777" w:rsidR="00205AB3" w:rsidRPr="00B90A7D" w:rsidRDefault="00205AB3" w:rsidP="00B22BF0">
            <w:pPr>
              <w:jc w:val="center"/>
              <w:rPr>
                <w:b/>
                <w:bCs/>
              </w:rPr>
            </w:pPr>
          </w:p>
        </w:tc>
        <w:tc>
          <w:tcPr>
            <w:tcW w:w="3118" w:type="dxa"/>
            <w:shd w:val="clear" w:color="auto" w:fill="FFFF00"/>
          </w:tcPr>
          <w:p w14:paraId="733155FF" w14:textId="77777777" w:rsidR="00205AB3" w:rsidRPr="00956A7E" w:rsidRDefault="00205AB3" w:rsidP="00B22BF0"/>
        </w:tc>
        <w:tc>
          <w:tcPr>
            <w:tcW w:w="1635" w:type="dxa"/>
            <w:shd w:val="clear" w:color="auto" w:fill="FFFF00"/>
          </w:tcPr>
          <w:p w14:paraId="46BD00E9" w14:textId="77777777" w:rsidR="00205AB3" w:rsidRPr="00927D94" w:rsidRDefault="00205AB3" w:rsidP="00B22BF0"/>
        </w:tc>
        <w:tc>
          <w:tcPr>
            <w:tcW w:w="805" w:type="dxa"/>
            <w:shd w:val="clear" w:color="auto" w:fill="FFFF00"/>
            <w:vAlign w:val="center"/>
          </w:tcPr>
          <w:p w14:paraId="5BD8CC6D" w14:textId="77777777" w:rsidR="00205AB3" w:rsidRPr="00927D94" w:rsidRDefault="00205AB3" w:rsidP="00B22BF0">
            <w:pPr>
              <w:jc w:val="center"/>
            </w:pPr>
          </w:p>
        </w:tc>
        <w:tc>
          <w:tcPr>
            <w:tcW w:w="715" w:type="dxa"/>
            <w:shd w:val="clear" w:color="auto" w:fill="FFFF00"/>
            <w:vAlign w:val="center"/>
          </w:tcPr>
          <w:p w14:paraId="27274D03" w14:textId="77777777" w:rsidR="00205AB3" w:rsidRPr="00927D94" w:rsidRDefault="00205AB3" w:rsidP="00B22BF0">
            <w:pPr>
              <w:jc w:val="center"/>
            </w:pPr>
          </w:p>
        </w:tc>
        <w:tc>
          <w:tcPr>
            <w:tcW w:w="2329" w:type="dxa"/>
            <w:shd w:val="clear" w:color="auto" w:fill="FFFF00"/>
          </w:tcPr>
          <w:p w14:paraId="29C236A5" w14:textId="77777777" w:rsidR="00205AB3" w:rsidRPr="00956A7E" w:rsidRDefault="00205AB3" w:rsidP="00B22BF0"/>
        </w:tc>
        <w:tc>
          <w:tcPr>
            <w:tcW w:w="1536" w:type="dxa"/>
            <w:shd w:val="clear" w:color="auto" w:fill="FFFF00"/>
            <w:vAlign w:val="center"/>
          </w:tcPr>
          <w:p w14:paraId="1AB72785" w14:textId="77777777" w:rsidR="00205AB3" w:rsidRPr="00956A7E" w:rsidRDefault="00205AB3" w:rsidP="00B22BF0">
            <w:pPr>
              <w:jc w:val="center"/>
            </w:pPr>
            <w:r>
              <w:t>6</w:t>
            </w:r>
          </w:p>
        </w:tc>
        <w:tc>
          <w:tcPr>
            <w:tcW w:w="1530" w:type="dxa"/>
            <w:shd w:val="clear" w:color="auto" w:fill="FFFF00"/>
            <w:vAlign w:val="center"/>
          </w:tcPr>
          <w:p w14:paraId="7F73C90B" w14:textId="77777777" w:rsidR="00205AB3" w:rsidRPr="00956A7E" w:rsidRDefault="00205AB3" w:rsidP="00B22BF0">
            <w:pPr>
              <w:jc w:val="center"/>
            </w:pPr>
            <w:r>
              <w:t>60%</w:t>
            </w:r>
          </w:p>
        </w:tc>
      </w:tr>
      <w:tr w:rsidR="00205AB3" w:rsidRPr="00D54884" w14:paraId="7EF68FB0" w14:textId="77777777" w:rsidTr="00205AB3">
        <w:tc>
          <w:tcPr>
            <w:tcW w:w="12774" w:type="dxa"/>
            <w:gridSpan w:val="9"/>
            <w:tcBorders>
              <w:bottom w:val="single" w:sz="4" w:space="0" w:color="auto"/>
            </w:tcBorders>
            <w:shd w:val="clear" w:color="auto" w:fill="FFFF00"/>
            <w:vAlign w:val="center"/>
          </w:tcPr>
          <w:p w14:paraId="1EA688BB" w14:textId="77777777" w:rsidR="00205AB3" w:rsidRPr="00956A7E" w:rsidRDefault="00205AB3" w:rsidP="00B22BF0">
            <w:pPr>
              <w:jc w:val="right"/>
            </w:pPr>
            <w:r w:rsidRPr="00230693">
              <w:rPr>
                <w:b/>
              </w:rPr>
              <w:t>TOTAL DOMINIO</w:t>
            </w:r>
          </w:p>
        </w:tc>
        <w:tc>
          <w:tcPr>
            <w:tcW w:w="1536" w:type="dxa"/>
            <w:shd w:val="clear" w:color="auto" w:fill="FFFF00"/>
            <w:vAlign w:val="center"/>
          </w:tcPr>
          <w:p w14:paraId="75D8296C" w14:textId="77777777" w:rsidR="00205AB3" w:rsidRPr="00D54884" w:rsidRDefault="00205AB3" w:rsidP="00B22BF0">
            <w:pPr>
              <w:jc w:val="center"/>
              <w:rPr>
                <w:b/>
              </w:rPr>
            </w:pPr>
            <w:r w:rsidRPr="00D54884">
              <w:rPr>
                <w:b/>
              </w:rPr>
              <w:t>21</w:t>
            </w:r>
          </w:p>
        </w:tc>
        <w:tc>
          <w:tcPr>
            <w:tcW w:w="1530" w:type="dxa"/>
            <w:shd w:val="clear" w:color="auto" w:fill="FFFF00"/>
            <w:vAlign w:val="center"/>
          </w:tcPr>
          <w:p w14:paraId="00BA1CFC" w14:textId="77777777" w:rsidR="00205AB3" w:rsidRPr="00D54884" w:rsidRDefault="00205AB3" w:rsidP="00B22BF0">
            <w:pPr>
              <w:jc w:val="center"/>
              <w:rPr>
                <w:b/>
              </w:rPr>
            </w:pPr>
            <w:r w:rsidRPr="00D54884">
              <w:rPr>
                <w:b/>
              </w:rPr>
              <w:t>84%</w:t>
            </w:r>
          </w:p>
        </w:tc>
      </w:tr>
      <w:tr w:rsidR="00205AB3" w14:paraId="6253BACE" w14:textId="77777777" w:rsidTr="00205AB3">
        <w:tc>
          <w:tcPr>
            <w:tcW w:w="12774" w:type="dxa"/>
            <w:gridSpan w:val="9"/>
            <w:vMerge w:val="restart"/>
            <w:tcBorders>
              <w:left w:val="nil"/>
              <w:bottom w:val="nil"/>
            </w:tcBorders>
          </w:tcPr>
          <w:p w14:paraId="53F35038" w14:textId="77777777" w:rsidR="00205AB3" w:rsidRPr="00956A7E" w:rsidRDefault="00205AB3" w:rsidP="00B22BF0"/>
        </w:tc>
        <w:tc>
          <w:tcPr>
            <w:tcW w:w="1536" w:type="dxa"/>
            <w:vAlign w:val="center"/>
          </w:tcPr>
          <w:p w14:paraId="38594E55" w14:textId="77777777" w:rsidR="00205AB3" w:rsidRDefault="00205AB3" w:rsidP="00B22BF0">
            <w:pPr>
              <w:jc w:val="center"/>
              <w:rPr>
                <w:b/>
              </w:rPr>
            </w:pPr>
            <w:r>
              <w:rPr>
                <w:b/>
              </w:rPr>
              <w:t>TOTAL GLOBAL DOMINIO</w:t>
            </w:r>
          </w:p>
        </w:tc>
        <w:tc>
          <w:tcPr>
            <w:tcW w:w="1530" w:type="dxa"/>
            <w:vAlign w:val="center"/>
          </w:tcPr>
          <w:p w14:paraId="551EF27D" w14:textId="77777777" w:rsidR="00205AB3" w:rsidRDefault="00205AB3" w:rsidP="00B22BF0">
            <w:pPr>
              <w:jc w:val="center"/>
              <w:rPr>
                <w:b/>
              </w:rPr>
            </w:pPr>
            <w:r>
              <w:rPr>
                <w:b/>
              </w:rPr>
              <w:t>TOTAL GLOBAL</w:t>
            </w:r>
          </w:p>
          <w:p w14:paraId="1F49768F" w14:textId="77777777" w:rsidR="00205AB3" w:rsidRDefault="00205AB3" w:rsidP="00B22BF0">
            <w:pPr>
              <w:jc w:val="center"/>
              <w:rPr>
                <w:b/>
              </w:rPr>
            </w:pPr>
            <w:r>
              <w:rPr>
                <w:b/>
              </w:rPr>
              <w:t>%ASIGNADO</w:t>
            </w:r>
          </w:p>
          <w:p w14:paraId="60561AEC" w14:textId="77777777" w:rsidR="00205AB3" w:rsidRDefault="00205AB3" w:rsidP="00B22BF0">
            <w:pPr>
              <w:jc w:val="center"/>
              <w:rPr>
                <w:b/>
              </w:rPr>
            </w:pPr>
            <w:r>
              <w:rPr>
                <w:b/>
              </w:rPr>
              <w:t>DOMINIO</w:t>
            </w:r>
          </w:p>
        </w:tc>
      </w:tr>
      <w:tr w:rsidR="00205AB3" w:rsidRPr="00D54884" w14:paraId="483D6394" w14:textId="77777777" w:rsidTr="00205AB3">
        <w:tc>
          <w:tcPr>
            <w:tcW w:w="12774" w:type="dxa"/>
            <w:gridSpan w:val="9"/>
            <w:vMerge/>
            <w:tcBorders>
              <w:left w:val="nil"/>
              <w:bottom w:val="nil"/>
            </w:tcBorders>
          </w:tcPr>
          <w:p w14:paraId="41326054" w14:textId="77777777" w:rsidR="00205AB3" w:rsidRPr="00956A7E" w:rsidRDefault="00205AB3" w:rsidP="00B22BF0"/>
        </w:tc>
        <w:tc>
          <w:tcPr>
            <w:tcW w:w="1536" w:type="dxa"/>
            <w:shd w:val="clear" w:color="auto" w:fill="FFFF00"/>
            <w:vAlign w:val="center"/>
          </w:tcPr>
          <w:p w14:paraId="44A65B25" w14:textId="77777777" w:rsidR="00205AB3" w:rsidRPr="00D54884" w:rsidRDefault="00205AB3" w:rsidP="00B22BF0">
            <w:pPr>
              <w:jc w:val="center"/>
              <w:rPr>
                <w:b/>
                <w:sz w:val="26"/>
                <w:szCs w:val="26"/>
              </w:rPr>
            </w:pPr>
            <w:r w:rsidRPr="00D54884">
              <w:rPr>
                <w:b/>
                <w:sz w:val="26"/>
                <w:szCs w:val="26"/>
              </w:rPr>
              <w:t>105</w:t>
            </w:r>
          </w:p>
        </w:tc>
        <w:tc>
          <w:tcPr>
            <w:tcW w:w="1530" w:type="dxa"/>
            <w:shd w:val="clear" w:color="auto" w:fill="FFFF00"/>
            <w:vAlign w:val="center"/>
          </w:tcPr>
          <w:p w14:paraId="3D03721C" w14:textId="77777777" w:rsidR="00205AB3" w:rsidRPr="00D54884" w:rsidRDefault="00205AB3" w:rsidP="00B22BF0">
            <w:pPr>
              <w:jc w:val="center"/>
              <w:rPr>
                <w:b/>
                <w:sz w:val="26"/>
                <w:szCs w:val="26"/>
              </w:rPr>
            </w:pPr>
            <w:r w:rsidRPr="00D54884">
              <w:rPr>
                <w:b/>
                <w:sz w:val="26"/>
                <w:szCs w:val="26"/>
              </w:rPr>
              <w:t>72%</w:t>
            </w:r>
          </w:p>
        </w:tc>
      </w:tr>
    </w:tbl>
    <w:p w14:paraId="1EA8D9C7" w14:textId="166CBD91" w:rsidR="006078D8" w:rsidRPr="00956A7E" w:rsidRDefault="00DE2200">
      <w:pPr>
        <w:rPr>
          <w:b/>
          <w:sz w:val="28"/>
        </w:rPr>
        <w:sectPr w:rsidR="006078D8" w:rsidRPr="00956A7E" w:rsidSect="00DE2200">
          <w:type w:val="continuous"/>
          <w:pgSz w:w="16838" w:h="11906" w:orient="landscape" w:code="9"/>
          <w:pgMar w:top="720" w:right="1440" w:bottom="540" w:left="1440" w:header="720" w:footer="720" w:gutter="0"/>
          <w:cols w:space="360"/>
          <w:docGrid w:linePitch="360"/>
        </w:sectPr>
      </w:pPr>
      <w:r>
        <w:rPr>
          <w:noProof/>
          <w:lang w:eastAsia="es-PE"/>
        </w:rPr>
        <mc:AlternateContent>
          <mc:Choice Requires="wps">
            <w:drawing>
              <wp:anchor distT="0" distB="0" distL="114300" distR="114300" simplePos="0" relativeHeight="251829248" behindDoc="0" locked="0" layoutInCell="1" allowOverlap="1" wp14:anchorId="23BD204F" wp14:editId="3AB99CF5">
                <wp:simplePos x="0" y="0"/>
                <wp:positionH relativeFrom="column">
                  <wp:posOffset>-492226</wp:posOffset>
                </wp:positionH>
                <wp:positionV relativeFrom="paragraph">
                  <wp:posOffset>114233</wp:posOffset>
                </wp:positionV>
                <wp:extent cx="5753100" cy="199390"/>
                <wp:effectExtent l="0" t="0" r="0" b="0"/>
                <wp:wrapNone/>
                <wp:docPr id="183" name="Cuadro de texto 183"/>
                <wp:cNvGraphicFramePr/>
                <a:graphic xmlns:a="http://schemas.openxmlformats.org/drawingml/2006/main">
                  <a:graphicData uri="http://schemas.microsoft.com/office/word/2010/wordprocessingShape">
                    <wps:wsp>
                      <wps:cNvSpPr txBox="1"/>
                      <wps:spPr>
                        <a:xfrm>
                          <a:off x="0" y="0"/>
                          <a:ext cx="5753100" cy="199390"/>
                        </a:xfrm>
                        <a:prstGeom prst="rect">
                          <a:avLst/>
                        </a:prstGeom>
                        <a:solidFill>
                          <a:prstClr val="white"/>
                        </a:solidFill>
                        <a:ln>
                          <a:noFill/>
                        </a:ln>
                      </wps:spPr>
                      <wps:txbx>
                        <w:txbxContent>
                          <w:p w14:paraId="4BCB3137" w14:textId="16E3E1A0" w:rsidR="007C404F" w:rsidRPr="00956A7E" w:rsidRDefault="007C404F" w:rsidP="009E6BD3">
                            <w:pPr>
                              <w:pStyle w:val="Descripcin"/>
                              <w:rPr>
                                <w:noProof/>
                              </w:rPr>
                            </w:pPr>
                            <w:bookmarkStart w:id="85" w:name="_Toc41357570"/>
                            <w:r w:rsidRPr="00956A7E">
                              <w:t xml:space="preserve">Tabla </w:t>
                            </w:r>
                            <w:r>
                              <w:fldChar w:fldCharType="begin"/>
                            </w:r>
                            <w:r w:rsidRPr="00956A7E">
                              <w:instrText xml:space="preserve"> SEQ Tabla \* ARABIC </w:instrText>
                            </w:r>
                            <w:r>
                              <w:fldChar w:fldCharType="separate"/>
                            </w:r>
                            <w:r>
                              <w:rPr>
                                <w:noProof/>
                              </w:rPr>
                              <w:t>5</w:t>
                            </w:r>
                            <w:r>
                              <w:fldChar w:fldCharType="end"/>
                            </w:r>
                            <w:r w:rsidRPr="00956A7E">
                              <w:t>. Código Fuente</w:t>
                            </w:r>
                            <w:r>
                              <w:t xml:space="preserve"> </w:t>
                            </w:r>
                            <w:r w:rsidRPr="00956A7E">
                              <w:t>– Hoja de comprobación con evidencias para si cumple y no cumple</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D204F" id="Cuadro de texto 183" o:spid="_x0000_s1060" type="#_x0000_t202" style="position:absolute;margin-left:-38.75pt;margin-top:9pt;width:453pt;height:15.7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" stroked="f">
                <v:textbox inset="0,0,0,0">
                  <w:txbxContent>
                    <w:p w14:paraId="4BCB3137" w14:textId="16E3E1A0" w:rsidR="007C404F" w:rsidRPr="00956A7E" w:rsidRDefault="007C404F" w:rsidP="009E6BD3">
                      <w:pPr>
                        <w:pStyle w:val="Descripcin"/>
                        <w:rPr>
                          <w:noProof/>
                        </w:rPr>
                      </w:pPr>
                      <w:bookmarkStart w:id="86" w:name="_Toc41357570"/>
                      <w:r w:rsidRPr="00956A7E">
                        <w:t xml:space="preserve">Tabla </w:t>
                      </w:r>
                      <w:r>
                        <w:fldChar w:fldCharType="begin"/>
                      </w:r>
                      <w:r w:rsidRPr="00956A7E">
                        <w:instrText xml:space="preserve"> SEQ Tabla \* ARABIC </w:instrText>
                      </w:r>
                      <w:r>
                        <w:fldChar w:fldCharType="separate"/>
                      </w:r>
                      <w:r>
                        <w:rPr>
                          <w:noProof/>
                        </w:rPr>
                        <w:t>5</w:t>
                      </w:r>
                      <w:r>
                        <w:fldChar w:fldCharType="end"/>
                      </w:r>
                      <w:r w:rsidRPr="00956A7E">
                        <w:t>. Código Fuente</w:t>
                      </w:r>
                      <w:r>
                        <w:t xml:space="preserve"> </w:t>
                      </w:r>
                      <w:r w:rsidRPr="00956A7E">
                        <w:t>– Hoja de comprobación con evidencias para si cumple y no cumple</w:t>
                      </w:r>
                      <w:bookmarkEnd w:id="86"/>
                    </w:p>
                  </w:txbxContent>
                </v:textbox>
              </v:shape>
            </w:pict>
          </mc:Fallback>
        </mc:AlternateContent>
      </w:r>
      <w:r w:rsidR="009E6BD3">
        <w:rPr>
          <w:noProof/>
          <w:lang w:eastAsia="es-PE"/>
        </w:rPr>
        <mc:AlternateContent>
          <mc:Choice Requires="wps">
            <w:drawing>
              <wp:anchor distT="0" distB="0" distL="114300" distR="114300" simplePos="0" relativeHeight="251827200" behindDoc="0" locked="0" layoutInCell="1" allowOverlap="1" wp14:anchorId="2F614F8D" wp14:editId="1BB4298C">
                <wp:simplePos x="0" y="0"/>
                <wp:positionH relativeFrom="column">
                  <wp:posOffset>-371476</wp:posOffset>
                </wp:positionH>
                <wp:positionV relativeFrom="paragraph">
                  <wp:posOffset>120650</wp:posOffset>
                </wp:positionV>
                <wp:extent cx="3571875" cy="635"/>
                <wp:effectExtent l="0" t="0" r="9525" b="0"/>
                <wp:wrapNone/>
                <wp:docPr id="182" name="Cuadro de texto 182"/>
                <wp:cNvGraphicFramePr/>
                <a:graphic xmlns:a="http://schemas.openxmlformats.org/drawingml/2006/main">
                  <a:graphicData uri="http://schemas.microsoft.com/office/word/2010/wordprocessingShape">
                    <wps:wsp>
                      <wps:cNvSpPr txBox="1"/>
                      <wps:spPr>
                        <a:xfrm>
                          <a:off x="0" y="0"/>
                          <a:ext cx="3571875" cy="635"/>
                        </a:xfrm>
                        <a:prstGeom prst="rect">
                          <a:avLst/>
                        </a:prstGeom>
                        <a:solidFill>
                          <a:prstClr val="white"/>
                        </a:solidFill>
                        <a:ln>
                          <a:noFill/>
                        </a:ln>
                      </wps:spPr>
                      <wps:txbx>
                        <w:txbxContent>
                          <w:p w14:paraId="79D441FD" w14:textId="3157541E" w:rsidR="007C404F" w:rsidRPr="00B24408" w:rsidRDefault="007C404F" w:rsidP="009E6BD3">
                            <w:pPr>
                              <w:pStyle w:val="Descripcin"/>
                              <w:rPr>
                                <w:b/>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614F8D" id="Cuadro de texto 182" o:spid="_x0000_s1061" type="#_x0000_t202" style="position:absolute;margin-left:-29.25pt;margin-top:9.5pt;width:281.25pt;height:.05pt;z-index:251827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" stroked="f">
                <v:textbox style="mso-fit-shape-to-text:t" inset="0,0,0,0">
                  <w:txbxContent>
                    <w:p w14:paraId="79D441FD" w14:textId="3157541E" w:rsidR="007C404F" w:rsidRPr="00B24408" w:rsidRDefault="007C404F" w:rsidP="009E6BD3">
                      <w:pPr>
                        <w:pStyle w:val="Descripcin"/>
                        <w:rPr>
                          <w:b/>
                          <w:noProof/>
                        </w:rPr>
                      </w:pPr>
                    </w:p>
                  </w:txbxContent>
                </v:textbox>
              </v:shape>
            </w:pict>
          </mc:Fallback>
        </mc:AlternateContent>
      </w:r>
      <w:r w:rsidR="009E6BD3">
        <w:rPr>
          <w:b/>
          <w:noProof/>
          <w:lang w:eastAsia="es-PE"/>
        </w:rPr>
        <mc:AlternateContent>
          <mc:Choice Requires="wps">
            <w:drawing>
              <wp:anchor distT="0" distB="0" distL="114300" distR="114300" simplePos="0" relativeHeight="251825152" behindDoc="0" locked="0" layoutInCell="1" allowOverlap="1" wp14:anchorId="26733C21" wp14:editId="2E7EA680">
                <wp:simplePos x="0" y="0"/>
                <wp:positionH relativeFrom="column">
                  <wp:posOffset>-504825</wp:posOffset>
                </wp:positionH>
                <wp:positionV relativeFrom="paragraph">
                  <wp:posOffset>-60325</wp:posOffset>
                </wp:positionV>
                <wp:extent cx="2381250" cy="323850"/>
                <wp:effectExtent l="0" t="0" r="0" b="0"/>
                <wp:wrapNone/>
                <wp:docPr id="181" name="Cuadro de texto 181"/>
                <wp:cNvGraphicFramePr/>
                <a:graphic xmlns:a="http://schemas.openxmlformats.org/drawingml/2006/main">
                  <a:graphicData uri="http://schemas.microsoft.com/office/word/2010/wordprocessingShape">
                    <wps:wsp>
                      <wps:cNvSpPr txBox="1"/>
                      <wps:spPr>
                        <a:xfrm>
                          <a:off x="0" y="0"/>
                          <a:ext cx="2381250" cy="323850"/>
                        </a:xfrm>
                        <a:prstGeom prst="rect">
                          <a:avLst/>
                        </a:prstGeom>
                        <a:noFill/>
                        <a:ln w="6350">
                          <a:noFill/>
                        </a:ln>
                      </wps:spPr>
                      <wps:txbx>
                        <w:txbxContent>
                          <w:p w14:paraId="17B7694D" w14:textId="77777777" w:rsidR="007C404F" w:rsidRDefault="007C40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6733C21" id="Cuadro de texto 181" o:spid="_x0000_s1062" type="#_x0000_t202" style="position:absolute;margin-left:-39.75pt;margin-top:-4.75pt;width:187.5pt;height:25.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" filled="f" stroked="f" strokeweight=".5pt">
                <v:textbox>
                  <w:txbxContent>
                    <w:p w14:paraId="17B7694D" w14:textId="77777777" w:rsidR="007C404F" w:rsidRDefault="007C404F"/>
                  </w:txbxContent>
                </v:textbox>
              </v:shape>
            </w:pict>
          </mc:Fallback>
        </mc:AlternateContent>
      </w:r>
    </w:p>
    <w:p w14:paraId="4EB776F1" w14:textId="77777777" w:rsidR="00E31F83" w:rsidRPr="00956A7E" w:rsidRDefault="006078D8">
      <w:pPr>
        <w:rPr>
          <w:rFonts w:ascii="Arial" w:hAnsi="Arial" w:cs="Arial"/>
          <w:b/>
          <w:sz w:val="24"/>
          <w:szCs w:val="24"/>
        </w:rPr>
      </w:pPr>
      <w:r w:rsidRPr="00956A7E">
        <w:rPr>
          <w:rFonts w:ascii="Arial" w:hAnsi="Arial" w:cs="Arial"/>
          <w:b/>
          <w:sz w:val="24"/>
          <w:szCs w:val="24"/>
        </w:rPr>
        <w:lastRenderedPageBreak/>
        <w:t>EVIDENCIAS</w:t>
      </w:r>
    </w:p>
    <w:p w14:paraId="6F5AD89C" w14:textId="77777777" w:rsidR="00087093" w:rsidRPr="00956A7E" w:rsidRDefault="00087093" w:rsidP="00087093">
      <w:pPr>
        <w:rPr>
          <w:rFonts w:ascii="Arial" w:hAnsi="Arial" w:cs="Arial"/>
          <w:sz w:val="24"/>
          <w:szCs w:val="24"/>
        </w:rPr>
      </w:pPr>
      <w:r w:rsidRPr="00956A7E">
        <w:rPr>
          <w:rFonts w:ascii="Arial" w:hAnsi="Arial" w:cs="Arial"/>
          <w:b/>
          <w:bCs/>
          <w:sz w:val="24"/>
          <w:szCs w:val="24"/>
        </w:rPr>
        <w:t xml:space="preserve">3.13.1. </w:t>
      </w:r>
      <w:r w:rsidRPr="00956A7E">
        <w:rPr>
          <w:rFonts w:ascii="Arial" w:hAnsi="Arial" w:cs="Arial"/>
          <w:sz w:val="24"/>
          <w:szCs w:val="24"/>
        </w:rPr>
        <w:t>¿Todas las variables del programa se inician antes de usar sus valores?</w:t>
      </w:r>
    </w:p>
    <w:p w14:paraId="0B34C971" w14:textId="77777777" w:rsidR="00087093" w:rsidRPr="000749B3" w:rsidRDefault="00087093" w:rsidP="00087093">
      <w:pPr>
        <w:rPr>
          <w:rFonts w:ascii="Arial" w:hAnsi="Arial" w:cs="Arial"/>
          <w:b/>
          <w:bCs/>
          <w:sz w:val="24"/>
          <w:szCs w:val="24"/>
        </w:rPr>
      </w:pPr>
      <w:r w:rsidRPr="000749B3">
        <w:rPr>
          <w:rFonts w:ascii="Arial" w:hAnsi="Arial" w:cs="Arial"/>
          <w:b/>
          <w:bCs/>
          <w:sz w:val="24"/>
          <w:szCs w:val="24"/>
        </w:rPr>
        <w:t>Modelo</w:t>
      </w:r>
    </w:p>
    <w:p w14:paraId="0320B5C4" w14:textId="77777777" w:rsidR="00087093" w:rsidRPr="000749B3" w:rsidRDefault="00087093" w:rsidP="00087093">
      <w:pPr>
        <w:rPr>
          <w:rFonts w:ascii="Arial" w:hAnsi="Arial" w:cs="Arial"/>
          <w:b/>
          <w:bCs/>
          <w:sz w:val="24"/>
          <w:szCs w:val="24"/>
        </w:rPr>
      </w:pPr>
      <w:r w:rsidRPr="000749B3">
        <w:rPr>
          <w:rFonts w:ascii="Arial" w:hAnsi="Arial" w:cs="Arial"/>
          <w:noProof/>
          <w:sz w:val="24"/>
          <w:szCs w:val="24"/>
          <w:lang w:eastAsia="es-PE"/>
        </w:rPr>
        <w:drawing>
          <wp:inline distT="0" distB="0" distL="0" distR="0" wp14:anchorId="3B962AF1" wp14:editId="0AFA40F6">
            <wp:extent cx="3580698" cy="1741714"/>
            <wp:effectExtent l="0" t="0" r="1270" b="0"/>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b="33603"/>
                    <a:stretch/>
                  </pic:blipFill>
                  <pic:spPr bwMode="auto">
                    <a:xfrm>
                      <a:off x="0" y="0"/>
                      <a:ext cx="3589521" cy="1746006"/>
                    </a:xfrm>
                    <a:prstGeom prst="rect">
                      <a:avLst/>
                    </a:prstGeom>
                    <a:ln>
                      <a:noFill/>
                    </a:ln>
                    <a:extLst>
                      <a:ext uri="{53640926-AAD7-44D8-BBD7-CCE9431645EC}">
                        <a14:shadowObscured xmlns:a14="http://schemas.microsoft.com/office/drawing/2010/main"/>
                      </a:ext>
                    </a:extLst>
                  </pic:spPr>
                </pic:pic>
              </a:graphicData>
            </a:graphic>
          </wp:inline>
        </w:drawing>
      </w:r>
    </w:p>
    <w:p w14:paraId="18E9DF25" w14:textId="30FACCF6" w:rsidR="00087093" w:rsidRPr="00956A7E" w:rsidRDefault="00277C31" w:rsidP="00277C31">
      <w:pPr>
        <w:pStyle w:val="Descripcin"/>
        <w:rPr>
          <w:rFonts w:ascii="Arial" w:hAnsi="Arial" w:cs="Arial"/>
          <w:b/>
          <w:bCs/>
          <w:sz w:val="24"/>
          <w:szCs w:val="24"/>
        </w:rPr>
      </w:pPr>
      <w:r w:rsidRPr="00956A7E">
        <w:t xml:space="preserve">Ilustración </w:t>
      </w:r>
      <w:r w:rsidR="006D79FD" w:rsidRPr="00956A7E">
        <w:t>4</w:t>
      </w:r>
      <w:r w:rsidR="00450C8E" w:rsidRPr="00956A7E">
        <w:t>7</w:t>
      </w:r>
      <w:r w:rsidR="006D79FD" w:rsidRPr="00956A7E">
        <w:t>. Código</w:t>
      </w:r>
      <w:r w:rsidRPr="00956A7E">
        <w:t xml:space="preserve"> Fuente_ Falla de Datos_ variables no inicializan</w:t>
      </w:r>
    </w:p>
    <w:p w14:paraId="5F225819" w14:textId="77777777" w:rsidR="00087093" w:rsidRPr="00956A7E" w:rsidRDefault="00087093" w:rsidP="00087093">
      <w:pPr>
        <w:rPr>
          <w:rFonts w:ascii="Arial" w:hAnsi="Arial" w:cs="Arial"/>
          <w:b/>
          <w:bCs/>
          <w:sz w:val="24"/>
          <w:szCs w:val="24"/>
        </w:rPr>
      </w:pPr>
      <w:r w:rsidRPr="00956A7E">
        <w:rPr>
          <w:rFonts w:ascii="Arial" w:hAnsi="Arial" w:cs="Arial"/>
          <w:b/>
          <w:bCs/>
          <w:sz w:val="24"/>
          <w:szCs w:val="24"/>
        </w:rPr>
        <w:t xml:space="preserve">3.13.2. </w:t>
      </w:r>
      <w:r w:rsidRPr="00956A7E">
        <w:rPr>
          <w:rFonts w:ascii="Arial" w:hAnsi="Arial" w:cs="Arial"/>
          <w:sz w:val="24"/>
          <w:szCs w:val="24"/>
        </w:rPr>
        <w:t>¿Todas las constantes tienen nombre?</w:t>
      </w:r>
    </w:p>
    <w:p w14:paraId="439A96C4" w14:textId="77777777" w:rsidR="00087093" w:rsidRPr="000749B3" w:rsidRDefault="00087093" w:rsidP="00087093">
      <w:pPr>
        <w:rPr>
          <w:rFonts w:ascii="Arial" w:hAnsi="Arial" w:cs="Arial"/>
          <w:b/>
          <w:bCs/>
          <w:sz w:val="24"/>
          <w:szCs w:val="24"/>
        </w:rPr>
      </w:pPr>
      <w:r w:rsidRPr="000749B3">
        <w:rPr>
          <w:rFonts w:ascii="Arial" w:hAnsi="Arial" w:cs="Arial"/>
          <w:b/>
          <w:bCs/>
          <w:sz w:val="24"/>
          <w:szCs w:val="24"/>
        </w:rPr>
        <w:t>Modelo</w:t>
      </w:r>
    </w:p>
    <w:p w14:paraId="1C96B552" w14:textId="77777777" w:rsidR="00087093" w:rsidRPr="000749B3" w:rsidRDefault="00087093" w:rsidP="00087093">
      <w:pPr>
        <w:rPr>
          <w:rFonts w:ascii="Arial" w:hAnsi="Arial" w:cs="Arial"/>
          <w:sz w:val="24"/>
          <w:szCs w:val="24"/>
        </w:rPr>
      </w:pPr>
      <w:r w:rsidRPr="000749B3">
        <w:rPr>
          <w:rFonts w:ascii="Arial" w:hAnsi="Arial" w:cs="Arial"/>
          <w:noProof/>
          <w:sz w:val="24"/>
          <w:szCs w:val="24"/>
          <w:lang w:eastAsia="es-PE"/>
        </w:rPr>
        <w:drawing>
          <wp:inline distT="0" distB="0" distL="0" distR="0" wp14:anchorId="3D9AD5F0" wp14:editId="780E3758">
            <wp:extent cx="3962400" cy="4362450"/>
            <wp:effectExtent l="0" t="0" r="0" b="0"/>
            <wp:docPr id="233" name="Imagen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3962400" cy="4362450"/>
                    </a:xfrm>
                    <a:prstGeom prst="rect">
                      <a:avLst/>
                    </a:prstGeom>
                  </pic:spPr>
                </pic:pic>
              </a:graphicData>
            </a:graphic>
          </wp:inline>
        </w:drawing>
      </w:r>
    </w:p>
    <w:p w14:paraId="5CB6D5A4" w14:textId="2BC68D1B" w:rsidR="00087093" w:rsidRPr="00956A7E" w:rsidRDefault="00277C31" w:rsidP="00277C31">
      <w:pPr>
        <w:pStyle w:val="Descripcin"/>
        <w:rPr>
          <w:rFonts w:ascii="Arial" w:hAnsi="Arial" w:cs="Arial"/>
          <w:sz w:val="24"/>
          <w:szCs w:val="24"/>
        </w:rPr>
      </w:pPr>
      <w:r w:rsidRPr="00956A7E">
        <w:t>Ilustración</w:t>
      </w:r>
      <w:r w:rsidR="002A278F" w:rsidRPr="00956A7E">
        <w:t xml:space="preserve"> </w:t>
      </w:r>
      <w:r w:rsidRPr="00956A7E">
        <w:t>4</w:t>
      </w:r>
      <w:r w:rsidR="00450C8E" w:rsidRPr="00956A7E">
        <w:t>8</w:t>
      </w:r>
      <w:r w:rsidRPr="00956A7E">
        <w:t>. Código Fuente_ Falla de Datos_ Constantes tienen nombre</w:t>
      </w:r>
    </w:p>
    <w:p w14:paraId="6D2EE006" w14:textId="77777777" w:rsidR="00087093" w:rsidRPr="00956A7E" w:rsidRDefault="00087093" w:rsidP="00087093">
      <w:pPr>
        <w:rPr>
          <w:rFonts w:ascii="Arial" w:hAnsi="Arial" w:cs="Arial"/>
          <w:sz w:val="24"/>
          <w:szCs w:val="24"/>
        </w:rPr>
      </w:pPr>
    </w:p>
    <w:p w14:paraId="3A553227" w14:textId="77777777" w:rsidR="00087093" w:rsidRPr="00956A7E" w:rsidRDefault="00087093" w:rsidP="00087093">
      <w:pPr>
        <w:rPr>
          <w:rFonts w:ascii="Arial" w:hAnsi="Arial" w:cs="Arial"/>
          <w:sz w:val="24"/>
          <w:szCs w:val="24"/>
        </w:rPr>
      </w:pPr>
    </w:p>
    <w:p w14:paraId="7171D243" w14:textId="77777777" w:rsidR="00087093" w:rsidRPr="00956A7E" w:rsidRDefault="00087093" w:rsidP="00087093">
      <w:pPr>
        <w:rPr>
          <w:rFonts w:ascii="Arial" w:hAnsi="Arial" w:cs="Arial"/>
          <w:b/>
          <w:bCs/>
          <w:sz w:val="24"/>
          <w:szCs w:val="24"/>
        </w:rPr>
      </w:pPr>
      <w:r w:rsidRPr="00956A7E">
        <w:rPr>
          <w:rFonts w:ascii="Arial" w:hAnsi="Arial" w:cs="Arial"/>
          <w:b/>
          <w:bCs/>
          <w:sz w:val="24"/>
          <w:szCs w:val="24"/>
        </w:rPr>
        <w:lastRenderedPageBreak/>
        <w:t xml:space="preserve">3.13.3. </w:t>
      </w:r>
      <w:r w:rsidRPr="00956A7E">
        <w:rPr>
          <w:rFonts w:ascii="Arial" w:hAnsi="Arial" w:cs="Arial"/>
          <w:sz w:val="24"/>
          <w:szCs w:val="24"/>
        </w:rPr>
        <w:t>¿Todas las constantes tienen nombre?</w:t>
      </w:r>
    </w:p>
    <w:p w14:paraId="369C5B36" w14:textId="77777777" w:rsidR="00087093" w:rsidRPr="000749B3" w:rsidRDefault="00087093" w:rsidP="00087093">
      <w:pPr>
        <w:rPr>
          <w:rFonts w:ascii="Arial" w:hAnsi="Arial" w:cs="Arial"/>
          <w:b/>
          <w:bCs/>
          <w:sz w:val="24"/>
          <w:szCs w:val="24"/>
        </w:rPr>
      </w:pPr>
      <w:r w:rsidRPr="000749B3">
        <w:rPr>
          <w:rFonts w:ascii="Arial" w:hAnsi="Arial" w:cs="Arial"/>
          <w:b/>
          <w:bCs/>
          <w:sz w:val="24"/>
          <w:szCs w:val="24"/>
        </w:rPr>
        <w:t>Controlador(aula)</w:t>
      </w:r>
    </w:p>
    <w:p w14:paraId="2763FEA9" w14:textId="77777777" w:rsidR="00087093" w:rsidRPr="000749B3" w:rsidRDefault="00087093" w:rsidP="00087093">
      <w:pPr>
        <w:rPr>
          <w:rFonts w:ascii="Arial" w:hAnsi="Arial" w:cs="Arial"/>
          <w:sz w:val="24"/>
          <w:szCs w:val="24"/>
        </w:rPr>
      </w:pPr>
      <w:r w:rsidRPr="000749B3">
        <w:rPr>
          <w:rFonts w:ascii="Arial" w:hAnsi="Arial" w:cs="Arial"/>
          <w:noProof/>
          <w:sz w:val="24"/>
          <w:szCs w:val="24"/>
          <w:lang w:eastAsia="es-PE"/>
        </w:rPr>
        <w:drawing>
          <wp:inline distT="0" distB="0" distL="0" distR="0" wp14:anchorId="546E1F08" wp14:editId="1FA95DAF">
            <wp:extent cx="5229225" cy="1838325"/>
            <wp:effectExtent l="0" t="0" r="9525" b="9525"/>
            <wp:docPr id="234" name="Imagen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229225" cy="1838325"/>
                    </a:xfrm>
                    <a:prstGeom prst="rect">
                      <a:avLst/>
                    </a:prstGeom>
                  </pic:spPr>
                </pic:pic>
              </a:graphicData>
            </a:graphic>
          </wp:inline>
        </w:drawing>
      </w:r>
    </w:p>
    <w:p w14:paraId="422D5D48" w14:textId="28BEFB88" w:rsidR="00087093" w:rsidRPr="00956A7E" w:rsidRDefault="00D111F2" w:rsidP="00D111F2">
      <w:pPr>
        <w:pStyle w:val="Descripcin"/>
        <w:rPr>
          <w:rFonts w:ascii="Arial" w:hAnsi="Arial" w:cs="Arial"/>
          <w:sz w:val="24"/>
          <w:szCs w:val="24"/>
        </w:rPr>
      </w:pPr>
      <w:r w:rsidRPr="00956A7E">
        <w:t>Ilustración</w:t>
      </w:r>
      <w:r w:rsidR="00071E16" w:rsidRPr="00956A7E">
        <w:t xml:space="preserve"> </w:t>
      </w:r>
      <w:r w:rsidR="00450C8E" w:rsidRPr="00956A7E">
        <w:t>49</w:t>
      </w:r>
      <w:r w:rsidRPr="00956A7E">
        <w:t>.</w:t>
      </w:r>
      <w:r w:rsidR="00071E16" w:rsidRPr="00956A7E">
        <w:t xml:space="preserve"> </w:t>
      </w:r>
      <w:bookmarkStart w:id="87" w:name="_Hlk40429398"/>
      <w:r w:rsidRPr="00956A7E">
        <w:t>Código Fuente_ Falla de Datos</w:t>
      </w:r>
      <w:bookmarkEnd w:id="87"/>
    </w:p>
    <w:p w14:paraId="61605C5C" w14:textId="77777777" w:rsidR="00087093" w:rsidRPr="00956A7E" w:rsidRDefault="00087093" w:rsidP="00087093">
      <w:pPr>
        <w:rPr>
          <w:rFonts w:ascii="Arial" w:hAnsi="Arial" w:cs="Arial"/>
          <w:b/>
          <w:bCs/>
          <w:sz w:val="24"/>
          <w:szCs w:val="24"/>
        </w:rPr>
      </w:pPr>
      <w:r w:rsidRPr="00956A7E">
        <w:rPr>
          <w:rFonts w:ascii="Arial" w:hAnsi="Arial" w:cs="Arial"/>
          <w:b/>
          <w:bCs/>
          <w:sz w:val="24"/>
          <w:szCs w:val="24"/>
        </w:rPr>
        <w:t xml:space="preserve">3.13.4. </w:t>
      </w:r>
      <w:r w:rsidRPr="00956A7E">
        <w:rPr>
          <w:rFonts w:ascii="Arial" w:hAnsi="Arial" w:cs="Arial"/>
          <w:sz w:val="24"/>
          <w:szCs w:val="24"/>
        </w:rPr>
        <w:t>Si se usan cadenas de caracteres, ¿se asigna explícitamente un delimitador?</w:t>
      </w:r>
    </w:p>
    <w:p w14:paraId="48C42105" w14:textId="77777777" w:rsidR="00087093" w:rsidRPr="00956A7E" w:rsidRDefault="00087093" w:rsidP="00087093">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689984" behindDoc="0" locked="0" layoutInCell="1" allowOverlap="1" wp14:anchorId="3F7BCC01" wp14:editId="0B4E1C81">
            <wp:simplePos x="0" y="0"/>
            <wp:positionH relativeFrom="page">
              <wp:posOffset>998129</wp:posOffset>
            </wp:positionH>
            <wp:positionV relativeFrom="paragraph">
              <wp:posOffset>194854</wp:posOffset>
            </wp:positionV>
            <wp:extent cx="6139180" cy="1673860"/>
            <wp:effectExtent l="0" t="0" r="0" b="2540"/>
            <wp:wrapSquare wrapText="bothSides"/>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extLst>
                        <a:ext uri="{28A0092B-C50C-407E-A947-70E740481C1C}">
                          <a14:useLocalDpi xmlns:a14="http://schemas.microsoft.com/office/drawing/2010/main" val="0"/>
                        </a:ext>
                      </a:extLst>
                    </a:blip>
                    <a:stretch>
                      <a:fillRect/>
                    </a:stretch>
                  </pic:blipFill>
                  <pic:spPr>
                    <a:xfrm>
                      <a:off x="0" y="0"/>
                      <a:ext cx="6139180" cy="1673860"/>
                    </a:xfrm>
                    <a:prstGeom prst="rect">
                      <a:avLst/>
                    </a:prstGeom>
                  </pic:spPr>
                </pic:pic>
              </a:graphicData>
            </a:graphic>
            <wp14:sizeRelH relativeFrom="margin">
              <wp14:pctWidth>0</wp14:pctWidth>
            </wp14:sizeRelH>
            <wp14:sizeRelV relativeFrom="margin">
              <wp14:pctHeight>0</wp14:pctHeight>
            </wp14:sizeRelV>
          </wp:anchor>
        </w:drawing>
      </w:r>
      <w:r w:rsidRPr="00956A7E">
        <w:rPr>
          <w:rFonts w:ascii="Arial" w:hAnsi="Arial" w:cs="Arial"/>
          <w:b/>
          <w:bCs/>
          <w:sz w:val="24"/>
          <w:szCs w:val="24"/>
        </w:rPr>
        <w:t>Vista(matricula)</w:t>
      </w:r>
    </w:p>
    <w:p w14:paraId="2733905D" w14:textId="54D81887" w:rsidR="00B7563C" w:rsidRPr="00956A7E" w:rsidRDefault="00D111F2" w:rsidP="00D111F2">
      <w:pPr>
        <w:pStyle w:val="Descripcin"/>
        <w:rPr>
          <w:rFonts w:ascii="Arial" w:hAnsi="Arial" w:cs="Arial"/>
          <w:b/>
          <w:bCs/>
          <w:sz w:val="24"/>
          <w:szCs w:val="24"/>
        </w:rPr>
      </w:pPr>
      <w:r w:rsidRPr="00956A7E">
        <w:t>Ilustración</w:t>
      </w:r>
      <w:r w:rsidR="00CF53ED" w:rsidRPr="00956A7E">
        <w:t xml:space="preserve"> </w:t>
      </w:r>
      <w:r w:rsidR="00450C8E" w:rsidRPr="00956A7E">
        <w:t>50</w:t>
      </w:r>
      <w:r w:rsidRPr="00956A7E">
        <w:t>.</w:t>
      </w:r>
      <w:r w:rsidR="00CF53ED" w:rsidRPr="00956A7E">
        <w:t xml:space="preserve"> </w:t>
      </w:r>
      <w:bookmarkStart w:id="88" w:name="_Hlk40429423"/>
      <w:r w:rsidRPr="00956A7E">
        <w:t>Código Fuente_ Falla de Datos_ Asignación del delimitador</w:t>
      </w:r>
      <w:bookmarkEnd w:id="88"/>
    </w:p>
    <w:p w14:paraId="00360792" w14:textId="77777777" w:rsidR="00087093" w:rsidRPr="00956A7E" w:rsidRDefault="00087093" w:rsidP="00087093">
      <w:pPr>
        <w:rPr>
          <w:rFonts w:ascii="Arial" w:hAnsi="Arial" w:cs="Arial"/>
          <w:sz w:val="24"/>
          <w:szCs w:val="24"/>
        </w:rPr>
      </w:pPr>
      <w:r w:rsidRPr="00956A7E">
        <w:rPr>
          <w:rFonts w:ascii="Arial" w:hAnsi="Arial" w:cs="Arial"/>
          <w:b/>
          <w:bCs/>
          <w:sz w:val="24"/>
          <w:szCs w:val="24"/>
        </w:rPr>
        <w:t xml:space="preserve">3.13.5. </w:t>
      </w:r>
      <w:r w:rsidRPr="00956A7E">
        <w:rPr>
          <w:rFonts w:ascii="Arial" w:hAnsi="Arial" w:cs="Arial"/>
          <w:sz w:val="24"/>
          <w:szCs w:val="24"/>
        </w:rPr>
        <w:t>¿Existe alguna posibilidad de desbordamiento de buffer?</w:t>
      </w:r>
    </w:p>
    <w:p w14:paraId="33CD1FF7" w14:textId="5565524D" w:rsidR="00087093" w:rsidRPr="00956A7E" w:rsidRDefault="00087093" w:rsidP="00087093">
      <w:pPr>
        <w:rPr>
          <w:rFonts w:ascii="Arial" w:hAnsi="Arial" w:cs="Arial"/>
          <w:b/>
          <w:bCs/>
          <w:sz w:val="24"/>
          <w:szCs w:val="24"/>
        </w:rPr>
      </w:pPr>
      <w:r w:rsidRPr="00956A7E">
        <w:rPr>
          <w:rFonts w:ascii="Arial" w:hAnsi="Arial" w:cs="Arial"/>
          <w:b/>
          <w:bCs/>
          <w:sz w:val="24"/>
          <w:szCs w:val="24"/>
        </w:rPr>
        <w:tab/>
        <w:t>Control</w:t>
      </w:r>
      <w:r w:rsidR="00A42736" w:rsidRPr="00956A7E">
        <w:rPr>
          <w:rFonts w:ascii="Arial" w:hAnsi="Arial" w:cs="Arial"/>
          <w:b/>
          <w:bCs/>
          <w:sz w:val="24"/>
          <w:szCs w:val="24"/>
        </w:rPr>
        <w:t>ador</w:t>
      </w:r>
    </w:p>
    <w:p w14:paraId="5F501BD9" w14:textId="77777777" w:rsidR="00087093" w:rsidRPr="00956A7E" w:rsidRDefault="00087093" w:rsidP="00087093">
      <w:pPr>
        <w:rPr>
          <w:rFonts w:ascii="Arial" w:hAnsi="Arial" w:cs="Arial"/>
          <w:b/>
          <w:bCs/>
          <w:sz w:val="24"/>
          <w:szCs w:val="24"/>
        </w:rPr>
      </w:pPr>
      <w:r w:rsidRPr="000749B3">
        <w:rPr>
          <w:rFonts w:ascii="Arial" w:hAnsi="Arial" w:cs="Arial"/>
          <w:noProof/>
          <w:sz w:val="24"/>
          <w:szCs w:val="24"/>
          <w:lang w:eastAsia="es-PE"/>
        </w:rPr>
        <w:drawing>
          <wp:anchor distT="0" distB="0" distL="114300" distR="114300" simplePos="0" relativeHeight="251707392" behindDoc="0" locked="0" layoutInCell="1" allowOverlap="1" wp14:anchorId="4EA8480B" wp14:editId="7C28C58A">
            <wp:simplePos x="0" y="0"/>
            <wp:positionH relativeFrom="margin">
              <wp:align>left</wp:align>
            </wp:positionH>
            <wp:positionV relativeFrom="paragraph">
              <wp:posOffset>15240</wp:posOffset>
            </wp:positionV>
            <wp:extent cx="4084955" cy="2778760"/>
            <wp:effectExtent l="0" t="0" r="0" b="2540"/>
            <wp:wrapSquare wrapText="bothSides"/>
            <wp:docPr id="236" name="Imagen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4088946" cy="2781541"/>
                    </a:xfrm>
                    <a:prstGeom prst="rect">
                      <a:avLst/>
                    </a:prstGeom>
                  </pic:spPr>
                </pic:pic>
              </a:graphicData>
            </a:graphic>
            <wp14:sizeRelH relativeFrom="margin">
              <wp14:pctWidth>0</wp14:pctWidth>
            </wp14:sizeRelH>
            <wp14:sizeRelV relativeFrom="margin">
              <wp14:pctHeight>0</wp14:pctHeight>
            </wp14:sizeRelV>
          </wp:anchor>
        </w:drawing>
      </w:r>
    </w:p>
    <w:p w14:paraId="1F49493F" w14:textId="77777777" w:rsidR="00087093" w:rsidRPr="00956A7E" w:rsidRDefault="00087093" w:rsidP="00087093">
      <w:pPr>
        <w:rPr>
          <w:rFonts w:ascii="Arial" w:hAnsi="Arial" w:cs="Arial"/>
          <w:sz w:val="24"/>
          <w:szCs w:val="24"/>
        </w:rPr>
      </w:pPr>
    </w:p>
    <w:p w14:paraId="598BC190" w14:textId="77777777" w:rsidR="00087093" w:rsidRPr="00956A7E" w:rsidRDefault="00087093" w:rsidP="00087093">
      <w:pPr>
        <w:rPr>
          <w:rFonts w:ascii="Arial" w:hAnsi="Arial" w:cs="Arial"/>
          <w:sz w:val="24"/>
          <w:szCs w:val="24"/>
        </w:rPr>
      </w:pPr>
    </w:p>
    <w:p w14:paraId="618D9CAF" w14:textId="77777777" w:rsidR="00087093" w:rsidRPr="00956A7E" w:rsidRDefault="00087093" w:rsidP="00087093">
      <w:pPr>
        <w:rPr>
          <w:rFonts w:ascii="Arial" w:hAnsi="Arial" w:cs="Arial"/>
          <w:sz w:val="24"/>
          <w:szCs w:val="24"/>
        </w:rPr>
      </w:pPr>
    </w:p>
    <w:p w14:paraId="10C0CA95" w14:textId="77777777" w:rsidR="00087093" w:rsidRPr="00956A7E" w:rsidRDefault="00087093" w:rsidP="00087093">
      <w:pPr>
        <w:rPr>
          <w:rFonts w:ascii="Arial" w:hAnsi="Arial" w:cs="Arial"/>
          <w:sz w:val="24"/>
          <w:szCs w:val="24"/>
        </w:rPr>
      </w:pPr>
    </w:p>
    <w:p w14:paraId="4F2863E9" w14:textId="77777777" w:rsidR="00087093" w:rsidRPr="00956A7E" w:rsidRDefault="00087093" w:rsidP="00087093">
      <w:pPr>
        <w:rPr>
          <w:rFonts w:ascii="Arial" w:hAnsi="Arial" w:cs="Arial"/>
          <w:sz w:val="24"/>
          <w:szCs w:val="24"/>
        </w:rPr>
      </w:pPr>
    </w:p>
    <w:p w14:paraId="5B8DBACF" w14:textId="77777777" w:rsidR="00087093" w:rsidRPr="00956A7E" w:rsidRDefault="00087093" w:rsidP="00087093">
      <w:pPr>
        <w:rPr>
          <w:rFonts w:ascii="Arial" w:hAnsi="Arial" w:cs="Arial"/>
          <w:sz w:val="24"/>
          <w:szCs w:val="24"/>
        </w:rPr>
      </w:pPr>
    </w:p>
    <w:p w14:paraId="674476E1" w14:textId="1AE1A51B" w:rsidR="00087093" w:rsidRPr="00956A7E" w:rsidRDefault="00087093" w:rsidP="00087093">
      <w:pPr>
        <w:rPr>
          <w:rFonts w:ascii="Arial" w:hAnsi="Arial" w:cs="Arial"/>
          <w:sz w:val="24"/>
          <w:szCs w:val="24"/>
        </w:rPr>
      </w:pPr>
    </w:p>
    <w:p w14:paraId="5D87BB5F" w14:textId="3B2C1F0D" w:rsidR="003E361C" w:rsidRPr="00956A7E" w:rsidRDefault="003E361C" w:rsidP="00087093">
      <w:pPr>
        <w:rPr>
          <w:rFonts w:ascii="Arial" w:hAnsi="Arial" w:cs="Arial"/>
          <w:sz w:val="24"/>
          <w:szCs w:val="24"/>
        </w:rPr>
      </w:pPr>
    </w:p>
    <w:p w14:paraId="26B01303" w14:textId="4BD61309" w:rsidR="003E361C" w:rsidRPr="00956A7E" w:rsidRDefault="003E361C" w:rsidP="00087093">
      <w:pPr>
        <w:rPr>
          <w:rFonts w:ascii="Arial" w:hAnsi="Arial" w:cs="Arial"/>
          <w:sz w:val="24"/>
          <w:szCs w:val="24"/>
        </w:rPr>
      </w:pPr>
    </w:p>
    <w:p w14:paraId="48919438" w14:textId="6DA21660" w:rsidR="00087093" w:rsidRPr="00956A7E" w:rsidRDefault="003E361C" w:rsidP="003E361C">
      <w:pPr>
        <w:pStyle w:val="Descripcin"/>
        <w:rPr>
          <w:rFonts w:ascii="Arial" w:hAnsi="Arial" w:cs="Arial"/>
          <w:sz w:val="24"/>
          <w:szCs w:val="24"/>
        </w:rPr>
      </w:pPr>
      <w:r w:rsidRPr="00956A7E">
        <w:lastRenderedPageBreak/>
        <w:t>Ilustración</w:t>
      </w:r>
      <w:r w:rsidR="00CF53ED" w:rsidRPr="00956A7E">
        <w:t xml:space="preserve"> </w:t>
      </w:r>
      <w:r w:rsidR="00071E16" w:rsidRPr="00956A7E">
        <w:t>5</w:t>
      </w:r>
      <w:r w:rsidR="00450C8E" w:rsidRPr="00956A7E">
        <w:t>1</w:t>
      </w:r>
      <w:r w:rsidR="00A26506" w:rsidRPr="00956A7E">
        <w:t xml:space="preserve">. </w:t>
      </w:r>
      <w:r w:rsidRPr="00956A7E">
        <w:t xml:space="preserve"> </w:t>
      </w:r>
      <w:bookmarkStart w:id="89" w:name="_Hlk40429447"/>
      <w:r w:rsidRPr="00956A7E">
        <w:t xml:space="preserve">Código Fuente_ Falla de Datos_ No hay posibilidad de </w:t>
      </w:r>
      <w:r w:rsidR="00974232" w:rsidRPr="00956A7E">
        <w:t>desbordamiento buffer</w:t>
      </w:r>
      <w:bookmarkEnd w:id="89"/>
    </w:p>
    <w:p w14:paraId="13EFF333" w14:textId="465B6C52" w:rsidR="00087093" w:rsidRPr="00956A7E" w:rsidRDefault="00087093" w:rsidP="00087093">
      <w:pPr>
        <w:rPr>
          <w:rFonts w:ascii="Arial" w:hAnsi="Arial" w:cs="Arial"/>
          <w:b/>
          <w:bCs/>
          <w:sz w:val="24"/>
          <w:szCs w:val="24"/>
        </w:rPr>
      </w:pPr>
      <w:r w:rsidRPr="00956A7E">
        <w:rPr>
          <w:rFonts w:ascii="Arial" w:hAnsi="Arial" w:cs="Arial"/>
          <w:b/>
          <w:bCs/>
          <w:sz w:val="24"/>
          <w:szCs w:val="24"/>
        </w:rPr>
        <w:t xml:space="preserve">3.13.6. </w:t>
      </w:r>
      <w:r w:rsidRPr="00956A7E">
        <w:rPr>
          <w:rFonts w:ascii="Arial" w:hAnsi="Arial" w:cs="Arial"/>
          <w:sz w:val="24"/>
          <w:szCs w:val="24"/>
        </w:rPr>
        <w:t>Para cada enunciado condicional, ¿La condición es correcta?</w:t>
      </w:r>
    </w:p>
    <w:p w14:paraId="7751B09C" w14:textId="473566C1" w:rsidR="00087093" w:rsidRPr="00956A7E" w:rsidRDefault="00EA3E6E" w:rsidP="00087093">
      <w:pPr>
        <w:rPr>
          <w:rFonts w:ascii="Arial" w:hAnsi="Arial" w:cs="Arial"/>
          <w:b/>
          <w:bCs/>
          <w:sz w:val="24"/>
          <w:szCs w:val="24"/>
        </w:rPr>
      </w:pPr>
      <w:r w:rsidRPr="000749B3">
        <w:rPr>
          <w:rFonts w:ascii="Arial" w:hAnsi="Arial" w:cs="Arial"/>
          <w:noProof/>
          <w:sz w:val="24"/>
          <w:szCs w:val="24"/>
          <w:lang w:eastAsia="es-PE"/>
        </w:rPr>
        <w:drawing>
          <wp:anchor distT="0" distB="0" distL="114300" distR="114300" simplePos="0" relativeHeight="251708416" behindDoc="0" locked="0" layoutInCell="1" allowOverlap="1" wp14:anchorId="32534CC6" wp14:editId="1276EBE7">
            <wp:simplePos x="0" y="0"/>
            <wp:positionH relativeFrom="column">
              <wp:posOffset>228600</wp:posOffset>
            </wp:positionH>
            <wp:positionV relativeFrom="paragraph">
              <wp:posOffset>280670</wp:posOffset>
            </wp:positionV>
            <wp:extent cx="3722370" cy="3419475"/>
            <wp:effectExtent l="0" t="0" r="0" b="9525"/>
            <wp:wrapSquare wrapText="bothSides"/>
            <wp:docPr id="238" name="Imagen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3722370" cy="3419475"/>
                    </a:xfrm>
                    <a:prstGeom prst="rect">
                      <a:avLst/>
                    </a:prstGeom>
                  </pic:spPr>
                </pic:pic>
              </a:graphicData>
            </a:graphic>
            <wp14:sizeRelV relativeFrom="margin">
              <wp14:pctHeight>0</wp14:pctHeight>
            </wp14:sizeRelV>
          </wp:anchor>
        </w:drawing>
      </w:r>
      <w:r w:rsidR="00087093" w:rsidRPr="00956A7E">
        <w:rPr>
          <w:rFonts w:ascii="Arial" w:hAnsi="Arial" w:cs="Arial"/>
          <w:b/>
          <w:bCs/>
          <w:sz w:val="24"/>
          <w:szCs w:val="24"/>
        </w:rPr>
        <w:t>Controlador(users.update)</w:t>
      </w:r>
    </w:p>
    <w:p w14:paraId="13F13CA6" w14:textId="252B31DB" w:rsidR="00087093" w:rsidRPr="00956A7E" w:rsidRDefault="00087093" w:rsidP="00087093">
      <w:pPr>
        <w:rPr>
          <w:rFonts w:ascii="Arial" w:hAnsi="Arial" w:cs="Arial"/>
          <w:noProof/>
          <w:sz w:val="24"/>
          <w:szCs w:val="24"/>
          <w:lang w:eastAsia="es-PE"/>
        </w:rPr>
      </w:pPr>
    </w:p>
    <w:p w14:paraId="0524733B" w14:textId="05F19784" w:rsidR="00EA3E6E" w:rsidRPr="00956A7E" w:rsidRDefault="00EA3E6E" w:rsidP="00087093">
      <w:pPr>
        <w:rPr>
          <w:rFonts w:ascii="Arial" w:hAnsi="Arial" w:cs="Arial"/>
          <w:noProof/>
          <w:sz w:val="24"/>
          <w:szCs w:val="24"/>
          <w:lang w:eastAsia="es-PE"/>
        </w:rPr>
      </w:pPr>
    </w:p>
    <w:p w14:paraId="204E4AE4" w14:textId="769BDF8C" w:rsidR="00EA3E6E" w:rsidRPr="00956A7E" w:rsidRDefault="00EA3E6E" w:rsidP="00087093">
      <w:pPr>
        <w:rPr>
          <w:rFonts w:ascii="Arial" w:hAnsi="Arial" w:cs="Arial"/>
          <w:noProof/>
          <w:sz w:val="24"/>
          <w:szCs w:val="24"/>
          <w:lang w:eastAsia="es-PE"/>
        </w:rPr>
      </w:pPr>
    </w:p>
    <w:p w14:paraId="54DBEC14" w14:textId="13FC9C9A" w:rsidR="00EA3E6E" w:rsidRPr="00956A7E" w:rsidRDefault="00EA3E6E" w:rsidP="00087093">
      <w:pPr>
        <w:rPr>
          <w:rFonts w:ascii="Arial" w:hAnsi="Arial" w:cs="Arial"/>
          <w:noProof/>
          <w:sz w:val="24"/>
          <w:szCs w:val="24"/>
          <w:lang w:eastAsia="es-PE"/>
        </w:rPr>
      </w:pPr>
    </w:p>
    <w:p w14:paraId="5D10718C" w14:textId="5AE0EB23" w:rsidR="00EA3E6E" w:rsidRPr="00956A7E" w:rsidRDefault="00EA3E6E" w:rsidP="00087093">
      <w:pPr>
        <w:rPr>
          <w:rFonts w:ascii="Arial" w:hAnsi="Arial" w:cs="Arial"/>
          <w:noProof/>
          <w:sz w:val="24"/>
          <w:szCs w:val="24"/>
          <w:lang w:eastAsia="es-PE"/>
        </w:rPr>
      </w:pPr>
    </w:p>
    <w:p w14:paraId="01A99169" w14:textId="613C07A3" w:rsidR="00EA3E6E" w:rsidRPr="00956A7E" w:rsidRDefault="00EA3E6E" w:rsidP="00087093">
      <w:pPr>
        <w:rPr>
          <w:rFonts w:ascii="Arial" w:hAnsi="Arial" w:cs="Arial"/>
          <w:noProof/>
          <w:sz w:val="24"/>
          <w:szCs w:val="24"/>
          <w:lang w:eastAsia="es-PE"/>
        </w:rPr>
      </w:pPr>
    </w:p>
    <w:p w14:paraId="56FDF5A5" w14:textId="67C5A2CA" w:rsidR="00EA3E6E" w:rsidRPr="00956A7E" w:rsidRDefault="00EA3E6E" w:rsidP="00087093">
      <w:pPr>
        <w:rPr>
          <w:rFonts w:ascii="Arial" w:hAnsi="Arial" w:cs="Arial"/>
          <w:noProof/>
          <w:sz w:val="24"/>
          <w:szCs w:val="24"/>
          <w:lang w:eastAsia="es-PE"/>
        </w:rPr>
      </w:pPr>
    </w:p>
    <w:p w14:paraId="24031625" w14:textId="25755F76" w:rsidR="00EA3E6E" w:rsidRPr="00956A7E" w:rsidRDefault="00EA3E6E" w:rsidP="00087093">
      <w:pPr>
        <w:rPr>
          <w:rFonts w:ascii="Arial" w:hAnsi="Arial" w:cs="Arial"/>
          <w:noProof/>
          <w:sz w:val="24"/>
          <w:szCs w:val="24"/>
          <w:lang w:eastAsia="es-PE"/>
        </w:rPr>
      </w:pPr>
    </w:p>
    <w:p w14:paraId="22DBF96D" w14:textId="6BFC8FFB" w:rsidR="00EA3E6E" w:rsidRPr="00956A7E" w:rsidRDefault="00EA3E6E" w:rsidP="00087093">
      <w:pPr>
        <w:rPr>
          <w:rFonts w:ascii="Arial" w:hAnsi="Arial" w:cs="Arial"/>
          <w:noProof/>
          <w:sz w:val="24"/>
          <w:szCs w:val="24"/>
          <w:lang w:eastAsia="es-PE"/>
        </w:rPr>
      </w:pPr>
    </w:p>
    <w:p w14:paraId="532C71AA" w14:textId="6B116CBC" w:rsidR="00EA3E6E" w:rsidRPr="00956A7E" w:rsidRDefault="00EA3E6E" w:rsidP="00087093">
      <w:pPr>
        <w:rPr>
          <w:rFonts w:ascii="Arial" w:hAnsi="Arial" w:cs="Arial"/>
          <w:noProof/>
          <w:sz w:val="24"/>
          <w:szCs w:val="24"/>
          <w:lang w:eastAsia="es-PE"/>
        </w:rPr>
      </w:pPr>
    </w:p>
    <w:p w14:paraId="16854A4E" w14:textId="77777777" w:rsidR="00EA3E6E" w:rsidRPr="00956A7E" w:rsidRDefault="00EA3E6E" w:rsidP="00087093">
      <w:pPr>
        <w:rPr>
          <w:rFonts w:ascii="Arial" w:hAnsi="Arial" w:cs="Arial"/>
          <w:sz w:val="24"/>
          <w:szCs w:val="24"/>
        </w:rPr>
      </w:pPr>
    </w:p>
    <w:p w14:paraId="28B0560B" w14:textId="0E0FCDD9" w:rsidR="00B7563C" w:rsidRPr="00956A7E" w:rsidRDefault="00B7563C" w:rsidP="00087093">
      <w:pPr>
        <w:rPr>
          <w:rFonts w:ascii="Arial" w:hAnsi="Arial" w:cs="Arial"/>
          <w:b/>
          <w:bCs/>
          <w:sz w:val="24"/>
          <w:szCs w:val="24"/>
        </w:rPr>
      </w:pPr>
    </w:p>
    <w:p w14:paraId="0F58C6D1" w14:textId="6FDAAAF7" w:rsidR="00834B39" w:rsidRPr="00956A7E" w:rsidRDefault="00834B39" w:rsidP="00834B39">
      <w:pPr>
        <w:pStyle w:val="Descripcin"/>
        <w:rPr>
          <w:rFonts w:ascii="Arial" w:hAnsi="Arial" w:cs="Arial"/>
          <w:b/>
          <w:bCs/>
          <w:sz w:val="24"/>
          <w:szCs w:val="24"/>
        </w:rPr>
      </w:pPr>
      <w:r w:rsidRPr="00956A7E">
        <w:t>Ilustración</w:t>
      </w:r>
      <w:r w:rsidR="00CF53ED" w:rsidRPr="00956A7E">
        <w:t xml:space="preserve"> 5</w:t>
      </w:r>
      <w:r w:rsidR="00450C8E" w:rsidRPr="00956A7E">
        <w:t>2</w:t>
      </w:r>
      <w:r w:rsidRPr="00956A7E">
        <w:t>.</w:t>
      </w:r>
      <w:r w:rsidR="0070569C" w:rsidRPr="00956A7E">
        <w:t xml:space="preserve"> </w:t>
      </w:r>
      <w:r w:rsidRPr="00956A7E">
        <w:t>Código Fuente_ Fallas de Control_</w:t>
      </w:r>
      <w:r w:rsidR="0070569C" w:rsidRPr="00956A7E">
        <w:t xml:space="preserve"> Enunciado condicional</w:t>
      </w:r>
    </w:p>
    <w:p w14:paraId="0FE19E25" w14:textId="77777777" w:rsidR="00087093" w:rsidRPr="00956A7E" w:rsidRDefault="00087093" w:rsidP="00087093">
      <w:pPr>
        <w:rPr>
          <w:rFonts w:ascii="Arial" w:hAnsi="Arial" w:cs="Arial"/>
          <w:sz w:val="24"/>
          <w:szCs w:val="24"/>
        </w:rPr>
      </w:pPr>
      <w:r w:rsidRPr="00956A7E">
        <w:rPr>
          <w:rFonts w:ascii="Arial" w:hAnsi="Arial" w:cs="Arial"/>
          <w:b/>
          <w:bCs/>
          <w:sz w:val="24"/>
          <w:szCs w:val="24"/>
        </w:rPr>
        <w:t xml:space="preserve">3.13.7. </w:t>
      </w:r>
      <w:r w:rsidRPr="00956A7E">
        <w:rPr>
          <w:rFonts w:ascii="Arial" w:hAnsi="Arial" w:cs="Arial"/>
          <w:sz w:val="24"/>
          <w:szCs w:val="24"/>
        </w:rPr>
        <w:t>¿Hay certeza de que termine cada ciclo?</w:t>
      </w:r>
    </w:p>
    <w:p w14:paraId="5D7CA31E" w14:textId="30898D17" w:rsidR="00087093" w:rsidRPr="000749B3" w:rsidRDefault="00087093" w:rsidP="00087093">
      <w:pPr>
        <w:rPr>
          <w:rFonts w:ascii="Arial" w:hAnsi="Arial" w:cs="Arial"/>
          <w:sz w:val="24"/>
          <w:szCs w:val="24"/>
        </w:rPr>
      </w:pPr>
      <w:r w:rsidRPr="00956A7E">
        <w:rPr>
          <w:rFonts w:ascii="Arial" w:hAnsi="Arial" w:cs="Arial"/>
          <w:b/>
          <w:bCs/>
          <w:sz w:val="24"/>
          <w:szCs w:val="24"/>
        </w:rPr>
        <w:tab/>
      </w:r>
      <w:r w:rsidRPr="000749B3">
        <w:rPr>
          <w:rFonts w:ascii="Arial" w:hAnsi="Arial" w:cs="Arial"/>
          <w:b/>
          <w:bCs/>
          <w:sz w:val="24"/>
          <w:szCs w:val="24"/>
        </w:rPr>
        <w:t>Control</w:t>
      </w:r>
      <w:r w:rsidR="005A26F6">
        <w:rPr>
          <w:rFonts w:ascii="Arial" w:hAnsi="Arial" w:cs="Arial"/>
          <w:b/>
          <w:bCs/>
          <w:sz w:val="24"/>
          <w:szCs w:val="24"/>
        </w:rPr>
        <w:t>ador</w:t>
      </w:r>
    </w:p>
    <w:p w14:paraId="118AA026" w14:textId="6D1A8B87" w:rsidR="00087093" w:rsidRDefault="00087093" w:rsidP="00087093">
      <w:pPr>
        <w:rPr>
          <w:rFonts w:ascii="Arial" w:hAnsi="Arial" w:cs="Arial"/>
          <w:b/>
          <w:bCs/>
          <w:sz w:val="24"/>
          <w:szCs w:val="24"/>
        </w:rPr>
      </w:pPr>
      <w:r w:rsidRPr="000749B3">
        <w:rPr>
          <w:rFonts w:ascii="Arial" w:hAnsi="Arial" w:cs="Arial"/>
          <w:b/>
          <w:bCs/>
          <w:sz w:val="24"/>
          <w:szCs w:val="24"/>
        </w:rPr>
        <w:t xml:space="preserve"> </w:t>
      </w:r>
      <w:r w:rsidR="00EA3E6E" w:rsidRPr="000749B3">
        <w:rPr>
          <w:rFonts w:ascii="Arial" w:hAnsi="Arial" w:cs="Arial"/>
          <w:noProof/>
          <w:sz w:val="24"/>
          <w:szCs w:val="24"/>
          <w:lang w:eastAsia="es-PE"/>
        </w:rPr>
        <w:drawing>
          <wp:inline distT="0" distB="0" distL="0" distR="0" wp14:anchorId="6161676F" wp14:editId="0F599431">
            <wp:extent cx="4171950" cy="3276600"/>
            <wp:effectExtent l="0" t="0" r="0" b="0"/>
            <wp:docPr id="237"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171950" cy="3276600"/>
                    </a:xfrm>
                    <a:prstGeom prst="rect">
                      <a:avLst/>
                    </a:prstGeom>
                  </pic:spPr>
                </pic:pic>
              </a:graphicData>
            </a:graphic>
          </wp:inline>
        </w:drawing>
      </w:r>
    </w:p>
    <w:p w14:paraId="2E679B87" w14:textId="7CD4C379" w:rsidR="00CF53ED" w:rsidRPr="00956A7E" w:rsidRDefault="00C477C7" w:rsidP="00C477C7">
      <w:pPr>
        <w:pStyle w:val="Descripcin"/>
        <w:rPr>
          <w:rFonts w:ascii="Arial" w:hAnsi="Arial" w:cs="Arial"/>
          <w:b/>
          <w:bCs/>
          <w:sz w:val="24"/>
          <w:szCs w:val="24"/>
        </w:rPr>
      </w:pPr>
      <w:r w:rsidRPr="00956A7E">
        <w:t>Ilustración</w:t>
      </w:r>
      <w:r w:rsidR="000E37C7" w:rsidRPr="00956A7E">
        <w:t xml:space="preserve"> 5</w:t>
      </w:r>
      <w:r w:rsidR="00450C8E" w:rsidRPr="00956A7E">
        <w:t>3</w:t>
      </w:r>
      <w:r w:rsidRPr="00956A7E">
        <w:t>.</w:t>
      </w:r>
      <w:r w:rsidR="00401928" w:rsidRPr="00956A7E">
        <w:t xml:space="preserve"> </w:t>
      </w:r>
      <w:bookmarkStart w:id="90" w:name="_Hlk40429531"/>
      <w:r w:rsidRPr="00956A7E">
        <w:t>Código Fuente_ Fallas de Control_ No hay certeza de la terminación de cada ciclo</w:t>
      </w:r>
      <w:bookmarkEnd w:id="90"/>
    </w:p>
    <w:p w14:paraId="5BCBF7CB" w14:textId="77777777" w:rsidR="00087093" w:rsidRPr="00956A7E" w:rsidRDefault="00087093" w:rsidP="00087093">
      <w:pPr>
        <w:rPr>
          <w:rFonts w:ascii="Arial" w:hAnsi="Arial" w:cs="Arial"/>
          <w:b/>
          <w:bCs/>
          <w:sz w:val="24"/>
          <w:szCs w:val="24"/>
        </w:rPr>
      </w:pPr>
      <w:r w:rsidRPr="00956A7E">
        <w:rPr>
          <w:rFonts w:ascii="Arial" w:hAnsi="Arial" w:cs="Arial"/>
          <w:b/>
          <w:bCs/>
          <w:sz w:val="24"/>
          <w:szCs w:val="24"/>
        </w:rPr>
        <w:lastRenderedPageBreak/>
        <w:t xml:space="preserve">3.13.8. </w:t>
      </w:r>
      <w:r w:rsidRPr="00956A7E">
        <w:rPr>
          <w:rFonts w:ascii="Arial" w:hAnsi="Arial" w:cs="Arial"/>
          <w:sz w:val="24"/>
          <w:szCs w:val="24"/>
        </w:rPr>
        <w:t>¿Los enunciados compuestos están correctamente colocados entre paréntesis?</w:t>
      </w:r>
    </w:p>
    <w:p w14:paraId="3AEE115F" w14:textId="77777777" w:rsidR="00087093" w:rsidRPr="00956A7E" w:rsidRDefault="00087093" w:rsidP="00087093">
      <w:pPr>
        <w:rPr>
          <w:rFonts w:ascii="Arial" w:hAnsi="Arial" w:cs="Arial"/>
          <w:b/>
          <w:bCs/>
          <w:sz w:val="24"/>
          <w:szCs w:val="24"/>
        </w:rPr>
      </w:pPr>
      <w:r w:rsidRPr="00956A7E">
        <w:rPr>
          <w:rFonts w:ascii="Arial" w:hAnsi="Arial" w:cs="Arial"/>
          <w:b/>
          <w:bCs/>
          <w:sz w:val="24"/>
          <w:szCs w:val="24"/>
        </w:rPr>
        <w:t>Controlador(matricula.create)</w:t>
      </w:r>
      <w:r w:rsidRPr="000749B3">
        <w:rPr>
          <w:rFonts w:ascii="Arial" w:hAnsi="Arial" w:cs="Arial"/>
          <w:noProof/>
          <w:sz w:val="24"/>
          <w:szCs w:val="24"/>
          <w:lang w:val="es-ES" w:eastAsia="es-ES"/>
        </w:rPr>
        <w:t xml:space="preserve"> </w:t>
      </w:r>
    </w:p>
    <w:p w14:paraId="5A1D2F32" w14:textId="77777777" w:rsidR="00087093" w:rsidRPr="00956A7E" w:rsidRDefault="00087093" w:rsidP="00087093">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691008" behindDoc="0" locked="0" layoutInCell="1" allowOverlap="1" wp14:anchorId="7C4B3D5C" wp14:editId="6D7DF851">
            <wp:simplePos x="0" y="0"/>
            <wp:positionH relativeFrom="margin">
              <wp:align>left</wp:align>
            </wp:positionH>
            <wp:positionV relativeFrom="paragraph">
              <wp:posOffset>7893</wp:posOffset>
            </wp:positionV>
            <wp:extent cx="4191000" cy="4076700"/>
            <wp:effectExtent l="0" t="0" r="0" b="0"/>
            <wp:wrapSquare wrapText="bothSides"/>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4191000" cy="4076700"/>
                    </a:xfrm>
                    <a:prstGeom prst="rect">
                      <a:avLst/>
                    </a:prstGeom>
                  </pic:spPr>
                </pic:pic>
              </a:graphicData>
            </a:graphic>
          </wp:anchor>
        </w:drawing>
      </w:r>
    </w:p>
    <w:p w14:paraId="2CA86828" w14:textId="77777777" w:rsidR="00087093" w:rsidRPr="00956A7E" w:rsidRDefault="00087093" w:rsidP="00087093">
      <w:pPr>
        <w:rPr>
          <w:rFonts w:ascii="Arial" w:hAnsi="Arial" w:cs="Arial"/>
          <w:sz w:val="24"/>
          <w:szCs w:val="24"/>
        </w:rPr>
      </w:pPr>
    </w:p>
    <w:p w14:paraId="53B09BF3" w14:textId="77777777" w:rsidR="00087093" w:rsidRPr="00956A7E" w:rsidRDefault="00087093" w:rsidP="00087093">
      <w:pPr>
        <w:rPr>
          <w:rFonts w:ascii="Arial" w:hAnsi="Arial" w:cs="Arial"/>
          <w:b/>
          <w:bCs/>
          <w:sz w:val="24"/>
          <w:szCs w:val="24"/>
        </w:rPr>
      </w:pPr>
    </w:p>
    <w:p w14:paraId="395B95D1" w14:textId="77777777" w:rsidR="00087093" w:rsidRPr="00956A7E" w:rsidRDefault="00087093" w:rsidP="00087093">
      <w:pPr>
        <w:rPr>
          <w:rFonts w:ascii="Arial" w:hAnsi="Arial" w:cs="Arial"/>
          <w:b/>
          <w:bCs/>
          <w:sz w:val="24"/>
          <w:szCs w:val="24"/>
        </w:rPr>
      </w:pPr>
    </w:p>
    <w:p w14:paraId="098F32EB" w14:textId="77777777" w:rsidR="00087093" w:rsidRPr="00956A7E" w:rsidRDefault="00087093" w:rsidP="00087093">
      <w:pPr>
        <w:rPr>
          <w:rFonts w:ascii="Arial" w:hAnsi="Arial" w:cs="Arial"/>
          <w:b/>
          <w:bCs/>
          <w:sz w:val="24"/>
          <w:szCs w:val="24"/>
        </w:rPr>
      </w:pPr>
    </w:p>
    <w:p w14:paraId="55A1197E" w14:textId="77777777" w:rsidR="00087093" w:rsidRPr="00956A7E" w:rsidRDefault="00087093" w:rsidP="00087093">
      <w:pPr>
        <w:rPr>
          <w:rFonts w:ascii="Arial" w:hAnsi="Arial" w:cs="Arial"/>
          <w:b/>
          <w:bCs/>
          <w:sz w:val="24"/>
          <w:szCs w:val="24"/>
        </w:rPr>
      </w:pPr>
    </w:p>
    <w:p w14:paraId="205BD27D" w14:textId="77777777" w:rsidR="00087093" w:rsidRPr="00956A7E" w:rsidRDefault="00087093" w:rsidP="00087093">
      <w:pPr>
        <w:rPr>
          <w:rFonts w:ascii="Arial" w:hAnsi="Arial" w:cs="Arial"/>
          <w:b/>
          <w:bCs/>
          <w:sz w:val="24"/>
          <w:szCs w:val="24"/>
        </w:rPr>
      </w:pPr>
    </w:p>
    <w:p w14:paraId="7DA6C578" w14:textId="77777777" w:rsidR="00087093" w:rsidRPr="00956A7E" w:rsidRDefault="00087093" w:rsidP="00087093">
      <w:pPr>
        <w:rPr>
          <w:rFonts w:ascii="Arial" w:hAnsi="Arial" w:cs="Arial"/>
          <w:b/>
          <w:bCs/>
          <w:sz w:val="24"/>
          <w:szCs w:val="24"/>
        </w:rPr>
      </w:pPr>
    </w:p>
    <w:p w14:paraId="01F2986A" w14:textId="77777777" w:rsidR="00087093" w:rsidRPr="00956A7E" w:rsidRDefault="00087093" w:rsidP="00087093">
      <w:pPr>
        <w:rPr>
          <w:rFonts w:ascii="Arial" w:hAnsi="Arial" w:cs="Arial"/>
          <w:b/>
          <w:bCs/>
          <w:sz w:val="24"/>
          <w:szCs w:val="24"/>
        </w:rPr>
      </w:pPr>
    </w:p>
    <w:p w14:paraId="52CDCBE2" w14:textId="77777777" w:rsidR="00087093" w:rsidRPr="00956A7E" w:rsidRDefault="00087093" w:rsidP="00087093">
      <w:pPr>
        <w:rPr>
          <w:rFonts w:ascii="Arial" w:hAnsi="Arial" w:cs="Arial"/>
          <w:b/>
          <w:bCs/>
          <w:sz w:val="24"/>
          <w:szCs w:val="24"/>
        </w:rPr>
      </w:pPr>
    </w:p>
    <w:p w14:paraId="3C1391D8" w14:textId="77777777" w:rsidR="00087093" w:rsidRPr="00956A7E" w:rsidRDefault="00087093" w:rsidP="00087093">
      <w:pPr>
        <w:rPr>
          <w:rFonts w:ascii="Arial" w:hAnsi="Arial" w:cs="Arial"/>
          <w:b/>
          <w:bCs/>
          <w:sz w:val="24"/>
          <w:szCs w:val="24"/>
        </w:rPr>
      </w:pPr>
    </w:p>
    <w:p w14:paraId="55CED5CC" w14:textId="77777777" w:rsidR="00087093" w:rsidRPr="00956A7E" w:rsidRDefault="00087093" w:rsidP="00087093">
      <w:pPr>
        <w:rPr>
          <w:rFonts w:ascii="Arial" w:hAnsi="Arial" w:cs="Arial"/>
          <w:b/>
          <w:bCs/>
          <w:sz w:val="24"/>
          <w:szCs w:val="24"/>
        </w:rPr>
      </w:pPr>
    </w:p>
    <w:p w14:paraId="7AECD423" w14:textId="77777777" w:rsidR="00087093" w:rsidRPr="00956A7E" w:rsidRDefault="00087093" w:rsidP="00087093">
      <w:pPr>
        <w:rPr>
          <w:rFonts w:ascii="Arial" w:hAnsi="Arial" w:cs="Arial"/>
          <w:b/>
          <w:bCs/>
          <w:sz w:val="24"/>
          <w:szCs w:val="24"/>
        </w:rPr>
      </w:pPr>
    </w:p>
    <w:p w14:paraId="6A934B88" w14:textId="57AC81B4" w:rsidR="00087093" w:rsidRPr="00956A7E" w:rsidRDefault="00087093" w:rsidP="00087093">
      <w:pPr>
        <w:rPr>
          <w:rFonts w:ascii="Arial" w:hAnsi="Arial" w:cs="Arial"/>
          <w:b/>
          <w:bCs/>
          <w:sz w:val="24"/>
          <w:szCs w:val="24"/>
        </w:rPr>
      </w:pPr>
    </w:p>
    <w:p w14:paraId="0FF8B64D" w14:textId="53766EA1" w:rsidR="00E92212" w:rsidRPr="00956A7E" w:rsidRDefault="00E92212" w:rsidP="00087093">
      <w:pPr>
        <w:rPr>
          <w:rFonts w:ascii="Arial" w:hAnsi="Arial" w:cs="Arial"/>
          <w:b/>
          <w:bCs/>
          <w:sz w:val="24"/>
          <w:szCs w:val="24"/>
        </w:rPr>
      </w:pPr>
    </w:p>
    <w:p w14:paraId="017EFB59" w14:textId="194614F0" w:rsidR="00E92212" w:rsidRPr="00956A7E" w:rsidRDefault="0013550B" w:rsidP="0013550B">
      <w:pPr>
        <w:pStyle w:val="Descripcin"/>
        <w:rPr>
          <w:rFonts w:ascii="Arial" w:hAnsi="Arial" w:cs="Arial"/>
          <w:b/>
          <w:bCs/>
          <w:sz w:val="24"/>
          <w:szCs w:val="24"/>
        </w:rPr>
      </w:pPr>
      <w:r w:rsidRPr="00956A7E">
        <w:t>Ilustración</w:t>
      </w:r>
      <w:r w:rsidR="00FC10D8" w:rsidRPr="00956A7E">
        <w:t xml:space="preserve"> </w:t>
      </w:r>
      <w:r w:rsidR="00A26506" w:rsidRPr="00956A7E">
        <w:t>5</w:t>
      </w:r>
      <w:r w:rsidR="00450C8E" w:rsidRPr="00956A7E">
        <w:t>4</w:t>
      </w:r>
      <w:r w:rsidRPr="00956A7E">
        <w:t>.</w:t>
      </w:r>
      <w:r w:rsidR="00980EEB" w:rsidRPr="00956A7E">
        <w:t xml:space="preserve"> </w:t>
      </w:r>
      <w:r w:rsidRPr="00956A7E">
        <w:t>Código Fuente_ Fallas de Control_ Enunciados correctos</w:t>
      </w:r>
    </w:p>
    <w:p w14:paraId="2FC59452" w14:textId="77777777" w:rsidR="00087093" w:rsidRPr="00956A7E" w:rsidRDefault="00087093" w:rsidP="00087093">
      <w:pPr>
        <w:rPr>
          <w:rFonts w:ascii="Arial" w:hAnsi="Arial" w:cs="Arial"/>
          <w:b/>
          <w:bCs/>
          <w:sz w:val="24"/>
          <w:szCs w:val="24"/>
        </w:rPr>
      </w:pPr>
    </w:p>
    <w:p w14:paraId="49D7E78E" w14:textId="77777777" w:rsidR="00087093" w:rsidRPr="00956A7E" w:rsidRDefault="00087093" w:rsidP="00087093">
      <w:pPr>
        <w:rPr>
          <w:rFonts w:ascii="Arial" w:hAnsi="Arial" w:cs="Arial"/>
          <w:b/>
          <w:bCs/>
          <w:sz w:val="24"/>
          <w:szCs w:val="24"/>
        </w:rPr>
      </w:pPr>
    </w:p>
    <w:p w14:paraId="7ADAFD49" w14:textId="77777777" w:rsidR="00087093" w:rsidRPr="00956A7E" w:rsidRDefault="00087093" w:rsidP="00087093">
      <w:pPr>
        <w:rPr>
          <w:rFonts w:ascii="Arial" w:hAnsi="Arial" w:cs="Arial"/>
          <w:b/>
          <w:bCs/>
          <w:sz w:val="24"/>
          <w:szCs w:val="24"/>
        </w:rPr>
      </w:pPr>
    </w:p>
    <w:p w14:paraId="3E33DD65" w14:textId="77777777" w:rsidR="00087093" w:rsidRPr="00956A7E" w:rsidRDefault="00087093" w:rsidP="00087093">
      <w:pPr>
        <w:rPr>
          <w:rFonts w:ascii="Arial" w:hAnsi="Arial" w:cs="Arial"/>
          <w:b/>
          <w:bCs/>
          <w:sz w:val="24"/>
          <w:szCs w:val="24"/>
        </w:rPr>
      </w:pPr>
    </w:p>
    <w:p w14:paraId="66C1398A" w14:textId="77777777" w:rsidR="00087093" w:rsidRPr="00956A7E" w:rsidRDefault="00087093" w:rsidP="00087093">
      <w:pPr>
        <w:rPr>
          <w:rFonts w:ascii="Arial" w:hAnsi="Arial" w:cs="Arial"/>
          <w:b/>
          <w:bCs/>
          <w:sz w:val="24"/>
          <w:szCs w:val="24"/>
        </w:rPr>
      </w:pPr>
    </w:p>
    <w:p w14:paraId="1DC958C6" w14:textId="77777777" w:rsidR="00087093" w:rsidRPr="00956A7E" w:rsidRDefault="00087093" w:rsidP="00087093">
      <w:pPr>
        <w:rPr>
          <w:rFonts w:ascii="Arial" w:hAnsi="Arial" w:cs="Arial"/>
          <w:b/>
          <w:bCs/>
          <w:sz w:val="24"/>
          <w:szCs w:val="24"/>
        </w:rPr>
      </w:pPr>
    </w:p>
    <w:p w14:paraId="505F5E26" w14:textId="77777777" w:rsidR="00087093" w:rsidRPr="00956A7E" w:rsidRDefault="00087093" w:rsidP="00087093">
      <w:pPr>
        <w:rPr>
          <w:rFonts w:ascii="Arial" w:hAnsi="Arial" w:cs="Arial"/>
          <w:b/>
          <w:bCs/>
          <w:sz w:val="24"/>
          <w:szCs w:val="24"/>
        </w:rPr>
      </w:pPr>
    </w:p>
    <w:p w14:paraId="75ABB6D0" w14:textId="77777777" w:rsidR="00087093" w:rsidRPr="00956A7E" w:rsidRDefault="00087093" w:rsidP="00087093">
      <w:pPr>
        <w:rPr>
          <w:rFonts w:ascii="Arial" w:hAnsi="Arial" w:cs="Arial"/>
          <w:b/>
          <w:bCs/>
          <w:sz w:val="24"/>
          <w:szCs w:val="24"/>
        </w:rPr>
      </w:pPr>
    </w:p>
    <w:p w14:paraId="57912FB0" w14:textId="77777777" w:rsidR="00087093" w:rsidRPr="00956A7E" w:rsidRDefault="00087093" w:rsidP="00087093">
      <w:pPr>
        <w:rPr>
          <w:rFonts w:ascii="Arial" w:hAnsi="Arial" w:cs="Arial"/>
          <w:b/>
          <w:bCs/>
          <w:sz w:val="24"/>
          <w:szCs w:val="24"/>
        </w:rPr>
      </w:pPr>
    </w:p>
    <w:p w14:paraId="77DF62F4" w14:textId="77777777" w:rsidR="00087093" w:rsidRPr="00956A7E" w:rsidRDefault="00087093" w:rsidP="00087093">
      <w:pPr>
        <w:rPr>
          <w:rFonts w:ascii="Arial" w:hAnsi="Arial" w:cs="Arial"/>
          <w:b/>
          <w:bCs/>
          <w:sz w:val="24"/>
          <w:szCs w:val="24"/>
        </w:rPr>
      </w:pPr>
    </w:p>
    <w:p w14:paraId="4FE419AF" w14:textId="77777777" w:rsidR="00087093" w:rsidRPr="00956A7E" w:rsidRDefault="00087093" w:rsidP="00087093">
      <w:pPr>
        <w:rPr>
          <w:rFonts w:ascii="Arial" w:hAnsi="Arial" w:cs="Arial"/>
          <w:b/>
          <w:bCs/>
          <w:sz w:val="24"/>
          <w:szCs w:val="24"/>
        </w:rPr>
      </w:pPr>
    </w:p>
    <w:p w14:paraId="7CBA2FE7" w14:textId="77777777" w:rsidR="00087093" w:rsidRPr="00956A7E" w:rsidRDefault="00087093" w:rsidP="00087093">
      <w:pPr>
        <w:rPr>
          <w:rFonts w:ascii="Arial" w:hAnsi="Arial" w:cs="Arial"/>
          <w:b/>
          <w:bCs/>
          <w:sz w:val="24"/>
          <w:szCs w:val="24"/>
        </w:rPr>
      </w:pPr>
    </w:p>
    <w:p w14:paraId="0DCCAF40" w14:textId="77777777" w:rsidR="00087093" w:rsidRPr="00956A7E" w:rsidRDefault="00087093" w:rsidP="00087093">
      <w:pPr>
        <w:rPr>
          <w:rFonts w:ascii="Arial" w:hAnsi="Arial" w:cs="Arial"/>
          <w:b/>
          <w:bCs/>
          <w:sz w:val="24"/>
          <w:szCs w:val="24"/>
        </w:rPr>
      </w:pPr>
    </w:p>
    <w:p w14:paraId="006BE752" w14:textId="77777777" w:rsidR="00087093" w:rsidRPr="00956A7E" w:rsidRDefault="00087093" w:rsidP="00087093">
      <w:pPr>
        <w:rPr>
          <w:rFonts w:ascii="Arial" w:hAnsi="Arial" w:cs="Arial"/>
          <w:b/>
          <w:bCs/>
          <w:sz w:val="24"/>
          <w:szCs w:val="24"/>
        </w:rPr>
      </w:pPr>
    </w:p>
    <w:p w14:paraId="4695E9B0" w14:textId="77777777" w:rsidR="00087093" w:rsidRPr="00956A7E" w:rsidRDefault="00087093" w:rsidP="00087093">
      <w:pPr>
        <w:rPr>
          <w:rFonts w:ascii="Arial" w:hAnsi="Arial" w:cs="Arial"/>
          <w:sz w:val="24"/>
          <w:szCs w:val="24"/>
        </w:rPr>
      </w:pPr>
      <w:r w:rsidRPr="00956A7E">
        <w:rPr>
          <w:rFonts w:ascii="Arial" w:hAnsi="Arial" w:cs="Arial"/>
          <w:b/>
          <w:bCs/>
          <w:sz w:val="24"/>
          <w:szCs w:val="24"/>
        </w:rPr>
        <w:t xml:space="preserve">3.13.9. </w:t>
      </w:r>
      <w:r w:rsidRPr="00956A7E">
        <w:rPr>
          <w:rFonts w:ascii="Arial" w:hAnsi="Arial" w:cs="Arial"/>
          <w:sz w:val="24"/>
          <w:szCs w:val="24"/>
        </w:rPr>
        <w:t>En caso de enunciados ¿se justifican todos los casos posibles?</w:t>
      </w:r>
    </w:p>
    <w:p w14:paraId="0032E7EC" w14:textId="35D03C0F" w:rsidR="00087093" w:rsidRPr="000749B3" w:rsidRDefault="00087093" w:rsidP="00087093">
      <w:pPr>
        <w:rPr>
          <w:rFonts w:ascii="Arial" w:hAnsi="Arial" w:cs="Arial"/>
          <w:b/>
          <w:bCs/>
          <w:sz w:val="24"/>
          <w:szCs w:val="24"/>
        </w:rPr>
      </w:pPr>
      <w:r w:rsidRPr="00956A7E">
        <w:rPr>
          <w:rFonts w:ascii="Arial" w:hAnsi="Arial" w:cs="Arial"/>
          <w:sz w:val="24"/>
          <w:szCs w:val="24"/>
        </w:rPr>
        <w:tab/>
      </w:r>
      <w:r w:rsidRPr="000749B3">
        <w:rPr>
          <w:rFonts w:ascii="Arial" w:hAnsi="Arial" w:cs="Arial"/>
          <w:b/>
          <w:bCs/>
          <w:sz w:val="24"/>
          <w:szCs w:val="24"/>
        </w:rPr>
        <w:t>Control</w:t>
      </w:r>
      <w:r w:rsidR="005A26F6">
        <w:rPr>
          <w:rFonts w:ascii="Arial" w:hAnsi="Arial" w:cs="Arial"/>
          <w:b/>
          <w:bCs/>
          <w:sz w:val="24"/>
          <w:szCs w:val="24"/>
        </w:rPr>
        <w:t>ador</w:t>
      </w:r>
    </w:p>
    <w:p w14:paraId="3BF805A7" w14:textId="77777777" w:rsidR="00087093" w:rsidRPr="000749B3" w:rsidRDefault="00087093" w:rsidP="00087093">
      <w:pPr>
        <w:rPr>
          <w:rFonts w:ascii="Arial" w:hAnsi="Arial" w:cs="Arial"/>
          <w:b/>
          <w:bCs/>
          <w:sz w:val="24"/>
          <w:szCs w:val="24"/>
        </w:rPr>
      </w:pPr>
      <w:r w:rsidRPr="000749B3">
        <w:rPr>
          <w:rFonts w:ascii="Arial" w:hAnsi="Arial" w:cs="Arial"/>
          <w:noProof/>
          <w:sz w:val="24"/>
          <w:szCs w:val="24"/>
          <w:lang w:eastAsia="es-PE"/>
        </w:rPr>
        <w:drawing>
          <wp:inline distT="0" distB="0" distL="0" distR="0" wp14:anchorId="14AC2C0C" wp14:editId="2C227C23">
            <wp:extent cx="3324225" cy="5467350"/>
            <wp:effectExtent l="0" t="0" r="9525" b="0"/>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324225" cy="5467350"/>
                    </a:xfrm>
                    <a:prstGeom prst="rect">
                      <a:avLst/>
                    </a:prstGeom>
                  </pic:spPr>
                </pic:pic>
              </a:graphicData>
            </a:graphic>
          </wp:inline>
        </w:drawing>
      </w:r>
    </w:p>
    <w:p w14:paraId="34FDA4FF" w14:textId="652CDE29" w:rsidR="00B7563C" w:rsidRPr="00956A7E" w:rsidRDefault="00980EEB" w:rsidP="00980EEB">
      <w:pPr>
        <w:pStyle w:val="Descripcin"/>
      </w:pPr>
      <w:r w:rsidRPr="00956A7E">
        <w:t>Ilustración 5</w:t>
      </w:r>
      <w:r w:rsidR="000F08A1" w:rsidRPr="00956A7E">
        <w:t>5</w:t>
      </w:r>
      <w:r w:rsidRPr="00956A7E">
        <w:t>. Código Fuente_ Fallas de Control_No justifica todos los casos</w:t>
      </w:r>
    </w:p>
    <w:p w14:paraId="35246B1C" w14:textId="512DF294" w:rsidR="00254744" w:rsidRPr="00956A7E" w:rsidRDefault="00254744" w:rsidP="00254744"/>
    <w:p w14:paraId="6ABFF6B3" w14:textId="6168102F" w:rsidR="00254744" w:rsidRPr="00956A7E" w:rsidRDefault="00254744" w:rsidP="00254744"/>
    <w:p w14:paraId="7041CF23" w14:textId="27B4596B" w:rsidR="00254744" w:rsidRPr="00956A7E" w:rsidRDefault="00254744" w:rsidP="00254744"/>
    <w:p w14:paraId="4CD72055" w14:textId="74003B23" w:rsidR="00254744" w:rsidRPr="00956A7E" w:rsidRDefault="00254744" w:rsidP="00254744"/>
    <w:p w14:paraId="47E99AE3" w14:textId="67E7C2F7" w:rsidR="00254744" w:rsidRPr="00956A7E" w:rsidRDefault="00254744" w:rsidP="00254744"/>
    <w:p w14:paraId="412F6907" w14:textId="77777777" w:rsidR="00254744" w:rsidRPr="00956A7E" w:rsidRDefault="00254744" w:rsidP="00254744"/>
    <w:p w14:paraId="01AF9DE3" w14:textId="77777777" w:rsidR="00087093" w:rsidRPr="00956A7E" w:rsidRDefault="00087093" w:rsidP="00087093">
      <w:pPr>
        <w:rPr>
          <w:rFonts w:ascii="Arial" w:hAnsi="Arial" w:cs="Arial"/>
          <w:b/>
          <w:bCs/>
          <w:sz w:val="24"/>
          <w:szCs w:val="24"/>
        </w:rPr>
      </w:pPr>
      <w:r w:rsidRPr="00956A7E">
        <w:rPr>
          <w:rFonts w:ascii="Arial" w:hAnsi="Arial" w:cs="Arial"/>
          <w:b/>
          <w:bCs/>
          <w:sz w:val="24"/>
          <w:szCs w:val="24"/>
        </w:rPr>
        <w:lastRenderedPageBreak/>
        <w:t>3.13.10.</w:t>
      </w:r>
      <w:r w:rsidRPr="00956A7E">
        <w:rPr>
          <w:rFonts w:ascii="Arial" w:hAnsi="Arial" w:cs="Arial"/>
          <w:sz w:val="24"/>
          <w:szCs w:val="24"/>
        </w:rPr>
        <w:t xml:space="preserve"> Si después de cada caso en los enunciados se requiere un paréntesis ¿éste se incluyó?</w:t>
      </w:r>
    </w:p>
    <w:p w14:paraId="4948B95F" w14:textId="77777777" w:rsidR="00087093" w:rsidRPr="00956A7E" w:rsidRDefault="00087093" w:rsidP="00087093">
      <w:pPr>
        <w:rPr>
          <w:rFonts w:ascii="Arial" w:hAnsi="Arial" w:cs="Arial"/>
          <w:b/>
          <w:bCs/>
          <w:sz w:val="24"/>
          <w:szCs w:val="24"/>
        </w:rPr>
      </w:pPr>
      <w:r w:rsidRPr="00956A7E">
        <w:rPr>
          <w:rFonts w:ascii="Arial" w:hAnsi="Arial" w:cs="Arial"/>
          <w:b/>
          <w:bCs/>
          <w:sz w:val="24"/>
          <w:szCs w:val="24"/>
        </w:rPr>
        <w:t xml:space="preserve"> Controlador(matricula.store)</w:t>
      </w:r>
    </w:p>
    <w:p w14:paraId="3D6D4725" w14:textId="618B8A7F" w:rsidR="00087093" w:rsidRPr="00956A7E" w:rsidRDefault="00D00E2A" w:rsidP="00813B40">
      <w:pPr>
        <w:pStyle w:val="Descripcin"/>
        <w:rPr>
          <w:rFonts w:ascii="Arial" w:hAnsi="Arial" w:cs="Arial"/>
          <w:sz w:val="24"/>
          <w:szCs w:val="24"/>
        </w:rPr>
      </w:pPr>
      <w:r w:rsidRPr="00956A7E">
        <w:t xml:space="preserve">Ilustración </w:t>
      </w:r>
      <w:r w:rsidR="00087093" w:rsidRPr="000749B3">
        <w:rPr>
          <w:rFonts w:ascii="Arial" w:hAnsi="Arial" w:cs="Arial"/>
          <w:noProof/>
          <w:sz w:val="24"/>
          <w:szCs w:val="24"/>
          <w:lang w:eastAsia="es-PE"/>
        </w:rPr>
        <w:drawing>
          <wp:anchor distT="0" distB="0" distL="114300" distR="114300" simplePos="0" relativeHeight="251695104" behindDoc="0" locked="0" layoutInCell="1" allowOverlap="1" wp14:anchorId="420111E6" wp14:editId="3E186D76">
            <wp:simplePos x="0" y="0"/>
            <wp:positionH relativeFrom="column">
              <wp:posOffset>520</wp:posOffset>
            </wp:positionH>
            <wp:positionV relativeFrom="paragraph">
              <wp:posOffset>924</wp:posOffset>
            </wp:positionV>
            <wp:extent cx="6473952" cy="1028700"/>
            <wp:effectExtent l="0" t="0" r="3175" b="0"/>
            <wp:wrapSquare wrapText="bothSides"/>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extLst>
                        <a:ext uri="{28A0092B-C50C-407E-A947-70E740481C1C}">
                          <a14:useLocalDpi xmlns:a14="http://schemas.microsoft.com/office/drawing/2010/main" val="0"/>
                        </a:ext>
                      </a:extLst>
                    </a:blip>
                    <a:stretch>
                      <a:fillRect/>
                    </a:stretch>
                  </pic:blipFill>
                  <pic:spPr>
                    <a:xfrm>
                      <a:off x="0" y="0"/>
                      <a:ext cx="6473952" cy="1028700"/>
                    </a:xfrm>
                    <a:prstGeom prst="rect">
                      <a:avLst/>
                    </a:prstGeom>
                  </pic:spPr>
                </pic:pic>
              </a:graphicData>
            </a:graphic>
          </wp:anchor>
        </w:drawing>
      </w:r>
      <w:r w:rsidRPr="00956A7E">
        <w:t>5</w:t>
      </w:r>
      <w:r w:rsidR="000F08A1" w:rsidRPr="00956A7E">
        <w:t>6</w:t>
      </w:r>
      <w:r w:rsidRPr="00956A7E">
        <w:t xml:space="preserve">. </w:t>
      </w:r>
      <w:bookmarkStart w:id="91" w:name="_Hlk40429683"/>
      <w:r w:rsidRPr="00956A7E">
        <w:t xml:space="preserve">Código Fuente_ Fallas de Control_ Enunciados </w:t>
      </w:r>
      <w:r w:rsidR="009A4D2C" w:rsidRPr="00956A7E">
        <w:t>concluidas</w:t>
      </w:r>
    </w:p>
    <w:bookmarkEnd w:id="91"/>
    <w:p w14:paraId="244F1C20" w14:textId="77777777" w:rsidR="00087093" w:rsidRPr="00956A7E" w:rsidRDefault="00087093" w:rsidP="00087093">
      <w:pPr>
        <w:rPr>
          <w:rFonts w:ascii="Arial" w:hAnsi="Arial" w:cs="Arial"/>
          <w:b/>
          <w:bCs/>
          <w:sz w:val="24"/>
          <w:szCs w:val="24"/>
        </w:rPr>
      </w:pPr>
      <w:r w:rsidRPr="00956A7E">
        <w:rPr>
          <w:rFonts w:ascii="Arial" w:hAnsi="Arial" w:cs="Arial"/>
          <w:b/>
          <w:bCs/>
          <w:sz w:val="24"/>
          <w:szCs w:val="24"/>
        </w:rPr>
        <w:t xml:space="preserve">3.13.11. </w:t>
      </w:r>
      <w:r w:rsidRPr="00956A7E">
        <w:rPr>
          <w:rFonts w:ascii="Arial" w:hAnsi="Arial" w:cs="Arial"/>
          <w:sz w:val="24"/>
          <w:szCs w:val="24"/>
        </w:rPr>
        <w:t>¿Se usan todas las variables de entrada?</w:t>
      </w:r>
    </w:p>
    <w:p w14:paraId="09F6CE9F" w14:textId="77777777" w:rsidR="00087093" w:rsidRPr="00956A7E" w:rsidRDefault="00087093" w:rsidP="00087093">
      <w:pPr>
        <w:rPr>
          <w:rFonts w:ascii="Arial" w:hAnsi="Arial" w:cs="Arial"/>
          <w:b/>
          <w:bCs/>
          <w:sz w:val="24"/>
          <w:szCs w:val="24"/>
        </w:rPr>
      </w:pPr>
      <w:r w:rsidRPr="00956A7E">
        <w:rPr>
          <w:rFonts w:ascii="Arial" w:hAnsi="Arial" w:cs="Arial"/>
          <w:b/>
          <w:bCs/>
          <w:sz w:val="24"/>
          <w:szCs w:val="24"/>
        </w:rPr>
        <w:t>Javascript(app.blade.php)</w:t>
      </w:r>
    </w:p>
    <w:p w14:paraId="5C6158D1" w14:textId="77777777" w:rsidR="00087093" w:rsidRPr="00956A7E" w:rsidRDefault="00087093" w:rsidP="00087093">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694080" behindDoc="0" locked="0" layoutInCell="1" allowOverlap="1" wp14:anchorId="4A2C1797" wp14:editId="1891DFE3">
            <wp:simplePos x="0" y="0"/>
            <wp:positionH relativeFrom="column">
              <wp:posOffset>520</wp:posOffset>
            </wp:positionH>
            <wp:positionV relativeFrom="paragraph">
              <wp:posOffset>610</wp:posOffset>
            </wp:positionV>
            <wp:extent cx="3590925" cy="771525"/>
            <wp:effectExtent l="0" t="0" r="9525" b="9525"/>
            <wp:wrapSquare wrapText="bothSides"/>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extLst>
                        <a:ext uri="{28A0092B-C50C-407E-A947-70E740481C1C}">
                          <a14:useLocalDpi xmlns:a14="http://schemas.microsoft.com/office/drawing/2010/main" val="0"/>
                        </a:ext>
                      </a:extLst>
                    </a:blip>
                    <a:stretch>
                      <a:fillRect/>
                    </a:stretch>
                  </pic:blipFill>
                  <pic:spPr>
                    <a:xfrm>
                      <a:off x="0" y="0"/>
                      <a:ext cx="3590925" cy="771525"/>
                    </a:xfrm>
                    <a:prstGeom prst="rect">
                      <a:avLst/>
                    </a:prstGeom>
                  </pic:spPr>
                </pic:pic>
              </a:graphicData>
            </a:graphic>
          </wp:anchor>
        </w:drawing>
      </w:r>
    </w:p>
    <w:p w14:paraId="1D992677" w14:textId="77777777" w:rsidR="00087093" w:rsidRPr="00956A7E" w:rsidRDefault="00087093" w:rsidP="00087093">
      <w:pPr>
        <w:rPr>
          <w:rFonts w:ascii="Arial" w:hAnsi="Arial" w:cs="Arial"/>
          <w:b/>
          <w:bCs/>
          <w:sz w:val="24"/>
          <w:szCs w:val="24"/>
        </w:rPr>
      </w:pPr>
    </w:p>
    <w:p w14:paraId="17656339" w14:textId="77777777" w:rsidR="00087093" w:rsidRPr="00956A7E" w:rsidRDefault="00087093" w:rsidP="00087093">
      <w:pPr>
        <w:rPr>
          <w:rFonts w:ascii="Arial" w:hAnsi="Arial" w:cs="Arial"/>
          <w:b/>
          <w:bCs/>
          <w:sz w:val="24"/>
          <w:szCs w:val="24"/>
        </w:rPr>
      </w:pPr>
    </w:p>
    <w:p w14:paraId="2F6355BB" w14:textId="477B077E" w:rsidR="00B7563C" w:rsidRPr="00956A7E" w:rsidRDefault="00291255" w:rsidP="00813B40">
      <w:pPr>
        <w:pStyle w:val="Descripcin"/>
        <w:rPr>
          <w:rFonts w:ascii="Arial" w:hAnsi="Arial" w:cs="Arial"/>
          <w:b/>
          <w:bCs/>
          <w:sz w:val="24"/>
          <w:szCs w:val="24"/>
        </w:rPr>
      </w:pPr>
      <w:r w:rsidRPr="00956A7E">
        <w:t>Ilustración 5</w:t>
      </w:r>
      <w:r w:rsidR="000F08A1" w:rsidRPr="00956A7E">
        <w:t>7</w:t>
      </w:r>
      <w:r w:rsidRPr="00956A7E">
        <w:t xml:space="preserve">. </w:t>
      </w:r>
      <w:bookmarkStart w:id="92" w:name="_Hlk40429705"/>
      <w:r w:rsidRPr="00956A7E">
        <w:t>Código Fuente_</w:t>
      </w:r>
      <w:r w:rsidR="007F1A9C" w:rsidRPr="00956A7E">
        <w:t xml:space="preserve"> </w:t>
      </w:r>
      <w:r w:rsidRPr="00956A7E">
        <w:t>Fallas entrada/salida_ Uso de variables de entrada</w:t>
      </w:r>
      <w:bookmarkEnd w:id="92"/>
    </w:p>
    <w:p w14:paraId="10DCA700" w14:textId="77777777" w:rsidR="00087093" w:rsidRPr="00956A7E" w:rsidRDefault="00087093" w:rsidP="00087093">
      <w:pPr>
        <w:rPr>
          <w:rFonts w:ascii="Arial" w:hAnsi="Arial" w:cs="Arial"/>
          <w:b/>
          <w:bCs/>
          <w:sz w:val="24"/>
          <w:szCs w:val="24"/>
        </w:rPr>
      </w:pPr>
      <w:r w:rsidRPr="00956A7E">
        <w:rPr>
          <w:rFonts w:ascii="Arial" w:hAnsi="Arial" w:cs="Arial"/>
          <w:b/>
          <w:bCs/>
          <w:sz w:val="24"/>
          <w:szCs w:val="24"/>
        </w:rPr>
        <w:t xml:space="preserve">3:13.12. </w:t>
      </w:r>
      <w:r w:rsidRPr="00956A7E">
        <w:rPr>
          <w:rFonts w:ascii="Arial" w:hAnsi="Arial" w:cs="Arial"/>
          <w:sz w:val="24"/>
          <w:szCs w:val="24"/>
        </w:rPr>
        <w:t>¿A todas las variables de salida se les asigna un valor antes de que produzcan?</w:t>
      </w:r>
    </w:p>
    <w:p w14:paraId="7BFF6A16" w14:textId="77777777" w:rsidR="00087093" w:rsidRPr="00956A7E" w:rsidRDefault="00087093" w:rsidP="00087093">
      <w:pPr>
        <w:rPr>
          <w:rFonts w:ascii="Arial" w:hAnsi="Arial" w:cs="Arial"/>
          <w:b/>
          <w:bCs/>
          <w:sz w:val="24"/>
          <w:szCs w:val="24"/>
        </w:rPr>
      </w:pPr>
      <w:r w:rsidRPr="00956A7E">
        <w:rPr>
          <w:rFonts w:ascii="Arial" w:hAnsi="Arial" w:cs="Arial"/>
          <w:b/>
          <w:bCs/>
          <w:sz w:val="24"/>
          <w:szCs w:val="24"/>
        </w:rPr>
        <w:t>Javascript(app.blade.php)</w:t>
      </w:r>
    </w:p>
    <w:p w14:paraId="1095CBF3" w14:textId="77777777" w:rsidR="00087093" w:rsidRPr="00956A7E" w:rsidRDefault="00087093" w:rsidP="00087093">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693056" behindDoc="0" locked="0" layoutInCell="1" allowOverlap="1" wp14:anchorId="2F46CDC0" wp14:editId="4A5000C3">
            <wp:simplePos x="0" y="0"/>
            <wp:positionH relativeFrom="column">
              <wp:posOffset>520</wp:posOffset>
            </wp:positionH>
            <wp:positionV relativeFrom="paragraph">
              <wp:posOffset>-6210</wp:posOffset>
            </wp:positionV>
            <wp:extent cx="2876550" cy="1409700"/>
            <wp:effectExtent l="0" t="0" r="0" b="0"/>
            <wp:wrapSquare wrapText="bothSides"/>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2876550" cy="1409700"/>
                    </a:xfrm>
                    <a:prstGeom prst="rect">
                      <a:avLst/>
                    </a:prstGeom>
                  </pic:spPr>
                </pic:pic>
              </a:graphicData>
            </a:graphic>
          </wp:anchor>
        </w:drawing>
      </w:r>
    </w:p>
    <w:p w14:paraId="5DBDE9CA" w14:textId="77777777" w:rsidR="00087093" w:rsidRPr="00956A7E" w:rsidRDefault="00087093" w:rsidP="00087093">
      <w:pPr>
        <w:rPr>
          <w:rFonts w:ascii="Arial" w:hAnsi="Arial" w:cs="Arial"/>
          <w:sz w:val="24"/>
          <w:szCs w:val="24"/>
        </w:rPr>
      </w:pPr>
    </w:p>
    <w:p w14:paraId="59BED348" w14:textId="77777777" w:rsidR="00087093" w:rsidRPr="00956A7E" w:rsidRDefault="00087093" w:rsidP="00087093">
      <w:pPr>
        <w:rPr>
          <w:rFonts w:ascii="Arial" w:hAnsi="Arial" w:cs="Arial"/>
          <w:b/>
          <w:bCs/>
          <w:sz w:val="24"/>
          <w:szCs w:val="24"/>
        </w:rPr>
      </w:pPr>
    </w:p>
    <w:p w14:paraId="08BC5663" w14:textId="77777777" w:rsidR="00087093" w:rsidRPr="00956A7E" w:rsidRDefault="00087093" w:rsidP="00087093">
      <w:pPr>
        <w:rPr>
          <w:rFonts w:ascii="Arial" w:hAnsi="Arial" w:cs="Arial"/>
          <w:b/>
          <w:bCs/>
          <w:sz w:val="24"/>
          <w:szCs w:val="24"/>
        </w:rPr>
      </w:pPr>
    </w:p>
    <w:p w14:paraId="3C4AD6A7" w14:textId="77777777" w:rsidR="00087093" w:rsidRPr="00956A7E" w:rsidRDefault="00087093" w:rsidP="00087093">
      <w:pPr>
        <w:rPr>
          <w:rFonts w:ascii="Arial" w:hAnsi="Arial" w:cs="Arial"/>
          <w:b/>
          <w:bCs/>
          <w:sz w:val="24"/>
          <w:szCs w:val="24"/>
        </w:rPr>
      </w:pPr>
    </w:p>
    <w:p w14:paraId="1E199179" w14:textId="5AEB4748" w:rsidR="00087093" w:rsidRPr="00956A7E" w:rsidRDefault="00977F3D" w:rsidP="00977F3D">
      <w:pPr>
        <w:pStyle w:val="Descripcin"/>
        <w:rPr>
          <w:rFonts w:ascii="Arial" w:hAnsi="Arial" w:cs="Arial"/>
          <w:b/>
          <w:bCs/>
          <w:sz w:val="24"/>
          <w:szCs w:val="24"/>
        </w:rPr>
      </w:pPr>
      <w:r w:rsidRPr="00956A7E">
        <w:t>Ilustración</w:t>
      </w:r>
      <w:r w:rsidR="009A4D2C" w:rsidRPr="00956A7E">
        <w:t xml:space="preserve"> </w:t>
      </w:r>
      <w:r w:rsidRPr="00956A7E">
        <w:t>5</w:t>
      </w:r>
      <w:r w:rsidR="000F08A1" w:rsidRPr="00956A7E">
        <w:t>8</w:t>
      </w:r>
      <w:r w:rsidRPr="00956A7E">
        <w:t>.</w:t>
      </w:r>
      <w:r w:rsidR="009A4D2C" w:rsidRPr="00956A7E">
        <w:t xml:space="preserve"> </w:t>
      </w:r>
      <w:bookmarkStart w:id="93" w:name="_Hlk40429737"/>
      <w:r w:rsidRPr="00956A7E">
        <w:t>Código Fuente_ Fallas entrada/salida_ Asigna valor a las variables de salida</w:t>
      </w:r>
      <w:bookmarkEnd w:id="93"/>
    </w:p>
    <w:p w14:paraId="55EE8966" w14:textId="77777777" w:rsidR="00B7563C" w:rsidRPr="00956A7E" w:rsidRDefault="00B7563C" w:rsidP="00087093">
      <w:pPr>
        <w:rPr>
          <w:rFonts w:ascii="Arial" w:hAnsi="Arial" w:cs="Arial"/>
          <w:b/>
          <w:bCs/>
          <w:sz w:val="24"/>
          <w:szCs w:val="24"/>
        </w:rPr>
      </w:pPr>
    </w:p>
    <w:p w14:paraId="3B1A01F8" w14:textId="77777777" w:rsidR="00087093" w:rsidRPr="00956A7E" w:rsidRDefault="00087093" w:rsidP="00087093">
      <w:pPr>
        <w:rPr>
          <w:rFonts w:ascii="Arial" w:hAnsi="Arial" w:cs="Arial"/>
          <w:sz w:val="24"/>
          <w:szCs w:val="24"/>
        </w:rPr>
      </w:pPr>
      <w:r w:rsidRPr="00956A7E">
        <w:rPr>
          <w:rFonts w:ascii="Arial" w:hAnsi="Arial" w:cs="Arial"/>
          <w:b/>
          <w:bCs/>
          <w:sz w:val="24"/>
          <w:szCs w:val="24"/>
        </w:rPr>
        <w:t xml:space="preserve">3.13.14. </w:t>
      </w:r>
      <w:r w:rsidRPr="00956A7E">
        <w:rPr>
          <w:rFonts w:ascii="Arial" w:hAnsi="Arial" w:cs="Arial"/>
          <w:sz w:val="24"/>
          <w:szCs w:val="24"/>
        </w:rPr>
        <w:t>¿Entradas inesperadas pueden causar corrupción?</w:t>
      </w:r>
    </w:p>
    <w:p w14:paraId="6FCA60DB" w14:textId="77777777" w:rsidR="00087093" w:rsidRPr="000749B3" w:rsidRDefault="00087093" w:rsidP="00087093">
      <w:pPr>
        <w:rPr>
          <w:rFonts w:ascii="Arial" w:hAnsi="Arial" w:cs="Arial"/>
          <w:b/>
          <w:bCs/>
          <w:sz w:val="24"/>
          <w:szCs w:val="24"/>
        </w:rPr>
      </w:pPr>
      <w:r w:rsidRPr="000749B3">
        <w:rPr>
          <w:rFonts w:ascii="Arial" w:hAnsi="Arial" w:cs="Arial"/>
          <w:noProof/>
          <w:sz w:val="24"/>
          <w:szCs w:val="24"/>
          <w:lang w:eastAsia="es-PE"/>
        </w:rPr>
        <w:drawing>
          <wp:inline distT="0" distB="0" distL="0" distR="0" wp14:anchorId="7A3A13A6" wp14:editId="2110CD34">
            <wp:extent cx="3400425" cy="1638300"/>
            <wp:effectExtent l="0" t="0" r="9525" b="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400425" cy="1638300"/>
                    </a:xfrm>
                    <a:prstGeom prst="rect">
                      <a:avLst/>
                    </a:prstGeom>
                  </pic:spPr>
                </pic:pic>
              </a:graphicData>
            </a:graphic>
          </wp:inline>
        </w:drawing>
      </w:r>
    </w:p>
    <w:p w14:paraId="41F2A2A0" w14:textId="75FF229D" w:rsidR="00087093" w:rsidRPr="00956A7E" w:rsidRDefault="007C36FE" w:rsidP="007C36FE">
      <w:pPr>
        <w:pStyle w:val="Descripcin"/>
        <w:rPr>
          <w:rFonts w:ascii="Arial" w:hAnsi="Arial" w:cs="Arial"/>
          <w:b/>
          <w:bCs/>
          <w:sz w:val="24"/>
          <w:szCs w:val="24"/>
        </w:rPr>
      </w:pPr>
      <w:bookmarkStart w:id="94" w:name="_Toc40426511"/>
      <w:r w:rsidRPr="00956A7E">
        <w:t xml:space="preserve">Ilustración </w:t>
      </w:r>
      <w:r w:rsidR="000F08A1" w:rsidRPr="00956A7E">
        <w:t>59</w:t>
      </w:r>
      <w:r w:rsidRPr="00956A7E">
        <w:t>.</w:t>
      </w:r>
      <w:r w:rsidR="009A4D2C" w:rsidRPr="00956A7E">
        <w:t xml:space="preserve"> </w:t>
      </w:r>
      <w:r w:rsidRPr="00956A7E">
        <w:t>Código Fuente_</w:t>
      </w:r>
      <w:r w:rsidR="00BC22F4" w:rsidRPr="00956A7E">
        <w:t xml:space="preserve"> </w:t>
      </w:r>
      <w:r w:rsidRPr="00956A7E">
        <w:t>Fallas entrada/salida_</w:t>
      </w:r>
      <w:r w:rsidR="00BC22F4" w:rsidRPr="00956A7E">
        <w:t xml:space="preserve"> </w:t>
      </w:r>
      <w:r w:rsidRPr="00956A7E">
        <w:t>No causa corrupción</w:t>
      </w:r>
      <w:bookmarkEnd w:id="94"/>
    </w:p>
    <w:p w14:paraId="04EA3D18" w14:textId="77777777" w:rsidR="00087093" w:rsidRPr="00956A7E" w:rsidRDefault="00087093" w:rsidP="00087093">
      <w:pPr>
        <w:rPr>
          <w:rFonts w:ascii="Arial" w:hAnsi="Arial" w:cs="Arial"/>
          <w:b/>
          <w:bCs/>
          <w:sz w:val="24"/>
          <w:szCs w:val="24"/>
        </w:rPr>
      </w:pPr>
      <w:r w:rsidRPr="00956A7E">
        <w:rPr>
          <w:rFonts w:ascii="Arial" w:hAnsi="Arial" w:cs="Arial"/>
          <w:b/>
          <w:bCs/>
          <w:sz w:val="24"/>
          <w:szCs w:val="24"/>
        </w:rPr>
        <w:lastRenderedPageBreak/>
        <w:t xml:space="preserve">3.13.14. </w:t>
      </w:r>
      <w:r w:rsidRPr="00956A7E">
        <w:rPr>
          <w:rFonts w:ascii="Arial" w:hAnsi="Arial" w:cs="Arial"/>
          <w:sz w:val="24"/>
          <w:szCs w:val="24"/>
        </w:rPr>
        <w:t>¿Se usan todas las variables de entrada?</w:t>
      </w:r>
    </w:p>
    <w:p w14:paraId="293671D3" w14:textId="77777777" w:rsidR="00087093" w:rsidRPr="007C404F" w:rsidRDefault="00087093" w:rsidP="00087093">
      <w:pPr>
        <w:rPr>
          <w:rFonts w:ascii="Arial" w:hAnsi="Arial" w:cs="Arial"/>
          <w:b/>
          <w:bCs/>
          <w:sz w:val="24"/>
          <w:szCs w:val="24"/>
          <w:lang w:val="en-US"/>
        </w:rPr>
      </w:pPr>
      <w:r w:rsidRPr="000749B3">
        <w:rPr>
          <w:rFonts w:ascii="Arial" w:hAnsi="Arial" w:cs="Arial"/>
          <w:noProof/>
          <w:sz w:val="24"/>
          <w:szCs w:val="24"/>
          <w:lang w:eastAsia="es-PE"/>
        </w:rPr>
        <w:drawing>
          <wp:anchor distT="0" distB="0" distL="114300" distR="114300" simplePos="0" relativeHeight="251692032" behindDoc="0" locked="0" layoutInCell="1" allowOverlap="1" wp14:anchorId="1C9D0E26" wp14:editId="50347B81">
            <wp:simplePos x="0" y="0"/>
            <wp:positionH relativeFrom="margin">
              <wp:align>left</wp:align>
            </wp:positionH>
            <wp:positionV relativeFrom="paragraph">
              <wp:posOffset>288925</wp:posOffset>
            </wp:positionV>
            <wp:extent cx="6196330" cy="3383280"/>
            <wp:effectExtent l="0" t="0" r="0" b="7620"/>
            <wp:wrapSquare wrapText="bothSides"/>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6196330" cy="3383280"/>
                    </a:xfrm>
                    <a:prstGeom prst="rect">
                      <a:avLst/>
                    </a:prstGeom>
                  </pic:spPr>
                </pic:pic>
              </a:graphicData>
            </a:graphic>
            <wp14:sizeRelH relativeFrom="margin">
              <wp14:pctWidth>0</wp14:pctWidth>
            </wp14:sizeRelH>
            <wp14:sizeRelV relativeFrom="margin">
              <wp14:pctHeight>0</wp14:pctHeight>
            </wp14:sizeRelV>
          </wp:anchor>
        </w:drawing>
      </w:r>
      <w:r w:rsidRPr="007C404F">
        <w:rPr>
          <w:rFonts w:ascii="Arial" w:hAnsi="Arial" w:cs="Arial"/>
          <w:b/>
          <w:bCs/>
          <w:sz w:val="24"/>
          <w:szCs w:val="24"/>
          <w:lang w:val="en-US"/>
        </w:rPr>
        <w:t>View(matricula.field.blade.php)</w:t>
      </w:r>
    </w:p>
    <w:p w14:paraId="28B976A8" w14:textId="7F4C95F8" w:rsidR="00087093" w:rsidRPr="00956A7E" w:rsidRDefault="00076CDC" w:rsidP="00076CDC">
      <w:pPr>
        <w:pStyle w:val="Descripcin"/>
        <w:rPr>
          <w:rFonts w:ascii="Arial" w:hAnsi="Arial" w:cs="Arial"/>
          <w:sz w:val="24"/>
          <w:szCs w:val="24"/>
        </w:rPr>
      </w:pPr>
      <w:bookmarkStart w:id="95" w:name="_Toc40426512"/>
      <w:r w:rsidRPr="00956A7E">
        <w:t xml:space="preserve">Ilustración </w:t>
      </w:r>
      <w:r w:rsidR="005111BC" w:rsidRPr="00956A7E">
        <w:t>6</w:t>
      </w:r>
      <w:r w:rsidR="008E14A9" w:rsidRPr="00956A7E">
        <w:t>0</w:t>
      </w:r>
      <w:r w:rsidRPr="00956A7E">
        <w:t>.</w:t>
      </w:r>
      <w:r w:rsidR="005111BC" w:rsidRPr="00956A7E">
        <w:t xml:space="preserve"> </w:t>
      </w:r>
      <w:r w:rsidRPr="00956A7E">
        <w:t>Código Fuente_</w:t>
      </w:r>
      <w:r w:rsidR="00A174CE" w:rsidRPr="00956A7E">
        <w:t xml:space="preserve"> </w:t>
      </w:r>
      <w:r w:rsidRPr="00956A7E">
        <w:t>Fallas de Interfaz_</w:t>
      </w:r>
      <w:r w:rsidR="00A174CE" w:rsidRPr="00956A7E">
        <w:t xml:space="preserve"> </w:t>
      </w:r>
      <w:r w:rsidRPr="00956A7E">
        <w:t>Uso de variables de entrada</w:t>
      </w:r>
      <w:bookmarkEnd w:id="95"/>
    </w:p>
    <w:p w14:paraId="6E09DE0D" w14:textId="77777777" w:rsidR="00B7563C" w:rsidRPr="00956A7E" w:rsidRDefault="00B7563C" w:rsidP="00087093">
      <w:pPr>
        <w:tabs>
          <w:tab w:val="left" w:pos="8100"/>
        </w:tabs>
        <w:rPr>
          <w:rFonts w:ascii="Arial" w:hAnsi="Arial" w:cs="Arial"/>
          <w:sz w:val="24"/>
          <w:szCs w:val="24"/>
        </w:rPr>
      </w:pPr>
    </w:p>
    <w:p w14:paraId="0B987C75" w14:textId="77777777" w:rsidR="00087093" w:rsidRPr="00956A7E" w:rsidRDefault="00087093" w:rsidP="00087093">
      <w:pPr>
        <w:tabs>
          <w:tab w:val="left" w:pos="8100"/>
        </w:tabs>
        <w:rPr>
          <w:rFonts w:ascii="Arial" w:hAnsi="Arial" w:cs="Arial"/>
          <w:b/>
          <w:bCs/>
          <w:sz w:val="24"/>
          <w:szCs w:val="24"/>
        </w:rPr>
      </w:pPr>
      <w:r w:rsidRPr="00956A7E">
        <w:rPr>
          <w:rFonts w:ascii="Arial" w:hAnsi="Arial" w:cs="Arial"/>
          <w:b/>
          <w:bCs/>
          <w:sz w:val="24"/>
          <w:szCs w:val="24"/>
        </w:rPr>
        <w:t>3.13.15.</w:t>
      </w:r>
      <w:r w:rsidRPr="00956A7E">
        <w:rPr>
          <w:rFonts w:ascii="Arial" w:hAnsi="Arial" w:cs="Arial"/>
          <w:sz w:val="24"/>
          <w:szCs w:val="24"/>
        </w:rPr>
        <w:t xml:space="preserve"> ¿A todas las variables de salida se les asigna un valor antes de que se produzcan?</w:t>
      </w:r>
    </w:p>
    <w:p w14:paraId="73EB3EFC" w14:textId="77777777" w:rsidR="00087093" w:rsidRPr="007C404F" w:rsidRDefault="00087093" w:rsidP="00087093">
      <w:pPr>
        <w:tabs>
          <w:tab w:val="left" w:pos="8100"/>
        </w:tabs>
        <w:rPr>
          <w:rFonts w:ascii="Arial" w:hAnsi="Arial" w:cs="Arial"/>
          <w:b/>
          <w:bCs/>
          <w:sz w:val="24"/>
          <w:szCs w:val="24"/>
          <w:lang w:val="en-US"/>
        </w:rPr>
      </w:pPr>
      <w:r w:rsidRPr="007C404F">
        <w:rPr>
          <w:rFonts w:ascii="Arial" w:hAnsi="Arial" w:cs="Arial"/>
          <w:b/>
          <w:bCs/>
          <w:sz w:val="24"/>
          <w:szCs w:val="24"/>
          <w:lang w:val="en-US"/>
        </w:rPr>
        <w:t>View(matricula.field.blade.php)</w:t>
      </w:r>
    </w:p>
    <w:p w14:paraId="22DC4960" w14:textId="77777777" w:rsidR="00087093" w:rsidRPr="000749B3" w:rsidRDefault="00087093" w:rsidP="00087093">
      <w:pPr>
        <w:tabs>
          <w:tab w:val="left" w:pos="8100"/>
        </w:tabs>
        <w:rPr>
          <w:rFonts w:ascii="Arial" w:hAnsi="Arial" w:cs="Arial"/>
          <w:sz w:val="24"/>
          <w:szCs w:val="24"/>
        </w:rPr>
      </w:pPr>
      <w:r w:rsidRPr="000749B3">
        <w:rPr>
          <w:rFonts w:ascii="Arial" w:hAnsi="Arial" w:cs="Arial"/>
          <w:noProof/>
          <w:sz w:val="24"/>
          <w:szCs w:val="24"/>
          <w:lang w:eastAsia="es-PE"/>
        </w:rPr>
        <w:drawing>
          <wp:inline distT="0" distB="0" distL="0" distR="0" wp14:anchorId="0872EA72" wp14:editId="3B98BE14">
            <wp:extent cx="5848350" cy="1428750"/>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848350" cy="1428750"/>
                    </a:xfrm>
                    <a:prstGeom prst="rect">
                      <a:avLst/>
                    </a:prstGeom>
                  </pic:spPr>
                </pic:pic>
              </a:graphicData>
            </a:graphic>
          </wp:inline>
        </w:drawing>
      </w:r>
    </w:p>
    <w:p w14:paraId="77F7BD37" w14:textId="18F41A3C" w:rsidR="00087093" w:rsidRPr="00956A7E" w:rsidRDefault="00A174CE" w:rsidP="00A174CE">
      <w:pPr>
        <w:pStyle w:val="Descripcin"/>
      </w:pPr>
      <w:bookmarkStart w:id="96" w:name="_Toc40426513"/>
      <w:r w:rsidRPr="00956A7E">
        <w:t xml:space="preserve">Ilustración </w:t>
      </w:r>
      <w:r w:rsidR="00D628AE" w:rsidRPr="00956A7E">
        <w:t>6</w:t>
      </w:r>
      <w:r w:rsidR="008E14A9" w:rsidRPr="00956A7E">
        <w:t>1</w:t>
      </w:r>
      <w:r w:rsidRPr="00956A7E">
        <w:t>.</w:t>
      </w:r>
      <w:r w:rsidR="00D628AE" w:rsidRPr="00956A7E">
        <w:t xml:space="preserve"> </w:t>
      </w:r>
      <w:bookmarkStart w:id="97" w:name="_Hlk40429917"/>
      <w:r w:rsidRPr="00956A7E">
        <w:t>Código Fuente _Fallas de Interfaz_ Asigna valor antes de la producción</w:t>
      </w:r>
      <w:bookmarkEnd w:id="96"/>
      <w:bookmarkEnd w:id="97"/>
    </w:p>
    <w:p w14:paraId="530C6021" w14:textId="1CD0AE3A" w:rsidR="00415C3A" w:rsidRPr="00956A7E" w:rsidRDefault="00415C3A" w:rsidP="00415C3A"/>
    <w:p w14:paraId="0CB8B18D" w14:textId="248036D5" w:rsidR="00415C3A" w:rsidRPr="00956A7E" w:rsidRDefault="00415C3A" w:rsidP="00415C3A"/>
    <w:p w14:paraId="65C43D3A" w14:textId="346DCE96" w:rsidR="00415C3A" w:rsidRPr="00956A7E" w:rsidRDefault="00415C3A" w:rsidP="00415C3A"/>
    <w:p w14:paraId="739B1546" w14:textId="1F8C14E5" w:rsidR="00415C3A" w:rsidRPr="00956A7E" w:rsidRDefault="00415C3A" w:rsidP="00415C3A"/>
    <w:p w14:paraId="5C0A4F69" w14:textId="12954E28" w:rsidR="00415C3A" w:rsidRPr="00956A7E" w:rsidRDefault="00415C3A" w:rsidP="00415C3A"/>
    <w:p w14:paraId="04E4144D" w14:textId="77777777" w:rsidR="00415C3A" w:rsidRPr="00956A7E" w:rsidRDefault="00415C3A" w:rsidP="00415C3A"/>
    <w:p w14:paraId="504B6036" w14:textId="77777777" w:rsidR="00087093" w:rsidRPr="00956A7E" w:rsidRDefault="00087093" w:rsidP="00087093">
      <w:pPr>
        <w:tabs>
          <w:tab w:val="left" w:pos="8100"/>
        </w:tabs>
        <w:rPr>
          <w:rFonts w:ascii="Arial" w:hAnsi="Arial" w:cs="Arial"/>
          <w:sz w:val="24"/>
          <w:szCs w:val="24"/>
        </w:rPr>
      </w:pPr>
      <w:r w:rsidRPr="00956A7E">
        <w:rPr>
          <w:rFonts w:ascii="Arial" w:hAnsi="Arial" w:cs="Arial"/>
          <w:b/>
          <w:bCs/>
          <w:sz w:val="24"/>
          <w:szCs w:val="24"/>
        </w:rPr>
        <w:lastRenderedPageBreak/>
        <w:t xml:space="preserve">3.13.16. </w:t>
      </w:r>
      <w:r w:rsidRPr="00956A7E">
        <w:rPr>
          <w:rFonts w:ascii="Arial" w:hAnsi="Arial" w:cs="Arial"/>
          <w:sz w:val="24"/>
          <w:szCs w:val="24"/>
        </w:rPr>
        <w:t>¿Entradas inesperadas pueden causar corrupción?</w:t>
      </w:r>
    </w:p>
    <w:p w14:paraId="4611F048" w14:textId="7B8A4F7D" w:rsidR="00087093" w:rsidRDefault="00087093" w:rsidP="00087093">
      <w:pPr>
        <w:tabs>
          <w:tab w:val="left" w:pos="8100"/>
        </w:tabs>
        <w:rPr>
          <w:rFonts w:ascii="Arial" w:hAnsi="Arial" w:cs="Arial"/>
          <w:sz w:val="24"/>
          <w:szCs w:val="24"/>
        </w:rPr>
      </w:pPr>
      <w:r w:rsidRPr="000749B3">
        <w:rPr>
          <w:rFonts w:ascii="Arial" w:hAnsi="Arial" w:cs="Arial"/>
          <w:noProof/>
          <w:sz w:val="24"/>
          <w:szCs w:val="24"/>
          <w:lang w:eastAsia="es-PE"/>
        </w:rPr>
        <w:drawing>
          <wp:inline distT="0" distB="0" distL="0" distR="0" wp14:anchorId="6DC0D49D" wp14:editId="5A118DA0">
            <wp:extent cx="3055363" cy="2398815"/>
            <wp:effectExtent l="0" t="0" r="0" b="1905"/>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089630" cy="2425719"/>
                    </a:xfrm>
                    <a:prstGeom prst="rect">
                      <a:avLst/>
                    </a:prstGeom>
                  </pic:spPr>
                </pic:pic>
              </a:graphicData>
            </a:graphic>
          </wp:inline>
        </w:drawing>
      </w:r>
    </w:p>
    <w:p w14:paraId="041863D4" w14:textId="2CB1C145" w:rsidR="00763F9E" w:rsidRPr="00956A7E" w:rsidRDefault="00763F9E" w:rsidP="00763F9E">
      <w:pPr>
        <w:pStyle w:val="Descripcin"/>
        <w:rPr>
          <w:rFonts w:ascii="Arial" w:hAnsi="Arial" w:cs="Arial"/>
          <w:sz w:val="24"/>
          <w:szCs w:val="24"/>
        </w:rPr>
      </w:pPr>
      <w:bookmarkStart w:id="98" w:name="_Toc40426514"/>
      <w:r w:rsidRPr="00956A7E">
        <w:t xml:space="preserve">Ilustración </w:t>
      </w:r>
      <w:r w:rsidR="00D628AE" w:rsidRPr="00956A7E">
        <w:t>6</w:t>
      </w:r>
      <w:r w:rsidR="00FA1CD9" w:rsidRPr="00956A7E">
        <w:t>2</w:t>
      </w:r>
      <w:r w:rsidRPr="00956A7E">
        <w:t>. Código Fuente_ Fallas de Interfaz_ No hay casos de corrupción</w:t>
      </w:r>
      <w:bookmarkEnd w:id="98"/>
    </w:p>
    <w:p w14:paraId="393BC349" w14:textId="77777777" w:rsidR="00087093" w:rsidRPr="00956A7E" w:rsidRDefault="00087093" w:rsidP="00087093">
      <w:pPr>
        <w:tabs>
          <w:tab w:val="left" w:pos="8100"/>
        </w:tabs>
        <w:rPr>
          <w:rFonts w:ascii="Arial" w:hAnsi="Arial" w:cs="Arial"/>
          <w:b/>
          <w:bCs/>
          <w:sz w:val="24"/>
          <w:szCs w:val="24"/>
        </w:rPr>
      </w:pPr>
      <w:r w:rsidRPr="00956A7E">
        <w:rPr>
          <w:rFonts w:ascii="Arial" w:hAnsi="Arial" w:cs="Arial"/>
          <w:b/>
          <w:bCs/>
          <w:sz w:val="24"/>
          <w:szCs w:val="24"/>
        </w:rPr>
        <w:t xml:space="preserve">3.13.17. </w:t>
      </w:r>
      <w:r w:rsidRPr="00956A7E">
        <w:rPr>
          <w:rFonts w:ascii="Arial" w:hAnsi="Arial" w:cs="Arial"/>
          <w:sz w:val="24"/>
          <w:szCs w:val="24"/>
        </w:rPr>
        <w:t>¿Todas las llamadas a función y método tienen el numero correcto de parámetros?</w:t>
      </w:r>
    </w:p>
    <w:p w14:paraId="08283AF6" w14:textId="7C95AAEE" w:rsidR="00415C3A" w:rsidRPr="00956A7E" w:rsidRDefault="00087093" w:rsidP="00415C3A">
      <w:pPr>
        <w:tabs>
          <w:tab w:val="left" w:pos="8100"/>
        </w:tabs>
        <w:rPr>
          <w:rFonts w:ascii="Arial" w:hAnsi="Arial" w:cs="Arial"/>
          <w:sz w:val="24"/>
          <w:szCs w:val="24"/>
        </w:rPr>
      </w:pPr>
      <w:r w:rsidRPr="00956A7E">
        <w:rPr>
          <w:rFonts w:ascii="Arial" w:hAnsi="Arial" w:cs="Arial"/>
          <w:b/>
          <w:bCs/>
          <w:sz w:val="24"/>
          <w:szCs w:val="24"/>
        </w:rPr>
        <w:t xml:space="preserve">Controlador(matricula.update) </w:t>
      </w:r>
      <w:r w:rsidR="00415C3A" w:rsidRPr="000749B3">
        <w:rPr>
          <w:rFonts w:ascii="Arial" w:hAnsi="Arial" w:cs="Arial"/>
          <w:noProof/>
          <w:sz w:val="24"/>
          <w:szCs w:val="24"/>
          <w:lang w:eastAsia="es-PE"/>
        </w:rPr>
        <w:drawing>
          <wp:anchor distT="0" distB="0" distL="114300" distR="114300" simplePos="0" relativeHeight="251831296" behindDoc="0" locked="0" layoutInCell="1" allowOverlap="1" wp14:anchorId="3A9C6B9F" wp14:editId="64ADD326">
            <wp:simplePos x="0" y="0"/>
            <wp:positionH relativeFrom="margin">
              <wp:align>left</wp:align>
            </wp:positionH>
            <wp:positionV relativeFrom="paragraph">
              <wp:posOffset>294005</wp:posOffset>
            </wp:positionV>
            <wp:extent cx="4660900" cy="4595495"/>
            <wp:effectExtent l="0" t="0" r="6350" b="0"/>
            <wp:wrapSquare wrapText="bothSides"/>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4664555" cy="4598892"/>
                    </a:xfrm>
                    <a:prstGeom prst="rect">
                      <a:avLst/>
                    </a:prstGeom>
                  </pic:spPr>
                </pic:pic>
              </a:graphicData>
            </a:graphic>
            <wp14:sizeRelH relativeFrom="margin">
              <wp14:pctWidth>0</wp14:pctWidth>
            </wp14:sizeRelH>
            <wp14:sizeRelV relativeFrom="margin">
              <wp14:pctHeight>0</wp14:pctHeight>
            </wp14:sizeRelV>
          </wp:anchor>
        </w:drawing>
      </w:r>
    </w:p>
    <w:p w14:paraId="798F18C4" w14:textId="77777777" w:rsidR="00087093" w:rsidRPr="00956A7E" w:rsidRDefault="00087093" w:rsidP="00087093">
      <w:pPr>
        <w:rPr>
          <w:rFonts w:ascii="Arial" w:hAnsi="Arial" w:cs="Arial"/>
          <w:sz w:val="24"/>
          <w:szCs w:val="24"/>
        </w:rPr>
      </w:pPr>
    </w:p>
    <w:p w14:paraId="01B60F51" w14:textId="77777777" w:rsidR="00087093" w:rsidRPr="00956A7E" w:rsidRDefault="00087093" w:rsidP="00087093">
      <w:pPr>
        <w:rPr>
          <w:rFonts w:ascii="Arial" w:hAnsi="Arial" w:cs="Arial"/>
          <w:sz w:val="24"/>
          <w:szCs w:val="24"/>
        </w:rPr>
      </w:pPr>
    </w:p>
    <w:p w14:paraId="4076507F" w14:textId="5B2AE81A" w:rsidR="00087093" w:rsidRPr="00956A7E" w:rsidRDefault="00087093" w:rsidP="00087093">
      <w:pPr>
        <w:rPr>
          <w:rFonts w:ascii="Arial" w:hAnsi="Arial" w:cs="Arial"/>
          <w:sz w:val="24"/>
          <w:szCs w:val="24"/>
        </w:rPr>
      </w:pPr>
    </w:p>
    <w:p w14:paraId="18170676" w14:textId="1534F5CC" w:rsidR="00415C3A" w:rsidRPr="00956A7E" w:rsidRDefault="00415C3A" w:rsidP="00087093">
      <w:pPr>
        <w:rPr>
          <w:rFonts w:ascii="Arial" w:hAnsi="Arial" w:cs="Arial"/>
          <w:sz w:val="24"/>
          <w:szCs w:val="24"/>
        </w:rPr>
      </w:pPr>
    </w:p>
    <w:p w14:paraId="2BC65F3D" w14:textId="74406F9D" w:rsidR="00415C3A" w:rsidRPr="00956A7E" w:rsidRDefault="00415C3A" w:rsidP="00087093">
      <w:pPr>
        <w:rPr>
          <w:rFonts w:ascii="Arial" w:hAnsi="Arial" w:cs="Arial"/>
          <w:sz w:val="24"/>
          <w:szCs w:val="24"/>
        </w:rPr>
      </w:pPr>
    </w:p>
    <w:p w14:paraId="6706CCAC" w14:textId="0AE6DF65" w:rsidR="00415C3A" w:rsidRPr="00956A7E" w:rsidRDefault="00415C3A" w:rsidP="00087093">
      <w:pPr>
        <w:rPr>
          <w:rFonts w:ascii="Arial" w:hAnsi="Arial" w:cs="Arial"/>
          <w:sz w:val="24"/>
          <w:szCs w:val="24"/>
        </w:rPr>
      </w:pPr>
    </w:p>
    <w:p w14:paraId="5614D14C" w14:textId="77AE45DE" w:rsidR="00415C3A" w:rsidRPr="00956A7E" w:rsidRDefault="00415C3A" w:rsidP="00087093">
      <w:pPr>
        <w:rPr>
          <w:rFonts w:ascii="Arial" w:hAnsi="Arial" w:cs="Arial"/>
          <w:sz w:val="24"/>
          <w:szCs w:val="24"/>
        </w:rPr>
      </w:pPr>
    </w:p>
    <w:p w14:paraId="73BB601D" w14:textId="76632C26" w:rsidR="00415C3A" w:rsidRPr="00956A7E" w:rsidRDefault="00415C3A" w:rsidP="00087093">
      <w:pPr>
        <w:rPr>
          <w:rFonts w:ascii="Arial" w:hAnsi="Arial" w:cs="Arial"/>
          <w:sz w:val="24"/>
          <w:szCs w:val="24"/>
        </w:rPr>
      </w:pPr>
    </w:p>
    <w:p w14:paraId="55A19222" w14:textId="32700495" w:rsidR="00415C3A" w:rsidRPr="00956A7E" w:rsidRDefault="00415C3A" w:rsidP="00087093">
      <w:pPr>
        <w:rPr>
          <w:rFonts w:ascii="Arial" w:hAnsi="Arial" w:cs="Arial"/>
          <w:sz w:val="24"/>
          <w:szCs w:val="24"/>
        </w:rPr>
      </w:pPr>
    </w:p>
    <w:p w14:paraId="0E6CA6FE" w14:textId="77777777" w:rsidR="00415C3A" w:rsidRPr="00956A7E" w:rsidRDefault="00415C3A" w:rsidP="00087093">
      <w:pPr>
        <w:rPr>
          <w:rFonts w:ascii="Arial" w:hAnsi="Arial" w:cs="Arial"/>
          <w:sz w:val="24"/>
          <w:szCs w:val="24"/>
        </w:rPr>
      </w:pPr>
    </w:p>
    <w:p w14:paraId="15FAE937" w14:textId="77777777" w:rsidR="00087093" w:rsidRPr="00956A7E" w:rsidRDefault="00087093" w:rsidP="00087093">
      <w:pPr>
        <w:rPr>
          <w:rFonts w:ascii="Arial" w:hAnsi="Arial" w:cs="Arial"/>
          <w:sz w:val="24"/>
          <w:szCs w:val="24"/>
        </w:rPr>
      </w:pPr>
    </w:p>
    <w:p w14:paraId="55D19BA0" w14:textId="77777777" w:rsidR="00087093" w:rsidRPr="00956A7E" w:rsidRDefault="00087093" w:rsidP="00087093">
      <w:pPr>
        <w:rPr>
          <w:rFonts w:ascii="Arial" w:hAnsi="Arial" w:cs="Arial"/>
          <w:sz w:val="24"/>
          <w:szCs w:val="24"/>
        </w:rPr>
      </w:pPr>
    </w:p>
    <w:p w14:paraId="654C2F40" w14:textId="77777777" w:rsidR="00B7563C" w:rsidRPr="00956A7E" w:rsidRDefault="00B7563C" w:rsidP="00087093">
      <w:pPr>
        <w:rPr>
          <w:rFonts w:ascii="Arial" w:hAnsi="Arial" w:cs="Arial"/>
          <w:sz w:val="24"/>
          <w:szCs w:val="24"/>
        </w:rPr>
      </w:pPr>
    </w:p>
    <w:p w14:paraId="05E593CC" w14:textId="77777777" w:rsidR="00415C3A" w:rsidRPr="00956A7E" w:rsidRDefault="00415C3A" w:rsidP="00087093">
      <w:pPr>
        <w:rPr>
          <w:rFonts w:ascii="Arial" w:hAnsi="Arial" w:cs="Arial"/>
          <w:b/>
          <w:bCs/>
          <w:sz w:val="24"/>
          <w:szCs w:val="24"/>
        </w:rPr>
      </w:pPr>
    </w:p>
    <w:p w14:paraId="2F3D468F" w14:textId="77777777" w:rsidR="00415C3A" w:rsidRPr="00956A7E" w:rsidRDefault="00415C3A" w:rsidP="00087093">
      <w:pPr>
        <w:rPr>
          <w:rFonts w:ascii="Arial" w:hAnsi="Arial" w:cs="Arial"/>
          <w:b/>
          <w:bCs/>
          <w:sz w:val="24"/>
          <w:szCs w:val="24"/>
        </w:rPr>
      </w:pPr>
    </w:p>
    <w:p w14:paraId="16892AE2" w14:textId="77777777" w:rsidR="00415C3A" w:rsidRPr="00956A7E" w:rsidRDefault="00415C3A" w:rsidP="00087093">
      <w:pPr>
        <w:rPr>
          <w:rFonts w:ascii="Arial" w:hAnsi="Arial" w:cs="Arial"/>
          <w:b/>
          <w:bCs/>
          <w:sz w:val="24"/>
          <w:szCs w:val="24"/>
        </w:rPr>
      </w:pPr>
    </w:p>
    <w:p w14:paraId="5B90A7F7" w14:textId="32E9B010" w:rsidR="00763F9E" w:rsidRPr="00956A7E" w:rsidRDefault="009E65BE" w:rsidP="00335AC9">
      <w:pPr>
        <w:pStyle w:val="Descripcin"/>
        <w:rPr>
          <w:rFonts w:ascii="Arial" w:hAnsi="Arial" w:cs="Arial"/>
          <w:b/>
          <w:bCs/>
          <w:sz w:val="24"/>
          <w:szCs w:val="24"/>
        </w:rPr>
      </w:pPr>
      <w:bookmarkStart w:id="99" w:name="_Toc40426515"/>
      <w:r w:rsidRPr="00956A7E">
        <w:t>Ilustración</w:t>
      </w:r>
      <w:r w:rsidR="00DA22D3" w:rsidRPr="00956A7E">
        <w:t xml:space="preserve"> 6</w:t>
      </w:r>
      <w:r w:rsidR="00FA1CD9" w:rsidRPr="00956A7E">
        <w:t>3</w:t>
      </w:r>
      <w:r w:rsidRPr="00956A7E">
        <w:t>. Código Fuente_</w:t>
      </w:r>
      <w:r w:rsidR="00DA22D3" w:rsidRPr="00956A7E">
        <w:t xml:space="preserve"> </w:t>
      </w:r>
      <w:r w:rsidRPr="00956A7E">
        <w:t>Fallas de Gestión de Almacenamiento_</w:t>
      </w:r>
      <w:r w:rsidR="00DA22D3" w:rsidRPr="00956A7E">
        <w:t xml:space="preserve"> </w:t>
      </w:r>
      <w:r w:rsidRPr="00956A7E">
        <w:t>Todas las funciones tienen el número correcto de parámetros</w:t>
      </w:r>
      <w:bookmarkEnd w:id="99"/>
    </w:p>
    <w:p w14:paraId="36BD9A32" w14:textId="273EDB72" w:rsidR="00087093" w:rsidRPr="00956A7E" w:rsidRDefault="00087093" w:rsidP="00087093">
      <w:pPr>
        <w:rPr>
          <w:rFonts w:ascii="Arial" w:hAnsi="Arial" w:cs="Arial"/>
          <w:sz w:val="24"/>
          <w:szCs w:val="24"/>
        </w:rPr>
      </w:pPr>
      <w:r w:rsidRPr="00956A7E">
        <w:rPr>
          <w:rFonts w:ascii="Arial" w:hAnsi="Arial" w:cs="Arial"/>
          <w:b/>
          <w:bCs/>
          <w:sz w:val="24"/>
          <w:szCs w:val="24"/>
        </w:rPr>
        <w:lastRenderedPageBreak/>
        <w:t xml:space="preserve">3.13.18. </w:t>
      </w:r>
      <w:r w:rsidRPr="00956A7E">
        <w:rPr>
          <w:rFonts w:ascii="Arial" w:hAnsi="Arial" w:cs="Arial"/>
          <w:sz w:val="24"/>
          <w:szCs w:val="24"/>
        </w:rPr>
        <w:t>¿Los tipos de parámetro formal y real coinciden?</w:t>
      </w:r>
    </w:p>
    <w:p w14:paraId="22D131E1" w14:textId="77777777" w:rsidR="00087093" w:rsidRPr="00956A7E" w:rsidRDefault="00087093" w:rsidP="00087093">
      <w:pPr>
        <w:rPr>
          <w:rFonts w:ascii="Arial" w:hAnsi="Arial" w:cs="Arial"/>
          <w:b/>
          <w:bCs/>
          <w:sz w:val="24"/>
          <w:szCs w:val="24"/>
        </w:rPr>
      </w:pPr>
      <w:r w:rsidRPr="00956A7E">
        <w:rPr>
          <w:rFonts w:ascii="Arial" w:hAnsi="Arial" w:cs="Arial"/>
          <w:b/>
          <w:bCs/>
          <w:sz w:val="24"/>
          <w:szCs w:val="24"/>
        </w:rPr>
        <w:tab/>
        <w:t>Controlador</w:t>
      </w:r>
      <w:r w:rsidRPr="000749B3">
        <w:rPr>
          <w:rFonts w:ascii="Arial" w:hAnsi="Arial" w:cs="Arial"/>
          <w:noProof/>
          <w:sz w:val="24"/>
          <w:szCs w:val="24"/>
          <w:lang w:eastAsia="es-PE"/>
        </w:rPr>
        <w:drawing>
          <wp:inline distT="0" distB="0" distL="0" distR="0" wp14:anchorId="0A055CDE" wp14:editId="0AC85E83">
            <wp:extent cx="4702175" cy="2895600"/>
            <wp:effectExtent l="0" t="0" r="3175" b="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734557" cy="2915541"/>
                    </a:xfrm>
                    <a:prstGeom prst="rect">
                      <a:avLst/>
                    </a:prstGeom>
                  </pic:spPr>
                </pic:pic>
              </a:graphicData>
            </a:graphic>
          </wp:inline>
        </w:drawing>
      </w:r>
    </w:p>
    <w:p w14:paraId="36F833DE" w14:textId="0083CD3A" w:rsidR="00B7563C" w:rsidRPr="00956A7E" w:rsidRDefault="001F380F" w:rsidP="001F380F">
      <w:pPr>
        <w:pStyle w:val="Descripcin"/>
        <w:rPr>
          <w:rFonts w:ascii="Arial" w:hAnsi="Arial" w:cs="Arial"/>
          <w:b/>
          <w:bCs/>
          <w:sz w:val="24"/>
          <w:szCs w:val="24"/>
        </w:rPr>
      </w:pPr>
      <w:r w:rsidRPr="00956A7E">
        <w:t>Ilustración</w:t>
      </w:r>
      <w:r w:rsidR="00247155" w:rsidRPr="00956A7E">
        <w:t xml:space="preserve"> 6</w:t>
      </w:r>
      <w:r w:rsidR="00FA1CD9" w:rsidRPr="00956A7E">
        <w:t>4</w:t>
      </w:r>
      <w:r w:rsidRPr="00956A7E">
        <w:t>.</w:t>
      </w:r>
      <w:r w:rsidR="00115971" w:rsidRPr="00956A7E">
        <w:t xml:space="preserve"> </w:t>
      </w:r>
      <w:r w:rsidRPr="00956A7E">
        <w:t>Código Fuente_ Fallas de Gestión de Almacenamiento_ Los parámetros coinciden</w:t>
      </w:r>
    </w:p>
    <w:p w14:paraId="6AEA9454" w14:textId="77777777" w:rsidR="00087093" w:rsidRPr="00956A7E" w:rsidRDefault="00087093" w:rsidP="00087093">
      <w:pPr>
        <w:rPr>
          <w:rFonts w:ascii="Arial" w:hAnsi="Arial" w:cs="Arial"/>
          <w:b/>
          <w:bCs/>
          <w:sz w:val="24"/>
          <w:szCs w:val="24"/>
        </w:rPr>
      </w:pPr>
      <w:r w:rsidRPr="00956A7E">
        <w:rPr>
          <w:rFonts w:ascii="Arial" w:hAnsi="Arial" w:cs="Arial"/>
          <w:b/>
          <w:bCs/>
          <w:sz w:val="24"/>
          <w:szCs w:val="24"/>
        </w:rPr>
        <w:t xml:space="preserve">3.13.19. </w:t>
      </w:r>
      <w:r w:rsidRPr="00956A7E">
        <w:rPr>
          <w:rFonts w:ascii="Arial" w:hAnsi="Arial" w:cs="Arial"/>
          <w:sz w:val="24"/>
          <w:szCs w:val="24"/>
        </w:rPr>
        <w:t>¿Los parámetros están en el orden correcto?</w:t>
      </w:r>
    </w:p>
    <w:p w14:paraId="48840C22" w14:textId="5DF00076" w:rsidR="00087093" w:rsidRPr="00956A7E" w:rsidRDefault="00087093" w:rsidP="00087093">
      <w:pPr>
        <w:rPr>
          <w:rFonts w:ascii="Arial" w:hAnsi="Arial" w:cs="Arial"/>
          <w:sz w:val="24"/>
          <w:szCs w:val="24"/>
        </w:rPr>
      </w:pPr>
      <w:r w:rsidRPr="00956A7E">
        <w:rPr>
          <w:rFonts w:ascii="Arial" w:hAnsi="Arial" w:cs="Arial"/>
          <w:b/>
          <w:bCs/>
          <w:sz w:val="24"/>
          <w:szCs w:val="24"/>
        </w:rPr>
        <w:t>Controlador(matricula.edit)</w:t>
      </w:r>
      <w:r w:rsidRPr="000749B3">
        <w:rPr>
          <w:rFonts w:ascii="Arial" w:hAnsi="Arial" w:cs="Arial"/>
          <w:noProof/>
          <w:sz w:val="24"/>
          <w:szCs w:val="24"/>
          <w:lang w:eastAsia="es-PE"/>
        </w:rPr>
        <w:drawing>
          <wp:anchor distT="0" distB="0" distL="114300" distR="114300" simplePos="0" relativeHeight="251696128" behindDoc="0" locked="0" layoutInCell="1" allowOverlap="1" wp14:anchorId="43DE71FD" wp14:editId="69CAD701">
            <wp:simplePos x="0" y="0"/>
            <wp:positionH relativeFrom="margin">
              <wp:align>left</wp:align>
            </wp:positionH>
            <wp:positionV relativeFrom="paragraph">
              <wp:posOffset>280670</wp:posOffset>
            </wp:positionV>
            <wp:extent cx="4410075" cy="2541270"/>
            <wp:effectExtent l="0" t="0" r="9525" b="0"/>
            <wp:wrapSquare wrapText="bothSides"/>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4410075" cy="2541270"/>
                    </a:xfrm>
                    <a:prstGeom prst="rect">
                      <a:avLst/>
                    </a:prstGeom>
                  </pic:spPr>
                </pic:pic>
              </a:graphicData>
            </a:graphic>
            <wp14:sizeRelV relativeFrom="margin">
              <wp14:pctHeight>0</wp14:pctHeight>
            </wp14:sizeRelV>
          </wp:anchor>
        </w:drawing>
      </w:r>
    </w:p>
    <w:p w14:paraId="0CD2407B" w14:textId="77777777" w:rsidR="00087093" w:rsidRPr="00956A7E" w:rsidRDefault="00087093" w:rsidP="00087093">
      <w:pPr>
        <w:rPr>
          <w:rFonts w:ascii="Arial" w:hAnsi="Arial" w:cs="Arial"/>
          <w:sz w:val="24"/>
          <w:szCs w:val="24"/>
        </w:rPr>
      </w:pPr>
    </w:p>
    <w:p w14:paraId="79007723" w14:textId="77777777" w:rsidR="00087093" w:rsidRPr="00956A7E" w:rsidRDefault="00087093" w:rsidP="00087093">
      <w:pPr>
        <w:rPr>
          <w:rFonts w:ascii="Arial" w:hAnsi="Arial" w:cs="Arial"/>
          <w:sz w:val="24"/>
          <w:szCs w:val="24"/>
        </w:rPr>
      </w:pPr>
    </w:p>
    <w:p w14:paraId="21E76C5B" w14:textId="77777777" w:rsidR="00087093" w:rsidRPr="00956A7E" w:rsidRDefault="00087093" w:rsidP="00087093">
      <w:pPr>
        <w:rPr>
          <w:rFonts w:ascii="Arial" w:hAnsi="Arial" w:cs="Arial"/>
          <w:sz w:val="24"/>
          <w:szCs w:val="24"/>
        </w:rPr>
      </w:pPr>
    </w:p>
    <w:p w14:paraId="4634B59A" w14:textId="77777777" w:rsidR="00087093" w:rsidRPr="00956A7E" w:rsidRDefault="00087093" w:rsidP="00087093">
      <w:pPr>
        <w:rPr>
          <w:rFonts w:ascii="Arial" w:hAnsi="Arial" w:cs="Arial"/>
          <w:sz w:val="24"/>
          <w:szCs w:val="24"/>
        </w:rPr>
      </w:pPr>
    </w:p>
    <w:p w14:paraId="6F27A6EA" w14:textId="77777777" w:rsidR="00087093" w:rsidRPr="00956A7E" w:rsidRDefault="00087093" w:rsidP="00087093">
      <w:pPr>
        <w:rPr>
          <w:rFonts w:ascii="Arial" w:hAnsi="Arial" w:cs="Arial"/>
          <w:sz w:val="24"/>
          <w:szCs w:val="24"/>
        </w:rPr>
      </w:pPr>
    </w:p>
    <w:p w14:paraId="5F3B5445" w14:textId="77777777" w:rsidR="00087093" w:rsidRPr="00956A7E" w:rsidRDefault="00087093" w:rsidP="00087093">
      <w:pPr>
        <w:rPr>
          <w:rFonts w:ascii="Arial" w:hAnsi="Arial" w:cs="Arial"/>
          <w:sz w:val="24"/>
          <w:szCs w:val="24"/>
        </w:rPr>
      </w:pPr>
    </w:p>
    <w:p w14:paraId="021CBF40" w14:textId="77777777" w:rsidR="00087093" w:rsidRPr="00956A7E" w:rsidRDefault="00087093" w:rsidP="00087093">
      <w:pPr>
        <w:rPr>
          <w:rFonts w:ascii="Arial" w:hAnsi="Arial" w:cs="Arial"/>
          <w:sz w:val="24"/>
          <w:szCs w:val="24"/>
        </w:rPr>
      </w:pPr>
    </w:p>
    <w:p w14:paraId="23E1A81C" w14:textId="77777777" w:rsidR="00087093" w:rsidRPr="00956A7E" w:rsidRDefault="00087093" w:rsidP="00087093">
      <w:pPr>
        <w:rPr>
          <w:rFonts w:ascii="Arial" w:hAnsi="Arial" w:cs="Arial"/>
          <w:sz w:val="24"/>
          <w:szCs w:val="24"/>
        </w:rPr>
      </w:pPr>
    </w:p>
    <w:p w14:paraId="22FAF3F2" w14:textId="77777777" w:rsidR="00087093" w:rsidRPr="00956A7E" w:rsidRDefault="00087093" w:rsidP="00087093">
      <w:pPr>
        <w:rPr>
          <w:rFonts w:ascii="Arial" w:hAnsi="Arial" w:cs="Arial"/>
          <w:sz w:val="24"/>
          <w:szCs w:val="24"/>
        </w:rPr>
      </w:pPr>
    </w:p>
    <w:p w14:paraId="5DD8F677" w14:textId="4369FD78" w:rsidR="00B7563C" w:rsidRPr="00956A7E" w:rsidRDefault="005266B1" w:rsidP="00826C79">
      <w:pPr>
        <w:pStyle w:val="Descripcin"/>
        <w:ind w:left="720" w:hanging="720"/>
        <w:rPr>
          <w:i w:val="0"/>
          <w:iCs w:val="0"/>
        </w:rPr>
      </w:pPr>
      <w:r w:rsidRPr="00956A7E">
        <w:t>Ilustración</w:t>
      </w:r>
      <w:r w:rsidR="00EC6F67" w:rsidRPr="00956A7E">
        <w:t xml:space="preserve"> 6</w:t>
      </w:r>
      <w:r w:rsidR="00FA1CD9" w:rsidRPr="00956A7E">
        <w:t>5</w:t>
      </w:r>
      <w:r w:rsidR="00EC6F67" w:rsidRPr="00956A7E">
        <w:t>.</w:t>
      </w:r>
      <w:r w:rsidR="00826C79" w:rsidRPr="00956A7E">
        <w:t xml:space="preserve"> </w:t>
      </w:r>
      <w:bookmarkStart w:id="100" w:name="_Hlk40430090"/>
      <w:r w:rsidRPr="00956A7E">
        <w:t>Código Fuente_ Fallas de Gestión de Almacenamiento_ Parámetros en orden</w:t>
      </w:r>
    </w:p>
    <w:bookmarkEnd w:id="100"/>
    <w:p w14:paraId="6E75B224" w14:textId="77777777" w:rsidR="0081097E" w:rsidRPr="00956A7E" w:rsidRDefault="0081097E" w:rsidP="00087093">
      <w:pPr>
        <w:rPr>
          <w:rFonts w:ascii="Arial" w:hAnsi="Arial" w:cs="Arial"/>
          <w:b/>
          <w:bCs/>
          <w:sz w:val="24"/>
          <w:szCs w:val="24"/>
        </w:rPr>
      </w:pPr>
    </w:p>
    <w:p w14:paraId="14A05CA2" w14:textId="77777777" w:rsidR="0081097E" w:rsidRPr="00956A7E" w:rsidRDefault="0081097E" w:rsidP="00087093">
      <w:pPr>
        <w:rPr>
          <w:rFonts w:ascii="Arial" w:hAnsi="Arial" w:cs="Arial"/>
          <w:b/>
          <w:bCs/>
          <w:sz w:val="24"/>
          <w:szCs w:val="24"/>
        </w:rPr>
      </w:pPr>
    </w:p>
    <w:p w14:paraId="30080436" w14:textId="77777777" w:rsidR="0081097E" w:rsidRPr="00956A7E" w:rsidRDefault="0081097E" w:rsidP="00087093">
      <w:pPr>
        <w:rPr>
          <w:rFonts w:ascii="Arial" w:hAnsi="Arial" w:cs="Arial"/>
          <w:b/>
          <w:bCs/>
          <w:sz w:val="24"/>
          <w:szCs w:val="24"/>
        </w:rPr>
      </w:pPr>
    </w:p>
    <w:p w14:paraId="2B12676D" w14:textId="77777777" w:rsidR="0081097E" w:rsidRPr="00956A7E" w:rsidRDefault="0081097E" w:rsidP="00087093">
      <w:pPr>
        <w:rPr>
          <w:rFonts w:ascii="Arial" w:hAnsi="Arial" w:cs="Arial"/>
          <w:b/>
          <w:bCs/>
          <w:sz w:val="24"/>
          <w:szCs w:val="24"/>
        </w:rPr>
      </w:pPr>
    </w:p>
    <w:p w14:paraId="0974B4C5" w14:textId="77777777" w:rsidR="0081097E" w:rsidRPr="00956A7E" w:rsidRDefault="0081097E" w:rsidP="00087093">
      <w:pPr>
        <w:rPr>
          <w:rFonts w:ascii="Arial" w:hAnsi="Arial" w:cs="Arial"/>
          <w:b/>
          <w:bCs/>
          <w:sz w:val="24"/>
          <w:szCs w:val="24"/>
        </w:rPr>
      </w:pPr>
    </w:p>
    <w:p w14:paraId="67741A1B" w14:textId="4C5B2F0A" w:rsidR="00087093" w:rsidRPr="00956A7E" w:rsidRDefault="00087093" w:rsidP="00087093">
      <w:pPr>
        <w:rPr>
          <w:rFonts w:ascii="Arial" w:hAnsi="Arial" w:cs="Arial"/>
          <w:sz w:val="24"/>
          <w:szCs w:val="24"/>
        </w:rPr>
      </w:pPr>
      <w:r w:rsidRPr="00956A7E">
        <w:rPr>
          <w:rFonts w:ascii="Arial" w:hAnsi="Arial" w:cs="Arial"/>
          <w:b/>
          <w:bCs/>
          <w:sz w:val="24"/>
          <w:szCs w:val="24"/>
        </w:rPr>
        <w:lastRenderedPageBreak/>
        <w:t xml:space="preserve">3.13.20. </w:t>
      </w:r>
      <w:r w:rsidRPr="00956A7E">
        <w:rPr>
          <w:rFonts w:ascii="Arial" w:hAnsi="Arial" w:cs="Arial"/>
          <w:sz w:val="24"/>
          <w:szCs w:val="24"/>
        </w:rPr>
        <w:t>Si los componentes acceden a memoria compartida, ¿tienen el mismo modelo de estructura de memoria compartida?</w:t>
      </w:r>
    </w:p>
    <w:p w14:paraId="6C1A66B5" w14:textId="77777777" w:rsidR="00087093" w:rsidRPr="00956A7E" w:rsidRDefault="00087093" w:rsidP="00087093">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05344" behindDoc="0" locked="0" layoutInCell="1" allowOverlap="1" wp14:anchorId="59FCE039" wp14:editId="5532D45B">
            <wp:simplePos x="0" y="0"/>
            <wp:positionH relativeFrom="margin">
              <wp:align>left</wp:align>
            </wp:positionH>
            <wp:positionV relativeFrom="paragraph">
              <wp:posOffset>3175</wp:posOffset>
            </wp:positionV>
            <wp:extent cx="4410075" cy="1695450"/>
            <wp:effectExtent l="0" t="0" r="9525" b="0"/>
            <wp:wrapSquare wrapText="bothSides"/>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4410075" cy="1695450"/>
                    </a:xfrm>
                    <a:prstGeom prst="rect">
                      <a:avLst/>
                    </a:prstGeom>
                  </pic:spPr>
                </pic:pic>
              </a:graphicData>
            </a:graphic>
            <wp14:sizeRelH relativeFrom="margin">
              <wp14:pctWidth>0</wp14:pctWidth>
            </wp14:sizeRelH>
          </wp:anchor>
        </w:drawing>
      </w:r>
    </w:p>
    <w:p w14:paraId="4BE312FB" w14:textId="77777777" w:rsidR="00087093" w:rsidRPr="00956A7E" w:rsidRDefault="00087093" w:rsidP="00087093">
      <w:pPr>
        <w:rPr>
          <w:rFonts w:ascii="Arial" w:hAnsi="Arial" w:cs="Arial"/>
          <w:sz w:val="24"/>
          <w:szCs w:val="24"/>
        </w:rPr>
      </w:pPr>
    </w:p>
    <w:p w14:paraId="615C104E" w14:textId="77777777" w:rsidR="00087093" w:rsidRPr="00956A7E" w:rsidRDefault="00087093" w:rsidP="00087093">
      <w:pPr>
        <w:rPr>
          <w:rFonts w:ascii="Arial" w:hAnsi="Arial" w:cs="Arial"/>
          <w:sz w:val="24"/>
          <w:szCs w:val="24"/>
        </w:rPr>
      </w:pPr>
    </w:p>
    <w:p w14:paraId="23EA7A79" w14:textId="77777777" w:rsidR="00087093" w:rsidRPr="00956A7E" w:rsidRDefault="00087093" w:rsidP="00087093">
      <w:pPr>
        <w:rPr>
          <w:rFonts w:ascii="Arial" w:hAnsi="Arial" w:cs="Arial"/>
          <w:sz w:val="24"/>
          <w:szCs w:val="24"/>
        </w:rPr>
      </w:pPr>
    </w:p>
    <w:p w14:paraId="75692A47" w14:textId="77777777" w:rsidR="00087093" w:rsidRPr="00956A7E" w:rsidRDefault="00087093" w:rsidP="00087093">
      <w:pPr>
        <w:rPr>
          <w:rFonts w:ascii="Arial" w:hAnsi="Arial" w:cs="Arial"/>
          <w:sz w:val="24"/>
          <w:szCs w:val="24"/>
        </w:rPr>
      </w:pPr>
    </w:p>
    <w:p w14:paraId="5E87DA15" w14:textId="77777777" w:rsidR="00087093" w:rsidRPr="00956A7E" w:rsidRDefault="00087093" w:rsidP="00087093">
      <w:pPr>
        <w:rPr>
          <w:rFonts w:ascii="Arial" w:hAnsi="Arial" w:cs="Arial"/>
          <w:sz w:val="24"/>
          <w:szCs w:val="24"/>
        </w:rPr>
      </w:pPr>
    </w:p>
    <w:p w14:paraId="1CC62DE0" w14:textId="3908C2DC" w:rsidR="00087093" w:rsidRPr="00956A7E" w:rsidRDefault="00115971" w:rsidP="00115971">
      <w:pPr>
        <w:pStyle w:val="Descripcin"/>
      </w:pPr>
      <w:r w:rsidRPr="00956A7E">
        <w:t xml:space="preserve">Ilustración </w:t>
      </w:r>
      <w:r w:rsidR="00CA7266" w:rsidRPr="00956A7E">
        <w:t>6</w:t>
      </w:r>
      <w:r w:rsidR="00FA1CD9" w:rsidRPr="00956A7E">
        <w:t>6</w:t>
      </w:r>
      <w:r w:rsidRPr="00956A7E">
        <w:t>. Código Fuente_</w:t>
      </w:r>
      <w:r w:rsidR="0009592D" w:rsidRPr="00956A7E">
        <w:t xml:space="preserve"> </w:t>
      </w:r>
      <w:r w:rsidRPr="00956A7E">
        <w:t xml:space="preserve">Fallas de Gestión de </w:t>
      </w:r>
      <w:r w:rsidR="0009592D" w:rsidRPr="00956A7E">
        <w:t xml:space="preserve">Almacenamiento: </w:t>
      </w:r>
      <w:r w:rsidR="00FA1D5C" w:rsidRPr="00956A7E">
        <w:t>No accede a memoria compartida</w:t>
      </w:r>
    </w:p>
    <w:p w14:paraId="0E137A64" w14:textId="77777777" w:rsidR="00B730B6" w:rsidRPr="00956A7E" w:rsidRDefault="00B730B6" w:rsidP="00087093">
      <w:pPr>
        <w:rPr>
          <w:rFonts w:ascii="Arial" w:hAnsi="Arial" w:cs="Arial"/>
          <w:b/>
          <w:bCs/>
          <w:sz w:val="24"/>
          <w:szCs w:val="24"/>
        </w:rPr>
      </w:pPr>
    </w:p>
    <w:p w14:paraId="534B2157" w14:textId="3ECB088A" w:rsidR="00087093" w:rsidRPr="00956A7E" w:rsidRDefault="00087093" w:rsidP="00087093">
      <w:pPr>
        <w:rPr>
          <w:rFonts w:ascii="Arial" w:hAnsi="Arial" w:cs="Arial"/>
          <w:b/>
          <w:bCs/>
          <w:sz w:val="24"/>
          <w:szCs w:val="24"/>
        </w:rPr>
      </w:pPr>
      <w:r w:rsidRPr="00956A7E">
        <w:rPr>
          <w:rFonts w:ascii="Arial" w:hAnsi="Arial" w:cs="Arial"/>
          <w:b/>
          <w:bCs/>
          <w:sz w:val="24"/>
          <w:szCs w:val="24"/>
        </w:rPr>
        <w:t xml:space="preserve">3.13.21. </w:t>
      </w:r>
      <w:r w:rsidRPr="00956A7E">
        <w:rPr>
          <w:rFonts w:ascii="Arial" w:hAnsi="Arial" w:cs="Arial"/>
          <w:sz w:val="24"/>
          <w:szCs w:val="24"/>
        </w:rPr>
        <w:t>Si se modifica una estructura vinculada, ¿todos los vínculos se reasignan correctamente?</w:t>
      </w:r>
    </w:p>
    <w:p w14:paraId="044AE94A" w14:textId="77777777" w:rsidR="00087093" w:rsidRPr="00956A7E" w:rsidRDefault="00087093" w:rsidP="00087093">
      <w:pPr>
        <w:rPr>
          <w:rFonts w:ascii="Arial" w:hAnsi="Arial" w:cs="Arial"/>
          <w:sz w:val="24"/>
          <w:szCs w:val="24"/>
        </w:rPr>
      </w:pPr>
      <w:r w:rsidRPr="00956A7E">
        <w:rPr>
          <w:rFonts w:ascii="Arial" w:hAnsi="Arial" w:cs="Arial"/>
          <w:b/>
          <w:bCs/>
          <w:sz w:val="24"/>
          <w:szCs w:val="24"/>
        </w:rPr>
        <w:t>Controlador(grado.update)</w:t>
      </w:r>
      <w:r w:rsidRPr="000749B3">
        <w:rPr>
          <w:rFonts w:ascii="Arial" w:hAnsi="Arial" w:cs="Arial"/>
          <w:noProof/>
          <w:sz w:val="24"/>
          <w:szCs w:val="24"/>
          <w:lang w:eastAsia="es-PE"/>
        </w:rPr>
        <w:drawing>
          <wp:anchor distT="0" distB="0" distL="114300" distR="114300" simplePos="0" relativeHeight="251697152" behindDoc="0" locked="0" layoutInCell="1" allowOverlap="1" wp14:anchorId="1A09853F" wp14:editId="7A4981B9">
            <wp:simplePos x="0" y="0"/>
            <wp:positionH relativeFrom="margin">
              <wp:align>right</wp:align>
            </wp:positionH>
            <wp:positionV relativeFrom="paragraph">
              <wp:posOffset>184150</wp:posOffset>
            </wp:positionV>
            <wp:extent cx="5612130" cy="1674495"/>
            <wp:effectExtent l="0" t="0" r="7620" b="1905"/>
            <wp:wrapSquare wrapText="bothSides"/>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5612130" cy="1674495"/>
                    </a:xfrm>
                    <a:prstGeom prst="rect">
                      <a:avLst/>
                    </a:prstGeom>
                  </pic:spPr>
                </pic:pic>
              </a:graphicData>
            </a:graphic>
          </wp:anchor>
        </w:drawing>
      </w:r>
    </w:p>
    <w:p w14:paraId="7FD5BF7A" w14:textId="6BC4ACEF" w:rsidR="00087093" w:rsidRPr="00956A7E" w:rsidRDefault="005266B1" w:rsidP="005266B1">
      <w:pPr>
        <w:pStyle w:val="Descripcin"/>
        <w:rPr>
          <w:rFonts w:ascii="Arial" w:hAnsi="Arial" w:cs="Arial"/>
          <w:b/>
          <w:bCs/>
          <w:sz w:val="24"/>
          <w:szCs w:val="24"/>
        </w:rPr>
      </w:pPr>
      <w:r w:rsidRPr="00956A7E">
        <w:t>Ilustración</w:t>
      </w:r>
      <w:r w:rsidR="00844C6B" w:rsidRPr="00956A7E">
        <w:t xml:space="preserve"> 6</w:t>
      </w:r>
      <w:r w:rsidR="00DE5F11" w:rsidRPr="00956A7E">
        <w:t>7</w:t>
      </w:r>
      <w:r w:rsidRPr="00956A7E">
        <w:t>.</w:t>
      </w:r>
      <w:r w:rsidR="00534A56" w:rsidRPr="00956A7E">
        <w:t xml:space="preserve"> Código Fuente_ Fallas de Gestión de Excepción</w:t>
      </w:r>
      <w:r w:rsidR="003850ED" w:rsidRPr="00956A7E">
        <w:t xml:space="preserve">_ </w:t>
      </w:r>
      <w:r w:rsidR="00534A56" w:rsidRPr="00956A7E">
        <w:t>Todos los vínculos se reasignan correctamente</w:t>
      </w:r>
    </w:p>
    <w:p w14:paraId="08479FD3" w14:textId="77777777" w:rsidR="00B730B6" w:rsidRPr="00956A7E" w:rsidRDefault="00B730B6" w:rsidP="00087093">
      <w:pPr>
        <w:rPr>
          <w:rFonts w:ascii="Arial" w:hAnsi="Arial" w:cs="Arial"/>
          <w:b/>
          <w:bCs/>
          <w:sz w:val="24"/>
          <w:szCs w:val="24"/>
        </w:rPr>
      </w:pPr>
    </w:p>
    <w:p w14:paraId="4726AF76" w14:textId="6AEFB034" w:rsidR="00087093" w:rsidRPr="00956A7E" w:rsidRDefault="00087093" w:rsidP="00087093">
      <w:pPr>
        <w:rPr>
          <w:rFonts w:ascii="Arial" w:hAnsi="Arial" w:cs="Arial"/>
          <w:sz w:val="24"/>
          <w:szCs w:val="24"/>
        </w:rPr>
      </w:pPr>
      <w:r w:rsidRPr="00956A7E">
        <w:rPr>
          <w:rFonts w:ascii="Arial" w:hAnsi="Arial" w:cs="Arial"/>
          <w:b/>
          <w:bCs/>
          <w:sz w:val="24"/>
          <w:szCs w:val="24"/>
        </w:rPr>
        <w:t xml:space="preserve">3.13.22. </w:t>
      </w:r>
      <w:r w:rsidRPr="00956A7E">
        <w:rPr>
          <w:rFonts w:ascii="Arial" w:hAnsi="Arial" w:cs="Arial"/>
          <w:sz w:val="24"/>
          <w:szCs w:val="24"/>
        </w:rPr>
        <w:t>Si se usa almacenamiento dinámico, ¿el espacio si asignó correctamente?</w:t>
      </w:r>
    </w:p>
    <w:p w14:paraId="32260D3F" w14:textId="77777777" w:rsidR="00087093" w:rsidRPr="00956A7E" w:rsidRDefault="00087093" w:rsidP="00087093">
      <w:pPr>
        <w:rPr>
          <w:rFonts w:ascii="Arial" w:hAnsi="Arial" w:cs="Arial"/>
          <w:b/>
          <w:bCs/>
          <w:sz w:val="24"/>
          <w:szCs w:val="24"/>
        </w:rPr>
      </w:pPr>
      <w:r w:rsidRPr="00956A7E">
        <w:rPr>
          <w:rFonts w:ascii="Arial" w:hAnsi="Arial" w:cs="Arial"/>
          <w:b/>
          <w:bCs/>
          <w:sz w:val="24"/>
          <w:szCs w:val="24"/>
        </w:rPr>
        <w:t>Modelo(apoderado)</w:t>
      </w:r>
      <w:r w:rsidRPr="000749B3">
        <w:rPr>
          <w:rFonts w:ascii="Arial" w:hAnsi="Arial" w:cs="Arial"/>
          <w:noProof/>
          <w:sz w:val="24"/>
          <w:szCs w:val="24"/>
          <w:lang w:eastAsia="es-PE"/>
        </w:rPr>
        <w:drawing>
          <wp:anchor distT="0" distB="0" distL="114300" distR="114300" simplePos="0" relativeHeight="251706368" behindDoc="0" locked="0" layoutInCell="1" allowOverlap="1" wp14:anchorId="71028D1E" wp14:editId="09EC9BEE">
            <wp:simplePos x="0" y="0"/>
            <wp:positionH relativeFrom="margin">
              <wp:posOffset>22315</wp:posOffset>
            </wp:positionH>
            <wp:positionV relativeFrom="paragraph">
              <wp:posOffset>211727</wp:posOffset>
            </wp:positionV>
            <wp:extent cx="2924630" cy="1349829"/>
            <wp:effectExtent l="0" t="0" r="0" b="3175"/>
            <wp:wrapSquare wrapText="bothSides"/>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2924630" cy="1349829"/>
                    </a:xfrm>
                    <a:prstGeom prst="rect">
                      <a:avLst/>
                    </a:prstGeom>
                  </pic:spPr>
                </pic:pic>
              </a:graphicData>
            </a:graphic>
          </wp:anchor>
        </w:drawing>
      </w:r>
    </w:p>
    <w:p w14:paraId="78D6F962" w14:textId="77777777" w:rsidR="00087093" w:rsidRPr="00956A7E" w:rsidRDefault="00087093" w:rsidP="00087093">
      <w:pPr>
        <w:rPr>
          <w:rFonts w:ascii="Arial" w:hAnsi="Arial" w:cs="Arial"/>
          <w:b/>
          <w:bCs/>
          <w:sz w:val="24"/>
          <w:szCs w:val="24"/>
        </w:rPr>
      </w:pPr>
    </w:p>
    <w:p w14:paraId="6A2A1A16" w14:textId="77777777" w:rsidR="00087093" w:rsidRPr="00956A7E" w:rsidRDefault="00087093" w:rsidP="00087093">
      <w:pPr>
        <w:rPr>
          <w:rFonts w:ascii="Arial" w:hAnsi="Arial" w:cs="Arial"/>
          <w:b/>
          <w:bCs/>
          <w:sz w:val="24"/>
          <w:szCs w:val="24"/>
        </w:rPr>
      </w:pPr>
    </w:p>
    <w:p w14:paraId="6C37B700" w14:textId="77777777" w:rsidR="00087093" w:rsidRPr="00956A7E" w:rsidRDefault="00087093" w:rsidP="00087093">
      <w:pPr>
        <w:rPr>
          <w:rFonts w:ascii="Arial" w:hAnsi="Arial" w:cs="Arial"/>
          <w:b/>
          <w:bCs/>
          <w:sz w:val="24"/>
          <w:szCs w:val="24"/>
        </w:rPr>
      </w:pPr>
    </w:p>
    <w:p w14:paraId="30746241" w14:textId="77777777" w:rsidR="00087093" w:rsidRPr="00956A7E" w:rsidRDefault="00087093" w:rsidP="00087093">
      <w:pPr>
        <w:rPr>
          <w:rFonts w:ascii="Arial" w:hAnsi="Arial" w:cs="Arial"/>
          <w:b/>
          <w:bCs/>
          <w:sz w:val="24"/>
          <w:szCs w:val="24"/>
        </w:rPr>
      </w:pPr>
    </w:p>
    <w:p w14:paraId="4564EBA5" w14:textId="77777777" w:rsidR="00E355E3" w:rsidRPr="00956A7E" w:rsidRDefault="00E355E3" w:rsidP="00984E14">
      <w:pPr>
        <w:pStyle w:val="Descripcin"/>
      </w:pPr>
    </w:p>
    <w:p w14:paraId="5E78AEDA" w14:textId="17DADBB2" w:rsidR="00087093" w:rsidRPr="00956A7E" w:rsidRDefault="00A348FB" w:rsidP="00984E14">
      <w:pPr>
        <w:pStyle w:val="Descripcin"/>
        <w:rPr>
          <w:rFonts w:ascii="Arial" w:hAnsi="Arial" w:cs="Arial"/>
          <w:b/>
          <w:bCs/>
          <w:sz w:val="24"/>
          <w:szCs w:val="24"/>
        </w:rPr>
      </w:pPr>
      <w:r w:rsidRPr="00956A7E">
        <w:t>Ilustración 6</w:t>
      </w:r>
      <w:r w:rsidR="00933760" w:rsidRPr="00956A7E">
        <w:t>8</w:t>
      </w:r>
      <w:r w:rsidR="00984E14" w:rsidRPr="00956A7E">
        <w:t xml:space="preserve">. </w:t>
      </w:r>
      <w:r w:rsidRPr="00956A7E">
        <w:t>Código Fuente_ Fallas de Gestión de Excepción</w:t>
      </w:r>
      <w:r w:rsidR="00616338" w:rsidRPr="00956A7E">
        <w:t xml:space="preserve">_ No usa almacenamiento dinámico </w:t>
      </w:r>
    </w:p>
    <w:p w14:paraId="56D8C406" w14:textId="77777777" w:rsidR="00087093" w:rsidRPr="00956A7E" w:rsidRDefault="00087093" w:rsidP="00087093">
      <w:pPr>
        <w:rPr>
          <w:rFonts w:ascii="Arial" w:hAnsi="Arial" w:cs="Arial"/>
          <w:b/>
          <w:bCs/>
          <w:sz w:val="24"/>
          <w:szCs w:val="24"/>
        </w:rPr>
      </w:pPr>
    </w:p>
    <w:p w14:paraId="54E50A6C" w14:textId="4BB0E5BE" w:rsidR="00087093" w:rsidRPr="00956A7E" w:rsidRDefault="00087093" w:rsidP="00087093">
      <w:pPr>
        <w:rPr>
          <w:rFonts w:ascii="Arial" w:hAnsi="Arial" w:cs="Arial"/>
          <w:b/>
          <w:bCs/>
          <w:sz w:val="24"/>
          <w:szCs w:val="24"/>
        </w:rPr>
      </w:pPr>
    </w:p>
    <w:p w14:paraId="5C6A8AD4" w14:textId="77777777" w:rsidR="00E355E3" w:rsidRPr="00956A7E" w:rsidRDefault="00E355E3" w:rsidP="00087093">
      <w:pPr>
        <w:rPr>
          <w:rFonts w:ascii="Arial" w:hAnsi="Arial" w:cs="Arial"/>
          <w:b/>
          <w:bCs/>
          <w:sz w:val="24"/>
          <w:szCs w:val="24"/>
        </w:rPr>
      </w:pPr>
    </w:p>
    <w:p w14:paraId="71CDAED1" w14:textId="77777777" w:rsidR="00087093" w:rsidRPr="00956A7E" w:rsidRDefault="00087093" w:rsidP="00087093">
      <w:pPr>
        <w:rPr>
          <w:rFonts w:ascii="Arial" w:hAnsi="Arial" w:cs="Arial"/>
          <w:sz w:val="24"/>
          <w:szCs w:val="24"/>
        </w:rPr>
      </w:pPr>
      <w:r w:rsidRPr="00956A7E">
        <w:rPr>
          <w:rFonts w:ascii="Arial" w:hAnsi="Arial" w:cs="Arial"/>
          <w:b/>
          <w:bCs/>
          <w:sz w:val="24"/>
          <w:szCs w:val="24"/>
        </w:rPr>
        <w:lastRenderedPageBreak/>
        <w:t xml:space="preserve">3.13.23. </w:t>
      </w:r>
      <w:r w:rsidRPr="00956A7E">
        <w:rPr>
          <w:rFonts w:ascii="Arial" w:hAnsi="Arial" w:cs="Arial"/>
          <w:sz w:val="24"/>
          <w:szCs w:val="24"/>
        </w:rPr>
        <w:t>¿El espacio se cancela explícitamente después de que ya no se requiere?</w:t>
      </w:r>
    </w:p>
    <w:p w14:paraId="7AB8831B" w14:textId="77777777" w:rsidR="00087093" w:rsidRPr="000749B3" w:rsidRDefault="00087093" w:rsidP="00087093">
      <w:pPr>
        <w:rPr>
          <w:rFonts w:ascii="Arial" w:hAnsi="Arial" w:cs="Arial"/>
          <w:b/>
          <w:bCs/>
          <w:sz w:val="24"/>
          <w:szCs w:val="24"/>
        </w:rPr>
      </w:pPr>
      <w:r w:rsidRPr="00956A7E">
        <w:rPr>
          <w:rFonts w:ascii="Arial" w:hAnsi="Arial" w:cs="Arial"/>
          <w:b/>
          <w:bCs/>
          <w:sz w:val="24"/>
          <w:szCs w:val="24"/>
        </w:rPr>
        <w:tab/>
      </w:r>
      <w:r w:rsidRPr="000749B3">
        <w:rPr>
          <w:rFonts w:ascii="Arial" w:hAnsi="Arial" w:cs="Arial"/>
          <w:b/>
          <w:bCs/>
          <w:sz w:val="24"/>
          <w:szCs w:val="24"/>
        </w:rPr>
        <w:t>Database(public.index)</w:t>
      </w:r>
    </w:p>
    <w:p w14:paraId="138A9454" w14:textId="77777777" w:rsidR="00087093" w:rsidRPr="000749B3" w:rsidRDefault="00087093" w:rsidP="00087093">
      <w:pPr>
        <w:rPr>
          <w:rFonts w:ascii="Arial" w:hAnsi="Arial" w:cs="Arial"/>
          <w:b/>
          <w:bCs/>
          <w:sz w:val="24"/>
          <w:szCs w:val="24"/>
        </w:rPr>
      </w:pPr>
      <w:r w:rsidRPr="000749B3">
        <w:rPr>
          <w:rFonts w:ascii="Arial" w:hAnsi="Arial" w:cs="Arial"/>
          <w:noProof/>
          <w:sz w:val="24"/>
          <w:szCs w:val="24"/>
          <w:lang w:eastAsia="es-PE"/>
        </w:rPr>
        <w:drawing>
          <wp:inline distT="0" distB="0" distL="0" distR="0" wp14:anchorId="5526BFD1" wp14:editId="4A99A445">
            <wp:extent cx="3600450" cy="1647825"/>
            <wp:effectExtent l="0" t="0" r="0" b="9525"/>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3600450" cy="1647825"/>
                    </a:xfrm>
                    <a:prstGeom prst="rect">
                      <a:avLst/>
                    </a:prstGeom>
                  </pic:spPr>
                </pic:pic>
              </a:graphicData>
            </a:graphic>
          </wp:inline>
        </w:drawing>
      </w:r>
    </w:p>
    <w:p w14:paraId="4669152F" w14:textId="5A3D1E02" w:rsidR="00087093" w:rsidRPr="00956A7E" w:rsidRDefault="00C83610" w:rsidP="00C83610">
      <w:pPr>
        <w:pStyle w:val="Descripcin"/>
        <w:rPr>
          <w:rFonts w:ascii="Arial" w:hAnsi="Arial" w:cs="Arial"/>
          <w:b/>
          <w:bCs/>
          <w:sz w:val="24"/>
          <w:szCs w:val="24"/>
        </w:rPr>
      </w:pPr>
      <w:r w:rsidRPr="00956A7E">
        <w:t xml:space="preserve">Ilustración </w:t>
      </w:r>
      <w:r w:rsidR="00950322" w:rsidRPr="00956A7E">
        <w:t>69</w:t>
      </w:r>
      <w:r w:rsidRPr="00956A7E">
        <w:t>. Código Fuente_ Fallas de Gestión de Excepción</w:t>
      </w:r>
      <w:r w:rsidRPr="00956A7E">
        <w:rPr>
          <w:noProof/>
        </w:rPr>
        <w:t xml:space="preserve">_ </w:t>
      </w:r>
      <w:r w:rsidR="00770D09" w:rsidRPr="00956A7E">
        <w:rPr>
          <w:noProof/>
        </w:rPr>
        <w:t>No existe espacio</w:t>
      </w:r>
    </w:p>
    <w:p w14:paraId="485E8E88" w14:textId="77777777" w:rsidR="00B7563C" w:rsidRPr="00956A7E" w:rsidRDefault="00B7563C" w:rsidP="00087093">
      <w:pPr>
        <w:rPr>
          <w:rFonts w:ascii="Arial" w:hAnsi="Arial" w:cs="Arial"/>
          <w:b/>
          <w:bCs/>
          <w:sz w:val="24"/>
          <w:szCs w:val="24"/>
        </w:rPr>
      </w:pPr>
    </w:p>
    <w:p w14:paraId="6E8EC4CE" w14:textId="77777777" w:rsidR="00087093" w:rsidRPr="00956A7E" w:rsidRDefault="00087093" w:rsidP="00087093">
      <w:pPr>
        <w:rPr>
          <w:rFonts w:ascii="Arial" w:hAnsi="Arial" w:cs="Arial"/>
          <w:b/>
          <w:bCs/>
          <w:sz w:val="24"/>
          <w:szCs w:val="24"/>
        </w:rPr>
      </w:pPr>
      <w:r w:rsidRPr="00956A7E">
        <w:rPr>
          <w:rFonts w:ascii="Arial" w:hAnsi="Arial" w:cs="Arial"/>
          <w:b/>
          <w:bCs/>
          <w:sz w:val="24"/>
          <w:szCs w:val="24"/>
        </w:rPr>
        <w:t xml:space="preserve">3.13.24. </w:t>
      </w:r>
      <w:r w:rsidRPr="00956A7E">
        <w:rPr>
          <w:rFonts w:ascii="Arial" w:hAnsi="Arial" w:cs="Arial"/>
          <w:sz w:val="24"/>
          <w:szCs w:val="24"/>
        </w:rPr>
        <w:t>¿Se tomaron en cuenta todas las posibles condiciones de error?</w:t>
      </w:r>
    </w:p>
    <w:p w14:paraId="76210506" w14:textId="77777777" w:rsidR="00087093" w:rsidRPr="000749B3" w:rsidRDefault="00087093" w:rsidP="00087093">
      <w:pPr>
        <w:rPr>
          <w:rFonts w:ascii="Arial" w:hAnsi="Arial" w:cs="Arial"/>
          <w:b/>
          <w:bCs/>
          <w:sz w:val="24"/>
          <w:szCs w:val="24"/>
        </w:rPr>
      </w:pPr>
      <w:r w:rsidRPr="000749B3">
        <w:rPr>
          <w:rFonts w:ascii="Arial" w:hAnsi="Arial" w:cs="Arial"/>
          <w:b/>
          <w:bCs/>
          <w:sz w:val="24"/>
          <w:szCs w:val="24"/>
        </w:rPr>
        <w:t>Controlador(matricula.destroy)</w:t>
      </w:r>
    </w:p>
    <w:p w14:paraId="6BCAB07C" w14:textId="77777777" w:rsidR="00087093" w:rsidRPr="000749B3" w:rsidRDefault="00087093" w:rsidP="00087093">
      <w:pPr>
        <w:rPr>
          <w:rFonts w:ascii="Arial" w:hAnsi="Arial" w:cs="Arial"/>
          <w:sz w:val="24"/>
          <w:szCs w:val="24"/>
        </w:rPr>
      </w:pPr>
      <w:r w:rsidRPr="000749B3">
        <w:rPr>
          <w:rFonts w:ascii="Arial" w:hAnsi="Arial" w:cs="Arial"/>
          <w:noProof/>
          <w:sz w:val="24"/>
          <w:szCs w:val="24"/>
          <w:lang w:eastAsia="es-PE"/>
        </w:rPr>
        <w:drawing>
          <wp:inline distT="0" distB="0" distL="0" distR="0" wp14:anchorId="033FC1C3" wp14:editId="3FF90F63">
            <wp:extent cx="4305300" cy="289560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305300" cy="2895600"/>
                    </a:xfrm>
                    <a:prstGeom prst="rect">
                      <a:avLst/>
                    </a:prstGeom>
                  </pic:spPr>
                </pic:pic>
              </a:graphicData>
            </a:graphic>
          </wp:inline>
        </w:drawing>
      </w:r>
    </w:p>
    <w:p w14:paraId="3C34B4D3" w14:textId="71803F79" w:rsidR="00087093" w:rsidRPr="00956A7E" w:rsidRDefault="00B7394E" w:rsidP="00B7394E">
      <w:pPr>
        <w:pStyle w:val="Descripcin"/>
        <w:rPr>
          <w:rFonts w:ascii="Arial" w:hAnsi="Arial" w:cs="Arial"/>
          <w:sz w:val="24"/>
          <w:szCs w:val="24"/>
        </w:rPr>
      </w:pPr>
      <w:r w:rsidRPr="00956A7E">
        <w:t xml:space="preserve">Ilustración </w:t>
      </w:r>
      <w:r w:rsidR="00F83417" w:rsidRPr="00956A7E">
        <w:t>7</w:t>
      </w:r>
      <w:r w:rsidR="00100A63" w:rsidRPr="00956A7E">
        <w:t>0</w:t>
      </w:r>
      <w:r w:rsidR="00A26506" w:rsidRPr="00956A7E">
        <w:t xml:space="preserve">. </w:t>
      </w:r>
      <w:r w:rsidRPr="00956A7E">
        <w:t xml:space="preserve"> </w:t>
      </w:r>
      <w:bookmarkStart w:id="101" w:name="_Hlk40430279"/>
      <w:r w:rsidRPr="00956A7E">
        <w:t xml:space="preserve">Código Fuente_ Fallas de Gestión de Excepción_ </w:t>
      </w:r>
      <w:r w:rsidR="00A47AD5" w:rsidRPr="00956A7E">
        <w:t xml:space="preserve">No se </w:t>
      </w:r>
      <w:r w:rsidR="00311CC6" w:rsidRPr="00956A7E">
        <w:t>realizaron las</w:t>
      </w:r>
      <w:r w:rsidR="00A47AD5" w:rsidRPr="00956A7E">
        <w:t xml:space="preserve"> condiciones de error</w:t>
      </w:r>
      <w:bookmarkEnd w:id="101"/>
    </w:p>
    <w:p w14:paraId="4D09D79F" w14:textId="77777777" w:rsidR="00087093" w:rsidRPr="00956A7E" w:rsidRDefault="00087093" w:rsidP="00087093">
      <w:pPr>
        <w:rPr>
          <w:rFonts w:ascii="Arial" w:hAnsi="Arial" w:cs="Arial"/>
          <w:sz w:val="24"/>
          <w:szCs w:val="24"/>
        </w:rPr>
      </w:pPr>
    </w:p>
    <w:p w14:paraId="0DA1C7DB" w14:textId="77777777" w:rsidR="00087093" w:rsidRPr="00956A7E" w:rsidRDefault="00087093" w:rsidP="00087093">
      <w:pPr>
        <w:rPr>
          <w:rFonts w:ascii="Arial" w:hAnsi="Arial" w:cs="Arial"/>
          <w:sz w:val="24"/>
          <w:szCs w:val="24"/>
        </w:rPr>
      </w:pPr>
    </w:p>
    <w:p w14:paraId="127CCEEA" w14:textId="77777777" w:rsidR="00087093" w:rsidRPr="00956A7E" w:rsidRDefault="00087093" w:rsidP="00087093">
      <w:pPr>
        <w:rPr>
          <w:rFonts w:ascii="Arial" w:hAnsi="Arial" w:cs="Arial"/>
          <w:sz w:val="24"/>
          <w:szCs w:val="24"/>
        </w:rPr>
      </w:pPr>
    </w:p>
    <w:p w14:paraId="591A9CE1" w14:textId="7C5075D2" w:rsidR="00087093" w:rsidRPr="00956A7E" w:rsidRDefault="00087093" w:rsidP="00087093">
      <w:pPr>
        <w:rPr>
          <w:rFonts w:ascii="Arial" w:hAnsi="Arial" w:cs="Arial"/>
          <w:sz w:val="24"/>
          <w:szCs w:val="24"/>
        </w:rPr>
      </w:pPr>
    </w:p>
    <w:p w14:paraId="35C4E69C" w14:textId="77777777" w:rsidR="00311CC6" w:rsidRPr="00956A7E" w:rsidRDefault="00311CC6" w:rsidP="00087093">
      <w:pPr>
        <w:rPr>
          <w:rFonts w:ascii="Arial" w:hAnsi="Arial" w:cs="Arial"/>
          <w:sz w:val="24"/>
          <w:szCs w:val="24"/>
        </w:rPr>
      </w:pPr>
    </w:p>
    <w:p w14:paraId="6D015494" w14:textId="77777777" w:rsidR="00087093" w:rsidRPr="00956A7E" w:rsidRDefault="00087093" w:rsidP="00087093">
      <w:pPr>
        <w:rPr>
          <w:rFonts w:ascii="Arial" w:hAnsi="Arial" w:cs="Arial"/>
          <w:sz w:val="24"/>
          <w:szCs w:val="24"/>
        </w:rPr>
      </w:pPr>
    </w:p>
    <w:p w14:paraId="6716A0BB" w14:textId="77777777" w:rsidR="00087093" w:rsidRPr="00956A7E" w:rsidRDefault="00087093" w:rsidP="00087093">
      <w:pPr>
        <w:rPr>
          <w:rFonts w:ascii="Arial" w:hAnsi="Arial" w:cs="Arial"/>
          <w:sz w:val="24"/>
          <w:szCs w:val="24"/>
        </w:rPr>
      </w:pPr>
    </w:p>
    <w:p w14:paraId="6A212695" w14:textId="77777777" w:rsidR="00087093" w:rsidRPr="00956A7E" w:rsidRDefault="00087093" w:rsidP="00087093">
      <w:pPr>
        <w:rPr>
          <w:rFonts w:ascii="Arial" w:hAnsi="Arial" w:cs="Arial"/>
          <w:sz w:val="24"/>
          <w:szCs w:val="24"/>
        </w:rPr>
      </w:pPr>
      <w:r w:rsidRPr="00956A7E">
        <w:rPr>
          <w:rFonts w:ascii="Arial" w:hAnsi="Arial" w:cs="Arial"/>
          <w:b/>
          <w:sz w:val="24"/>
          <w:szCs w:val="24"/>
        </w:rPr>
        <w:lastRenderedPageBreak/>
        <w:t>3.5.25.</w:t>
      </w:r>
      <w:r w:rsidRPr="00956A7E">
        <w:rPr>
          <w:rFonts w:ascii="Arial" w:hAnsi="Arial" w:cs="Arial"/>
          <w:sz w:val="24"/>
          <w:szCs w:val="24"/>
        </w:rPr>
        <w:t xml:space="preserve"> ¿Las clases de software esta codificada para la vista?</w:t>
      </w:r>
    </w:p>
    <w:p w14:paraId="14D21D9D" w14:textId="77777777" w:rsidR="00087093" w:rsidRPr="007C404F" w:rsidRDefault="00087093" w:rsidP="00087093">
      <w:pPr>
        <w:rPr>
          <w:rFonts w:ascii="Arial" w:hAnsi="Arial" w:cs="Arial"/>
          <w:b/>
          <w:bCs/>
          <w:sz w:val="24"/>
          <w:szCs w:val="24"/>
          <w:lang w:val="en-US"/>
        </w:rPr>
      </w:pPr>
      <w:r w:rsidRPr="005A26F6">
        <w:rPr>
          <w:rFonts w:ascii="Arial" w:hAnsi="Arial" w:cs="Arial"/>
          <w:b/>
          <w:bCs/>
          <w:noProof/>
          <w:sz w:val="24"/>
          <w:szCs w:val="24"/>
          <w:lang w:eastAsia="es-PE"/>
        </w:rPr>
        <mc:AlternateContent>
          <mc:Choice Requires="wps">
            <w:drawing>
              <wp:anchor distT="0" distB="0" distL="114300" distR="114300" simplePos="0" relativeHeight="251699200" behindDoc="0" locked="0" layoutInCell="1" allowOverlap="1" wp14:anchorId="50D00FA0" wp14:editId="58F4429E">
                <wp:simplePos x="0" y="0"/>
                <wp:positionH relativeFrom="margin">
                  <wp:posOffset>541532</wp:posOffset>
                </wp:positionH>
                <wp:positionV relativeFrom="paragraph">
                  <wp:posOffset>3219137</wp:posOffset>
                </wp:positionV>
                <wp:extent cx="313459" cy="118679"/>
                <wp:effectExtent l="19050" t="19050" r="10795" b="34290"/>
                <wp:wrapNone/>
                <wp:docPr id="229" name="Flecha: a la derecha 16"/>
                <wp:cNvGraphicFramePr/>
                <a:graphic xmlns:a="http://schemas.openxmlformats.org/drawingml/2006/main">
                  <a:graphicData uri="http://schemas.microsoft.com/office/word/2010/wordprocessingShape">
                    <wps:wsp>
                      <wps:cNvSpPr/>
                      <wps:spPr>
                        <a:xfrm rot="10800000" flipV="1">
                          <a:off x="0" y="0"/>
                          <a:ext cx="313459" cy="118679"/>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1AA40C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a la derecha 16" o:spid="_x0000_s1026" type="#_x0000_t13" style="position:absolute;margin-left:42.65pt;margin-top:253.5pt;width:24.7pt;height:9.35pt;rotation:180;flip:y;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" adj="17511" fillcolor="red" strokecolor="red" strokeweight="1pt">
                <w10:wrap anchorx="margin"/>
              </v:shape>
            </w:pict>
          </mc:Fallback>
        </mc:AlternateContent>
      </w:r>
      <w:r w:rsidRPr="005A26F6">
        <w:rPr>
          <w:rFonts w:ascii="Arial" w:hAnsi="Arial" w:cs="Arial"/>
          <w:b/>
          <w:bCs/>
          <w:noProof/>
          <w:sz w:val="24"/>
          <w:szCs w:val="24"/>
          <w:lang w:eastAsia="es-PE"/>
        </w:rPr>
        <w:drawing>
          <wp:anchor distT="0" distB="0" distL="114300" distR="114300" simplePos="0" relativeHeight="251698176" behindDoc="0" locked="0" layoutInCell="1" allowOverlap="1" wp14:anchorId="2DAC8AE8" wp14:editId="4F59A226">
            <wp:simplePos x="0" y="0"/>
            <wp:positionH relativeFrom="page">
              <wp:posOffset>914400</wp:posOffset>
            </wp:positionH>
            <wp:positionV relativeFrom="paragraph">
              <wp:posOffset>250190</wp:posOffset>
            </wp:positionV>
            <wp:extent cx="5984875" cy="4782185"/>
            <wp:effectExtent l="0" t="0" r="0" b="0"/>
            <wp:wrapSquare wrapText="bothSides"/>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extLst>
                        <a:ext uri="{28A0092B-C50C-407E-A947-70E740481C1C}">
                          <a14:useLocalDpi xmlns:a14="http://schemas.microsoft.com/office/drawing/2010/main" val="0"/>
                        </a:ext>
                      </a:extLst>
                    </a:blip>
                    <a:stretch>
                      <a:fillRect/>
                    </a:stretch>
                  </pic:blipFill>
                  <pic:spPr>
                    <a:xfrm>
                      <a:off x="0" y="0"/>
                      <a:ext cx="5984875" cy="4782185"/>
                    </a:xfrm>
                    <a:prstGeom prst="rect">
                      <a:avLst/>
                    </a:prstGeom>
                  </pic:spPr>
                </pic:pic>
              </a:graphicData>
            </a:graphic>
            <wp14:sizeRelH relativeFrom="margin">
              <wp14:pctWidth>0</wp14:pctWidth>
            </wp14:sizeRelH>
            <wp14:sizeRelV relativeFrom="margin">
              <wp14:pctHeight>0</wp14:pctHeight>
            </wp14:sizeRelV>
          </wp:anchor>
        </w:drawing>
      </w:r>
      <w:r w:rsidRPr="007C404F">
        <w:rPr>
          <w:rFonts w:ascii="Arial" w:hAnsi="Arial" w:cs="Arial"/>
          <w:b/>
          <w:bCs/>
          <w:sz w:val="24"/>
          <w:szCs w:val="24"/>
          <w:lang w:val="en-US"/>
        </w:rPr>
        <w:t>Resources (views.index.blade.php)</w:t>
      </w:r>
    </w:p>
    <w:p w14:paraId="5BC6D0B2" w14:textId="26BA4B87" w:rsidR="00087093" w:rsidRPr="007C404F" w:rsidRDefault="00087093" w:rsidP="00087093">
      <w:pPr>
        <w:rPr>
          <w:rFonts w:ascii="Arial" w:hAnsi="Arial" w:cs="Arial"/>
          <w:b/>
          <w:bCs/>
          <w:sz w:val="24"/>
          <w:szCs w:val="24"/>
          <w:lang w:val="en-US"/>
        </w:rPr>
      </w:pPr>
    </w:p>
    <w:p w14:paraId="53F037B5" w14:textId="2DA77035" w:rsidR="005D3714" w:rsidRPr="00956A7E" w:rsidRDefault="005D3714" w:rsidP="005D3714">
      <w:pPr>
        <w:pStyle w:val="Descripcin"/>
        <w:rPr>
          <w:rFonts w:ascii="Arial" w:hAnsi="Arial" w:cs="Arial"/>
          <w:b/>
          <w:bCs/>
          <w:sz w:val="24"/>
          <w:szCs w:val="24"/>
        </w:rPr>
      </w:pPr>
      <w:r w:rsidRPr="00956A7E">
        <w:t xml:space="preserve">Ilustración </w:t>
      </w:r>
      <w:r w:rsidR="00311CC6" w:rsidRPr="00956A7E">
        <w:t>7</w:t>
      </w:r>
      <w:r w:rsidR="00100A63" w:rsidRPr="00956A7E">
        <w:t>1</w:t>
      </w:r>
      <w:r w:rsidRPr="00956A7E">
        <w:t xml:space="preserve">. </w:t>
      </w:r>
      <w:bookmarkStart w:id="102" w:name="_Hlk40430330"/>
      <w:r w:rsidR="000B4430" w:rsidRPr="00956A7E">
        <w:t xml:space="preserve">Código Fuente_ Patrón MVC_ </w:t>
      </w:r>
      <w:r w:rsidR="00E70D9A" w:rsidRPr="00956A7E">
        <w:t>La</w:t>
      </w:r>
      <w:r w:rsidR="00000B57" w:rsidRPr="00956A7E">
        <w:t xml:space="preserve"> codificación de las clases </w:t>
      </w:r>
      <w:r w:rsidR="00E70D9A" w:rsidRPr="00956A7E">
        <w:t xml:space="preserve">de las </w:t>
      </w:r>
      <w:r w:rsidR="00215139" w:rsidRPr="00956A7E">
        <w:t>vistas se</w:t>
      </w:r>
      <w:r w:rsidR="00000B57" w:rsidRPr="00956A7E">
        <w:t xml:space="preserve"> encuentra en </w:t>
      </w:r>
      <w:r w:rsidR="00215139" w:rsidRPr="00956A7E">
        <w:t>la carpeta</w:t>
      </w:r>
      <w:r w:rsidR="00E70D9A" w:rsidRPr="00956A7E">
        <w:t xml:space="preserve"> views</w:t>
      </w:r>
      <w:bookmarkEnd w:id="102"/>
    </w:p>
    <w:p w14:paraId="7541337F" w14:textId="77777777" w:rsidR="00087093" w:rsidRPr="00956A7E" w:rsidRDefault="00087093" w:rsidP="00087093">
      <w:pPr>
        <w:rPr>
          <w:rFonts w:ascii="Arial" w:hAnsi="Arial" w:cs="Arial"/>
          <w:b/>
          <w:bCs/>
          <w:sz w:val="24"/>
          <w:szCs w:val="24"/>
        </w:rPr>
      </w:pPr>
    </w:p>
    <w:p w14:paraId="6161927C" w14:textId="77777777" w:rsidR="00087093" w:rsidRPr="00956A7E" w:rsidRDefault="00087093" w:rsidP="00087093">
      <w:pPr>
        <w:rPr>
          <w:rFonts w:ascii="Arial" w:hAnsi="Arial" w:cs="Arial"/>
          <w:b/>
          <w:bCs/>
          <w:sz w:val="24"/>
          <w:szCs w:val="24"/>
        </w:rPr>
      </w:pPr>
    </w:p>
    <w:p w14:paraId="773D88EB" w14:textId="77777777" w:rsidR="00087093" w:rsidRPr="00956A7E" w:rsidRDefault="00087093" w:rsidP="00087093">
      <w:pPr>
        <w:rPr>
          <w:rFonts w:ascii="Arial" w:hAnsi="Arial" w:cs="Arial"/>
          <w:b/>
          <w:bCs/>
          <w:sz w:val="24"/>
          <w:szCs w:val="24"/>
        </w:rPr>
      </w:pPr>
    </w:p>
    <w:p w14:paraId="0EBA9277" w14:textId="77777777" w:rsidR="00087093" w:rsidRPr="00956A7E" w:rsidRDefault="00087093" w:rsidP="00087093">
      <w:pPr>
        <w:rPr>
          <w:rFonts w:ascii="Arial" w:hAnsi="Arial" w:cs="Arial"/>
          <w:b/>
          <w:bCs/>
          <w:sz w:val="24"/>
          <w:szCs w:val="24"/>
        </w:rPr>
      </w:pPr>
    </w:p>
    <w:p w14:paraId="269192B5" w14:textId="77777777" w:rsidR="00087093" w:rsidRPr="00956A7E" w:rsidRDefault="00087093" w:rsidP="00087093">
      <w:pPr>
        <w:rPr>
          <w:rFonts w:ascii="Arial" w:hAnsi="Arial" w:cs="Arial"/>
          <w:b/>
          <w:bCs/>
          <w:sz w:val="24"/>
          <w:szCs w:val="24"/>
        </w:rPr>
      </w:pPr>
    </w:p>
    <w:p w14:paraId="39B5FB6D" w14:textId="77777777" w:rsidR="00087093" w:rsidRPr="00956A7E" w:rsidRDefault="00087093" w:rsidP="00087093">
      <w:pPr>
        <w:rPr>
          <w:rFonts w:ascii="Arial" w:hAnsi="Arial" w:cs="Arial"/>
          <w:b/>
          <w:bCs/>
          <w:sz w:val="24"/>
          <w:szCs w:val="24"/>
        </w:rPr>
      </w:pPr>
    </w:p>
    <w:p w14:paraId="157B5DFD" w14:textId="77777777" w:rsidR="00087093" w:rsidRPr="00956A7E" w:rsidRDefault="00087093" w:rsidP="00087093">
      <w:pPr>
        <w:rPr>
          <w:rFonts w:ascii="Arial" w:hAnsi="Arial" w:cs="Arial"/>
          <w:b/>
          <w:bCs/>
          <w:sz w:val="24"/>
          <w:szCs w:val="24"/>
        </w:rPr>
      </w:pPr>
    </w:p>
    <w:p w14:paraId="38D18123" w14:textId="77777777" w:rsidR="00087093" w:rsidRPr="00956A7E" w:rsidRDefault="00087093" w:rsidP="00087093">
      <w:pPr>
        <w:rPr>
          <w:rFonts w:ascii="Arial" w:hAnsi="Arial" w:cs="Arial"/>
          <w:b/>
          <w:bCs/>
          <w:sz w:val="24"/>
          <w:szCs w:val="24"/>
        </w:rPr>
      </w:pPr>
    </w:p>
    <w:p w14:paraId="5853E777" w14:textId="77777777" w:rsidR="00B7563C" w:rsidRPr="00956A7E" w:rsidRDefault="00B7563C" w:rsidP="00087093">
      <w:pPr>
        <w:rPr>
          <w:rFonts w:ascii="Arial" w:hAnsi="Arial" w:cs="Arial"/>
          <w:b/>
          <w:bCs/>
          <w:sz w:val="24"/>
          <w:szCs w:val="24"/>
        </w:rPr>
      </w:pPr>
    </w:p>
    <w:p w14:paraId="25E3B293" w14:textId="77777777" w:rsidR="00087093" w:rsidRPr="00956A7E" w:rsidRDefault="00087093" w:rsidP="00087093">
      <w:pPr>
        <w:rPr>
          <w:rFonts w:ascii="Arial" w:hAnsi="Arial" w:cs="Arial"/>
          <w:b/>
          <w:bCs/>
          <w:sz w:val="24"/>
          <w:szCs w:val="24"/>
        </w:rPr>
      </w:pPr>
    </w:p>
    <w:p w14:paraId="2B466BEC" w14:textId="77777777" w:rsidR="00087093" w:rsidRPr="00956A7E" w:rsidRDefault="00087093" w:rsidP="00087093">
      <w:pPr>
        <w:rPr>
          <w:rFonts w:ascii="Arial" w:hAnsi="Arial" w:cs="Arial"/>
          <w:b/>
          <w:bCs/>
          <w:sz w:val="24"/>
          <w:szCs w:val="24"/>
        </w:rPr>
      </w:pPr>
    </w:p>
    <w:p w14:paraId="79D61718" w14:textId="1025D21D" w:rsidR="0076752A" w:rsidRPr="00956A7E" w:rsidRDefault="00517C74" w:rsidP="00087093">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00224" behindDoc="0" locked="0" layoutInCell="1" allowOverlap="1" wp14:anchorId="2755E31A" wp14:editId="3A90D5DB">
            <wp:simplePos x="0" y="0"/>
            <wp:positionH relativeFrom="margin">
              <wp:posOffset>59690</wp:posOffset>
            </wp:positionH>
            <wp:positionV relativeFrom="paragraph">
              <wp:posOffset>361078</wp:posOffset>
            </wp:positionV>
            <wp:extent cx="6055995" cy="3550285"/>
            <wp:effectExtent l="0" t="0" r="1905" b="0"/>
            <wp:wrapSquare wrapText="bothSides"/>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val="0"/>
                        </a:ext>
                      </a:extLst>
                    </a:blip>
                    <a:stretch>
                      <a:fillRect/>
                    </a:stretch>
                  </pic:blipFill>
                  <pic:spPr>
                    <a:xfrm>
                      <a:off x="0" y="0"/>
                      <a:ext cx="6055995" cy="3550285"/>
                    </a:xfrm>
                    <a:prstGeom prst="rect">
                      <a:avLst/>
                    </a:prstGeom>
                  </pic:spPr>
                </pic:pic>
              </a:graphicData>
            </a:graphic>
            <wp14:sizeRelH relativeFrom="margin">
              <wp14:pctWidth>0</wp14:pctWidth>
            </wp14:sizeRelH>
            <wp14:sizeRelV relativeFrom="margin">
              <wp14:pctHeight>0</wp14:pctHeight>
            </wp14:sizeRelV>
          </wp:anchor>
        </w:drawing>
      </w:r>
      <w:r w:rsidR="00087093" w:rsidRPr="00956A7E">
        <w:rPr>
          <w:rFonts w:ascii="Arial" w:hAnsi="Arial" w:cs="Arial"/>
          <w:b/>
          <w:sz w:val="24"/>
          <w:szCs w:val="24"/>
        </w:rPr>
        <w:t>3.5.26.</w:t>
      </w:r>
      <w:r w:rsidR="00087093" w:rsidRPr="00956A7E">
        <w:rPr>
          <w:rFonts w:ascii="Arial" w:hAnsi="Arial" w:cs="Arial"/>
          <w:sz w:val="24"/>
          <w:szCs w:val="24"/>
        </w:rPr>
        <w:t xml:space="preserve"> ¿Las clases de software esta codificada para el control?</w:t>
      </w:r>
    </w:p>
    <w:p w14:paraId="6F4DC041" w14:textId="09FF302C" w:rsidR="00087093" w:rsidRPr="00956A7E" w:rsidRDefault="0076752A" w:rsidP="0076752A">
      <w:pPr>
        <w:pStyle w:val="Descripcin"/>
        <w:rPr>
          <w:rFonts w:ascii="Arial" w:hAnsi="Arial" w:cs="Arial"/>
          <w:sz w:val="24"/>
          <w:szCs w:val="24"/>
        </w:rPr>
      </w:pPr>
      <w:r w:rsidRPr="00956A7E">
        <w:t>Ilustración</w:t>
      </w:r>
      <w:r w:rsidR="00215139" w:rsidRPr="00956A7E">
        <w:t xml:space="preserve"> 7</w:t>
      </w:r>
      <w:r w:rsidR="00100A63" w:rsidRPr="00956A7E">
        <w:t>2</w:t>
      </w:r>
      <w:r w:rsidR="00215139" w:rsidRPr="00956A7E">
        <w:t xml:space="preserve">. </w:t>
      </w:r>
      <w:r w:rsidRPr="00956A7E">
        <w:t xml:space="preserve">Código </w:t>
      </w:r>
      <w:r w:rsidR="00E463A8" w:rsidRPr="00956A7E">
        <w:t>Fuente_ Patrón</w:t>
      </w:r>
      <w:r w:rsidRPr="00956A7E">
        <w:t xml:space="preserve"> MVC</w:t>
      </w:r>
      <w:r w:rsidR="00087093" w:rsidRPr="000749B3">
        <w:rPr>
          <w:rFonts w:ascii="Arial" w:hAnsi="Arial" w:cs="Arial"/>
          <w:noProof/>
          <w:sz w:val="24"/>
          <w:szCs w:val="24"/>
          <w:lang w:eastAsia="es-PE"/>
        </w:rPr>
        <mc:AlternateContent>
          <mc:Choice Requires="wps">
            <w:drawing>
              <wp:anchor distT="0" distB="0" distL="114300" distR="114300" simplePos="0" relativeHeight="251701248" behindDoc="0" locked="0" layoutInCell="1" allowOverlap="1" wp14:anchorId="3CAE6AAA" wp14:editId="0A3ED3F4">
                <wp:simplePos x="0" y="0"/>
                <wp:positionH relativeFrom="margin">
                  <wp:posOffset>922392</wp:posOffset>
                </wp:positionH>
                <wp:positionV relativeFrom="paragraph">
                  <wp:posOffset>1022517</wp:posOffset>
                </wp:positionV>
                <wp:extent cx="179358" cy="127599"/>
                <wp:effectExtent l="19050" t="19050" r="11430" b="44450"/>
                <wp:wrapNone/>
                <wp:docPr id="230" name="Flecha: a la derecha 18"/>
                <wp:cNvGraphicFramePr/>
                <a:graphic xmlns:a="http://schemas.openxmlformats.org/drawingml/2006/main">
                  <a:graphicData uri="http://schemas.microsoft.com/office/word/2010/wordprocessingShape">
                    <wps:wsp>
                      <wps:cNvSpPr/>
                      <wps:spPr>
                        <a:xfrm rot="10800000" flipV="1">
                          <a:off x="0" y="0"/>
                          <a:ext cx="179358" cy="127599"/>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828BCD" id="Flecha: a la derecha 18" o:spid="_x0000_s1026" type="#_x0000_t13" style="position:absolute;margin-left:72.65pt;margin-top:80.5pt;width:14.1pt;height:10.05pt;rotation:180;flip:y;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" adj="13917" fillcolor="red" strokecolor="red" strokeweight="1pt">
                <w10:wrap anchorx="margin"/>
              </v:shape>
            </w:pict>
          </mc:Fallback>
        </mc:AlternateContent>
      </w:r>
      <w:r w:rsidRPr="00956A7E">
        <w:t>_</w:t>
      </w:r>
      <w:r w:rsidR="00C6723A" w:rsidRPr="00956A7E">
        <w:t xml:space="preserve"> Las clases </w:t>
      </w:r>
      <w:r w:rsidR="00FD02AF" w:rsidRPr="00956A7E">
        <w:t>codificadas para</w:t>
      </w:r>
      <w:r w:rsidR="00A360CF" w:rsidRPr="00956A7E">
        <w:t xml:space="preserve"> el control </w:t>
      </w:r>
      <w:r w:rsidR="00C6723A" w:rsidRPr="00956A7E">
        <w:t>se encuentran en Controller</w:t>
      </w:r>
    </w:p>
    <w:p w14:paraId="64A527C9" w14:textId="4B702782" w:rsidR="00087093" w:rsidRPr="00956A7E" w:rsidRDefault="00FD02AF" w:rsidP="00087093">
      <w:pPr>
        <w:rPr>
          <w:rFonts w:ascii="Arial" w:hAnsi="Arial" w:cs="Arial"/>
          <w:sz w:val="24"/>
          <w:szCs w:val="24"/>
        </w:rPr>
      </w:pPr>
      <w:r w:rsidRPr="00517C74">
        <w:rPr>
          <w:rFonts w:ascii="Arial" w:hAnsi="Arial" w:cs="Arial"/>
          <w:noProof/>
          <w:sz w:val="24"/>
          <w:szCs w:val="24"/>
          <w:lang w:eastAsia="es-PE"/>
        </w:rPr>
        <mc:AlternateContent>
          <mc:Choice Requires="wps">
            <w:drawing>
              <wp:anchor distT="0" distB="0" distL="114300" distR="114300" simplePos="0" relativeHeight="251834368" behindDoc="0" locked="0" layoutInCell="1" allowOverlap="1" wp14:anchorId="4BAF0922" wp14:editId="0CD18E9F">
                <wp:simplePos x="0" y="0"/>
                <wp:positionH relativeFrom="margin">
                  <wp:posOffset>673233</wp:posOffset>
                </wp:positionH>
                <wp:positionV relativeFrom="paragraph">
                  <wp:posOffset>1290748</wp:posOffset>
                </wp:positionV>
                <wp:extent cx="179358" cy="127599"/>
                <wp:effectExtent l="19050" t="19050" r="11430" b="44450"/>
                <wp:wrapNone/>
                <wp:docPr id="231" name="Flecha: a la derecha 21"/>
                <wp:cNvGraphicFramePr/>
                <a:graphic xmlns:a="http://schemas.openxmlformats.org/drawingml/2006/main">
                  <a:graphicData uri="http://schemas.microsoft.com/office/word/2010/wordprocessingShape">
                    <wps:wsp>
                      <wps:cNvSpPr/>
                      <wps:spPr>
                        <a:xfrm rot="10800000" flipV="1">
                          <a:off x="0" y="0"/>
                          <a:ext cx="179358" cy="127599"/>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239CFD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a la derecha 21" o:spid="_x0000_s1026" type="#_x0000_t13" style="position:absolute;margin-left:53pt;margin-top:101.65pt;width:14.1pt;height:10.05pt;rotation:180;flip:y;z-index:251834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" adj="13917" fillcolor="red" strokecolor="red" strokeweight="1pt">
                <w10:wrap anchorx="margin"/>
              </v:shape>
            </w:pict>
          </mc:Fallback>
        </mc:AlternateContent>
      </w:r>
      <w:r w:rsidR="00517C74" w:rsidRPr="00517C74">
        <w:rPr>
          <w:rFonts w:ascii="Arial" w:hAnsi="Arial" w:cs="Arial"/>
          <w:noProof/>
          <w:sz w:val="24"/>
          <w:szCs w:val="24"/>
          <w:lang w:eastAsia="es-PE"/>
        </w:rPr>
        <w:drawing>
          <wp:anchor distT="0" distB="0" distL="114300" distR="114300" simplePos="0" relativeHeight="251833344" behindDoc="0" locked="0" layoutInCell="1" allowOverlap="1" wp14:anchorId="2393EB43" wp14:editId="0B034996">
            <wp:simplePos x="0" y="0"/>
            <wp:positionH relativeFrom="margin">
              <wp:align>right</wp:align>
            </wp:positionH>
            <wp:positionV relativeFrom="paragraph">
              <wp:posOffset>266065</wp:posOffset>
            </wp:positionV>
            <wp:extent cx="5730875" cy="3348990"/>
            <wp:effectExtent l="0" t="0" r="3175" b="3810"/>
            <wp:wrapSquare wrapText="bothSides"/>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extLst>
                        <a:ext uri="{28A0092B-C50C-407E-A947-70E740481C1C}">
                          <a14:useLocalDpi xmlns:a14="http://schemas.microsoft.com/office/drawing/2010/main" val="0"/>
                        </a:ext>
                      </a:extLst>
                    </a:blip>
                    <a:stretch>
                      <a:fillRect/>
                    </a:stretch>
                  </pic:blipFill>
                  <pic:spPr>
                    <a:xfrm>
                      <a:off x="0" y="0"/>
                      <a:ext cx="5730875" cy="3348990"/>
                    </a:xfrm>
                    <a:prstGeom prst="rect">
                      <a:avLst/>
                    </a:prstGeom>
                  </pic:spPr>
                </pic:pic>
              </a:graphicData>
            </a:graphic>
            <wp14:sizeRelH relativeFrom="margin">
              <wp14:pctWidth>0</wp14:pctWidth>
            </wp14:sizeRelH>
            <wp14:sizeRelV relativeFrom="margin">
              <wp14:pctHeight>0</wp14:pctHeight>
            </wp14:sizeRelV>
          </wp:anchor>
        </w:drawing>
      </w:r>
      <w:r w:rsidR="00087093" w:rsidRPr="00956A7E">
        <w:rPr>
          <w:rFonts w:ascii="Arial" w:hAnsi="Arial" w:cs="Arial"/>
          <w:b/>
          <w:sz w:val="24"/>
          <w:szCs w:val="24"/>
        </w:rPr>
        <w:t>3.5.27.</w:t>
      </w:r>
      <w:r w:rsidR="00087093" w:rsidRPr="00956A7E">
        <w:rPr>
          <w:rFonts w:ascii="Arial" w:hAnsi="Arial" w:cs="Arial"/>
          <w:sz w:val="24"/>
          <w:szCs w:val="24"/>
        </w:rPr>
        <w:t xml:space="preserve"> ¿Las clases de software esta codificada para el modelo?</w:t>
      </w:r>
    </w:p>
    <w:p w14:paraId="51D9BA7A" w14:textId="7BCC8C3D" w:rsidR="00517C74" w:rsidRPr="00956A7E" w:rsidRDefault="00A805C3" w:rsidP="00A805C3">
      <w:pPr>
        <w:pStyle w:val="Descripcin"/>
        <w:rPr>
          <w:rFonts w:ascii="Arial" w:hAnsi="Arial" w:cs="Arial"/>
          <w:sz w:val="24"/>
          <w:szCs w:val="24"/>
        </w:rPr>
      </w:pPr>
      <w:r w:rsidRPr="00956A7E">
        <w:t>Ilustración 7</w:t>
      </w:r>
      <w:r w:rsidR="00770059" w:rsidRPr="00956A7E">
        <w:t>3</w:t>
      </w:r>
      <w:r w:rsidRPr="00956A7E">
        <w:t>.</w:t>
      </w:r>
      <w:r w:rsidR="00804CC4" w:rsidRPr="00956A7E">
        <w:t xml:space="preserve"> Código Fuente_ Patrón MVC_ </w:t>
      </w:r>
      <w:r w:rsidR="00260DB7" w:rsidRPr="00956A7E">
        <w:t>Las clases codificadas para el modelo se encuentran en Models</w:t>
      </w:r>
    </w:p>
    <w:p w14:paraId="2EF42522" w14:textId="471FE8BA" w:rsidR="00087093" w:rsidRPr="00956A7E" w:rsidRDefault="00087093" w:rsidP="00087093">
      <w:pPr>
        <w:rPr>
          <w:rFonts w:ascii="Arial" w:hAnsi="Arial" w:cs="Arial"/>
          <w:sz w:val="24"/>
          <w:szCs w:val="24"/>
        </w:rPr>
      </w:pPr>
    </w:p>
    <w:p w14:paraId="0A4C9F5B" w14:textId="77777777" w:rsidR="00862965" w:rsidRPr="00956A7E" w:rsidRDefault="00862965" w:rsidP="00087093">
      <w:pPr>
        <w:rPr>
          <w:rFonts w:ascii="Arial" w:hAnsi="Arial" w:cs="Arial"/>
          <w:b/>
          <w:bCs/>
          <w:sz w:val="24"/>
          <w:szCs w:val="24"/>
        </w:rPr>
      </w:pPr>
    </w:p>
    <w:p w14:paraId="351FC422" w14:textId="384D5898" w:rsidR="00087093" w:rsidRPr="00956A7E" w:rsidRDefault="00087093" w:rsidP="00087093">
      <w:pPr>
        <w:rPr>
          <w:rFonts w:ascii="Arial" w:hAnsi="Arial" w:cs="Arial"/>
          <w:sz w:val="24"/>
          <w:szCs w:val="24"/>
        </w:rPr>
      </w:pPr>
      <w:r w:rsidRPr="00956A7E">
        <w:rPr>
          <w:rFonts w:ascii="Arial" w:hAnsi="Arial" w:cs="Arial"/>
          <w:b/>
          <w:bCs/>
          <w:sz w:val="24"/>
          <w:szCs w:val="24"/>
        </w:rPr>
        <w:lastRenderedPageBreak/>
        <w:t>3.13.28.</w:t>
      </w:r>
      <w:r w:rsidRPr="00956A7E">
        <w:rPr>
          <w:rFonts w:ascii="Arial" w:hAnsi="Arial" w:cs="Arial"/>
          <w:sz w:val="24"/>
          <w:szCs w:val="24"/>
        </w:rPr>
        <w:t xml:space="preserve"> ¿Las </w:t>
      </w:r>
      <w:r w:rsidR="000749B3" w:rsidRPr="00956A7E">
        <w:rPr>
          <w:rFonts w:ascii="Arial" w:hAnsi="Arial" w:cs="Arial"/>
          <w:sz w:val="24"/>
          <w:szCs w:val="24"/>
        </w:rPr>
        <w:t>sentencias</w:t>
      </w:r>
      <w:r w:rsidRPr="00956A7E">
        <w:rPr>
          <w:rFonts w:ascii="Arial" w:hAnsi="Arial" w:cs="Arial"/>
          <w:sz w:val="24"/>
          <w:szCs w:val="24"/>
        </w:rPr>
        <w:t xml:space="preserve"> SQL se ejecutan en los procedimientos almacenados?</w:t>
      </w:r>
    </w:p>
    <w:p w14:paraId="1EB42C90" w14:textId="77777777" w:rsidR="00087093" w:rsidRPr="000749B3" w:rsidRDefault="00087093" w:rsidP="00087093">
      <w:pPr>
        <w:rPr>
          <w:rFonts w:ascii="Arial" w:hAnsi="Arial" w:cs="Arial"/>
          <w:b/>
          <w:bCs/>
          <w:sz w:val="24"/>
          <w:szCs w:val="24"/>
        </w:rPr>
      </w:pPr>
      <w:r w:rsidRPr="000749B3">
        <w:rPr>
          <w:rFonts w:ascii="Arial" w:hAnsi="Arial" w:cs="Arial"/>
          <w:noProof/>
          <w:sz w:val="24"/>
          <w:szCs w:val="24"/>
          <w:lang w:eastAsia="es-PE"/>
        </w:rPr>
        <w:drawing>
          <wp:inline distT="0" distB="0" distL="0" distR="0" wp14:anchorId="6F290DA5" wp14:editId="14FD7219">
            <wp:extent cx="5612130" cy="2569029"/>
            <wp:effectExtent l="0" t="0" r="7620" b="317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657353" cy="2589731"/>
                    </a:xfrm>
                    <a:prstGeom prst="rect">
                      <a:avLst/>
                    </a:prstGeom>
                  </pic:spPr>
                </pic:pic>
              </a:graphicData>
            </a:graphic>
          </wp:inline>
        </w:drawing>
      </w:r>
    </w:p>
    <w:p w14:paraId="011E4C7C" w14:textId="0DDF50C4" w:rsidR="00087093" w:rsidRPr="000749B3" w:rsidRDefault="00622EDC" w:rsidP="00087093">
      <w:pPr>
        <w:rPr>
          <w:rFonts w:ascii="Arial" w:hAnsi="Arial" w:cs="Arial"/>
          <w:sz w:val="24"/>
          <w:szCs w:val="24"/>
        </w:rPr>
      </w:pPr>
      <w:r w:rsidRPr="000749B3">
        <w:rPr>
          <w:rFonts w:ascii="Arial" w:hAnsi="Arial" w:cs="Arial"/>
          <w:noProof/>
          <w:sz w:val="24"/>
          <w:szCs w:val="24"/>
          <w:lang w:eastAsia="es-PE"/>
        </w:rPr>
        <w:drawing>
          <wp:inline distT="0" distB="0" distL="0" distR="0" wp14:anchorId="003F3C78" wp14:editId="28EBF11F">
            <wp:extent cx="5612130" cy="2345690"/>
            <wp:effectExtent l="0" t="0" r="762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612130" cy="2345690"/>
                    </a:xfrm>
                    <a:prstGeom prst="rect">
                      <a:avLst/>
                    </a:prstGeom>
                  </pic:spPr>
                </pic:pic>
              </a:graphicData>
            </a:graphic>
          </wp:inline>
        </w:drawing>
      </w:r>
    </w:p>
    <w:p w14:paraId="0268DF0F" w14:textId="7EE1A35B" w:rsidR="00087093" w:rsidRPr="000749B3" w:rsidRDefault="00622EDC" w:rsidP="00087093">
      <w:pPr>
        <w:rPr>
          <w:rFonts w:ascii="Arial" w:hAnsi="Arial" w:cs="Arial"/>
          <w:sz w:val="24"/>
          <w:szCs w:val="24"/>
        </w:rPr>
      </w:pPr>
      <w:r w:rsidRPr="000749B3">
        <w:rPr>
          <w:rFonts w:ascii="Arial" w:hAnsi="Arial" w:cs="Arial"/>
          <w:noProof/>
          <w:sz w:val="24"/>
          <w:szCs w:val="24"/>
          <w:lang w:eastAsia="es-PE"/>
        </w:rPr>
        <w:drawing>
          <wp:inline distT="0" distB="0" distL="0" distR="0" wp14:anchorId="2819E635" wp14:editId="04A1398D">
            <wp:extent cx="5612130" cy="2455545"/>
            <wp:effectExtent l="0" t="0" r="7620" b="190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612130" cy="2455545"/>
                    </a:xfrm>
                    <a:prstGeom prst="rect">
                      <a:avLst/>
                    </a:prstGeom>
                  </pic:spPr>
                </pic:pic>
              </a:graphicData>
            </a:graphic>
          </wp:inline>
        </w:drawing>
      </w:r>
    </w:p>
    <w:p w14:paraId="0C41E3CC" w14:textId="54531582" w:rsidR="00087093" w:rsidRPr="000749B3" w:rsidRDefault="00622EDC" w:rsidP="00087093">
      <w:pPr>
        <w:rPr>
          <w:rFonts w:ascii="Arial" w:hAnsi="Arial" w:cs="Arial"/>
          <w:sz w:val="24"/>
          <w:szCs w:val="24"/>
        </w:rPr>
      </w:pPr>
      <w:r w:rsidRPr="000749B3">
        <w:rPr>
          <w:rFonts w:ascii="Arial" w:hAnsi="Arial" w:cs="Arial"/>
          <w:noProof/>
          <w:sz w:val="24"/>
          <w:szCs w:val="24"/>
          <w:lang w:eastAsia="es-PE"/>
        </w:rPr>
        <w:lastRenderedPageBreak/>
        <w:drawing>
          <wp:inline distT="0" distB="0" distL="0" distR="0" wp14:anchorId="126D091A" wp14:editId="7C02DAFF">
            <wp:extent cx="5612130" cy="3317875"/>
            <wp:effectExtent l="0" t="0" r="762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612130" cy="3317875"/>
                    </a:xfrm>
                    <a:prstGeom prst="rect">
                      <a:avLst/>
                    </a:prstGeom>
                  </pic:spPr>
                </pic:pic>
              </a:graphicData>
            </a:graphic>
          </wp:inline>
        </w:drawing>
      </w:r>
      <w:r w:rsidRPr="000749B3">
        <w:rPr>
          <w:rFonts w:ascii="Arial" w:hAnsi="Arial" w:cs="Arial"/>
          <w:noProof/>
          <w:sz w:val="24"/>
          <w:szCs w:val="24"/>
          <w:lang w:eastAsia="es-PE"/>
        </w:rPr>
        <w:drawing>
          <wp:inline distT="0" distB="0" distL="0" distR="0" wp14:anchorId="45906C41" wp14:editId="54ECA8B1">
            <wp:extent cx="5612130" cy="1105786"/>
            <wp:effectExtent l="0" t="0" r="762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a:extLst>
                        <a:ext uri="{28A0092B-C50C-407E-A947-70E740481C1C}">
                          <a14:useLocalDpi xmlns:a14="http://schemas.microsoft.com/office/drawing/2010/main" val="0"/>
                        </a:ext>
                      </a:extLst>
                    </a:blip>
                    <a:srcRect b="17587"/>
                    <a:stretch/>
                  </pic:blipFill>
                  <pic:spPr bwMode="auto">
                    <a:xfrm>
                      <a:off x="0" y="0"/>
                      <a:ext cx="5612130" cy="1105786"/>
                    </a:xfrm>
                    <a:prstGeom prst="rect">
                      <a:avLst/>
                    </a:prstGeom>
                    <a:ln>
                      <a:noFill/>
                    </a:ln>
                    <a:extLst>
                      <a:ext uri="{53640926-AAD7-44D8-BBD7-CCE9431645EC}">
                        <a14:shadowObscured xmlns:a14="http://schemas.microsoft.com/office/drawing/2010/main"/>
                      </a:ext>
                    </a:extLst>
                  </pic:spPr>
                </pic:pic>
              </a:graphicData>
            </a:graphic>
          </wp:inline>
        </w:drawing>
      </w:r>
    </w:p>
    <w:p w14:paraId="6791C20D" w14:textId="6093317D" w:rsidR="00087093" w:rsidRPr="00956A7E" w:rsidRDefault="0082565D" w:rsidP="0082565D">
      <w:pPr>
        <w:pStyle w:val="Descripcin"/>
        <w:rPr>
          <w:rFonts w:ascii="Arial" w:hAnsi="Arial" w:cs="Arial"/>
          <w:sz w:val="24"/>
          <w:szCs w:val="24"/>
        </w:rPr>
      </w:pPr>
      <w:bookmarkStart w:id="103" w:name="_Toc40426516"/>
      <w:r w:rsidRPr="00956A7E">
        <w:t xml:space="preserve">Ilustración </w:t>
      </w:r>
      <w:r w:rsidR="00A00B65" w:rsidRPr="00956A7E">
        <w:t>7</w:t>
      </w:r>
      <w:r w:rsidR="000B6A0D" w:rsidRPr="00956A7E">
        <w:t>4</w:t>
      </w:r>
      <w:r>
        <w:fldChar w:fldCharType="begin"/>
      </w:r>
      <w:r w:rsidRPr="00956A7E">
        <w:instrText xml:space="preserve"> SEQ Ilustración \* ARABIC </w:instrText>
      </w:r>
      <w:r>
        <w:fldChar w:fldCharType="separate"/>
      </w:r>
      <w:r w:rsidR="00945C3E">
        <w:rPr>
          <w:noProof/>
        </w:rPr>
        <w:t>6</w:t>
      </w:r>
      <w:r>
        <w:fldChar w:fldCharType="end"/>
      </w:r>
      <w:r w:rsidRPr="00956A7E">
        <w:t>.</w:t>
      </w:r>
      <w:r w:rsidR="00A00B65" w:rsidRPr="00956A7E">
        <w:t xml:space="preserve"> </w:t>
      </w:r>
      <w:r w:rsidRPr="00956A7E">
        <w:t>Código Fuente_ Patrón ACME_ No se realizó los procedimientos almacenados</w:t>
      </w:r>
      <w:bookmarkEnd w:id="103"/>
    </w:p>
    <w:p w14:paraId="51FF1FBC" w14:textId="6487E297" w:rsidR="00087093" w:rsidRPr="00956A7E" w:rsidRDefault="00622EDC" w:rsidP="00087093">
      <w:pPr>
        <w:rPr>
          <w:rFonts w:ascii="Arial" w:hAnsi="Arial" w:cs="Arial"/>
          <w:sz w:val="24"/>
          <w:szCs w:val="24"/>
        </w:rPr>
      </w:pPr>
      <w:r w:rsidRPr="000749B3">
        <w:rPr>
          <w:rFonts w:ascii="Arial" w:hAnsi="Arial" w:cs="Arial"/>
          <w:noProof/>
          <w:sz w:val="24"/>
          <w:szCs w:val="24"/>
          <w:lang w:eastAsia="es-PE"/>
        </w:rPr>
        <w:drawing>
          <wp:anchor distT="0" distB="0" distL="114300" distR="114300" simplePos="0" relativeHeight="251704320" behindDoc="0" locked="0" layoutInCell="1" allowOverlap="1" wp14:anchorId="17EC4863" wp14:editId="4C0CA315">
            <wp:simplePos x="0" y="0"/>
            <wp:positionH relativeFrom="margin">
              <wp:align>left</wp:align>
            </wp:positionH>
            <wp:positionV relativeFrom="paragraph">
              <wp:posOffset>2461364</wp:posOffset>
            </wp:positionV>
            <wp:extent cx="5848350" cy="1285240"/>
            <wp:effectExtent l="0" t="0" r="0" b="0"/>
            <wp:wrapSquare wrapText="bothSides"/>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extLst>
                        <a:ext uri="{28A0092B-C50C-407E-A947-70E740481C1C}">
                          <a14:useLocalDpi xmlns:a14="http://schemas.microsoft.com/office/drawing/2010/main" val="0"/>
                        </a:ext>
                      </a:extLst>
                    </a:blip>
                    <a:stretch>
                      <a:fillRect/>
                    </a:stretch>
                  </pic:blipFill>
                  <pic:spPr>
                    <a:xfrm>
                      <a:off x="0" y="0"/>
                      <a:ext cx="5848350" cy="1285240"/>
                    </a:xfrm>
                    <a:prstGeom prst="rect">
                      <a:avLst/>
                    </a:prstGeom>
                  </pic:spPr>
                </pic:pic>
              </a:graphicData>
            </a:graphic>
            <wp14:sizeRelH relativeFrom="margin">
              <wp14:pctWidth>0</wp14:pctWidth>
            </wp14:sizeRelH>
            <wp14:sizeRelV relativeFrom="margin">
              <wp14:pctHeight>0</wp14:pctHeight>
            </wp14:sizeRelV>
          </wp:anchor>
        </w:drawing>
      </w:r>
      <w:r w:rsidR="00087093" w:rsidRPr="00956A7E">
        <w:rPr>
          <w:rFonts w:ascii="Arial" w:hAnsi="Arial" w:cs="Arial"/>
          <w:b/>
          <w:bCs/>
          <w:sz w:val="24"/>
          <w:szCs w:val="24"/>
        </w:rPr>
        <w:t>3.13.29</w:t>
      </w:r>
      <w:r w:rsidR="00087093" w:rsidRPr="00956A7E">
        <w:rPr>
          <w:rFonts w:ascii="Arial" w:hAnsi="Arial" w:cs="Arial"/>
          <w:sz w:val="24"/>
          <w:szCs w:val="24"/>
        </w:rPr>
        <w:t xml:space="preserve">. ¿Tiene Script de </w:t>
      </w:r>
      <w:r w:rsidR="00B13C47" w:rsidRPr="00956A7E">
        <w:rPr>
          <w:rFonts w:ascii="Arial" w:hAnsi="Arial" w:cs="Arial"/>
          <w:sz w:val="24"/>
          <w:szCs w:val="24"/>
        </w:rPr>
        <w:t>creación BD?</w:t>
      </w:r>
      <w:r w:rsidR="00B13C47" w:rsidRPr="000749B3">
        <w:rPr>
          <w:rFonts w:ascii="Arial" w:hAnsi="Arial" w:cs="Arial"/>
          <w:noProof/>
          <w:sz w:val="24"/>
          <w:szCs w:val="24"/>
          <w:lang w:eastAsia="es-PE"/>
        </w:rPr>
        <w:drawing>
          <wp:inline distT="0" distB="0" distL="0" distR="0" wp14:anchorId="763536B2" wp14:editId="7882992B">
            <wp:extent cx="5612130" cy="2083981"/>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b="11683"/>
                    <a:stretch/>
                  </pic:blipFill>
                  <pic:spPr bwMode="auto">
                    <a:xfrm>
                      <a:off x="0" y="0"/>
                      <a:ext cx="5627618" cy="2089732"/>
                    </a:xfrm>
                    <a:prstGeom prst="rect">
                      <a:avLst/>
                    </a:prstGeom>
                    <a:ln>
                      <a:noFill/>
                    </a:ln>
                    <a:extLst>
                      <a:ext uri="{53640926-AAD7-44D8-BBD7-CCE9431645EC}">
                        <a14:shadowObscured xmlns:a14="http://schemas.microsoft.com/office/drawing/2010/main"/>
                      </a:ext>
                    </a:extLst>
                  </pic:spPr>
                </pic:pic>
              </a:graphicData>
            </a:graphic>
          </wp:inline>
        </w:drawing>
      </w:r>
    </w:p>
    <w:p w14:paraId="43715FC4" w14:textId="32D4FCF0" w:rsidR="006078D8" w:rsidRPr="00956A7E" w:rsidRDefault="00B13C47" w:rsidP="0088256A">
      <w:pPr>
        <w:pStyle w:val="Descripcin"/>
        <w:rPr>
          <w:rFonts w:ascii="Arial" w:hAnsi="Arial" w:cs="Arial"/>
          <w:noProof/>
          <w:sz w:val="24"/>
          <w:szCs w:val="24"/>
          <w:lang w:eastAsia="es-PE"/>
        </w:rPr>
      </w:pPr>
      <w:r w:rsidRPr="00956A7E">
        <w:rPr>
          <w:rFonts w:ascii="Arial" w:hAnsi="Arial" w:cs="Arial"/>
          <w:noProof/>
          <w:sz w:val="24"/>
          <w:szCs w:val="24"/>
          <w:lang w:eastAsia="es-PE"/>
        </w:rPr>
        <w:t xml:space="preserve"> </w:t>
      </w:r>
      <w:bookmarkStart w:id="104" w:name="_Toc40426517"/>
      <w:r w:rsidR="0088256A" w:rsidRPr="00956A7E">
        <w:t>Ilustración</w:t>
      </w:r>
      <w:r w:rsidR="003711B4" w:rsidRPr="00956A7E">
        <w:t xml:space="preserve"> 7</w:t>
      </w:r>
      <w:r w:rsidR="00A209A0" w:rsidRPr="00956A7E">
        <w:t>5</w:t>
      </w:r>
      <w:r w:rsidR="0088256A" w:rsidRPr="00956A7E">
        <w:t>. Fuente_ Patrón ACME_ Existe el script de la creación de BD</w:t>
      </w:r>
      <w:bookmarkEnd w:id="104"/>
    </w:p>
    <w:p w14:paraId="751A21A3" w14:textId="77777777" w:rsidR="00622EDC" w:rsidRPr="00956A7E" w:rsidRDefault="00622EDC">
      <w:pPr>
        <w:rPr>
          <w:rFonts w:ascii="Arial" w:hAnsi="Arial" w:cs="Arial"/>
          <w:sz w:val="24"/>
          <w:szCs w:val="24"/>
        </w:rPr>
      </w:pPr>
    </w:p>
    <w:p w14:paraId="6F73AE54" w14:textId="77777777" w:rsidR="00087093" w:rsidRPr="00956A7E" w:rsidRDefault="00087093">
      <w:pPr>
        <w:rPr>
          <w:rFonts w:ascii="Arial" w:hAnsi="Arial" w:cs="Arial"/>
          <w:sz w:val="24"/>
          <w:szCs w:val="24"/>
        </w:rPr>
      </w:pPr>
    </w:p>
    <w:p w14:paraId="43F3BB56" w14:textId="77777777" w:rsidR="006078D8" w:rsidRPr="00956A7E" w:rsidRDefault="006078D8">
      <w:pPr>
        <w:rPr>
          <w:b/>
          <w:sz w:val="28"/>
        </w:rPr>
      </w:pPr>
    </w:p>
    <w:p w14:paraId="78669E97" w14:textId="77777777" w:rsidR="00DF3C87" w:rsidRPr="00956A7E" w:rsidRDefault="00DF3C87">
      <w:pPr>
        <w:rPr>
          <w:b/>
          <w:sz w:val="28"/>
        </w:rPr>
      </w:pPr>
    </w:p>
    <w:p w14:paraId="13DF0A95" w14:textId="77777777" w:rsidR="00E31F83" w:rsidRPr="00956A7E" w:rsidRDefault="00E31F83">
      <w:pPr>
        <w:rPr>
          <w:b/>
          <w:sz w:val="28"/>
        </w:rPr>
      </w:pPr>
    </w:p>
    <w:p w14:paraId="6EA5B631" w14:textId="77777777" w:rsidR="00E31F83" w:rsidRPr="00956A7E" w:rsidRDefault="00E31F83">
      <w:pPr>
        <w:rPr>
          <w:b/>
          <w:sz w:val="28"/>
        </w:rPr>
      </w:pPr>
    </w:p>
    <w:p w14:paraId="664B5B40" w14:textId="77777777" w:rsidR="00E31F83" w:rsidRPr="00956A7E" w:rsidRDefault="00E31F83">
      <w:pPr>
        <w:rPr>
          <w:b/>
          <w:sz w:val="28"/>
        </w:rPr>
      </w:pPr>
    </w:p>
    <w:p w14:paraId="73F8A45A" w14:textId="77777777" w:rsidR="00E31F83" w:rsidRPr="00956A7E" w:rsidRDefault="00E31F83">
      <w:pPr>
        <w:rPr>
          <w:b/>
          <w:sz w:val="28"/>
        </w:rPr>
      </w:pPr>
    </w:p>
    <w:p w14:paraId="24C60570" w14:textId="77777777" w:rsidR="00E31F83" w:rsidRPr="00956A7E" w:rsidRDefault="00E31F83">
      <w:pPr>
        <w:rPr>
          <w:b/>
          <w:sz w:val="28"/>
        </w:rPr>
      </w:pPr>
    </w:p>
    <w:p w14:paraId="5BCB4D29" w14:textId="77777777" w:rsidR="00E31F83" w:rsidRPr="00956A7E" w:rsidRDefault="00E31F83">
      <w:pPr>
        <w:rPr>
          <w:b/>
          <w:sz w:val="28"/>
        </w:rPr>
      </w:pPr>
    </w:p>
    <w:p w14:paraId="64C224D9" w14:textId="77777777" w:rsidR="00087093" w:rsidRPr="00956A7E" w:rsidRDefault="00087093">
      <w:pPr>
        <w:rPr>
          <w:b/>
          <w:sz w:val="28"/>
        </w:rPr>
      </w:pPr>
    </w:p>
    <w:p w14:paraId="6031B158" w14:textId="77777777" w:rsidR="00E31F83" w:rsidRPr="00956A7E" w:rsidRDefault="00E31F83">
      <w:pPr>
        <w:rPr>
          <w:b/>
          <w:sz w:val="28"/>
        </w:rPr>
      </w:pPr>
    </w:p>
    <w:p w14:paraId="6D6D77D9" w14:textId="77777777" w:rsidR="006078D8" w:rsidRPr="00956A7E" w:rsidRDefault="006078D8" w:rsidP="006078D8">
      <w:pPr>
        <w:rPr>
          <w:sz w:val="28"/>
        </w:rPr>
      </w:pPr>
    </w:p>
    <w:p w14:paraId="1B9BBBD7" w14:textId="7C436121" w:rsidR="006078D8" w:rsidRPr="00956A7E" w:rsidRDefault="006078D8" w:rsidP="006078D8">
      <w:pPr>
        <w:pStyle w:val="Estilo1proy"/>
        <w:rPr>
          <w:rFonts w:cs="Arial"/>
          <w:sz w:val="24"/>
          <w:szCs w:val="24"/>
        </w:rPr>
      </w:pPr>
      <w:bookmarkStart w:id="105" w:name="_Toc40597041"/>
      <w:r w:rsidRPr="00956A7E">
        <w:t>CAPÍTULO IV – CONCLUSIONES Y RECOMENDACIONES</w:t>
      </w:r>
      <w:bookmarkEnd w:id="105"/>
    </w:p>
    <w:p w14:paraId="4081F242" w14:textId="77777777" w:rsidR="006078D8" w:rsidRPr="00956A7E" w:rsidRDefault="006078D8" w:rsidP="006078D8">
      <w:pPr>
        <w:tabs>
          <w:tab w:val="left" w:pos="3489"/>
        </w:tabs>
        <w:rPr>
          <w:sz w:val="28"/>
        </w:rPr>
      </w:pPr>
    </w:p>
    <w:p w14:paraId="5437AEEF" w14:textId="77777777" w:rsidR="00DF3C87" w:rsidRPr="00956A7E" w:rsidRDefault="00DF3C87">
      <w:pPr>
        <w:rPr>
          <w:b/>
          <w:sz w:val="28"/>
        </w:rPr>
      </w:pPr>
      <w:r w:rsidRPr="00956A7E">
        <w:rPr>
          <w:sz w:val="28"/>
        </w:rPr>
        <w:br w:type="page"/>
      </w:r>
    </w:p>
    <w:p w14:paraId="460BED49" w14:textId="2848F524" w:rsidR="00C046E3" w:rsidRDefault="00C046E3" w:rsidP="00C046E3">
      <w:pPr>
        <w:pStyle w:val="Estilo2proy"/>
        <w:numPr>
          <w:ilvl w:val="0"/>
          <w:numId w:val="46"/>
        </w:numPr>
      </w:pPr>
      <w:bookmarkStart w:id="106" w:name="_Toc40597042"/>
      <w:r>
        <w:lastRenderedPageBreak/>
        <w:t>CONCLUSIONES</w:t>
      </w:r>
      <w:bookmarkEnd w:id="106"/>
    </w:p>
    <w:p w14:paraId="369BBE25" w14:textId="77777777" w:rsidR="00C046E3" w:rsidRDefault="00C046E3" w:rsidP="00C046E3">
      <w:pPr>
        <w:pStyle w:val="Estilo2proy"/>
        <w:ind w:left="360"/>
      </w:pPr>
    </w:p>
    <w:p w14:paraId="3C731B8A" w14:textId="75E52312" w:rsidR="00C046E3" w:rsidRPr="001F444D" w:rsidRDefault="002B5F07" w:rsidP="001F444D">
      <w:pPr>
        <w:pStyle w:val="Prrafodelista"/>
        <w:numPr>
          <w:ilvl w:val="0"/>
          <w:numId w:val="48"/>
        </w:numPr>
        <w:jc w:val="both"/>
        <w:rPr>
          <w:rFonts w:ascii="Arial" w:hAnsi="Arial" w:cs="Arial"/>
          <w:sz w:val="24"/>
          <w:szCs w:val="24"/>
        </w:rPr>
      </w:pPr>
      <w:r w:rsidRPr="001F444D">
        <w:rPr>
          <w:rFonts w:ascii="Arial" w:hAnsi="Arial" w:cs="Arial"/>
          <w:sz w:val="24"/>
          <w:szCs w:val="24"/>
        </w:rPr>
        <w:t>En primera instancia, se recopiló la documentación de los requerimientos del sistema junto al modelo incremental y el modelo entidad relación para así tener la información completa para la aplicación del plan de calidad.</w:t>
      </w:r>
    </w:p>
    <w:p w14:paraId="727F6F95" w14:textId="30C65FA8" w:rsidR="002B5F07" w:rsidRPr="001F444D" w:rsidRDefault="002B5F07" w:rsidP="001F444D">
      <w:pPr>
        <w:pStyle w:val="Prrafodelista"/>
        <w:numPr>
          <w:ilvl w:val="0"/>
          <w:numId w:val="48"/>
        </w:numPr>
        <w:jc w:val="both"/>
        <w:rPr>
          <w:rFonts w:ascii="Arial" w:hAnsi="Arial" w:cs="Arial"/>
          <w:sz w:val="24"/>
          <w:szCs w:val="24"/>
        </w:rPr>
      </w:pPr>
      <w:r w:rsidRPr="001F444D">
        <w:rPr>
          <w:rFonts w:ascii="Arial" w:hAnsi="Arial" w:cs="Arial"/>
          <w:sz w:val="24"/>
          <w:szCs w:val="24"/>
        </w:rPr>
        <w:t>Mediante el modelo de plan de calidad – hoja de comprobación del proceso unificado se logró identificar los artefactos con los que el sistema contaba en todo el ciclo de ingeniería del s</w:t>
      </w:r>
      <w:r w:rsidR="001F444D" w:rsidRPr="001F444D">
        <w:rPr>
          <w:rFonts w:ascii="Arial" w:hAnsi="Arial" w:cs="Arial"/>
          <w:sz w:val="24"/>
          <w:szCs w:val="24"/>
        </w:rPr>
        <w:t>oftware y Scrum.</w:t>
      </w:r>
    </w:p>
    <w:p w14:paraId="05B13857" w14:textId="05232D62" w:rsidR="002B5F07" w:rsidRPr="001F444D" w:rsidRDefault="001F444D" w:rsidP="001F444D">
      <w:pPr>
        <w:pStyle w:val="Prrafodelista"/>
        <w:numPr>
          <w:ilvl w:val="0"/>
          <w:numId w:val="48"/>
        </w:numPr>
        <w:jc w:val="both"/>
        <w:rPr>
          <w:rFonts w:ascii="Arial" w:hAnsi="Arial" w:cs="Arial"/>
          <w:sz w:val="24"/>
          <w:szCs w:val="24"/>
        </w:rPr>
      </w:pPr>
      <w:r w:rsidRPr="001F444D">
        <w:rPr>
          <w:rFonts w:ascii="Arial" w:hAnsi="Arial" w:cs="Arial"/>
          <w:sz w:val="24"/>
          <w:szCs w:val="24"/>
        </w:rPr>
        <w:t>Por medio del modelo de plan de calidad – hoja de comprobación del código fuente se consiguió contabilizar las fallas en las líneas de código, como también la falta de procedimientos almacenados en la base de datos.</w:t>
      </w:r>
    </w:p>
    <w:p w14:paraId="7D321381" w14:textId="36D73567" w:rsidR="001F444D" w:rsidRPr="001F444D" w:rsidRDefault="001F444D" w:rsidP="001F444D">
      <w:pPr>
        <w:pStyle w:val="Prrafodelista"/>
        <w:numPr>
          <w:ilvl w:val="0"/>
          <w:numId w:val="48"/>
        </w:numPr>
        <w:jc w:val="both"/>
        <w:rPr>
          <w:rFonts w:ascii="Arial" w:hAnsi="Arial" w:cs="Arial"/>
          <w:sz w:val="24"/>
          <w:szCs w:val="24"/>
        </w:rPr>
      </w:pPr>
      <w:r w:rsidRPr="001F444D">
        <w:rPr>
          <w:rFonts w:ascii="Arial" w:hAnsi="Arial" w:cs="Arial"/>
          <w:sz w:val="24"/>
          <w:szCs w:val="24"/>
        </w:rPr>
        <w:t>El desarrollo del modelo GQM nos ayudó a establecer y alcanzar en su posibilidad las metas previamente planteadas en un tiempo estimado respecto a los dominios y subdominios propuestos.</w:t>
      </w:r>
    </w:p>
    <w:p w14:paraId="79288875" w14:textId="12EAE813" w:rsidR="001F444D" w:rsidRPr="001F444D" w:rsidRDefault="001F444D" w:rsidP="001F444D">
      <w:pPr>
        <w:pStyle w:val="Prrafodelista"/>
        <w:numPr>
          <w:ilvl w:val="0"/>
          <w:numId w:val="48"/>
        </w:numPr>
        <w:jc w:val="both"/>
        <w:rPr>
          <w:rFonts w:ascii="Arial" w:hAnsi="Arial" w:cs="Arial"/>
          <w:sz w:val="24"/>
          <w:szCs w:val="24"/>
        </w:rPr>
      </w:pPr>
      <w:r w:rsidRPr="001F444D">
        <w:rPr>
          <w:rFonts w:ascii="Arial" w:hAnsi="Arial" w:cs="Arial"/>
          <w:sz w:val="24"/>
          <w:szCs w:val="24"/>
        </w:rPr>
        <w:t>Con el plan de calidad, se puede concluir que, nos ayuda a mantener el sistema actualizado, con mejores funcionamientos, cumpliendo los estándares establecidos y reduciendo en lo posible los defectos, fallas y errores que presente el software.</w:t>
      </w:r>
    </w:p>
    <w:p w14:paraId="1A69DA8B" w14:textId="77777777" w:rsidR="001F444D" w:rsidRDefault="001F444D" w:rsidP="002B5F07"/>
    <w:p w14:paraId="6D5CB3DF" w14:textId="186D5D29" w:rsidR="00C046E3" w:rsidRDefault="00C046E3" w:rsidP="00C046E3">
      <w:pPr>
        <w:pStyle w:val="Estilo2proy"/>
        <w:numPr>
          <w:ilvl w:val="0"/>
          <w:numId w:val="46"/>
        </w:numPr>
      </w:pPr>
      <w:bookmarkStart w:id="107" w:name="_Toc40597043"/>
      <w:r>
        <w:t>RECOMENDACIONES</w:t>
      </w:r>
      <w:bookmarkEnd w:id="107"/>
    </w:p>
    <w:p w14:paraId="042C6A4B" w14:textId="77777777" w:rsidR="00C07E06" w:rsidRPr="00EF7867" w:rsidRDefault="00C07E06" w:rsidP="00C07E06">
      <w:pPr>
        <w:pStyle w:val="Estilo2proy"/>
        <w:ind w:left="720"/>
      </w:pPr>
    </w:p>
    <w:p w14:paraId="0BC5EDAA" w14:textId="57E73261" w:rsidR="00F44F88" w:rsidRPr="00C07E06" w:rsidRDefault="001F444D" w:rsidP="00C07E06">
      <w:pPr>
        <w:pStyle w:val="Prrafodelista"/>
        <w:numPr>
          <w:ilvl w:val="0"/>
          <w:numId w:val="49"/>
        </w:numPr>
        <w:jc w:val="both"/>
        <w:rPr>
          <w:rFonts w:ascii="Arial" w:hAnsi="Arial" w:cs="Arial"/>
          <w:sz w:val="24"/>
          <w:szCs w:val="24"/>
        </w:rPr>
      </w:pPr>
      <w:r w:rsidRPr="00C07E06">
        <w:rPr>
          <w:rFonts w:ascii="Arial" w:hAnsi="Arial" w:cs="Arial"/>
          <w:sz w:val="24"/>
          <w:szCs w:val="24"/>
        </w:rPr>
        <w:t>Para una mejor revisión del software y proceso, se recomienda tener la documentación completa de la realización del sistema</w:t>
      </w:r>
    </w:p>
    <w:p w14:paraId="7E63DB76" w14:textId="008030FF" w:rsidR="001F444D" w:rsidRPr="00C07E06" w:rsidRDefault="001F444D" w:rsidP="00C07E06">
      <w:pPr>
        <w:pStyle w:val="Prrafodelista"/>
        <w:numPr>
          <w:ilvl w:val="0"/>
          <w:numId w:val="49"/>
        </w:numPr>
        <w:jc w:val="both"/>
        <w:rPr>
          <w:rFonts w:ascii="Arial" w:hAnsi="Arial" w:cs="Arial"/>
          <w:sz w:val="24"/>
          <w:szCs w:val="24"/>
        </w:rPr>
      </w:pPr>
      <w:r w:rsidRPr="00C07E06">
        <w:rPr>
          <w:rFonts w:ascii="Arial" w:hAnsi="Arial" w:cs="Arial"/>
          <w:sz w:val="24"/>
          <w:szCs w:val="24"/>
        </w:rPr>
        <w:t>Es recomendable</w:t>
      </w:r>
      <w:r w:rsidR="00866422" w:rsidRPr="00C07E06">
        <w:rPr>
          <w:rFonts w:ascii="Arial" w:hAnsi="Arial" w:cs="Arial"/>
          <w:sz w:val="24"/>
          <w:szCs w:val="24"/>
        </w:rPr>
        <w:t xml:space="preserve"> colocar todas las evidencias del si cumple y no cumple de la hoja de comprobación de proceso unificado y código fuente</w:t>
      </w:r>
    </w:p>
    <w:p w14:paraId="50E460C8" w14:textId="42A46D3B" w:rsidR="00866422" w:rsidRPr="00C07E06" w:rsidRDefault="00866422" w:rsidP="00C07E06">
      <w:pPr>
        <w:pStyle w:val="Prrafodelista"/>
        <w:numPr>
          <w:ilvl w:val="0"/>
          <w:numId w:val="49"/>
        </w:numPr>
        <w:jc w:val="both"/>
        <w:rPr>
          <w:rFonts w:ascii="Arial" w:hAnsi="Arial" w:cs="Arial"/>
          <w:sz w:val="24"/>
          <w:szCs w:val="24"/>
        </w:rPr>
      </w:pPr>
      <w:r w:rsidRPr="00C07E06">
        <w:rPr>
          <w:rFonts w:ascii="Arial" w:hAnsi="Arial" w:cs="Arial"/>
          <w:sz w:val="24"/>
          <w:szCs w:val="24"/>
        </w:rPr>
        <w:t>El código fuente se debe subir al sistema de gestión de proyectos GitHub en donde se creará un repositorio y se podrá compartir con el equipo para que así todos puedan trabajar por medio de la nube.</w:t>
      </w:r>
    </w:p>
    <w:p w14:paraId="38FF5B22" w14:textId="4376E821" w:rsidR="00866422" w:rsidRDefault="00866422" w:rsidP="00C07E06">
      <w:pPr>
        <w:pStyle w:val="Prrafodelista"/>
        <w:numPr>
          <w:ilvl w:val="0"/>
          <w:numId w:val="49"/>
        </w:numPr>
        <w:jc w:val="both"/>
        <w:rPr>
          <w:rFonts w:ascii="Arial" w:hAnsi="Arial" w:cs="Arial"/>
          <w:sz w:val="24"/>
          <w:szCs w:val="24"/>
        </w:rPr>
      </w:pPr>
      <w:r w:rsidRPr="00C07E06">
        <w:rPr>
          <w:rFonts w:ascii="Arial" w:hAnsi="Arial" w:cs="Arial"/>
          <w:sz w:val="24"/>
          <w:szCs w:val="24"/>
        </w:rPr>
        <w:t>En la hoja de comprobación, se recomiend</w:t>
      </w:r>
      <w:r w:rsidR="00C07E06">
        <w:rPr>
          <w:rFonts w:ascii="Arial" w:hAnsi="Arial" w:cs="Arial"/>
          <w:sz w:val="24"/>
          <w:szCs w:val="24"/>
        </w:rPr>
        <w:t>a</w:t>
      </w:r>
      <w:r w:rsidRPr="00C07E06">
        <w:rPr>
          <w:rFonts w:ascii="Arial" w:hAnsi="Arial" w:cs="Arial"/>
          <w:sz w:val="24"/>
          <w:szCs w:val="24"/>
        </w:rPr>
        <w:t xml:space="preserve"> realizar la mayor cantidad de preguntas en cuanto a las etapas del ciclo de vida del software</w:t>
      </w:r>
      <w:r w:rsidR="00C07E06">
        <w:rPr>
          <w:rFonts w:ascii="Arial" w:hAnsi="Arial" w:cs="Arial"/>
          <w:sz w:val="24"/>
          <w:szCs w:val="24"/>
        </w:rPr>
        <w:t>.</w:t>
      </w:r>
    </w:p>
    <w:p w14:paraId="43B41CF8" w14:textId="70285840" w:rsidR="00C07E06" w:rsidRPr="00C07E06" w:rsidRDefault="00C07E06" w:rsidP="00C07E06">
      <w:pPr>
        <w:pStyle w:val="Prrafodelista"/>
        <w:numPr>
          <w:ilvl w:val="0"/>
          <w:numId w:val="49"/>
        </w:numPr>
        <w:jc w:val="both"/>
        <w:rPr>
          <w:rFonts w:ascii="Arial" w:hAnsi="Arial" w:cs="Arial"/>
          <w:sz w:val="24"/>
          <w:szCs w:val="24"/>
        </w:rPr>
      </w:pPr>
      <w:r>
        <w:rPr>
          <w:rFonts w:ascii="Arial" w:hAnsi="Arial" w:cs="Arial"/>
          <w:sz w:val="24"/>
          <w:szCs w:val="24"/>
        </w:rPr>
        <w:t>Por último, al realizar la codificación del sistema, es necesario, para una mejor revisión de código fuente, colocar líneas de comentario por cada función.</w:t>
      </w:r>
    </w:p>
    <w:p w14:paraId="433B3EE4" w14:textId="77777777" w:rsidR="00F44F88" w:rsidRPr="00956A7E" w:rsidRDefault="00F44F88" w:rsidP="00C046E3">
      <w:pPr>
        <w:pStyle w:val="Estilo2proy"/>
      </w:pPr>
    </w:p>
    <w:p w14:paraId="04CABF9D" w14:textId="11453CEA" w:rsidR="00D63366" w:rsidRDefault="00D63366"/>
    <w:p w14:paraId="234C0DC5" w14:textId="77777777" w:rsidR="003B0ECB" w:rsidRDefault="003B0ECB"/>
    <w:p w14:paraId="37B8F6C3" w14:textId="77777777" w:rsidR="003B0ECB" w:rsidRDefault="003B0ECB" w:rsidP="00D63366">
      <w:pPr>
        <w:pStyle w:val="Estilo1proy"/>
      </w:pPr>
      <w:bookmarkStart w:id="108" w:name="_Toc40597044"/>
    </w:p>
    <w:p w14:paraId="59F4B1A0" w14:textId="1B4F22EA" w:rsidR="00D63366" w:rsidRDefault="00D63366" w:rsidP="00D63366">
      <w:pPr>
        <w:pStyle w:val="Estilo1proy"/>
      </w:pPr>
      <w:r>
        <w:t>REFERENCIAS</w:t>
      </w:r>
      <w:bookmarkEnd w:id="108"/>
    </w:p>
    <w:p w14:paraId="45FB320A" w14:textId="77777777" w:rsidR="00D63366" w:rsidRDefault="00D63366" w:rsidP="00D63366">
      <w:pPr>
        <w:widowControl w:val="0"/>
        <w:autoSpaceDE w:val="0"/>
        <w:autoSpaceDN w:val="0"/>
        <w:adjustRightInd w:val="0"/>
        <w:spacing w:line="240" w:lineRule="auto"/>
        <w:ind w:left="640" w:hanging="640"/>
      </w:pPr>
    </w:p>
    <w:p w14:paraId="50BB8AF7" w14:textId="77777777" w:rsidR="00D63366" w:rsidRPr="00D63366" w:rsidRDefault="00D63366" w:rsidP="003E0026">
      <w:pPr>
        <w:widowControl w:val="0"/>
        <w:autoSpaceDE w:val="0"/>
        <w:autoSpaceDN w:val="0"/>
        <w:adjustRightInd w:val="0"/>
        <w:spacing w:line="240" w:lineRule="auto"/>
        <w:ind w:left="640" w:hanging="640"/>
        <w:jc w:val="both"/>
        <w:rPr>
          <w:rFonts w:ascii="Arial" w:hAnsi="Arial" w:cs="Arial"/>
          <w:sz w:val="24"/>
        </w:rPr>
      </w:pPr>
    </w:p>
    <w:p w14:paraId="31E8613A" w14:textId="3E1A62D9" w:rsidR="003E0026" w:rsidRPr="003E0026" w:rsidRDefault="00D63366" w:rsidP="003E0026">
      <w:pPr>
        <w:widowControl w:val="0"/>
        <w:autoSpaceDE w:val="0"/>
        <w:autoSpaceDN w:val="0"/>
        <w:adjustRightInd w:val="0"/>
        <w:spacing w:line="240" w:lineRule="auto"/>
        <w:ind w:left="480" w:hanging="480"/>
        <w:jc w:val="both"/>
        <w:rPr>
          <w:rFonts w:ascii="Arial" w:hAnsi="Arial" w:cs="Arial"/>
          <w:noProof/>
          <w:sz w:val="24"/>
          <w:szCs w:val="24"/>
        </w:rPr>
      </w:pPr>
      <w:r w:rsidRPr="00D63366">
        <w:rPr>
          <w:rFonts w:ascii="Arial" w:hAnsi="Arial" w:cs="Arial"/>
          <w:sz w:val="24"/>
        </w:rPr>
        <w:fldChar w:fldCharType="begin" w:fldLock="1"/>
      </w:r>
      <w:r w:rsidRPr="00D63366">
        <w:rPr>
          <w:rFonts w:ascii="Arial" w:hAnsi="Arial" w:cs="Arial"/>
          <w:sz w:val="24"/>
        </w:rPr>
        <w:instrText xml:space="preserve">ADDIN Mendeley Bibliography CSL_BIBLIOGRAPHY </w:instrText>
      </w:r>
      <w:r w:rsidRPr="00D63366">
        <w:rPr>
          <w:rFonts w:ascii="Arial" w:hAnsi="Arial" w:cs="Arial"/>
          <w:sz w:val="24"/>
        </w:rPr>
        <w:fldChar w:fldCharType="separate"/>
      </w:r>
      <w:r w:rsidR="003E0026" w:rsidRPr="003E0026">
        <w:rPr>
          <w:rFonts w:ascii="Arial" w:hAnsi="Arial" w:cs="Arial"/>
          <w:noProof/>
          <w:sz w:val="24"/>
          <w:szCs w:val="24"/>
        </w:rPr>
        <w:t xml:space="preserve">Basili, V. R., Caldiera, G., &amp; Rombach, H. D. (1994). The goal question metric approach. </w:t>
      </w:r>
      <w:r w:rsidR="003E0026" w:rsidRPr="003E0026">
        <w:rPr>
          <w:rFonts w:ascii="Arial" w:hAnsi="Arial" w:cs="Arial"/>
          <w:i/>
          <w:iCs/>
          <w:noProof/>
          <w:sz w:val="24"/>
          <w:szCs w:val="24"/>
        </w:rPr>
        <w:t>Encyclopedia of Software Engineering</w:t>
      </w:r>
      <w:r w:rsidR="003E0026" w:rsidRPr="003E0026">
        <w:rPr>
          <w:rFonts w:ascii="Arial" w:hAnsi="Arial" w:cs="Arial"/>
          <w:noProof/>
          <w:sz w:val="24"/>
          <w:szCs w:val="24"/>
        </w:rPr>
        <w:t xml:space="preserve">, </w:t>
      </w:r>
      <w:r w:rsidR="003E0026" w:rsidRPr="003E0026">
        <w:rPr>
          <w:rFonts w:ascii="Arial" w:hAnsi="Arial" w:cs="Arial"/>
          <w:i/>
          <w:iCs/>
          <w:noProof/>
          <w:sz w:val="24"/>
          <w:szCs w:val="24"/>
        </w:rPr>
        <w:t>2</w:t>
      </w:r>
      <w:r w:rsidR="003E0026" w:rsidRPr="003E0026">
        <w:rPr>
          <w:rFonts w:ascii="Arial" w:hAnsi="Arial" w:cs="Arial"/>
          <w:noProof/>
          <w:sz w:val="24"/>
          <w:szCs w:val="24"/>
        </w:rPr>
        <w:t>, 528–532. https://doi.org/10.1.1.104.8626</w:t>
      </w:r>
    </w:p>
    <w:p w14:paraId="3AE6BB52" w14:textId="77777777" w:rsidR="003E0026" w:rsidRPr="003E0026" w:rsidRDefault="003E0026" w:rsidP="003E0026">
      <w:pPr>
        <w:widowControl w:val="0"/>
        <w:autoSpaceDE w:val="0"/>
        <w:autoSpaceDN w:val="0"/>
        <w:adjustRightInd w:val="0"/>
        <w:spacing w:line="240" w:lineRule="auto"/>
        <w:ind w:left="480" w:hanging="480"/>
        <w:jc w:val="both"/>
        <w:rPr>
          <w:rFonts w:ascii="Arial" w:hAnsi="Arial" w:cs="Arial"/>
          <w:noProof/>
          <w:sz w:val="24"/>
          <w:szCs w:val="24"/>
        </w:rPr>
      </w:pPr>
      <w:r w:rsidRPr="003E0026">
        <w:rPr>
          <w:rFonts w:ascii="Arial" w:hAnsi="Arial" w:cs="Arial"/>
          <w:noProof/>
          <w:sz w:val="24"/>
          <w:szCs w:val="24"/>
        </w:rPr>
        <w:t xml:space="preserve">Domes, B. (2012). </w:t>
      </w:r>
      <w:r w:rsidRPr="003E0026">
        <w:rPr>
          <w:rFonts w:ascii="Arial" w:hAnsi="Arial" w:cs="Arial"/>
          <w:i/>
          <w:iCs/>
          <w:noProof/>
          <w:sz w:val="24"/>
          <w:szCs w:val="24"/>
        </w:rPr>
        <w:t>Fundamentals of software testing</w:t>
      </w:r>
      <w:r w:rsidRPr="003E0026">
        <w:rPr>
          <w:rFonts w:ascii="Arial" w:hAnsi="Arial" w:cs="Arial"/>
          <w:noProof/>
          <w:sz w:val="24"/>
          <w:szCs w:val="24"/>
        </w:rPr>
        <w:t>. ISTE Ltd &amp; John Wiley &amp; Sons, Inc.</w:t>
      </w:r>
    </w:p>
    <w:p w14:paraId="40AD1D0B" w14:textId="77777777" w:rsidR="003E0026" w:rsidRPr="003E0026" w:rsidRDefault="003E0026" w:rsidP="003E0026">
      <w:pPr>
        <w:widowControl w:val="0"/>
        <w:autoSpaceDE w:val="0"/>
        <w:autoSpaceDN w:val="0"/>
        <w:adjustRightInd w:val="0"/>
        <w:spacing w:line="240" w:lineRule="auto"/>
        <w:ind w:left="480" w:hanging="480"/>
        <w:jc w:val="both"/>
        <w:rPr>
          <w:rFonts w:ascii="Arial" w:hAnsi="Arial" w:cs="Arial"/>
          <w:noProof/>
          <w:sz w:val="24"/>
          <w:szCs w:val="24"/>
        </w:rPr>
      </w:pPr>
      <w:r w:rsidRPr="003E0026">
        <w:rPr>
          <w:rFonts w:ascii="Arial" w:hAnsi="Arial" w:cs="Arial"/>
          <w:noProof/>
          <w:sz w:val="24"/>
          <w:szCs w:val="24"/>
        </w:rPr>
        <w:t xml:space="preserve">Institute of Electrical and Electronics Engineers. (2016). </w:t>
      </w:r>
      <w:r w:rsidRPr="003E0026">
        <w:rPr>
          <w:rFonts w:ascii="Arial" w:hAnsi="Arial" w:cs="Arial"/>
          <w:i/>
          <w:iCs/>
          <w:noProof/>
          <w:sz w:val="24"/>
          <w:szCs w:val="24"/>
        </w:rPr>
        <w:t>Código de Ética y Práctica Profesional</w:t>
      </w:r>
      <w:r w:rsidRPr="003E0026">
        <w:rPr>
          <w:rFonts w:ascii="Arial" w:hAnsi="Arial" w:cs="Arial"/>
          <w:noProof/>
          <w:sz w:val="24"/>
          <w:szCs w:val="24"/>
        </w:rPr>
        <w:t>. 1–6.</w:t>
      </w:r>
    </w:p>
    <w:p w14:paraId="4C400A2F" w14:textId="77777777" w:rsidR="003E0026" w:rsidRPr="003E0026" w:rsidRDefault="003E0026" w:rsidP="003E0026">
      <w:pPr>
        <w:widowControl w:val="0"/>
        <w:autoSpaceDE w:val="0"/>
        <w:autoSpaceDN w:val="0"/>
        <w:adjustRightInd w:val="0"/>
        <w:spacing w:line="240" w:lineRule="auto"/>
        <w:ind w:left="480" w:hanging="480"/>
        <w:jc w:val="both"/>
        <w:rPr>
          <w:rFonts w:ascii="Arial" w:hAnsi="Arial" w:cs="Arial"/>
          <w:noProof/>
          <w:sz w:val="24"/>
          <w:szCs w:val="24"/>
        </w:rPr>
      </w:pPr>
      <w:r w:rsidRPr="003E0026">
        <w:rPr>
          <w:rFonts w:ascii="Arial" w:hAnsi="Arial" w:cs="Arial"/>
          <w:noProof/>
          <w:sz w:val="24"/>
          <w:szCs w:val="24"/>
        </w:rPr>
        <w:t xml:space="preserve">López, C., Alonso, J. M., Marticorena, R., &amp; Maudes, J. M. (2015). Uso de GitHub en el diseño de e-actividades para la refactorización del software. </w:t>
      </w:r>
      <w:r w:rsidRPr="003E0026">
        <w:rPr>
          <w:rFonts w:ascii="Arial" w:hAnsi="Arial" w:cs="Arial"/>
          <w:i/>
          <w:iCs/>
          <w:noProof/>
          <w:sz w:val="24"/>
          <w:szCs w:val="24"/>
        </w:rPr>
        <w:t>Education in the Knowledge Society (EKS)</w:t>
      </w:r>
      <w:r w:rsidRPr="003E0026">
        <w:rPr>
          <w:rFonts w:ascii="Arial" w:hAnsi="Arial" w:cs="Arial"/>
          <w:noProof/>
          <w:sz w:val="24"/>
          <w:szCs w:val="24"/>
        </w:rPr>
        <w:t xml:space="preserve">, </w:t>
      </w:r>
      <w:r w:rsidRPr="003E0026">
        <w:rPr>
          <w:rFonts w:ascii="Arial" w:hAnsi="Arial" w:cs="Arial"/>
          <w:i/>
          <w:iCs/>
          <w:noProof/>
          <w:sz w:val="24"/>
          <w:szCs w:val="24"/>
        </w:rPr>
        <w:t>16</w:t>
      </w:r>
      <w:r w:rsidRPr="003E0026">
        <w:rPr>
          <w:rFonts w:ascii="Arial" w:hAnsi="Arial" w:cs="Arial"/>
          <w:noProof/>
          <w:sz w:val="24"/>
          <w:szCs w:val="24"/>
        </w:rPr>
        <w:t>(4), 81. https://doi.org/10.14201/eks20151648196</w:t>
      </w:r>
    </w:p>
    <w:p w14:paraId="4FD38916" w14:textId="77777777" w:rsidR="003E0026" w:rsidRPr="003E0026" w:rsidRDefault="003E0026" w:rsidP="003E0026">
      <w:pPr>
        <w:widowControl w:val="0"/>
        <w:autoSpaceDE w:val="0"/>
        <w:autoSpaceDN w:val="0"/>
        <w:adjustRightInd w:val="0"/>
        <w:spacing w:line="240" w:lineRule="auto"/>
        <w:ind w:left="480" w:hanging="480"/>
        <w:jc w:val="both"/>
        <w:rPr>
          <w:rFonts w:ascii="Arial" w:hAnsi="Arial" w:cs="Arial"/>
          <w:noProof/>
          <w:sz w:val="24"/>
          <w:szCs w:val="24"/>
        </w:rPr>
      </w:pPr>
      <w:r w:rsidRPr="003E0026">
        <w:rPr>
          <w:rFonts w:ascii="Arial" w:hAnsi="Arial" w:cs="Arial"/>
          <w:noProof/>
          <w:sz w:val="24"/>
          <w:szCs w:val="24"/>
        </w:rPr>
        <w:t xml:space="preserve">Ortega, J. (2011). </w:t>
      </w:r>
      <w:r w:rsidRPr="003E0026">
        <w:rPr>
          <w:rFonts w:ascii="Arial" w:hAnsi="Arial" w:cs="Arial"/>
          <w:i/>
          <w:iCs/>
          <w:noProof/>
          <w:sz w:val="24"/>
          <w:szCs w:val="24"/>
        </w:rPr>
        <w:t>Desarrollo de proyectos de software libre</w:t>
      </w:r>
      <w:r w:rsidRPr="003E0026">
        <w:rPr>
          <w:rFonts w:ascii="Arial" w:hAnsi="Arial" w:cs="Arial"/>
          <w:noProof/>
          <w:sz w:val="24"/>
          <w:szCs w:val="24"/>
        </w:rPr>
        <w:t>. 1–100. https://doi.org/10.4067/S0718-09342010000100002</w:t>
      </w:r>
    </w:p>
    <w:p w14:paraId="013EECEF" w14:textId="77777777" w:rsidR="003E0026" w:rsidRPr="003E0026" w:rsidRDefault="003E0026" w:rsidP="003E0026">
      <w:pPr>
        <w:widowControl w:val="0"/>
        <w:autoSpaceDE w:val="0"/>
        <w:autoSpaceDN w:val="0"/>
        <w:adjustRightInd w:val="0"/>
        <w:spacing w:line="240" w:lineRule="auto"/>
        <w:ind w:left="480" w:hanging="480"/>
        <w:jc w:val="both"/>
        <w:rPr>
          <w:rFonts w:ascii="Arial" w:hAnsi="Arial" w:cs="Arial"/>
          <w:noProof/>
          <w:sz w:val="24"/>
          <w:szCs w:val="24"/>
        </w:rPr>
      </w:pPr>
      <w:r w:rsidRPr="003E0026">
        <w:rPr>
          <w:rFonts w:ascii="Arial" w:hAnsi="Arial" w:cs="Arial"/>
          <w:noProof/>
          <w:sz w:val="24"/>
          <w:szCs w:val="24"/>
        </w:rPr>
        <w:t xml:space="preserve">Pardo, J. (2012). </w:t>
      </w:r>
      <w:r w:rsidRPr="003E0026">
        <w:rPr>
          <w:rFonts w:ascii="Arial" w:hAnsi="Arial" w:cs="Arial"/>
          <w:i/>
          <w:iCs/>
          <w:noProof/>
          <w:sz w:val="24"/>
          <w:szCs w:val="24"/>
        </w:rPr>
        <w:t>Configuración y usos de un mapa de procesos</w:t>
      </w:r>
      <w:r w:rsidRPr="003E0026">
        <w:rPr>
          <w:rFonts w:ascii="Arial" w:hAnsi="Arial" w:cs="Arial"/>
          <w:noProof/>
          <w:sz w:val="24"/>
          <w:szCs w:val="24"/>
        </w:rPr>
        <w:t>. Retrieved from www.aenor.es</w:t>
      </w:r>
    </w:p>
    <w:p w14:paraId="66143B6D" w14:textId="77777777" w:rsidR="003E0026" w:rsidRPr="003E0026" w:rsidRDefault="003E0026" w:rsidP="003E0026">
      <w:pPr>
        <w:widowControl w:val="0"/>
        <w:autoSpaceDE w:val="0"/>
        <w:autoSpaceDN w:val="0"/>
        <w:adjustRightInd w:val="0"/>
        <w:spacing w:line="240" w:lineRule="auto"/>
        <w:ind w:left="480" w:hanging="480"/>
        <w:jc w:val="both"/>
        <w:rPr>
          <w:rFonts w:ascii="Arial" w:hAnsi="Arial" w:cs="Arial"/>
          <w:noProof/>
          <w:sz w:val="24"/>
          <w:szCs w:val="24"/>
        </w:rPr>
      </w:pPr>
      <w:r w:rsidRPr="003E0026">
        <w:rPr>
          <w:rFonts w:ascii="Arial" w:hAnsi="Arial" w:cs="Arial"/>
          <w:noProof/>
          <w:sz w:val="24"/>
          <w:szCs w:val="24"/>
        </w:rPr>
        <w:t xml:space="preserve">Pressman, R. (2002). </w:t>
      </w:r>
      <w:r w:rsidRPr="003E0026">
        <w:rPr>
          <w:rFonts w:ascii="Arial" w:hAnsi="Arial" w:cs="Arial"/>
          <w:i/>
          <w:iCs/>
          <w:noProof/>
          <w:sz w:val="24"/>
          <w:szCs w:val="24"/>
        </w:rPr>
        <w:t>Ingeniería del Software. Un enfoque práctico.</w:t>
      </w:r>
    </w:p>
    <w:p w14:paraId="3138C40E" w14:textId="77777777" w:rsidR="003E0026" w:rsidRPr="003E0026" w:rsidRDefault="003E0026" w:rsidP="003E0026">
      <w:pPr>
        <w:widowControl w:val="0"/>
        <w:autoSpaceDE w:val="0"/>
        <w:autoSpaceDN w:val="0"/>
        <w:adjustRightInd w:val="0"/>
        <w:spacing w:line="240" w:lineRule="auto"/>
        <w:ind w:left="480" w:hanging="480"/>
        <w:jc w:val="both"/>
        <w:rPr>
          <w:rFonts w:ascii="Arial" w:hAnsi="Arial" w:cs="Arial"/>
          <w:noProof/>
          <w:sz w:val="24"/>
          <w:szCs w:val="24"/>
        </w:rPr>
      </w:pPr>
      <w:r w:rsidRPr="003E0026">
        <w:rPr>
          <w:rFonts w:ascii="Arial" w:hAnsi="Arial" w:cs="Arial"/>
          <w:noProof/>
          <w:sz w:val="24"/>
          <w:szCs w:val="24"/>
        </w:rPr>
        <w:t xml:space="preserve">Ramírez Salinas, L., &amp; Torres Fonseca, F. J. (2003). </w:t>
      </w:r>
      <w:r w:rsidRPr="003E0026">
        <w:rPr>
          <w:rFonts w:ascii="Arial" w:hAnsi="Arial" w:cs="Arial"/>
          <w:i/>
          <w:iCs/>
          <w:noProof/>
          <w:sz w:val="24"/>
          <w:szCs w:val="24"/>
        </w:rPr>
        <w:t>Principios generales que rigen la actividad probatoria</w:t>
      </w:r>
      <w:r w:rsidRPr="003E0026">
        <w:rPr>
          <w:rFonts w:ascii="Arial" w:hAnsi="Arial" w:cs="Arial"/>
          <w:noProof/>
          <w:sz w:val="24"/>
          <w:szCs w:val="24"/>
        </w:rPr>
        <w:t>. (1), 1028–1039. Retrieved from https://docplayer.es/24088168-Principios-generales-que-rigen-la-actividad-probatoria.html%0Ahttps://www.pj.gob.pe/wps/wcm/connect/17569e8046e1186998ae9944013c2be7/Principios+generales+que+rigen+la+activida+probatoria.pdf?MOD=AJPERES&amp;CACHEID=17569e8046e118</w:t>
      </w:r>
    </w:p>
    <w:p w14:paraId="69C60AE6" w14:textId="77777777" w:rsidR="003E0026" w:rsidRPr="003E0026" w:rsidRDefault="003E0026" w:rsidP="003E0026">
      <w:pPr>
        <w:widowControl w:val="0"/>
        <w:autoSpaceDE w:val="0"/>
        <w:autoSpaceDN w:val="0"/>
        <w:adjustRightInd w:val="0"/>
        <w:spacing w:line="240" w:lineRule="auto"/>
        <w:ind w:left="480" w:hanging="480"/>
        <w:jc w:val="both"/>
        <w:rPr>
          <w:rFonts w:ascii="Arial" w:hAnsi="Arial" w:cs="Arial"/>
          <w:noProof/>
          <w:sz w:val="24"/>
          <w:szCs w:val="24"/>
        </w:rPr>
      </w:pPr>
      <w:r w:rsidRPr="003E0026">
        <w:rPr>
          <w:rFonts w:ascii="Arial" w:hAnsi="Arial" w:cs="Arial"/>
          <w:noProof/>
          <w:sz w:val="24"/>
          <w:szCs w:val="24"/>
        </w:rPr>
        <w:t xml:space="preserve">Redondo, M. (2016). </w:t>
      </w:r>
      <w:r w:rsidRPr="003E0026">
        <w:rPr>
          <w:rFonts w:ascii="Arial" w:hAnsi="Arial" w:cs="Arial"/>
          <w:i/>
          <w:iCs/>
          <w:noProof/>
          <w:sz w:val="24"/>
          <w:szCs w:val="24"/>
        </w:rPr>
        <w:t>Manual de Calidad y Procedimientos para la Gestión del Sistema de Calidad de una Empresa de Desarrollo de Software</w:t>
      </w:r>
      <w:r w:rsidRPr="003E0026">
        <w:rPr>
          <w:rFonts w:ascii="Arial" w:hAnsi="Arial" w:cs="Arial"/>
          <w:noProof/>
          <w:sz w:val="24"/>
          <w:szCs w:val="24"/>
        </w:rPr>
        <w:t>. 576.</w:t>
      </w:r>
    </w:p>
    <w:p w14:paraId="6D9D1423" w14:textId="77777777" w:rsidR="003E0026" w:rsidRPr="003E0026" w:rsidRDefault="003E0026" w:rsidP="003E0026">
      <w:pPr>
        <w:widowControl w:val="0"/>
        <w:autoSpaceDE w:val="0"/>
        <w:autoSpaceDN w:val="0"/>
        <w:adjustRightInd w:val="0"/>
        <w:spacing w:line="240" w:lineRule="auto"/>
        <w:ind w:left="480" w:hanging="480"/>
        <w:jc w:val="both"/>
        <w:rPr>
          <w:rFonts w:ascii="Arial" w:hAnsi="Arial" w:cs="Arial"/>
          <w:noProof/>
          <w:sz w:val="24"/>
        </w:rPr>
      </w:pPr>
      <w:r w:rsidRPr="003E0026">
        <w:rPr>
          <w:rFonts w:ascii="Arial" w:hAnsi="Arial" w:cs="Arial"/>
          <w:noProof/>
          <w:sz w:val="24"/>
          <w:szCs w:val="24"/>
        </w:rPr>
        <w:t xml:space="preserve">Universidad Abierta y a Distancia de México UnADM. (n.d.). </w:t>
      </w:r>
      <w:r w:rsidRPr="003E0026">
        <w:rPr>
          <w:rFonts w:ascii="Arial" w:hAnsi="Arial" w:cs="Arial"/>
          <w:i/>
          <w:iCs/>
          <w:noProof/>
          <w:sz w:val="24"/>
          <w:szCs w:val="24"/>
        </w:rPr>
        <w:t>Modelos de calidad de software</w:t>
      </w:r>
      <w:r w:rsidRPr="003E0026">
        <w:rPr>
          <w:rFonts w:ascii="Arial" w:hAnsi="Arial" w:cs="Arial"/>
          <w:noProof/>
          <w:sz w:val="24"/>
          <w:szCs w:val="24"/>
        </w:rPr>
        <w:t>. 1–40.</w:t>
      </w:r>
    </w:p>
    <w:p w14:paraId="75056F90" w14:textId="4EF56358" w:rsidR="00D63366" w:rsidRDefault="00D63366" w:rsidP="003E0026">
      <w:pPr>
        <w:jc w:val="both"/>
      </w:pPr>
      <w:r w:rsidRPr="00D63366">
        <w:rPr>
          <w:rFonts w:ascii="Arial" w:hAnsi="Arial" w:cs="Arial"/>
          <w:sz w:val="24"/>
        </w:rPr>
        <w:fldChar w:fldCharType="end"/>
      </w:r>
      <w:r>
        <w:br w:type="page"/>
      </w:r>
      <w:bookmarkStart w:id="109" w:name="_GoBack"/>
      <w:bookmarkEnd w:id="109"/>
    </w:p>
    <w:p w14:paraId="603FACA3" w14:textId="77777777" w:rsidR="00E14641" w:rsidRDefault="00E14641" w:rsidP="00D63366">
      <w:pPr>
        <w:pStyle w:val="Estilo1proy"/>
      </w:pPr>
      <w:bookmarkStart w:id="110" w:name="_Toc40597045"/>
    </w:p>
    <w:p w14:paraId="656BF383" w14:textId="73ED0330" w:rsidR="00930D74" w:rsidRDefault="00D63366" w:rsidP="00D63366">
      <w:pPr>
        <w:pStyle w:val="Estilo1proy"/>
      </w:pPr>
      <w:r>
        <w:t>ÍNDICE DE ABREVIATURAS Y SIGLAS</w:t>
      </w:r>
      <w:bookmarkEnd w:id="110"/>
    </w:p>
    <w:p w14:paraId="66A03010" w14:textId="77777777" w:rsidR="00D63366" w:rsidRDefault="00D63366" w:rsidP="00D63366">
      <w:pPr>
        <w:pStyle w:val="Estilo1proy"/>
      </w:pPr>
    </w:p>
    <w:p w14:paraId="757817C3" w14:textId="77777777" w:rsidR="00D63366" w:rsidRDefault="00D63366"/>
    <w:p w14:paraId="4AB300A8" w14:textId="77777777" w:rsidR="00D63366" w:rsidRPr="00D63366" w:rsidRDefault="00D63366" w:rsidP="00D63366">
      <w:pPr>
        <w:spacing w:line="480" w:lineRule="auto"/>
        <w:rPr>
          <w:rFonts w:ascii="Arial" w:hAnsi="Arial" w:cs="Arial"/>
          <w:sz w:val="24"/>
          <w:szCs w:val="24"/>
        </w:rPr>
      </w:pPr>
      <w:r w:rsidRPr="00D63366">
        <w:rPr>
          <w:rFonts w:ascii="Arial" w:hAnsi="Arial" w:cs="Arial"/>
          <w:b/>
          <w:bCs/>
          <w:sz w:val="24"/>
          <w:szCs w:val="24"/>
        </w:rPr>
        <w:t>RAD:</w:t>
      </w:r>
      <w:r w:rsidRPr="00D63366">
        <w:rPr>
          <w:rFonts w:ascii="Arial" w:hAnsi="Arial" w:cs="Arial"/>
          <w:sz w:val="24"/>
          <w:szCs w:val="24"/>
        </w:rPr>
        <w:t xml:space="preserve"> </w:t>
      </w:r>
      <w:r w:rsidRPr="00D63366">
        <w:rPr>
          <w:rFonts w:ascii="Arial" w:hAnsi="Arial" w:cs="Arial"/>
          <w:sz w:val="24"/>
          <w:szCs w:val="24"/>
        </w:rPr>
        <w:tab/>
      </w:r>
      <w:r w:rsidRPr="00D63366">
        <w:rPr>
          <w:rFonts w:ascii="Arial" w:hAnsi="Arial" w:cs="Arial"/>
          <w:sz w:val="24"/>
          <w:szCs w:val="24"/>
        </w:rPr>
        <w:tab/>
        <w:t>Rapid Application Development (Desarrollo rápido de Aplicaciones)</w:t>
      </w:r>
    </w:p>
    <w:p w14:paraId="502D1089" w14:textId="77777777" w:rsidR="00D63366" w:rsidRPr="00D63366" w:rsidRDefault="00D63366" w:rsidP="00D63366">
      <w:pPr>
        <w:spacing w:line="480" w:lineRule="auto"/>
        <w:rPr>
          <w:rFonts w:ascii="Arial" w:hAnsi="Arial" w:cs="Arial"/>
          <w:sz w:val="24"/>
          <w:szCs w:val="24"/>
        </w:rPr>
      </w:pPr>
      <w:r w:rsidRPr="00D63366">
        <w:rPr>
          <w:rFonts w:ascii="Arial" w:hAnsi="Arial" w:cs="Arial"/>
          <w:b/>
          <w:bCs/>
          <w:sz w:val="24"/>
          <w:szCs w:val="24"/>
        </w:rPr>
        <w:t>RUP:</w:t>
      </w:r>
      <w:r w:rsidRPr="00D63366">
        <w:rPr>
          <w:rFonts w:ascii="Arial" w:hAnsi="Arial" w:cs="Arial"/>
          <w:b/>
          <w:bCs/>
          <w:sz w:val="24"/>
          <w:szCs w:val="24"/>
        </w:rPr>
        <w:tab/>
      </w:r>
      <w:r w:rsidRPr="00D63366">
        <w:rPr>
          <w:rFonts w:ascii="Arial" w:hAnsi="Arial" w:cs="Arial"/>
          <w:b/>
          <w:bCs/>
          <w:sz w:val="24"/>
          <w:szCs w:val="24"/>
        </w:rPr>
        <w:tab/>
      </w:r>
      <w:r w:rsidRPr="00D63366">
        <w:rPr>
          <w:rFonts w:ascii="Arial" w:hAnsi="Arial" w:cs="Arial"/>
          <w:sz w:val="24"/>
          <w:szCs w:val="24"/>
        </w:rPr>
        <w:t>Rational Unified Process</w:t>
      </w:r>
      <w:r w:rsidRPr="00D63366">
        <w:rPr>
          <w:rFonts w:ascii="Arial" w:hAnsi="Arial" w:cs="Arial"/>
          <w:b/>
          <w:bCs/>
          <w:sz w:val="24"/>
          <w:szCs w:val="24"/>
        </w:rPr>
        <w:t xml:space="preserve"> </w:t>
      </w:r>
      <w:r w:rsidRPr="00D63366">
        <w:rPr>
          <w:rFonts w:ascii="Arial" w:hAnsi="Arial" w:cs="Arial"/>
          <w:sz w:val="24"/>
          <w:szCs w:val="24"/>
        </w:rPr>
        <w:t>(Proceso Racional Unificado)</w:t>
      </w:r>
    </w:p>
    <w:p w14:paraId="6BE03A00" w14:textId="77777777" w:rsidR="00D63366" w:rsidRPr="00D63366" w:rsidRDefault="00D63366" w:rsidP="00D63366">
      <w:pPr>
        <w:spacing w:line="480" w:lineRule="auto"/>
        <w:rPr>
          <w:rFonts w:ascii="Arial" w:hAnsi="Arial" w:cs="Arial"/>
          <w:sz w:val="24"/>
          <w:szCs w:val="24"/>
        </w:rPr>
      </w:pPr>
      <w:r w:rsidRPr="00D63366">
        <w:rPr>
          <w:rFonts w:ascii="Arial" w:hAnsi="Arial" w:cs="Arial"/>
          <w:b/>
          <w:bCs/>
          <w:sz w:val="24"/>
          <w:szCs w:val="24"/>
        </w:rPr>
        <w:t xml:space="preserve">UML: </w:t>
      </w:r>
      <w:r w:rsidRPr="00D63366">
        <w:rPr>
          <w:rFonts w:ascii="Arial" w:hAnsi="Arial" w:cs="Arial"/>
          <w:b/>
          <w:bCs/>
          <w:sz w:val="24"/>
          <w:szCs w:val="24"/>
        </w:rPr>
        <w:tab/>
      </w:r>
      <w:r w:rsidRPr="00D63366">
        <w:rPr>
          <w:rFonts w:ascii="Arial" w:hAnsi="Arial" w:cs="Arial"/>
          <w:b/>
          <w:bCs/>
          <w:sz w:val="24"/>
          <w:szCs w:val="24"/>
        </w:rPr>
        <w:tab/>
      </w:r>
      <w:r w:rsidRPr="00D63366">
        <w:rPr>
          <w:rFonts w:ascii="Arial" w:hAnsi="Arial" w:cs="Arial"/>
          <w:sz w:val="24"/>
          <w:szCs w:val="24"/>
        </w:rPr>
        <w:t>Unified modeling Language(Lenguaje de modelado unificado)</w:t>
      </w:r>
    </w:p>
    <w:p w14:paraId="141DF0DD" w14:textId="77777777" w:rsidR="00D63366" w:rsidRPr="00D63366" w:rsidRDefault="00D63366" w:rsidP="00D63366">
      <w:pPr>
        <w:spacing w:line="480" w:lineRule="auto"/>
        <w:rPr>
          <w:rFonts w:ascii="Arial" w:hAnsi="Arial" w:cs="Arial"/>
          <w:sz w:val="24"/>
          <w:szCs w:val="24"/>
        </w:rPr>
      </w:pPr>
      <w:r w:rsidRPr="00D63366">
        <w:rPr>
          <w:rFonts w:ascii="Arial" w:hAnsi="Arial" w:cs="Arial"/>
          <w:b/>
          <w:bCs/>
          <w:sz w:val="24"/>
          <w:szCs w:val="24"/>
        </w:rPr>
        <w:t>GQM:</w:t>
      </w:r>
      <w:r w:rsidRPr="00D63366">
        <w:rPr>
          <w:rFonts w:ascii="Arial" w:hAnsi="Arial" w:cs="Arial"/>
          <w:b/>
          <w:bCs/>
          <w:sz w:val="24"/>
          <w:szCs w:val="24"/>
        </w:rPr>
        <w:tab/>
      </w:r>
      <w:r w:rsidRPr="00D63366">
        <w:rPr>
          <w:rFonts w:ascii="Arial" w:hAnsi="Arial" w:cs="Arial"/>
          <w:b/>
          <w:bCs/>
          <w:sz w:val="24"/>
          <w:szCs w:val="24"/>
        </w:rPr>
        <w:tab/>
      </w:r>
      <w:r w:rsidRPr="00D63366">
        <w:rPr>
          <w:rFonts w:ascii="Arial" w:hAnsi="Arial" w:cs="Arial"/>
          <w:sz w:val="24"/>
          <w:szCs w:val="24"/>
        </w:rPr>
        <w:t>Goal Question Metric (Medición de Calidad)</w:t>
      </w:r>
    </w:p>
    <w:p w14:paraId="5BAE0043" w14:textId="77777777" w:rsidR="00D63366" w:rsidRPr="007C404F" w:rsidRDefault="00D63366" w:rsidP="00D63366">
      <w:pPr>
        <w:spacing w:line="480" w:lineRule="auto"/>
        <w:rPr>
          <w:rFonts w:ascii="Arial" w:hAnsi="Arial" w:cs="Arial"/>
          <w:sz w:val="24"/>
          <w:szCs w:val="24"/>
          <w:lang w:val="en-US"/>
        </w:rPr>
      </w:pPr>
      <w:r w:rsidRPr="007C404F">
        <w:rPr>
          <w:rFonts w:ascii="Arial" w:hAnsi="Arial" w:cs="Arial"/>
          <w:b/>
          <w:bCs/>
          <w:sz w:val="24"/>
          <w:szCs w:val="24"/>
          <w:lang w:val="en-US"/>
        </w:rPr>
        <w:t>QA:</w:t>
      </w:r>
      <w:r w:rsidRPr="007C404F">
        <w:rPr>
          <w:rFonts w:ascii="Arial" w:hAnsi="Arial" w:cs="Arial"/>
          <w:b/>
          <w:bCs/>
          <w:sz w:val="24"/>
          <w:szCs w:val="24"/>
          <w:lang w:val="en-US"/>
        </w:rPr>
        <w:tab/>
      </w:r>
      <w:r w:rsidRPr="007C404F">
        <w:rPr>
          <w:rFonts w:ascii="Arial" w:hAnsi="Arial" w:cs="Arial"/>
          <w:b/>
          <w:bCs/>
          <w:sz w:val="24"/>
          <w:szCs w:val="24"/>
          <w:lang w:val="en-US"/>
        </w:rPr>
        <w:tab/>
      </w:r>
      <w:r w:rsidRPr="007C404F">
        <w:rPr>
          <w:rFonts w:ascii="Arial" w:hAnsi="Arial" w:cs="Arial"/>
          <w:sz w:val="24"/>
          <w:szCs w:val="24"/>
          <w:lang w:val="en-US"/>
        </w:rPr>
        <w:t>Quality Assurance (Calidad de Software)</w:t>
      </w:r>
    </w:p>
    <w:p w14:paraId="3D4CEA19" w14:textId="77777777" w:rsidR="00D63366" w:rsidRPr="00D63366" w:rsidRDefault="00D63366" w:rsidP="00D63366">
      <w:pPr>
        <w:spacing w:line="480" w:lineRule="auto"/>
        <w:rPr>
          <w:rFonts w:ascii="Arial" w:hAnsi="Arial" w:cs="Arial"/>
          <w:sz w:val="24"/>
          <w:szCs w:val="24"/>
        </w:rPr>
      </w:pPr>
      <w:r w:rsidRPr="00D63366">
        <w:rPr>
          <w:rFonts w:ascii="Arial" w:hAnsi="Arial" w:cs="Arial"/>
          <w:b/>
          <w:bCs/>
          <w:sz w:val="24"/>
          <w:szCs w:val="24"/>
        </w:rPr>
        <w:t>SQA:</w:t>
      </w:r>
      <w:r w:rsidRPr="00D63366">
        <w:rPr>
          <w:rFonts w:ascii="Arial" w:hAnsi="Arial" w:cs="Arial"/>
          <w:sz w:val="24"/>
          <w:szCs w:val="24"/>
        </w:rPr>
        <w:tab/>
      </w:r>
      <w:r w:rsidRPr="00D63366">
        <w:rPr>
          <w:rFonts w:ascii="Arial" w:hAnsi="Arial" w:cs="Arial"/>
          <w:sz w:val="24"/>
          <w:szCs w:val="24"/>
        </w:rPr>
        <w:tab/>
        <w:t>Software Quality Assurance(Aseguramiento de Calidad del Software)</w:t>
      </w:r>
    </w:p>
    <w:p w14:paraId="4ABDA02A" w14:textId="77777777" w:rsidR="00D63366" w:rsidRPr="00D63366" w:rsidRDefault="00D63366" w:rsidP="00D63366">
      <w:pPr>
        <w:spacing w:line="480" w:lineRule="auto"/>
        <w:rPr>
          <w:rFonts w:ascii="Arial" w:hAnsi="Arial" w:cs="Arial"/>
          <w:sz w:val="24"/>
          <w:szCs w:val="24"/>
        </w:rPr>
      </w:pPr>
      <w:r w:rsidRPr="00D63366">
        <w:rPr>
          <w:rFonts w:ascii="Arial" w:hAnsi="Arial" w:cs="Arial"/>
          <w:b/>
          <w:bCs/>
          <w:sz w:val="24"/>
          <w:szCs w:val="24"/>
        </w:rPr>
        <w:t>S.A.C:</w:t>
      </w:r>
      <w:r w:rsidRPr="00D63366">
        <w:rPr>
          <w:rFonts w:ascii="Arial" w:hAnsi="Arial" w:cs="Arial"/>
          <w:b/>
          <w:bCs/>
          <w:sz w:val="24"/>
          <w:szCs w:val="24"/>
        </w:rPr>
        <w:tab/>
      </w:r>
      <w:r w:rsidRPr="00D63366">
        <w:rPr>
          <w:rFonts w:ascii="Arial" w:hAnsi="Arial" w:cs="Arial"/>
          <w:sz w:val="24"/>
          <w:szCs w:val="24"/>
        </w:rPr>
        <w:t>Sociedad Anónima Cerrada</w:t>
      </w:r>
    </w:p>
    <w:p w14:paraId="67B6585A" w14:textId="77777777" w:rsidR="00D63366" w:rsidRPr="00D63366" w:rsidRDefault="00D63366" w:rsidP="00D63366">
      <w:pPr>
        <w:spacing w:line="480" w:lineRule="auto"/>
        <w:rPr>
          <w:rFonts w:ascii="Arial" w:hAnsi="Arial" w:cs="Arial"/>
          <w:sz w:val="24"/>
          <w:szCs w:val="24"/>
        </w:rPr>
      </w:pPr>
      <w:r w:rsidRPr="00D63366">
        <w:rPr>
          <w:rFonts w:ascii="Arial" w:hAnsi="Arial" w:cs="Arial"/>
          <w:b/>
          <w:bCs/>
          <w:sz w:val="24"/>
          <w:szCs w:val="24"/>
        </w:rPr>
        <w:t>I.E.P:</w:t>
      </w:r>
      <w:r w:rsidRPr="00D63366">
        <w:rPr>
          <w:rFonts w:ascii="Arial" w:hAnsi="Arial" w:cs="Arial"/>
          <w:b/>
          <w:bCs/>
          <w:sz w:val="24"/>
          <w:szCs w:val="24"/>
        </w:rPr>
        <w:tab/>
      </w:r>
      <w:r w:rsidRPr="00D63366">
        <w:rPr>
          <w:rFonts w:ascii="Arial" w:hAnsi="Arial" w:cs="Arial"/>
          <w:b/>
          <w:bCs/>
          <w:sz w:val="24"/>
          <w:szCs w:val="24"/>
        </w:rPr>
        <w:tab/>
      </w:r>
      <w:r w:rsidRPr="00D63366">
        <w:rPr>
          <w:rFonts w:ascii="Arial" w:hAnsi="Arial" w:cs="Arial"/>
          <w:sz w:val="24"/>
          <w:szCs w:val="24"/>
        </w:rPr>
        <w:t>Institución Educativa Privada</w:t>
      </w:r>
    </w:p>
    <w:p w14:paraId="59686084" w14:textId="77777777" w:rsidR="00D63366" w:rsidRPr="00D63366" w:rsidRDefault="00D63366" w:rsidP="00D63366">
      <w:pPr>
        <w:spacing w:line="480" w:lineRule="auto"/>
        <w:rPr>
          <w:rFonts w:ascii="Arial" w:hAnsi="Arial" w:cs="Arial"/>
          <w:sz w:val="24"/>
          <w:szCs w:val="24"/>
        </w:rPr>
      </w:pPr>
      <w:r w:rsidRPr="00D63366">
        <w:rPr>
          <w:rFonts w:ascii="Arial" w:hAnsi="Arial" w:cs="Arial"/>
          <w:b/>
          <w:bCs/>
          <w:sz w:val="24"/>
          <w:szCs w:val="24"/>
        </w:rPr>
        <w:t xml:space="preserve">R.U.C: </w:t>
      </w:r>
      <w:r w:rsidRPr="00D63366">
        <w:rPr>
          <w:rFonts w:ascii="Arial" w:hAnsi="Arial" w:cs="Arial"/>
          <w:b/>
          <w:bCs/>
          <w:sz w:val="24"/>
          <w:szCs w:val="24"/>
        </w:rPr>
        <w:tab/>
      </w:r>
      <w:r w:rsidRPr="00D63366">
        <w:rPr>
          <w:rFonts w:ascii="Arial" w:hAnsi="Arial" w:cs="Arial"/>
          <w:sz w:val="24"/>
          <w:szCs w:val="24"/>
        </w:rPr>
        <w:t>Registro Único de Contribuyente</w:t>
      </w:r>
    </w:p>
    <w:p w14:paraId="144B9068" w14:textId="77777777" w:rsidR="00D63366" w:rsidRPr="00D63366" w:rsidRDefault="00D63366" w:rsidP="00D63366">
      <w:pPr>
        <w:spacing w:line="480" w:lineRule="auto"/>
        <w:rPr>
          <w:rFonts w:ascii="Arial" w:hAnsi="Arial" w:cs="Arial"/>
          <w:sz w:val="24"/>
          <w:szCs w:val="24"/>
        </w:rPr>
      </w:pPr>
      <w:r w:rsidRPr="00D63366">
        <w:rPr>
          <w:rFonts w:ascii="Arial" w:hAnsi="Arial" w:cs="Arial"/>
          <w:b/>
          <w:bCs/>
          <w:sz w:val="24"/>
          <w:szCs w:val="24"/>
        </w:rPr>
        <w:t>C.U.S:</w:t>
      </w:r>
      <w:r w:rsidRPr="00D63366">
        <w:rPr>
          <w:rFonts w:ascii="Arial" w:hAnsi="Arial" w:cs="Arial"/>
          <w:b/>
          <w:bCs/>
          <w:sz w:val="24"/>
          <w:szCs w:val="24"/>
        </w:rPr>
        <w:tab/>
      </w:r>
      <w:r w:rsidRPr="00D63366">
        <w:rPr>
          <w:rFonts w:ascii="Arial" w:hAnsi="Arial" w:cs="Arial"/>
          <w:sz w:val="24"/>
          <w:szCs w:val="24"/>
        </w:rPr>
        <w:t>Caso de Uso de Sistema</w:t>
      </w:r>
    </w:p>
    <w:p w14:paraId="31EFA133" w14:textId="77777777" w:rsidR="00D63366" w:rsidRPr="007C404F" w:rsidRDefault="00D63366" w:rsidP="00D63366">
      <w:pPr>
        <w:spacing w:line="480" w:lineRule="auto"/>
        <w:rPr>
          <w:rFonts w:ascii="Arial" w:hAnsi="Arial" w:cs="Arial"/>
          <w:sz w:val="24"/>
          <w:szCs w:val="24"/>
          <w:lang w:val="en-US"/>
        </w:rPr>
      </w:pPr>
      <w:r w:rsidRPr="007C404F">
        <w:rPr>
          <w:rFonts w:ascii="Arial" w:hAnsi="Arial" w:cs="Arial"/>
          <w:b/>
          <w:bCs/>
          <w:sz w:val="24"/>
          <w:szCs w:val="24"/>
          <w:lang w:val="en-US"/>
        </w:rPr>
        <w:t>SPRINT:</w:t>
      </w:r>
      <w:r w:rsidRPr="007C404F">
        <w:rPr>
          <w:rFonts w:ascii="Arial" w:hAnsi="Arial" w:cs="Arial"/>
          <w:b/>
          <w:bCs/>
          <w:sz w:val="24"/>
          <w:szCs w:val="24"/>
          <w:lang w:val="en-US"/>
        </w:rPr>
        <w:tab/>
      </w:r>
      <w:r w:rsidRPr="007C404F">
        <w:rPr>
          <w:rFonts w:ascii="Arial" w:hAnsi="Arial" w:cs="Arial"/>
          <w:sz w:val="24"/>
          <w:szCs w:val="24"/>
          <w:lang w:val="en-US"/>
        </w:rPr>
        <w:t xml:space="preserve">Southern Pacific Railroad Internal Network </w:t>
      </w:r>
      <w:r w:rsidRPr="007C404F">
        <w:rPr>
          <w:rFonts w:ascii="Arial" w:hAnsi="Arial" w:cs="Arial"/>
          <w:color w:val="222222"/>
          <w:sz w:val="24"/>
          <w:szCs w:val="24"/>
          <w:shd w:val="clear" w:color="auto" w:fill="FFFFFF"/>
          <w:lang w:val="en-US"/>
        </w:rPr>
        <w:t>Telecommunications</w:t>
      </w:r>
      <w:r w:rsidRPr="007C404F">
        <w:rPr>
          <w:rFonts w:ascii="Arial" w:hAnsi="Arial" w:cs="Arial"/>
          <w:sz w:val="24"/>
          <w:szCs w:val="24"/>
          <w:lang w:val="en-US"/>
        </w:rPr>
        <w:t xml:space="preserve"> </w:t>
      </w:r>
    </w:p>
    <w:p w14:paraId="5107FCF0" w14:textId="77777777" w:rsidR="00D63366" w:rsidRPr="00D63366" w:rsidRDefault="00D63366" w:rsidP="00D63366">
      <w:pPr>
        <w:spacing w:line="480" w:lineRule="auto"/>
        <w:rPr>
          <w:rFonts w:ascii="Arial" w:hAnsi="Arial" w:cs="Arial"/>
          <w:sz w:val="24"/>
          <w:szCs w:val="24"/>
        </w:rPr>
      </w:pPr>
      <w:r w:rsidRPr="00D63366">
        <w:rPr>
          <w:rFonts w:ascii="Arial" w:hAnsi="Arial" w:cs="Arial"/>
          <w:b/>
          <w:bCs/>
          <w:sz w:val="24"/>
          <w:szCs w:val="24"/>
        </w:rPr>
        <w:t>MVC:</w:t>
      </w:r>
      <w:r w:rsidRPr="00D63366">
        <w:rPr>
          <w:rFonts w:ascii="Arial" w:hAnsi="Arial" w:cs="Arial"/>
          <w:b/>
          <w:bCs/>
          <w:sz w:val="24"/>
          <w:szCs w:val="24"/>
        </w:rPr>
        <w:tab/>
      </w:r>
      <w:r w:rsidRPr="00D63366">
        <w:rPr>
          <w:rFonts w:ascii="Arial" w:hAnsi="Arial" w:cs="Arial"/>
          <w:b/>
          <w:bCs/>
          <w:sz w:val="24"/>
          <w:szCs w:val="24"/>
        </w:rPr>
        <w:tab/>
      </w:r>
      <w:r w:rsidRPr="00D63366">
        <w:rPr>
          <w:rFonts w:ascii="Arial" w:hAnsi="Arial" w:cs="Arial"/>
          <w:sz w:val="24"/>
          <w:szCs w:val="24"/>
        </w:rPr>
        <w:t>Model View Controller (Modelo- Vista-Controlador)</w:t>
      </w:r>
    </w:p>
    <w:p w14:paraId="3A7F741B" w14:textId="77777777" w:rsidR="00D63366" w:rsidRPr="00D63366" w:rsidRDefault="00D63366" w:rsidP="00D63366">
      <w:pPr>
        <w:spacing w:line="480" w:lineRule="auto"/>
        <w:rPr>
          <w:rFonts w:ascii="Arial" w:hAnsi="Arial" w:cs="Arial"/>
          <w:sz w:val="24"/>
          <w:szCs w:val="24"/>
        </w:rPr>
      </w:pPr>
      <w:r w:rsidRPr="00D63366">
        <w:rPr>
          <w:rFonts w:ascii="Arial" w:hAnsi="Arial" w:cs="Arial"/>
          <w:b/>
          <w:bCs/>
          <w:sz w:val="24"/>
          <w:szCs w:val="24"/>
        </w:rPr>
        <w:t>DB:</w:t>
      </w:r>
      <w:r w:rsidRPr="00D63366">
        <w:rPr>
          <w:rFonts w:ascii="Arial" w:hAnsi="Arial" w:cs="Arial"/>
          <w:b/>
          <w:bCs/>
          <w:sz w:val="24"/>
          <w:szCs w:val="24"/>
        </w:rPr>
        <w:tab/>
      </w:r>
      <w:r w:rsidRPr="00D63366">
        <w:rPr>
          <w:rFonts w:ascii="Arial" w:hAnsi="Arial" w:cs="Arial"/>
          <w:b/>
          <w:bCs/>
          <w:sz w:val="24"/>
          <w:szCs w:val="24"/>
        </w:rPr>
        <w:tab/>
      </w:r>
      <w:r w:rsidRPr="00D63366">
        <w:rPr>
          <w:rFonts w:ascii="Arial" w:hAnsi="Arial" w:cs="Arial"/>
          <w:sz w:val="24"/>
          <w:szCs w:val="24"/>
        </w:rPr>
        <w:t>DataBase (Base de Datos)</w:t>
      </w:r>
    </w:p>
    <w:p w14:paraId="4695FF62" w14:textId="77777777" w:rsidR="00D63366" w:rsidRPr="00D63366" w:rsidRDefault="00D63366" w:rsidP="00D63366">
      <w:pPr>
        <w:spacing w:line="480" w:lineRule="auto"/>
        <w:ind w:left="1440" w:hanging="1440"/>
        <w:rPr>
          <w:rFonts w:ascii="Arial" w:hAnsi="Arial" w:cs="Arial"/>
          <w:sz w:val="24"/>
          <w:szCs w:val="24"/>
        </w:rPr>
      </w:pPr>
      <w:r w:rsidRPr="00D63366">
        <w:rPr>
          <w:rFonts w:ascii="Arial" w:hAnsi="Arial" w:cs="Arial"/>
          <w:b/>
          <w:bCs/>
          <w:sz w:val="24"/>
          <w:szCs w:val="24"/>
        </w:rPr>
        <w:t>A.C.M.E:</w:t>
      </w:r>
      <w:r w:rsidRPr="00D63366">
        <w:rPr>
          <w:rFonts w:ascii="Arial" w:hAnsi="Arial" w:cs="Arial"/>
          <w:b/>
          <w:bCs/>
          <w:sz w:val="24"/>
          <w:szCs w:val="24"/>
        </w:rPr>
        <w:tab/>
      </w:r>
      <w:r w:rsidRPr="00D63366">
        <w:rPr>
          <w:rFonts w:ascii="Arial" w:hAnsi="Arial" w:cs="Arial"/>
          <w:sz w:val="24"/>
          <w:szCs w:val="24"/>
        </w:rPr>
        <w:t>Planificación de Unidades de Programación de Procedimientos Almacenados</w:t>
      </w:r>
    </w:p>
    <w:p w14:paraId="1B349133" w14:textId="77777777" w:rsidR="00D63366" w:rsidRPr="00956A7E" w:rsidRDefault="00D63366"/>
    <w:p w14:paraId="7969C87F" w14:textId="77777777" w:rsidR="00930D74" w:rsidRPr="00956A7E" w:rsidRDefault="00930D74"/>
    <w:p w14:paraId="40B5656D" w14:textId="2D270006" w:rsidR="005C0BC9" w:rsidRPr="00956A7E" w:rsidRDefault="00930D74" w:rsidP="00A26506">
      <w:pPr>
        <w:pStyle w:val="Estilo2proy"/>
        <w:jc w:val="center"/>
      </w:pPr>
      <w:r w:rsidRPr="00956A7E">
        <w:br w:type="page"/>
      </w:r>
      <w:bookmarkStart w:id="111" w:name="_Toc40597046"/>
      <w:r w:rsidR="00701959" w:rsidRPr="00956A7E">
        <w:lastRenderedPageBreak/>
        <w:t>GLOSARIO DE TÉRMINOS</w:t>
      </w:r>
      <w:bookmarkEnd w:id="111"/>
    </w:p>
    <w:p w14:paraId="3234923A" w14:textId="77777777" w:rsidR="00C72E4A" w:rsidRPr="00956A7E" w:rsidRDefault="00C72E4A" w:rsidP="005C0BC9">
      <w:pPr>
        <w:pStyle w:val="Estilo2proy"/>
        <w:jc w:val="center"/>
      </w:pPr>
    </w:p>
    <w:p w14:paraId="7B3AC421" w14:textId="04F7A8D8" w:rsidR="005C0BC9" w:rsidRPr="00D63366" w:rsidRDefault="005C0BC9" w:rsidP="00D63366">
      <w:pPr>
        <w:jc w:val="both"/>
        <w:rPr>
          <w:rFonts w:ascii="Arial" w:hAnsi="Arial" w:cs="Arial"/>
          <w:sz w:val="24"/>
        </w:rPr>
      </w:pPr>
      <w:r w:rsidRPr="00D63366">
        <w:rPr>
          <w:rFonts w:ascii="Arial" w:hAnsi="Arial" w:cs="Arial"/>
          <w:b/>
          <w:bCs/>
          <w:sz w:val="24"/>
        </w:rPr>
        <w:t>Tester. -</w:t>
      </w:r>
      <w:r w:rsidRPr="00D63366">
        <w:rPr>
          <w:rFonts w:ascii="Arial" w:hAnsi="Arial" w:cs="Arial"/>
          <w:sz w:val="24"/>
        </w:rPr>
        <w:t xml:space="preserve"> Este tiene la responsabilidad de reunirse con los usuarios del sistema para comprender el alcance de los proyectos, ellos trabajan de la mano junto con los desarrolladores de software y de equipo de soporte, ellos tienen la tarea de identificar las necesidades del negocio y planificar proyectos.</w:t>
      </w:r>
    </w:p>
    <w:p w14:paraId="38F4ED21" w14:textId="77777777" w:rsidR="005C0BC9" w:rsidRPr="00D63366" w:rsidRDefault="005C0BC9" w:rsidP="00D63366">
      <w:pPr>
        <w:jc w:val="both"/>
        <w:rPr>
          <w:rFonts w:ascii="Arial" w:hAnsi="Arial" w:cs="Arial"/>
          <w:sz w:val="24"/>
        </w:rPr>
      </w:pPr>
      <w:r w:rsidRPr="00D63366">
        <w:rPr>
          <w:rFonts w:ascii="Arial" w:hAnsi="Arial" w:cs="Arial"/>
          <w:b/>
          <w:bCs/>
          <w:sz w:val="24"/>
        </w:rPr>
        <w:t>Calidad de Software. -</w:t>
      </w:r>
      <w:r w:rsidRPr="00D63366">
        <w:rPr>
          <w:rFonts w:ascii="Arial" w:hAnsi="Arial" w:cs="Arial"/>
          <w:sz w:val="24"/>
        </w:rPr>
        <w:t xml:space="preserve"> Este involucra la serie de inspecciones, revisiones, seguimiento y pruebas que se emplean durante el proceso de la creación del software para así garantizar que cada producto del trabajo para cumplir con los requerimientos asignados por el cliente para brindar una mayor satisfacción del cliente por medio de los entregables del producto.</w:t>
      </w:r>
    </w:p>
    <w:p w14:paraId="2739D71E" w14:textId="36ED3E82" w:rsidR="005C0BC9" w:rsidRPr="00D63366" w:rsidRDefault="005C0BC9" w:rsidP="00D63366">
      <w:pPr>
        <w:jc w:val="both"/>
        <w:rPr>
          <w:rFonts w:ascii="Arial" w:hAnsi="Arial" w:cs="Arial"/>
          <w:sz w:val="24"/>
        </w:rPr>
      </w:pPr>
      <w:r w:rsidRPr="00D63366">
        <w:rPr>
          <w:rFonts w:ascii="Arial" w:hAnsi="Arial" w:cs="Arial"/>
          <w:b/>
          <w:bCs/>
          <w:sz w:val="24"/>
        </w:rPr>
        <w:t>Error, Falla y Defecto. -</w:t>
      </w:r>
      <w:r w:rsidRPr="00D63366">
        <w:rPr>
          <w:rFonts w:ascii="Arial" w:hAnsi="Arial" w:cs="Arial"/>
          <w:sz w:val="24"/>
        </w:rPr>
        <w:t xml:space="preserve"> Se transmiten de manera constructiva e </w:t>
      </w:r>
      <w:r w:rsidR="00D63366" w:rsidRPr="00D63366">
        <w:rPr>
          <w:rFonts w:ascii="Arial" w:hAnsi="Arial" w:cs="Arial"/>
          <w:sz w:val="24"/>
        </w:rPr>
        <w:t>instructiva</w:t>
      </w:r>
      <w:r w:rsidRPr="00D63366">
        <w:rPr>
          <w:rFonts w:ascii="Arial" w:hAnsi="Arial" w:cs="Arial"/>
          <w:sz w:val="24"/>
        </w:rPr>
        <w:t>, estas se pueden evitar por el antagonismo de los analistas, diseñadores, arquitectos y desarrolladores con el fin de ser mejorados.</w:t>
      </w:r>
    </w:p>
    <w:p w14:paraId="70FE625A" w14:textId="77777777" w:rsidR="005C0BC9" w:rsidRPr="00D63366" w:rsidRDefault="005C0BC9" w:rsidP="00D63366">
      <w:pPr>
        <w:jc w:val="both"/>
        <w:rPr>
          <w:rFonts w:ascii="Arial" w:hAnsi="Arial" w:cs="Arial"/>
          <w:sz w:val="24"/>
        </w:rPr>
      </w:pPr>
      <w:r w:rsidRPr="00D63366">
        <w:rPr>
          <w:rFonts w:ascii="Arial" w:hAnsi="Arial" w:cs="Arial"/>
          <w:b/>
          <w:bCs/>
          <w:sz w:val="24"/>
        </w:rPr>
        <w:t>Ética en calidad de software. -</w:t>
      </w:r>
      <w:r w:rsidRPr="00D63366">
        <w:rPr>
          <w:rFonts w:ascii="Arial" w:hAnsi="Arial" w:cs="Arial"/>
          <w:sz w:val="24"/>
        </w:rPr>
        <w:t xml:space="preserve">  Actúan como agentes fieles para eludir conflictos de intereses y la aparición de los conflictos de intereses. Construyen una reputación profesional gracias al mérito de sus servicios y no ser competitivos con sus compañeros de trabajo de manera injusta.</w:t>
      </w:r>
    </w:p>
    <w:p w14:paraId="6A100955" w14:textId="77777777" w:rsidR="005C0BC9" w:rsidRPr="00D63366" w:rsidRDefault="005C0BC9" w:rsidP="00D63366">
      <w:pPr>
        <w:jc w:val="both"/>
        <w:rPr>
          <w:rFonts w:ascii="Arial" w:hAnsi="Arial" w:cs="Arial"/>
          <w:sz w:val="24"/>
        </w:rPr>
      </w:pPr>
      <w:r w:rsidRPr="00D63366">
        <w:rPr>
          <w:rFonts w:ascii="Arial" w:hAnsi="Arial" w:cs="Arial"/>
          <w:b/>
          <w:bCs/>
          <w:sz w:val="24"/>
        </w:rPr>
        <w:t>Gestión de la Configuración. -</w:t>
      </w:r>
      <w:r w:rsidRPr="00D63366">
        <w:rPr>
          <w:rFonts w:ascii="Arial" w:hAnsi="Arial" w:cs="Arial"/>
          <w:sz w:val="24"/>
        </w:rPr>
        <w:t xml:space="preserve">  Es un conjunto de procesos destinados a asegurar la calidad del producto en su totalidad obtenido durante las diversas etapas de desarrollo de un sistema de información, pero a la vez el control de los cambios realizados sobre cualquier persona involucrada citado en el desarrollo es estricto.</w:t>
      </w:r>
    </w:p>
    <w:p w14:paraId="0442FECA" w14:textId="4B414F4E" w:rsidR="005C0BC9" w:rsidRPr="00D63366" w:rsidRDefault="005C0BC9" w:rsidP="00D63366">
      <w:pPr>
        <w:jc w:val="both"/>
        <w:rPr>
          <w:rFonts w:ascii="Arial" w:hAnsi="Arial" w:cs="Arial"/>
          <w:b/>
          <w:bCs/>
          <w:sz w:val="24"/>
        </w:rPr>
      </w:pPr>
      <w:r w:rsidRPr="00D63366">
        <w:rPr>
          <w:rFonts w:ascii="Arial" w:hAnsi="Arial" w:cs="Arial"/>
          <w:b/>
          <w:bCs/>
          <w:sz w:val="24"/>
        </w:rPr>
        <w:t>Scrum. -</w:t>
      </w:r>
      <w:r w:rsidRPr="00D63366">
        <w:rPr>
          <w:rFonts w:ascii="Arial" w:hAnsi="Arial" w:cs="Arial"/>
          <w:sz w:val="24"/>
        </w:rPr>
        <w:t xml:space="preserve">  La </w:t>
      </w:r>
      <w:r w:rsidR="00D63366" w:rsidRPr="00D63366">
        <w:rPr>
          <w:rFonts w:ascii="Arial" w:hAnsi="Arial" w:cs="Arial"/>
          <w:sz w:val="24"/>
        </w:rPr>
        <w:t>metodología</w:t>
      </w:r>
      <w:r w:rsidRPr="00D63366">
        <w:rPr>
          <w:rFonts w:ascii="Arial" w:hAnsi="Arial" w:cs="Arial"/>
          <w:sz w:val="24"/>
        </w:rPr>
        <w:t xml:space="preserve"> Scrum es un proceso en la que se aplica de manera regular de un conjunto de las buenas prácticas para trabajar de manera colaborativa en equipo para así obtener un mejor resultado de un proyecto entre los entornos complejos, también se necesita obtener los resultados lo más pronto posible ya que los requerimientos son cambiantes o no son muy bien definidos, en esta metodología debe ser indispensable la competitividad, la flexibilidad y la productividad son primordiales.</w:t>
      </w:r>
    </w:p>
    <w:p w14:paraId="193536FE" w14:textId="77777777" w:rsidR="005C0BC9" w:rsidRPr="00D63366" w:rsidRDefault="005C0BC9" w:rsidP="00D63366">
      <w:pPr>
        <w:jc w:val="both"/>
        <w:rPr>
          <w:rFonts w:ascii="Arial" w:hAnsi="Arial" w:cs="Arial"/>
          <w:sz w:val="24"/>
        </w:rPr>
      </w:pPr>
      <w:r w:rsidRPr="00D63366">
        <w:rPr>
          <w:rFonts w:ascii="Arial" w:hAnsi="Arial" w:cs="Arial"/>
          <w:b/>
          <w:bCs/>
          <w:sz w:val="24"/>
        </w:rPr>
        <w:t>Hoja de Verificación. –</w:t>
      </w:r>
      <w:r w:rsidRPr="00D63366">
        <w:rPr>
          <w:rFonts w:ascii="Arial" w:hAnsi="Arial" w:cs="Arial"/>
          <w:sz w:val="24"/>
        </w:rPr>
        <w:t xml:space="preserve"> Es considerada como el control de chequeo, este está impreso con un formato de tabla o puede ser implementado como un diagrama, su objetivo es registrar y compilar los fatos por medio de un método simple y sistemática, esta técnica es recogida de datos se prepara de manera que su uso se mucho más fácil y no interfiera de manera continua con la actividad de quien realiza los registros en la organización.</w:t>
      </w:r>
    </w:p>
    <w:p w14:paraId="298B7D2D" w14:textId="77777777" w:rsidR="005C0BC9" w:rsidRPr="00D63366" w:rsidRDefault="005C0BC9" w:rsidP="00D63366">
      <w:pPr>
        <w:jc w:val="both"/>
        <w:rPr>
          <w:rFonts w:ascii="Arial" w:hAnsi="Arial" w:cs="Arial"/>
          <w:sz w:val="24"/>
        </w:rPr>
      </w:pPr>
      <w:r w:rsidRPr="00D63366">
        <w:rPr>
          <w:rFonts w:ascii="Arial" w:hAnsi="Arial" w:cs="Arial"/>
          <w:b/>
          <w:bCs/>
          <w:sz w:val="24"/>
        </w:rPr>
        <w:t>Aseguramiento de la calidad del software. -</w:t>
      </w:r>
      <w:r w:rsidRPr="00D63366">
        <w:rPr>
          <w:rFonts w:ascii="Arial" w:hAnsi="Arial" w:cs="Arial"/>
          <w:sz w:val="24"/>
        </w:rPr>
        <w:t xml:space="preserve">  Es un conjunto de métodos, herramientas y técnicas las cuales nos permiten gestionar la calidad en el desarrollo del producto, estas herramientas tienen como objetivo principal el de controlar la calidad en el proyecto de software.</w:t>
      </w:r>
    </w:p>
    <w:p w14:paraId="674DE516" w14:textId="77777777" w:rsidR="005C0BC9" w:rsidRPr="00D63366" w:rsidRDefault="005C0BC9" w:rsidP="00D63366">
      <w:pPr>
        <w:jc w:val="both"/>
        <w:rPr>
          <w:rFonts w:ascii="Arial" w:hAnsi="Arial" w:cs="Arial"/>
          <w:sz w:val="24"/>
        </w:rPr>
      </w:pPr>
      <w:r w:rsidRPr="00D63366">
        <w:rPr>
          <w:rFonts w:ascii="Arial" w:hAnsi="Arial" w:cs="Arial"/>
          <w:b/>
          <w:bCs/>
          <w:sz w:val="24"/>
        </w:rPr>
        <w:lastRenderedPageBreak/>
        <w:t>Ciclo de vida del Software. –</w:t>
      </w:r>
      <w:r w:rsidRPr="00D63366">
        <w:rPr>
          <w:rFonts w:ascii="Arial" w:hAnsi="Arial" w:cs="Arial"/>
          <w:sz w:val="24"/>
        </w:rPr>
        <w:t xml:space="preserve"> El propósito de este ciclo es definir las diferentes fases intermedias que requieren de la validación del desarrollo del producto para garantizar que el software cumpla con los requerimientos del cliente.</w:t>
      </w:r>
    </w:p>
    <w:p w14:paraId="6F793876" w14:textId="325A709C" w:rsidR="00930D74" w:rsidRPr="00D63366" w:rsidRDefault="005C0BC9" w:rsidP="00D63366">
      <w:pPr>
        <w:jc w:val="both"/>
        <w:rPr>
          <w:rFonts w:ascii="Arial" w:hAnsi="Arial" w:cs="Arial"/>
          <w:sz w:val="24"/>
        </w:rPr>
      </w:pPr>
      <w:r w:rsidRPr="00D63366">
        <w:rPr>
          <w:rFonts w:ascii="Arial" w:hAnsi="Arial" w:cs="Arial"/>
          <w:b/>
          <w:bCs/>
          <w:sz w:val="24"/>
        </w:rPr>
        <w:t>Dominio. -</w:t>
      </w:r>
      <w:r w:rsidRPr="00D63366">
        <w:rPr>
          <w:rFonts w:ascii="Arial" w:hAnsi="Arial" w:cs="Arial"/>
          <w:sz w:val="24"/>
        </w:rPr>
        <w:t xml:space="preserve">   Se utiliza por ser de forma de “inspiración” para el diseño de los objetos del software, esta es la entrada para los diversos artefactos que se construyen en un proceso software.</w:t>
      </w:r>
    </w:p>
    <w:p w14:paraId="4FF90C2E" w14:textId="50359F72" w:rsidR="00930D74" w:rsidRPr="00956A7E" w:rsidRDefault="00930D74"/>
    <w:p w14:paraId="32891188" w14:textId="77777777" w:rsidR="00A52FC5" w:rsidRDefault="00A52FC5" w:rsidP="00A52FC5">
      <w:bookmarkStart w:id="112" w:name="_Toc40597047"/>
    </w:p>
    <w:p w14:paraId="2038CD17" w14:textId="77777777" w:rsidR="00A52FC5" w:rsidRDefault="00A52FC5" w:rsidP="00930D74">
      <w:pPr>
        <w:pStyle w:val="Estilo1proy"/>
      </w:pPr>
    </w:p>
    <w:p w14:paraId="3E20BD41" w14:textId="77777777" w:rsidR="00A52FC5" w:rsidRDefault="00A52FC5" w:rsidP="00930D74">
      <w:pPr>
        <w:pStyle w:val="Estilo1proy"/>
      </w:pPr>
    </w:p>
    <w:p w14:paraId="09092E8C" w14:textId="77777777" w:rsidR="00A52FC5" w:rsidRDefault="00A52FC5" w:rsidP="00930D74">
      <w:pPr>
        <w:pStyle w:val="Estilo1proy"/>
      </w:pPr>
    </w:p>
    <w:p w14:paraId="404B72B9" w14:textId="77777777" w:rsidR="00A52FC5" w:rsidRDefault="00A52FC5" w:rsidP="00930D74">
      <w:pPr>
        <w:pStyle w:val="Estilo1proy"/>
      </w:pPr>
    </w:p>
    <w:p w14:paraId="297CF016" w14:textId="77777777" w:rsidR="00A52FC5" w:rsidRDefault="00A52FC5" w:rsidP="00930D74">
      <w:pPr>
        <w:pStyle w:val="Estilo1proy"/>
      </w:pPr>
    </w:p>
    <w:p w14:paraId="39133D68" w14:textId="77777777" w:rsidR="00A52FC5" w:rsidRDefault="00A52FC5" w:rsidP="00930D74">
      <w:pPr>
        <w:pStyle w:val="Estilo1proy"/>
      </w:pPr>
    </w:p>
    <w:p w14:paraId="32278836" w14:textId="77777777" w:rsidR="00A52FC5" w:rsidRDefault="00A52FC5" w:rsidP="00930D74">
      <w:pPr>
        <w:pStyle w:val="Estilo1proy"/>
      </w:pPr>
    </w:p>
    <w:p w14:paraId="5A8652C5" w14:textId="77777777" w:rsidR="00A52FC5" w:rsidRDefault="00A52FC5" w:rsidP="00930D74">
      <w:pPr>
        <w:pStyle w:val="Estilo1proy"/>
      </w:pPr>
    </w:p>
    <w:p w14:paraId="09A3FF2A" w14:textId="77777777" w:rsidR="00A52FC5" w:rsidRDefault="00A52FC5" w:rsidP="00930D74">
      <w:pPr>
        <w:pStyle w:val="Estilo1proy"/>
      </w:pPr>
    </w:p>
    <w:p w14:paraId="7380A16E" w14:textId="77777777" w:rsidR="00A52FC5" w:rsidRDefault="00A52FC5" w:rsidP="00930D74">
      <w:pPr>
        <w:pStyle w:val="Estilo1proy"/>
      </w:pPr>
    </w:p>
    <w:p w14:paraId="28BDFB7D" w14:textId="77777777" w:rsidR="00A52FC5" w:rsidRDefault="00A52FC5" w:rsidP="00930D74">
      <w:pPr>
        <w:pStyle w:val="Estilo1proy"/>
      </w:pPr>
    </w:p>
    <w:p w14:paraId="1B65AE13" w14:textId="77777777" w:rsidR="00A52FC5" w:rsidRDefault="00A52FC5" w:rsidP="00930D74">
      <w:pPr>
        <w:pStyle w:val="Estilo1proy"/>
      </w:pPr>
    </w:p>
    <w:p w14:paraId="26D3C334" w14:textId="77777777" w:rsidR="00A52FC5" w:rsidRDefault="00A52FC5" w:rsidP="00930D74">
      <w:pPr>
        <w:pStyle w:val="Estilo1proy"/>
      </w:pPr>
    </w:p>
    <w:p w14:paraId="24F4737D" w14:textId="77777777" w:rsidR="00A52FC5" w:rsidRDefault="00A52FC5" w:rsidP="00930D74">
      <w:pPr>
        <w:pStyle w:val="Estilo1proy"/>
      </w:pPr>
    </w:p>
    <w:p w14:paraId="50FF54D5" w14:textId="77777777" w:rsidR="00A52FC5" w:rsidRDefault="00A52FC5" w:rsidP="00930D74">
      <w:pPr>
        <w:pStyle w:val="Estilo1proy"/>
      </w:pPr>
    </w:p>
    <w:p w14:paraId="6E6641B9" w14:textId="77777777" w:rsidR="00A52FC5" w:rsidRDefault="00A52FC5" w:rsidP="00930D74">
      <w:pPr>
        <w:pStyle w:val="Estilo1proy"/>
      </w:pPr>
    </w:p>
    <w:p w14:paraId="63F447F2" w14:textId="77777777" w:rsidR="00A52FC5" w:rsidRDefault="00A52FC5" w:rsidP="00930D74">
      <w:pPr>
        <w:pStyle w:val="Estilo1proy"/>
      </w:pPr>
    </w:p>
    <w:p w14:paraId="2D7904ED" w14:textId="77777777" w:rsidR="00A52FC5" w:rsidRDefault="00A52FC5" w:rsidP="00A52FC5"/>
    <w:p w14:paraId="20553141" w14:textId="77777777" w:rsidR="00930D74" w:rsidRDefault="00930D74" w:rsidP="00A52FC5">
      <w:pPr>
        <w:pStyle w:val="Estilo1proy"/>
      </w:pPr>
      <w:r w:rsidRPr="00956A7E">
        <w:lastRenderedPageBreak/>
        <w:t>APÉNDICE A: FOTOS</w:t>
      </w:r>
      <w:bookmarkEnd w:id="112"/>
    </w:p>
    <w:p w14:paraId="5173BFA1" w14:textId="77777777" w:rsidR="00A52FC5" w:rsidRDefault="00A52FC5" w:rsidP="00A52FC5"/>
    <w:p w14:paraId="7FBF6B83" w14:textId="77777777" w:rsidR="00A52FC5" w:rsidRDefault="00A52FC5" w:rsidP="00A52FC5"/>
    <w:p w14:paraId="608B5861" w14:textId="7CC718B8" w:rsidR="00A52FC5" w:rsidRPr="00A52FC5" w:rsidRDefault="00A52FC5" w:rsidP="00A52FC5">
      <w:pPr>
        <w:pStyle w:val="Prrafodelista"/>
        <w:numPr>
          <w:ilvl w:val="0"/>
          <w:numId w:val="50"/>
        </w:numPr>
        <w:rPr>
          <w:rFonts w:ascii="Arial" w:hAnsi="Arial" w:cs="Arial"/>
          <w:sz w:val="24"/>
        </w:rPr>
      </w:pPr>
      <w:r>
        <w:rPr>
          <w:noProof/>
          <w:lang w:eastAsia="es-PE"/>
        </w:rPr>
        <w:drawing>
          <wp:anchor distT="0" distB="0" distL="114300" distR="114300" simplePos="0" relativeHeight="251835392" behindDoc="0" locked="0" layoutInCell="1" allowOverlap="1" wp14:anchorId="3F8B49BE" wp14:editId="338D2200">
            <wp:simplePos x="0" y="0"/>
            <wp:positionH relativeFrom="margin">
              <wp:align>center</wp:align>
            </wp:positionH>
            <wp:positionV relativeFrom="paragraph">
              <wp:posOffset>575956</wp:posOffset>
            </wp:positionV>
            <wp:extent cx="5400040" cy="2895600"/>
            <wp:effectExtent l="0" t="0" r="0" b="0"/>
            <wp:wrapSquare wrapText="bothSides"/>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cstate="print">
                      <a:extLst>
                        <a:ext uri="{28A0092B-C50C-407E-A947-70E740481C1C}">
                          <a14:useLocalDpi xmlns:a14="http://schemas.microsoft.com/office/drawing/2010/main" val="0"/>
                        </a:ext>
                      </a:extLst>
                    </a:blip>
                    <a:srcRect b="4682"/>
                    <a:stretch/>
                  </pic:blipFill>
                  <pic:spPr bwMode="auto">
                    <a:xfrm>
                      <a:off x="0" y="0"/>
                      <a:ext cx="5400040" cy="2895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52FC5">
        <w:rPr>
          <w:rFonts w:ascii="Arial" w:hAnsi="Arial" w:cs="Arial"/>
          <w:sz w:val="24"/>
        </w:rPr>
        <w:t>Reunión en</w:t>
      </w:r>
      <w:r w:rsidR="00995E50">
        <w:rPr>
          <w:rFonts w:ascii="Arial" w:hAnsi="Arial" w:cs="Arial"/>
          <w:sz w:val="24"/>
        </w:rPr>
        <w:t xml:space="preserve"> la plataforma</w:t>
      </w:r>
      <w:r w:rsidRPr="00A52FC5">
        <w:rPr>
          <w:rFonts w:ascii="Arial" w:hAnsi="Arial" w:cs="Arial"/>
          <w:sz w:val="24"/>
        </w:rPr>
        <w:t xml:space="preserve"> Zoom con el equipo de trabajo</w:t>
      </w:r>
    </w:p>
    <w:p w14:paraId="7F4F5DB5" w14:textId="40A3D849" w:rsidR="00930D74" w:rsidRPr="00956A7E" w:rsidRDefault="00930D74" w:rsidP="00930D74">
      <w:pPr>
        <w:pStyle w:val="Estilo1proy"/>
      </w:pPr>
    </w:p>
    <w:p w14:paraId="22CAD374" w14:textId="3039C8F9" w:rsidR="00930D74" w:rsidRDefault="00930D74" w:rsidP="00A52FC5"/>
    <w:p w14:paraId="0A4630EE" w14:textId="304D2280" w:rsidR="00A52FC5" w:rsidRDefault="00A52FC5" w:rsidP="00A52FC5">
      <w:r>
        <w:rPr>
          <w:noProof/>
          <w:lang w:eastAsia="es-PE"/>
        </w:rPr>
        <w:drawing>
          <wp:anchor distT="0" distB="0" distL="114300" distR="114300" simplePos="0" relativeHeight="251836416" behindDoc="0" locked="0" layoutInCell="1" allowOverlap="1" wp14:anchorId="48FCB048" wp14:editId="3068354F">
            <wp:simplePos x="0" y="0"/>
            <wp:positionH relativeFrom="margin">
              <wp:align>center</wp:align>
            </wp:positionH>
            <wp:positionV relativeFrom="paragraph">
              <wp:posOffset>238502</wp:posOffset>
            </wp:positionV>
            <wp:extent cx="5400040" cy="2897336"/>
            <wp:effectExtent l="0" t="0" r="0" b="0"/>
            <wp:wrapSquare wrapText="bothSides"/>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cstate="print">
                      <a:extLst>
                        <a:ext uri="{28A0092B-C50C-407E-A947-70E740481C1C}">
                          <a14:useLocalDpi xmlns:a14="http://schemas.microsoft.com/office/drawing/2010/main" val="0"/>
                        </a:ext>
                      </a:extLst>
                    </a:blip>
                    <a:srcRect b="4625"/>
                    <a:stretch/>
                  </pic:blipFill>
                  <pic:spPr bwMode="auto">
                    <a:xfrm>
                      <a:off x="0" y="0"/>
                      <a:ext cx="5400040" cy="28973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E8B3E2" w14:textId="4A9E270E" w:rsidR="00A52FC5" w:rsidRDefault="00A52FC5" w:rsidP="00A52FC5"/>
    <w:p w14:paraId="0C49C58A" w14:textId="478BDEEA" w:rsidR="00A52FC5" w:rsidRPr="00956A7E" w:rsidRDefault="00A52FC5" w:rsidP="00A52FC5"/>
    <w:p w14:paraId="6D66B884" w14:textId="498CF410" w:rsidR="00930D74" w:rsidRPr="00956A7E" w:rsidRDefault="00930D74" w:rsidP="00930D74">
      <w:pPr>
        <w:pStyle w:val="Estilo1proy"/>
      </w:pPr>
      <w:bookmarkStart w:id="113" w:name="_Toc40597048"/>
      <w:r w:rsidRPr="00956A7E">
        <w:lastRenderedPageBreak/>
        <w:t>APÉNDICE B: ACTA DE REUNIÓN</w:t>
      </w:r>
      <w:bookmarkEnd w:id="113"/>
    </w:p>
    <w:p w14:paraId="18C1961E" w14:textId="3F7BDABC" w:rsidR="00930D74" w:rsidRDefault="00A52FC5" w:rsidP="00930D74">
      <w:pPr>
        <w:pStyle w:val="Estilo1proy"/>
      </w:pPr>
      <w:bookmarkStart w:id="114" w:name="_Toc40597049"/>
      <w:r w:rsidRPr="00985FA4">
        <w:rPr>
          <w:noProof/>
          <w:lang w:eastAsia="es-PE"/>
        </w:rPr>
        <w:drawing>
          <wp:anchor distT="0" distB="0" distL="114300" distR="114300" simplePos="0" relativeHeight="251757568" behindDoc="0" locked="0" layoutInCell="1" allowOverlap="1" wp14:anchorId="145B29E4" wp14:editId="635E2451">
            <wp:simplePos x="0" y="0"/>
            <wp:positionH relativeFrom="margin">
              <wp:align>left</wp:align>
            </wp:positionH>
            <wp:positionV relativeFrom="paragraph">
              <wp:posOffset>738738</wp:posOffset>
            </wp:positionV>
            <wp:extent cx="5607050" cy="7626985"/>
            <wp:effectExtent l="0" t="0" r="0" b="0"/>
            <wp:wrapSquare wrapText="bothSides"/>
            <wp:docPr id="178" name="Imagen 178" descr="C:\Users\CLARIE\Pictures\img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LARIE\Pictures\img008.jpg"/>
                    <pic:cNvPicPr>
                      <a:picLocks noChangeAspect="1" noChangeArrowheads="1"/>
                    </pic:cNvPicPr>
                  </pic:nvPicPr>
                  <pic:blipFill>
                    <a:blip r:embed="rId159" cstate="print">
                      <a:extLst>
                        <a:ext uri="{BEBA8EAE-BF5A-486C-A8C5-ECC9F3942E4B}">
                          <a14:imgProps xmlns:a14="http://schemas.microsoft.com/office/drawing/2010/main">
                            <a14:imgLayer r:embed="rId16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607050" cy="762698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14"/>
    </w:p>
    <w:sectPr w:rsidR="00930D74" w:rsidSect="006078D8">
      <w:type w:val="continuous"/>
      <w:pgSz w:w="11906" w:h="16838" w:code="9"/>
      <w:pgMar w:top="1440" w:right="1440" w:bottom="1440" w:left="1440" w:header="720" w:footer="720" w:gutter="0"/>
      <w:cols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14C5E5" w14:textId="77777777" w:rsidR="002C3297" w:rsidRDefault="002C3297" w:rsidP="00CA4C0B">
      <w:pPr>
        <w:spacing w:after="0" w:line="240" w:lineRule="auto"/>
      </w:pPr>
      <w:r>
        <w:separator/>
      </w:r>
    </w:p>
  </w:endnote>
  <w:endnote w:type="continuationSeparator" w:id="0">
    <w:p w14:paraId="77566104" w14:textId="77777777" w:rsidR="002C3297" w:rsidRDefault="002C3297" w:rsidP="00CA4C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C64DC6" w14:textId="77777777" w:rsidR="002C3297" w:rsidRDefault="002C3297" w:rsidP="00CA4C0B">
      <w:pPr>
        <w:spacing w:after="0" w:line="240" w:lineRule="auto"/>
      </w:pPr>
      <w:r>
        <w:separator/>
      </w:r>
    </w:p>
  </w:footnote>
  <w:footnote w:type="continuationSeparator" w:id="0">
    <w:p w14:paraId="5ED280AC" w14:textId="77777777" w:rsidR="002C3297" w:rsidRDefault="002C3297" w:rsidP="00CA4C0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3637C7"/>
    <w:multiLevelType w:val="hybridMultilevel"/>
    <w:tmpl w:val="FA7854B0"/>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
    <w:nsid w:val="08670390"/>
    <w:multiLevelType w:val="hybridMultilevel"/>
    <w:tmpl w:val="D96C81D6"/>
    <w:lvl w:ilvl="0" w:tplc="04090001">
      <w:start w:val="1"/>
      <w:numFmt w:val="bullet"/>
      <w:lvlText w:val=""/>
      <w:lvlJc w:val="left"/>
      <w:pPr>
        <w:ind w:left="3600" w:hanging="360"/>
      </w:pPr>
      <w:rPr>
        <w:rFonts w:ascii="Symbol" w:hAnsi="Symbol" w:hint="default"/>
      </w:rPr>
    </w:lvl>
    <w:lvl w:ilvl="1" w:tplc="280A0003" w:tentative="1">
      <w:start w:val="1"/>
      <w:numFmt w:val="bullet"/>
      <w:lvlText w:val="o"/>
      <w:lvlJc w:val="left"/>
      <w:pPr>
        <w:ind w:left="4320" w:hanging="360"/>
      </w:pPr>
      <w:rPr>
        <w:rFonts w:ascii="Courier New" w:hAnsi="Courier New" w:cs="Courier New" w:hint="default"/>
      </w:rPr>
    </w:lvl>
    <w:lvl w:ilvl="2" w:tplc="280A0005">
      <w:start w:val="1"/>
      <w:numFmt w:val="bullet"/>
      <w:lvlText w:val=""/>
      <w:lvlJc w:val="left"/>
      <w:pPr>
        <w:ind w:left="5040" w:hanging="360"/>
      </w:pPr>
      <w:rPr>
        <w:rFonts w:ascii="Wingdings" w:hAnsi="Wingdings" w:hint="default"/>
      </w:rPr>
    </w:lvl>
    <w:lvl w:ilvl="3" w:tplc="280A0001" w:tentative="1">
      <w:start w:val="1"/>
      <w:numFmt w:val="bullet"/>
      <w:lvlText w:val=""/>
      <w:lvlJc w:val="left"/>
      <w:pPr>
        <w:ind w:left="5760" w:hanging="360"/>
      </w:pPr>
      <w:rPr>
        <w:rFonts w:ascii="Symbol" w:hAnsi="Symbol" w:hint="default"/>
      </w:rPr>
    </w:lvl>
    <w:lvl w:ilvl="4" w:tplc="280A0003" w:tentative="1">
      <w:start w:val="1"/>
      <w:numFmt w:val="bullet"/>
      <w:lvlText w:val="o"/>
      <w:lvlJc w:val="left"/>
      <w:pPr>
        <w:ind w:left="6480" w:hanging="360"/>
      </w:pPr>
      <w:rPr>
        <w:rFonts w:ascii="Courier New" w:hAnsi="Courier New" w:cs="Courier New" w:hint="default"/>
      </w:rPr>
    </w:lvl>
    <w:lvl w:ilvl="5" w:tplc="280A0005" w:tentative="1">
      <w:start w:val="1"/>
      <w:numFmt w:val="bullet"/>
      <w:lvlText w:val=""/>
      <w:lvlJc w:val="left"/>
      <w:pPr>
        <w:ind w:left="7200" w:hanging="360"/>
      </w:pPr>
      <w:rPr>
        <w:rFonts w:ascii="Wingdings" w:hAnsi="Wingdings" w:hint="default"/>
      </w:rPr>
    </w:lvl>
    <w:lvl w:ilvl="6" w:tplc="280A0001" w:tentative="1">
      <w:start w:val="1"/>
      <w:numFmt w:val="bullet"/>
      <w:lvlText w:val=""/>
      <w:lvlJc w:val="left"/>
      <w:pPr>
        <w:ind w:left="7920" w:hanging="360"/>
      </w:pPr>
      <w:rPr>
        <w:rFonts w:ascii="Symbol" w:hAnsi="Symbol" w:hint="default"/>
      </w:rPr>
    </w:lvl>
    <w:lvl w:ilvl="7" w:tplc="280A0003" w:tentative="1">
      <w:start w:val="1"/>
      <w:numFmt w:val="bullet"/>
      <w:lvlText w:val="o"/>
      <w:lvlJc w:val="left"/>
      <w:pPr>
        <w:ind w:left="8640" w:hanging="360"/>
      </w:pPr>
      <w:rPr>
        <w:rFonts w:ascii="Courier New" w:hAnsi="Courier New" w:cs="Courier New" w:hint="default"/>
      </w:rPr>
    </w:lvl>
    <w:lvl w:ilvl="8" w:tplc="280A0005" w:tentative="1">
      <w:start w:val="1"/>
      <w:numFmt w:val="bullet"/>
      <w:lvlText w:val=""/>
      <w:lvlJc w:val="left"/>
      <w:pPr>
        <w:ind w:left="9360" w:hanging="360"/>
      </w:pPr>
      <w:rPr>
        <w:rFonts w:ascii="Wingdings" w:hAnsi="Wingdings" w:hint="default"/>
      </w:rPr>
    </w:lvl>
  </w:abstractNum>
  <w:abstractNum w:abstractNumId="2">
    <w:nsid w:val="0F0600D3"/>
    <w:multiLevelType w:val="hybridMultilevel"/>
    <w:tmpl w:val="8398D892"/>
    <w:lvl w:ilvl="0" w:tplc="04090001">
      <w:start w:val="1"/>
      <w:numFmt w:val="bullet"/>
      <w:lvlText w:val=""/>
      <w:lvlJc w:val="left"/>
      <w:pPr>
        <w:ind w:left="720" w:hanging="360"/>
      </w:pPr>
      <w:rPr>
        <w:rFonts w:ascii="Symbol" w:hAnsi="Symbol"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nsid w:val="1098436C"/>
    <w:multiLevelType w:val="hybridMultilevel"/>
    <w:tmpl w:val="85D0EC8E"/>
    <w:lvl w:ilvl="0" w:tplc="4CFA739C">
      <w:start w:val="1"/>
      <w:numFmt w:val="decimal"/>
      <w:lvlText w:val="2.%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nsid w:val="11F87EAB"/>
    <w:multiLevelType w:val="hybridMultilevel"/>
    <w:tmpl w:val="896A234C"/>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5">
    <w:nsid w:val="14D27B9E"/>
    <w:multiLevelType w:val="hybridMultilevel"/>
    <w:tmpl w:val="712C0A2C"/>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6">
    <w:nsid w:val="187D16AF"/>
    <w:multiLevelType w:val="hybridMultilevel"/>
    <w:tmpl w:val="BD283264"/>
    <w:lvl w:ilvl="0" w:tplc="280A0001">
      <w:start w:val="1"/>
      <w:numFmt w:val="bullet"/>
      <w:lvlText w:val=""/>
      <w:lvlJc w:val="left"/>
      <w:pPr>
        <w:ind w:left="1188" w:hanging="360"/>
      </w:pPr>
      <w:rPr>
        <w:rFonts w:ascii="Symbol" w:hAnsi="Symbol" w:hint="default"/>
      </w:rPr>
    </w:lvl>
    <w:lvl w:ilvl="1" w:tplc="280A0003" w:tentative="1">
      <w:start w:val="1"/>
      <w:numFmt w:val="bullet"/>
      <w:lvlText w:val="o"/>
      <w:lvlJc w:val="left"/>
      <w:pPr>
        <w:ind w:left="1908" w:hanging="360"/>
      </w:pPr>
      <w:rPr>
        <w:rFonts w:ascii="Courier New" w:hAnsi="Courier New" w:cs="Courier New" w:hint="default"/>
      </w:rPr>
    </w:lvl>
    <w:lvl w:ilvl="2" w:tplc="280A0005" w:tentative="1">
      <w:start w:val="1"/>
      <w:numFmt w:val="bullet"/>
      <w:lvlText w:val=""/>
      <w:lvlJc w:val="left"/>
      <w:pPr>
        <w:ind w:left="2628" w:hanging="360"/>
      </w:pPr>
      <w:rPr>
        <w:rFonts w:ascii="Wingdings" w:hAnsi="Wingdings" w:hint="default"/>
      </w:rPr>
    </w:lvl>
    <w:lvl w:ilvl="3" w:tplc="280A0001" w:tentative="1">
      <w:start w:val="1"/>
      <w:numFmt w:val="bullet"/>
      <w:lvlText w:val=""/>
      <w:lvlJc w:val="left"/>
      <w:pPr>
        <w:ind w:left="3348" w:hanging="360"/>
      </w:pPr>
      <w:rPr>
        <w:rFonts w:ascii="Symbol" w:hAnsi="Symbol" w:hint="default"/>
      </w:rPr>
    </w:lvl>
    <w:lvl w:ilvl="4" w:tplc="280A0003" w:tentative="1">
      <w:start w:val="1"/>
      <w:numFmt w:val="bullet"/>
      <w:lvlText w:val="o"/>
      <w:lvlJc w:val="left"/>
      <w:pPr>
        <w:ind w:left="4068" w:hanging="360"/>
      </w:pPr>
      <w:rPr>
        <w:rFonts w:ascii="Courier New" w:hAnsi="Courier New" w:cs="Courier New" w:hint="default"/>
      </w:rPr>
    </w:lvl>
    <w:lvl w:ilvl="5" w:tplc="280A0005" w:tentative="1">
      <w:start w:val="1"/>
      <w:numFmt w:val="bullet"/>
      <w:lvlText w:val=""/>
      <w:lvlJc w:val="left"/>
      <w:pPr>
        <w:ind w:left="4788" w:hanging="360"/>
      </w:pPr>
      <w:rPr>
        <w:rFonts w:ascii="Wingdings" w:hAnsi="Wingdings" w:hint="default"/>
      </w:rPr>
    </w:lvl>
    <w:lvl w:ilvl="6" w:tplc="280A0001" w:tentative="1">
      <w:start w:val="1"/>
      <w:numFmt w:val="bullet"/>
      <w:lvlText w:val=""/>
      <w:lvlJc w:val="left"/>
      <w:pPr>
        <w:ind w:left="5508" w:hanging="360"/>
      </w:pPr>
      <w:rPr>
        <w:rFonts w:ascii="Symbol" w:hAnsi="Symbol" w:hint="default"/>
      </w:rPr>
    </w:lvl>
    <w:lvl w:ilvl="7" w:tplc="280A0003" w:tentative="1">
      <w:start w:val="1"/>
      <w:numFmt w:val="bullet"/>
      <w:lvlText w:val="o"/>
      <w:lvlJc w:val="left"/>
      <w:pPr>
        <w:ind w:left="6228" w:hanging="360"/>
      </w:pPr>
      <w:rPr>
        <w:rFonts w:ascii="Courier New" w:hAnsi="Courier New" w:cs="Courier New" w:hint="default"/>
      </w:rPr>
    </w:lvl>
    <w:lvl w:ilvl="8" w:tplc="280A0005" w:tentative="1">
      <w:start w:val="1"/>
      <w:numFmt w:val="bullet"/>
      <w:lvlText w:val=""/>
      <w:lvlJc w:val="left"/>
      <w:pPr>
        <w:ind w:left="6948" w:hanging="360"/>
      </w:pPr>
      <w:rPr>
        <w:rFonts w:ascii="Wingdings" w:hAnsi="Wingdings" w:hint="default"/>
      </w:rPr>
    </w:lvl>
  </w:abstractNum>
  <w:abstractNum w:abstractNumId="7">
    <w:nsid w:val="195D34CE"/>
    <w:multiLevelType w:val="hybridMultilevel"/>
    <w:tmpl w:val="1FAC5296"/>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nsid w:val="19A919F6"/>
    <w:multiLevelType w:val="multilevel"/>
    <w:tmpl w:val="C70A85F0"/>
    <w:lvl w:ilvl="0">
      <w:start w:val="1"/>
      <w:numFmt w:val="decimal"/>
      <w:lvlText w:val="%1"/>
      <w:lvlJc w:val="left"/>
      <w:pPr>
        <w:ind w:left="468" w:hanging="46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246C7A23"/>
    <w:multiLevelType w:val="hybridMultilevel"/>
    <w:tmpl w:val="17E29332"/>
    <w:lvl w:ilvl="0" w:tplc="04A0B7C8">
      <w:start w:val="1"/>
      <w:numFmt w:val="bullet"/>
      <w:lvlText w:val="-"/>
      <w:lvlJc w:val="left"/>
      <w:pPr>
        <w:ind w:left="426" w:hanging="360"/>
      </w:pPr>
      <w:rPr>
        <w:rFonts w:ascii="Arial" w:eastAsiaTheme="minorHAnsi" w:hAnsi="Arial" w:cs="Arial" w:hint="default"/>
      </w:rPr>
    </w:lvl>
    <w:lvl w:ilvl="1" w:tplc="280A0003" w:tentative="1">
      <w:start w:val="1"/>
      <w:numFmt w:val="bullet"/>
      <w:lvlText w:val="o"/>
      <w:lvlJc w:val="left"/>
      <w:pPr>
        <w:ind w:left="1146" w:hanging="360"/>
      </w:pPr>
      <w:rPr>
        <w:rFonts w:ascii="Courier New" w:hAnsi="Courier New" w:cs="Courier New" w:hint="default"/>
      </w:rPr>
    </w:lvl>
    <w:lvl w:ilvl="2" w:tplc="280A0005" w:tentative="1">
      <w:start w:val="1"/>
      <w:numFmt w:val="bullet"/>
      <w:lvlText w:val=""/>
      <w:lvlJc w:val="left"/>
      <w:pPr>
        <w:ind w:left="1866" w:hanging="360"/>
      </w:pPr>
      <w:rPr>
        <w:rFonts w:ascii="Wingdings" w:hAnsi="Wingdings" w:hint="default"/>
      </w:rPr>
    </w:lvl>
    <w:lvl w:ilvl="3" w:tplc="280A0001" w:tentative="1">
      <w:start w:val="1"/>
      <w:numFmt w:val="bullet"/>
      <w:lvlText w:val=""/>
      <w:lvlJc w:val="left"/>
      <w:pPr>
        <w:ind w:left="2586" w:hanging="360"/>
      </w:pPr>
      <w:rPr>
        <w:rFonts w:ascii="Symbol" w:hAnsi="Symbol" w:hint="default"/>
      </w:rPr>
    </w:lvl>
    <w:lvl w:ilvl="4" w:tplc="280A0003" w:tentative="1">
      <w:start w:val="1"/>
      <w:numFmt w:val="bullet"/>
      <w:lvlText w:val="o"/>
      <w:lvlJc w:val="left"/>
      <w:pPr>
        <w:ind w:left="3306" w:hanging="360"/>
      </w:pPr>
      <w:rPr>
        <w:rFonts w:ascii="Courier New" w:hAnsi="Courier New" w:cs="Courier New" w:hint="default"/>
      </w:rPr>
    </w:lvl>
    <w:lvl w:ilvl="5" w:tplc="280A0005" w:tentative="1">
      <w:start w:val="1"/>
      <w:numFmt w:val="bullet"/>
      <w:lvlText w:val=""/>
      <w:lvlJc w:val="left"/>
      <w:pPr>
        <w:ind w:left="4026" w:hanging="360"/>
      </w:pPr>
      <w:rPr>
        <w:rFonts w:ascii="Wingdings" w:hAnsi="Wingdings" w:hint="default"/>
      </w:rPr>
    </w:lvl>
    <w:lvl w:ilvl="6" w:tplc="280A0001" w:tentative="1">
      <w:start w:val="1"/>
      <w:numFmt w:val="bullet"/>
      <w:lvlText w:val=""/>
      <w:lvlJc w:val="left"/>
      <w:pPr>
        <w:ind w:left="4746" w:hanging="360"/>
      </w:pPr>
      <w:rPr>
        <w:rFonts w:ascii="Symbol" w:hAnsi="Symbol" w:hint="default"/>
      </w:rPr>
    </w:lvl>
    <w:lvl w:ilvl="7" w:tplc="280A0003" w:tentative="1">
      <w:start w:val="1"/>
      <w:numFmt w:val="bullet"/>
      <w:lvlText w:val="o"/>
      <w:lvlJc w:val="left"/>
      <w:pPr>
        <w:ind w:left="5466" w:hanging="360"/>
      </w:pPr>
      <w:rPr>
        <w:rFonts w:ascii="Courier New" w:hAnsi="Courier New" w:cs="Courier New" w:hint="default"/>
      </w:rPr>
    </w:lvl>
    <w:lvl w:ilvl="8" w:tplc="280A0005" w:tentative="1">
      <w:start w:val="1"/>
      <w:numFmt w:val="bullet"/>
      <w:lvlText w:val=""/>
      <w:lvlJc w:val="left"/>
      <w:pPr>
        <w:ind w:left="6186" w:hanging="360"/>
      </w:pPr>
      <w:rPr>
        <w:rFonts w:ascii="Wingdings" w:hAnsi="Wingdings" w:hint="default"/>
      </w:rPr>
    </w:lvl>
  </w:abstractNum>
  <w:abstractNum w:abstractNumId="10">
    <w:nsid w:val="250E41AE"/>
    <w:multiLevelType w:val="hybridMultilevel"/>
    <w:tmpl w:val="D878026C"/>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11">
    <w:nsid w:val="26067DEE"/>
    <w:multiLevelType w:val="hybridMultilevel"/>
    <w:tmpl w:val="D97609B8"/>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
    <w:nsid w:val="26D7482B"/>
    <w:multiLevelType w:val="hybridMultilevel"/>
    <w:tmpl w:val="F7E6C69A"/>
    <w:lvl w:ilvl="0" w:tplc="96D28612">
      <w:start w:val="1"/>
      <w:numFmt w:val="decimal"/>
      <w:lvlText w:val="4.%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nsid w:val="2C0F0977"/>
    <w:multiLevelType w:val="hybridMultilevel"/>
    <w:tmpl w:val="BA5AAA06"/>
    <w:lvl w:ilvl="0" w:tplc="280A0001">
      <w:start w:val="1"/>
      <w:numFmt w:val="bullet"/>
      <w:lvlText w:val=""/>
      <w:lvlJc w:val="left"/>
      <w:pPr>
        <w:ind w:left="1428" w:hanging="360"/>
      </w:pPr>
      <w:rPr>
        <w:rFonts w:ascii="Symbol" w:hAnsi="Symbol"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14">
    <w:nsid w:val="2C156898"/>
    <w:multiLevelType w:val="hybridMultilevel"/>
    <w:tmpl w:val="D138DC92"/>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5">
    <w:nsid w:val="2E18078E"/>
    <w:multiLevelType w:val="hybridMultilevel"/>
    <w:tmpl w:val="B20277EE"/>
    <w:lvl w:ilvl="0" w:tplc="04090001">
      <w:start w:val="1"/>
      <w:numFmt w:val="bullet"/>
      <w:lvlText w:val=""/>
      <w:lvlJc w:val="left"/>
      <w:pPr>
        <w:ind w:left="1800" w:hanging="360"/>
      </w:pPr>
      <w:rPr>
        <w:rFonts w:ascii="Symbol" w:hAnsi="Symbol" w:hint="default"/>
      </w:rPr>
    </w:lvl>
    <w:lvl w:ilvl="1" w:tplc="280A0019" w:tentative="1">
      <w:start w:val="1"/>
      <w:numFmt w:val="lowerLetter"/>
      <w:lvlText w:val="%2."/>
      <w:lvlJc w:val="left"/>
      <w:pPr>
        <w:ind w:left="2520" w:hanging="360"/>
      </w:pPr>
    </w:lvl>
    <w:lvl w:ilvl="2" w:tplc="280A001B" w:tentative="1">
      <w:start w:val="1"/>
      <w:numFmt w:val="lowerRoman"/>
      <w:lvlText w:val="%3."/>
      <w:lvlJc w:val="right"/>
      <w:pPr>
        <w:ind w:left="3240" w:hanging="180"/>
      </w:pPr>
    </w:lvl>
    <w:lvl w:ilvl="3" w:tplc="280A000F" w:tentative="1">
      <w:start w:val="1"/>
      <w:numFmt w:val="decimal"/>
      <w:lvlText w:val="%4."/>
      <w:lvlJc w:val="left"/>
      <w:pPr>
        <w:ind w:left="3960" w:hanging="360"/>
      </w:pPr>
    </w:lvl>
    <w:lvl w:ilvl="4" w:tplc="280A0019" w:tentative="1">
      <w:start w:val="1"/>
      <w:numFmt w:val="lowerLetter"/>
      <w:lvlText w:val="%5."/>
      <w:lvlJc w:val="left"/>
      <w:pPr>
        <w:ind w:left="4680" w:hanging="360"/>
      </w:pPr>
    </w:lvl>
    <w:lvl w:ilvl="5" w:tplc="280A001B" w:tentative="1">
      <w:start w:val="1"/>
      <w:numFmt w:val="lowerRoman"/>
      <w:lvlText w:val="%6."/>
      <w:lvlJc w:val="right"/>
      <w:pPr>
        <w:ind w:left="5400" w:hanging="180"/>
      </w:pPr>
    </w:lvl>
    <w:lvl w:ilvl="6" w:tplc="280A000F" w:tentative="1">
      <w:start w:val="1"/>
      <w:numFmt w:val="decimal"/>
      <w:lvlText w:val="%7."/>
      <w:lvlJc w:val="left"/>
      <w:pPr>
        <w:ind w:left="6120" w:hanging="360"/>
      </w:pPr>
    </w:lvl>
    <w:lvl w:ilvl="7" w:tplc="280A0019" w:tentative="1">
      <w:start w:val="1"/>
      <w:numFmt w:val="lowerLetter"/>
      <w:lvlText w:val="%8."/>
      <w:lvlJc w:val="left"/>
      <w:pPr>
        <w:ind w:left="6840" w:hanging="360"/>
      </w:pPr>
    </w:lvl>
    <w:lvl w:ilvl="8" w:tplc="280A001B" w:tentative="1">
      <w:start w:val="1"/>
      <w:numFmt w:val="lowerRoman"/>
      <w:lvlText w:val="%9."/>
      <w:lvlJc w:val="right"/>
      <w:pPr>
        <w:ind w:left="7560" w:hanging="180"/>
      </w:pPr>
    </w:lvl>
  </w:abstractNum>
  <w:abstractNum w:abstractNumId="16">
    <w:nsid w:val="2F1B5958"/>
    <w:multiLevelType w:val="multilevel"/>
    <w:tmpl w:val="91807284"/>
    <w:lvl w:ilvl="0">
      <w:start w:val="1"/>
      <w:numFmt w:val="decimal"/>
      <w:lvlText w:val="%1"/>
      <w:lvlJc w:val="left"/>
      <w:pPr>
        <w:ind w:left="360" w:hanging="360"/>
      </w:pPr>
      <w:rPr>
        <w:rFonts w:ascii="Calibri" w:hAnsi="Calibri" w:cs="Calibri" w:hint="default"/>
        <w:color w:val="000000"/>
      </w:rPr>
    </w:lvl>
    <w:lvl w:ilvl="1">
      <w:start w:val="1"/>
      <w:numFmt w:val="decimal"/>
      <w:lvlText w:val="%1.%2"/>
      <w:lvlJc w:val="left"/>
      <w:pPr>
        <w:ind w:left="360" w:hanging="360"/>
      </w:pPr>
      <w:rPr>
        <w:rFonts w:ascii="Arial" w:hAnsi="Arial" w:cs="Arial" w:hint="default"/>
        <w:color w:val="000000"/>
      </w:rPr>
    </w:lvl>
    <w:lvl w:ilvl="2">
      <w:start w:val="1"/>
      <w:numFmt w:val="decimal"/>
      <w:lvlText w:val="%1.%2.%3"/>
      <w:lvlJc w:val="left"/>
      <w:pPr>
        <w:ind w:left="720" w:hanging="720"/>
      </w:pPr>
      <w:rPr>
        <w:rFonts w:ascii="Calibri" w:hAnsi="Calibri" w:cs="Calibri" w:hint="default"/>
        <w:color w:val="000000"/>
      </w:rPr>
    </w:lvl>
    <w:lvl w:ilvl="3">
      <w:start w:val="1"/>
      <w:numFmt w:val="decimal"/>
      <w:lvlText w:val="%1.%2.%3.%4"/>
      <w:lvlJc w:val="left"/>
      <w:pPr>
        <w:ind w:left="720" w:hanging="720"/>
      </w:pPr>
      <w:rPr>
        <w:rFonts w:ascii="Calibri" w:hAnsi="Calibri" w:cs="Calibri" w:hint="default"/>
        <w:color w:val="000000"/>
      </w:rPr>
    </w:lvl>
    <w:lvl w:ilvl="4">
      <w:start w:val="1"/>
      <w:numFmt w:val="decimal"/>
      <w:lvlText w:val="%1.%2.%3.%4.%5"/>
      <w:lvlJc w:val="left"/>
      <w:pPr>
        <w:ind w:left="1080" w:hanging="1080"/>
      </w:pPr>
      <w:rPr>
        <w:rFonts w:ascii="Calibri" w:hAnsi="Calibri" w:cs="Calibri" w:hint="default"/>
        <w:color w:val="000000"/>
      </w:rPr>
    </w:lvl>
    <w:lvl w:ilvl="5">
      <w:start w:val="1"/>
      <w:numFmt w:val="decimal"/>
      <w:lvlText w:val="%1.%2.%3.%4.%5.%6"/>
      <w:lvlJc w:val="left"/>
      <w:pPr>
        <w:ind w:left="1080" w:hanging="1080"/>
      </w:pPr>
      <w:rPr>
        <w:rFonts w:ascii="Calibri" w:hAnsi="Calibri" w:cs="Calibri" w:hint="default"/>
        <w:color w:val="000000"/>
      </w:rPr>
    </w:lvl>
    <w:lvl w:ilvl="6">
      <w:start w:val="1"/>
      <w:numFmt w:val="decimal"/>
      <w:lvlText w:val="%1.%2.%3.%4.%5.%6.%7"/>
      <w:lvlJc w:val="left"/>
      <w:pPr>
        <w:ind w:left="1440" w:hanging="1440"/>
      </w:pPr>
      <w:rPr>
        <w:rFonts w:ascii="Calibri" w:hAnsi="Calibri" w:cs="Calibri" w:hint="default"/>
        <w:color w:val="000000"/>
      </w:rPr>
    </w:lvl>
    <w:lvl w:ilvl="7">
      <w:start w:val="1"/>
      <w:numFmt w:val="decimal"/>
      <w:lvlText w:val="%1.%2.%3.%4.%5.%6.%7.%8"/>
      <w:lvlJc w:val="left"/>
      <w:pPr>
        <w:ind w:left="1440" w:hanging="1440"/>
      </w:pPr>
      <w:rPr>
        <w:rFonts w:ascii="Calibri" w:hAnsi="Calibri" w:cs="Calibri" w:hint="default"/>
        <w:color w:val="000000"/>
      </w:rPr>
    </w:lvl>
    <w:lvl w:ilvl="8">
      <w:start w:val="1"/>
      <w:numFmt w:val="decimal"/>
      <w:lvlText w:val="%1.%2.%3.%4.%5.%6.%7.%8.%9"/>
      <w:lvlJc w:val="left"/>
      <w:pPr>
        <w:ind w:left="1440" w:hanging="1440"/>
      </w:pPr>
      <w:rPr>
        <w:rFonts w:ascii="Calibri" w:hAnsi="Calibri" w:cs="Calibri" w:hint="default"/>
        <w:color w:val="000000"/>
      </w:rPr>
    </w:lvl>
  </w:abstractNum>
  <w:abstractNum w:abstractNumId="17">
    <w:nsid w:val="332C5E19"/>
    <w:multiLevelType w:val="hybridMultilevel"/>
    <w:tmpl w:val="3EEC4526"/>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18">
    <w:nsid w:val="336A1A95"/>
    <w:multiLevelType w:val="hybridMultilevel"/>
    <w:tmpl w:val="E8A24888"/>
    <w:lvl w:ilvl="0" w:tplc="280A000F">
      <w:start w:val="1"/>
      <w:numFmt w:val="decimal"/>
      <w:lvlText w:val="%1."/>
      <w:lvlJc w:val="left"/>
      <w:pPr>
        <w:ind w:left="1800" w:hanging="360"/>
      </w:pPr>
    </w:lvl>
    <w:lvl w:ilvl="1" w:tplc="280A0019" w:tentative="1">
      <w:start w:val="1"/>
      <w:numFmt w:val="lowerLetter"/>
      <w:lvlText w:val="%2."/>
      <w:lvlJc w:val="left"/>
      <w:pPr>
        <w:ind w:left="2520" w:hanging="360"/>
      </w:pPr>
    </w:lvl>
    <w:lvl w:ilvl="2" w:tplc="280A001B" w:tentative="1">
      <w:start w:val="1"/>
      <w:numFmt w:val="lowerRoman"/>
      <w:lvlText w:val="%3."/>
      <w:lvlJc w:val="right"/>
      <w:pPr>
        <w:ind w:left="3240" w:hanging="180"/>
      </w:pPr>
    </w:lvl>
    <w:lvl w:ilvl="3" w:tplc="280A000F" w:tentative="1">
      <w:start w:val="1"/>
      <w:numFmt w:val="decimal"/>
      <w:lvlText w:val="%4."/>
      <w:lvlJc w:val="left"/>
      <w:pPr>
        <w:ind w:left="3960" w:hanging="360"/>
      </w:pPr>
    </w:lvl>
    <w:lvl w:ilvl="4" w:tplc="280A0019" w:tentative="1">
      <w:start w:val="1"/>
      <w:numFmt w:val="lowerLetter"/>
      <w:lvlText w:val="%5."/>
      <w:lvlJc w:val="left"/>
      <w:pPr>
        <w:ind w:left="4680" w:hanging="360"/>
      </w:pPr>
    </w:lvl>
    <w:lvl w:ilvl="5" w:tplc="280A001B" w:tentative="1">
      <w:start w:val="1"/>
      <w:numFmt w:val="lowerRoman"/>
      <w:lvlText w:val="%6."/>
      <w:lvlJc w:val="right"/>
      <w:pPr>
        <w:ind w:left="5400" w:hanging="180"/>
      </w:pPr>
    </w:lvl>
    <w:lvl w:ilvl="6" w:tplc="280A000F" w:tentative="1">
      <w:start w:val="1"/>
      <w:numFmt w:val="decimal"/>
      <w:lvlText w:val="%7."/>
      <w:lvlJc w:val="left"/>
      <w:pPr>
        <w:ind w:left="6120" w:hanging="360"/>
      </w:pPr>
    </w:lvl>
    <w:lvl w:ilvl="7" w:tplc="280A0019" w:tentative="1">
      <w:start w:val="1"/>
      <w:numFmt w:val="lowerLetter"/>
      <w:lvlText w:val="%8."/>
      <w:lvlJc w:val="left"/>
      <w:pPr>
        <w:ind w:left="6840" w:hanging="360"/>
      </w:pPr>
    </w:lvl>
    <w:lvl w:ilvl="8" w:tplc="280A001B" w:tentative="1">
      <w:start w:val="1"/>
      <w:numFmt w:val="lowerRoman"/>
      <w:lvlText w:val="%9."/>
      <w:lvlJc w:val="right"/>
      <w:pPr>
        <w:ind w:left="7560" w:hanging="180"/>
      </w:pPr>
    </w:lvl>
  </w:abstractNum>
  <w:abstractNum w:abstractNumId="19">
    <w:nsid w:val="34C76691"/>
    <w:multiLevelType w:val="hybridMultilevel"/>
    <w:tmpl w:val="2CD8A3B4"/>
    <w:lvl w:ilvl="0" w:tplc="04A0B7C8">
      <w:start w:val="1"/>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nsid w:val="36F62928"/>
    <w:multiLevelType w:val="hybridMultilevel"/>
    <w:tmpl w:val="2E06E876"/>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21">
    <w:nsid w:val="37642F8E"/>
    <w:multiLevelType w:val="hybridMultilevel"/>
    <w:tmpl w:val="21E001E4"/>
    <w:lvl w:ilvl="0" w:tplc="4CFA739C">
      <w:start w:val="1"/>
      <w:numFmt w:val="decimal"/>
      <w:lvlText w:val="2.%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nsid w:val="386418A5"/>
    <w:multiLevelType w:val="multilevel"/>
    <w:tmpl w:val="5958ECC6"/>
    <w:lvl w:ilvl="0">
      <w:start w:val="1"/>
      <w:numFmt w:val="decimal"/>
      <w:lvlText w:val="%1"/>
      <w:lvlJc w:val="left"/>
      <w:pPr>
        <w:ind w:left="402" w:hanging="402"/>
      </w:pPr>
      <w:rPr>
        <w:rFonts w:hint="default"/>
      </w:rPr>
    </w:lvl>
    <w:lvl w:ilvl="1">
      <w:start w:val="1"/>
      <w:numFmt w:val="decimal"/>
      <w:lvlText w:val="%1.%2"/>
      <w:lvlJc w:val="left"/>
      <w:pPr>
        <w:ind w:left="402" w:hanging="40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nsid w:val="3C6405DD"/>
    <w:multiLevelType w:val="hybridMultilevel"/>
    <w:tmpl w:val="98DE2B6C"/>
    <w:lvl w:ilvl="0" w:tplc="614E775A">
      <w:start w:val="1"/>
      <w:numFmt w:val="decimal"/>
      <w:lvlText w:val="%1."/>
      <w:lvlJc w:val="left"/>
      <w:pPr>
        <w:ind w:left="1428" w:hanging="360"/>
      </w:pPr>
      <w:rPr>
        <w:rFonts w:hint="default"/>
      </w:rPr>
    </w:lvl>
    <w:lvl w:ilvl="1" w:tplc="280A0019">
      <w:start w:val="1"/>
      <w:numFmt w:val="lowerLetter"/>
      <w:lvlText w:val="%2."/>
      <w:lvlJc w:val="left"/>
      <w:pPr>
        <w:ind w:left="2148" w:hanging="360"/>
      </w:pPr>
    </w:lvl>
    <w:lvl w:ilvl="2" w:tplc="280A001B" w:tentative="1">
      <w:start w:val="1"/>
      <w:numFmt w:val="lowerRoman"/>
      <w:lvlText w:val="%3."/>
      <w:lvlJc w:val="right"/>
      <w:pPr>
        <w:ind w:left="2868" w:hanging="180"/>
      </w:pPr>
    </w:lvl>
    <w:lvl w:ilvl="3" w:tplc="280A000F" w:tentative="1">
      <w:start w:val="1"/>
      <w:numFmt w:val="decimal"/>
      <w:lvlText w:val="%4."/>
      <w:lvlJc w:val="left"/>
      <w:pPr>
        <w:ind w:left="3588" w:hanging="360"/>
      </w:pPr>
    </w:lvl>
    <w:lvl w:ilvl="4" w:tplc="280A0019" w:tentative="1">
      <w:start w:val="1"/>
      <w:numFmt w:val="lowerLetter"/>
      <w:lvlText w:val="%5."/>
      <w:lvlJc w:val="left"/>
      <w:pPr>
        <w:ind w:left="4308" w:hanging="360"/>
      </w:pPr>
    </w:lvl>
    <w:lvl w:ilvl="5" w:tplc="280A001B" w:tentative="1">
      <w:start w:val="1"/>
      <w:numFmt w:val="lowerRoman"/>
      <w:lvlText w:val="%6."/>
      <w:lvlJc w:val="right"/>
      <w:pPr>
        <w:ind w:left="5028" w:hanging="180"/>
      </w:pPr>
    </w:lvl>
    <w:lvl w:ilvl="6" w:tplc="280A000F" w:tentative="1">
      <w:start w:val="1"/>
      <w:numFmt w:val="decimal"/>
      <w:lvlText w:val="%7."/>
      <w:lvlJc w:val="left"/>
      <w:pPr>
        <w:ind w:left="5748" w:hanging="360"/>
      </w:pPr>
    </w:lvl>
    <w:lvl w:ilvl="7" w:tplc="280A0019" w:tentative="1">
      <w:start w:val="1"/>
      <w:numFmt w:val="lowerLetter"/>
      <w:lvlText w:val="%8."/>
      <w:lvlJc w:val="left"/>
      <w:pPr>
        <w:ind w:left="6468" w:hanging="360"/>
      </w:pPr>
    </w:lvl>
    <w:lvl w:ilvl="8" w:tplc="280A001B" w:tentative="1">
      <w:start w:val="1"/>
      <w:numFmt w:val="lowerRoman"/>
      <w:lvlText w:val="%9."/>
      <w:lvlJc w:val="right"/>
      <w:pPr>
        <w:ind w:left="7188" w:hanging="180"/>
      </w:pPr>
    </w:lvl>
  </w:abstractNum>
  <w:abstractNum w:abstractNumId="24">
    <w:nsid w:val="3D797EAC"/>
    <w:multiLevelType w:val="hybridMultilevel"/>
    <w:tmpl w:val="AA9E181C"/>
    <w:lvl w:ilvl="0" w:tplc="96D28612">
      <w:start w:val="1"/>
      <w:numFmt w:val="decimal"/>
      <w:lvlText w:val="4.%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5">
    <w:nsid w:val="444E2DCF"/>
    <w:multiLevelType w:val="hybridMultilevel"/>
    <w:tmpl w:val="4E14B76E"/>
    <w:lvl w:ilvl="0" w:tplc="4CFA739C">
      <w:start w:val="1"/>
      <w:numFmt w:val="decimal"/>
      <w:lvlText w:val="2.%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6">
    <w:nsid w:val="45981B93"/>
    <w:multiLevelType w:val="hybridMultilevel"/>
    <w:tmpl w:val="E8A24888"/>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7">
    <w:nsid w:val="467E0121"/>
    <w:multiLevelType w:val="hybridMultilevel"/>
    <w:tmpl w:val="EAE61944"/>
    <w:lvl w:ilvl="0" w:tplc="5D66823E">
      <w:start w:val="1"/>
      <w:numFmt w:val="decimal"/>
      <w:lvlText w:val="%1."/>
      <w:lvlJc w:val="left"/>
      <w:pPr>
        <w:ind w:left="1080" w:hanging="360"/>
      </w:pPr>
      <w:rPr>
        <w:rFonts w:hint="default"/>
      </w:r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28">
    <w:nsid w:val="4BD4417B"/>
    <w:multiLevelType w:val="hybridMultilevel"/>
    <w:tmpl w:val="E8A24888"/>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9">
    <w:nsid w:val="4C87170B"/>
    <w:multiLevelType w:val="multilevel"/>
    <w:tmpl w:val="D626E882"/>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0">
    <w:nsid w:val="4C954252"/>
    <w:multiLevelType w:val="multilevel"/>
    <w:tmpl w:val="C70A85F0"/>
    <w:lvl w:ilvl="0">
      <w:start w:val="1"/>
      <w:numFmt w:val="decimal"/>
      <w:lvlText w:val="%1"/>
      <w:lvlJc w:val="left"/>
      <w:pPr>
        <w:ind w:left="468" w:hanging="46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nsid w:val="4E247904"/>
    <w:multiLevelType w:val="hybridMultilevel"/>
    <w:tmpl w:val="C400D04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nsid w:val="517375B7"/>
    <w:multiLevelType w:val="hybridMultilevel"/>
    <w:tmpl w:val="84BE08BA"/>
    <w:lvl w:ilvl="0" w:tplc="FBEADDCE">
      <w:start w:val="1"/>
      <w:numFmt w:val="decimal"/>
      <w:lvlText w:val="3.%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3">
    <w:nsid w:val="520710CE"/>
    <w:multiLevelType w:val="multilevel"/>
    <w:tmpl w:val="C91270EC"/>
    <w:lvl w:ilvl="0">
      <w:start w:val="1"/>
      <w:numFmt w:val="decimal"/>
      <w:lvlText w:val="%1"/>
      <w:lvlJc w:val="left"/>
      <w:pPr>
        <w:ind w:left="498" w:hanging="498"/>
      </w:pPr>
      <w:rPr>
        <w:rFonts w:hint="default"/>
      </w:rPr>
    </w:lvl>
    <w:lvl w:ilvl="1">
      <w:start w:val="1"/>
      <w:numFmt w:val="decimal"/>
      <w:lvlText w:val="%1.%2"/>
      <w:lvlJc w:val="left"/>
      <w:pPr>
        <w:ind w:left="498" w:hanging="49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nsid w:val="535111CD"/>
    <w:multiLevelType w:val="hybridMultilevel"/>
    <w:tmpl w:val="26A02666"/>
    <w:lvl w:ilvl="0" w:tplc="0409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start w:val="1"/>
      <w:numFmt w:val="bullet"/>
      <w:lvlText w:val=""/>
      <w:lvlJc w:val="left"/>
      <w:pPr>
        <w:ind w:left="2880" w:hanging="360"/>
      </w:pPr>
      <w:rPr>
        <w:rFonts w:ascii="Symbol" w:hAnsi="Symbol" w:hint="default"/>
      </w:rPr>
    </w:lvl>
    <w:lvl w:ilvl="4" w:tplc="280A0003">
      <w:start w:val="1"/>
      <w:numFmt w:val="bullet"/>
      <w:lvlText w:val="o"/>
      <w:lvlJc w:val="left"/>
      <w:pPr>
        <w:ind w:left="3600" w:hanging="360"/>
      </w:pPr>
      <w:rPr>
        <w:rFonts w:ascii="Courier New" w:hAnsi="Courier New" w:cs="Courier New" w:hint="default"/>
      </w:rPr>
    </w:lvl>
    <w:lvl w:ilvl="5" w:tplc="280A0005">
      <w:start w:val="1"/>
      <w:numFmt w:val="bullet"/>
      <w:lvlText w:val=""/>
      <w:lvlJc w:val="left"/>
      <w:pPr>
        <w:ind w:left="4320" w:hanging="360"/>
      </w:pPr>
      <w:rPr>
        <w:rFonts w:ascii="Wingdings" w:hAnsi="Wingdings" w:hint="default"/>
      </w:rPr>
    </w:lvl>
    <w:lvl w:ilvl="6" w:tplc="280A0001">
      <w:start w:val="1"/>
      <w:numFmt w:val="bullet"/>
      <w:lvlText w:val=""/>
      <w:lvlJc w:val="left"/>
      <w:pPr>
        <w:ind w:left="5040" w:hanging="360"/>
      </w:pPr>
      <w:rPr>
        <w:rFonts w:ascii="Symbol" w:hAnsi="Symbol" w:hint="default"/>
      </w:rPr>
    </w:lvl>
    <w:lvl w:ilvl="7" w:tplc="280A0003">
      <w:start w:val="1"/>
      <w:numFmt w:val="bullet"/>
      <w:lvlText w:val="o"/>
      <w:lvlJc w:val="left"/>
      <w:pPr>
        <w:ind w:left="5760" w:hanging="360"/>
      </w:pPr>
      <w:rPr>
        <w:rFonts w:ascii="Courier New" w:hAnsi="Courier New" w:cs="Courier New" w:hint="default"/>
      </w:rPr>
    </w:lvl>
    <w:lvl w:ilvl="8" w:tplc="280A0005">
      <w:start w:val="1"/>
      <w:numFmt w:val="bullet"/>
      <w:lvlText w:val=""/>
      <w:lvlJc w:val="left"/>
      <w:pPr>
        <w:ind w:left="6480" w:hanging="360"/>
      </w:pPr>
      <w:rPr>
        <w:rFonts w:ascii="Wingdings" w:hAnsi="Wingdings" w:hint="default"/>
      </w:rPr>
    </w:lvl>
  </w:abstractNum>
  <w:abstractNum w:abstractNumId="35">
    <w:nsid w:val="5BAB70F3"/>
    <w:multiLevelType w:val="hybridMultilevel"/>
    <w:tmpl w:val="E45880A4"/>
    <w:lvl w:ilvl="0" w:tplc="04090001">
      <w:start w:val="1"/>
      <w:numFmt w:val="bullet"/>
      <w:lvlText w:val=""/>
      <w:lvlJc w:val="left"/>
      <w:pPr>
        <w:ind w:left="1800" w:hanging="360"/>
      </w:pPr>
      <w:rPr>
        <w:rFonts w:ascii="Symbol" w:hAnsi="Symbol" w:hint="default"/>
      </w:rPr>
    </w:lvl>
    <w:lvl w:ilvl="1" w:tplc="280A0019" w:tentative="1">
      <w:start w:val="1"/>
      <w:numFmt w:val="lowerLetter"/>
      <w:lvlText w:val="%2."/>
      <w:lvlJc w:val="left"/>
      <w:pPr>
        <w:ind w:left="2520" w:hanging="360"/>
      </w:pPr>
    </w:lvl>
    <w:lvl w:ilvl="2" w:tplc="280A001B" w:tentative="1">
      <w:start w:val="1"/>
      <w:numFmt w:val="lowerRoman"/>
      <w:lvlText w:val="%3."/>
      <w:lvlJc w:val="right"/>
      <w:pPr>
        <w:ind w:left="3240" w:hanging="180"/>
      </w:pPr>
    </w:lvl>
    <w:lvl w:ilvl="3" w:tplc="280A000F" w:tentative="1">
      <w:start w:val="1"/>
      <w:numFmt w:val="decimal"/>
      <w:lvlText w:val="%4."/>
      <w:lvlJc w:val="left"/>
      <w:pPr>
        <w:ind w:left="3960" w:hanging="360"/>
      </w:pPr>
    </w:lvl>
    <w:lvl w:ilvl="4" w:tplc="280A0019" w:tentative="1">
      <w:start w:val="1"/>
      <w:numFmt w:val="lowerLetter"/>
      <w:lvlText w:val="%5."/>
      <w:lvlJc w:val="left"/>
      <w:pPr>
        <w:ind w:left="4680" w:hanging="360"/>
      </w:pPr>
    </w:lvl>
    <w:lvl w:ilvl="5" w:tplc="280A001B" w:tentative="1">
      <w:start w:val="1"/>
      <w:numFmt w:val="lowerRoman"/>
      <w:lvlText w:val="%6."/>
      <w:lvlJc w:val="right"/>
      <w:pPr>
        <w:ind w:left="5400" w:hanging="180"/>
      </w:pPr>
    </w:lvl>
    <w:lvl w:ilvl="6" w:tplc="280A000F" w:tentative="1">
      <w:start w:val="1"/>
      <w:numFmt w:val="decimal"/>
      <w:lvlText w:val="%7."/>
      <w:lvlJc w:val="left"/>
      <w:pPr>
        <w:ind w:left="6120" w:hanging="360"/>
      </w:pPr>
    </w:lvl>
    <w:lvl w:ilvl="7" w:tplc="280A0019" w:tentative="1">
      <w:start w:val="1"/>
      <w:numFmt w:val="lowerLetter"/>
      <w:lvlText w:val="%8."/>
      <w:lvlJc w:val="left"/>
      <w:pPr>
        <w:ind w:left="6840" w:hanging="360"/>
      </w:pPr>
    </w:lvl>
    <w:lvl w:ilvl="8" w:tplc="280A001B" w:tentative="1">
      <w:start w:val="1"/>
      <w:numFmt w:val="lowerRoman"/>
      <w:lvlText w:val="%9."/>
      <w:lvlJc w:val="right"/>
      <w:pPr>
        <w:ind w:left="7560" w:hanging="180"/>
      </w:pPr>
    </w:lvl>
  </w:abstractNum>
  <w:abstractNum w:abstractNumId="36">
    <w:nsid w:val="5F367644"/>
    <w:multiLevelType w:val="hybridMultilevel"/>
    <w:tmpl w:val="D464C0D2"/>
    <w:lvl w:ilvl="0" w:tplc="4CFA739C">
      <w:start w:val="1"/>
      <w:numFmt w:val="decimal"/>
      <w:lvlText w:val="2.%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7">
    <w:nsid w:val="5F4A53ED"/>
    <w:multiLevelType w:val="hybridMultilevel"/>
    <w:tmpl w:val="E8A24888"/>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8">
    <w:nsid w:val="607B1F6B"/>
    <w:multiLevelType w:val="hybridMultilevel"/>
    <w:tmpl w:val="27DEFAD4"/>
    <w:lvl w:ilvl="0" w:tplc="04090001">
      <w:start w:val="1"/>
      <w:numFmt w:val="bullet"/>
      <w:lvlText w:val=""/>
      <w:lvlJc w:val="left"/>
      <w:pPr>
        <w:ind w:left="8640" w:hanging="360"/>
      </w:pPr>
      <w:rPr>
        <w:rFonts w:ascii="Symbol" w:hAnsi="Symbol" w:hint="default"/>
      </w:rPr>
    </w:lvl>
    <w:lvl w:ilvl="1" w:tplc="280A0019" w:tentative="1">
      <w:start w:val="1"/>
      <w:numFmt w:val="lowerLetter"/>
      <w:lvlText w:val="%2."/>
      <w:lvlJc w:val="left"/>
      <w:pPr>
        <w:ind w:left="9360" w:hanging="360"/>
      </w:pPr>
    </w:lvl>
    <w:lvl w:ilvl="2" w:tplc="280A001B" w:tentative="1">
      <w:start w:val="1"/>
      <w:numFmt w:val="lowerRoman"/>
      <w:lvlText w:val="%3."/>
      <w:lvlJc w:val="right"/>
      <w:pPr>
        <w:ind w:left="10080" w:hanging="180"/>
      </w:pPr>
    </w:lvl>
    <w:lvl w:ilvl="3" w:tplc="280A000F" w:tentative="1">
      <w:start w:val="1"/>
      <w:numFmt w:val="decimal"/>
      <w:lvlText w:val="%4."/>
      <w:lvlJc w:val="left"/>
      <w:pPr>
        <w:ind w:left="10800" w:hanging="360"/>
      </w:pPr>
    </w:lvl>
    <w:lvl w:ilvl="4" w:tplc="280A0019" w:tentative="1">
      <w:start w:val="1"/>
      <w:numFmt w:val="lowerLetter"/>
      <w:lvlText w:val="%5."/>
      <w:lvlJc w:val="left"/>
      <w:pPr>
        <w:ind w:left="11520" w:hanging="360"/>
      </w:pPr>
    </w:lvl>
    <w:lvl w:ilvl="5" w:tplc="280A001B" w:tentative="1">
      <w:start w:val="1"/>
      <w:numFmt w:val="lowerRoman"/>
      <w:lvlText w:val="%6."/>
      <w:lvlJc w:val="right"/>
      <w:pPr>
        <w:ind w:left="12240" w:hanging="180"/>
      </w:pPr>
    </w:lvl>
    <w:lvl w:ilvl="6" w:tplc="280A000F" w:tentative="1">
      <w:start w:val="1"/>
      <w:numFmt w:val="decimal"/>
      <w:lvlText w:val="%7."/>
      <w:lvlJc w:val="left"/>
      <w:pPr>
        <w:ind w:left="12960" w:hanging="360"/>
      </w:pPr>
    </w:lvl>
    <w:lvl w:ilvl="7" w:tplc="280A0019" w:tentative="1">
      <w:start w:val="1"/>
      <w:numFmt w:val="lowerLetter"/>
      <w:lvlText w:val="%8."/>
      <w:lvlJc w:val="left"/>
      <w:pPr>
        <w:ind w:left="13680" w:hanging="360"/>
      </w:pPr>
    </w:lvl>
    <w:lvl w:ilvl="8" w:tplc="280A001B" w:tentative="1">
      <w:start w:val="1"/>
      <w:numFmt w:val="lowerRoman"/>
      <w:lvlText w:val="%9."/>
      <w:lvlJc w:val="right"/>
      <w:pPr>
        <w:ind w:left="14400" w:hanging="180"/>
      </w:pPr>
    </w:lvl>
  </w:abstractNum>
  <w:abstractNum w:abstractNumId="39">
    <w:nsid w:val="61362999"/>
    <w:multiLevelType w:val="hybridMultilevel"/>
    <w:tmpl w:val="0BE49A1C"/>
    <w:lvl w:ilvl="0" w:tplc="4CFA739C">
      <w:start w:val="1"/>
      <w:numFmt w:val="decimal"/>
      <w:lvlText w:val="2.%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0">
    <w:nsid w:val="643E7CA4"/>
    <w:multiLevelType w:val="hybridMultilevel"/>
    <w:tmpl w:val="EA4644C0"/>
    <w:lvl w:ilvl="0" w:tplc="96D28612">
      <w:start w:val="1"/>
      <w:numFmt w:val="decimal"/>
      <w:lvlText w:val="4.%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1">
    <w:nsid w:val="6AB97696"/>
    <w:multiLevelType w:val="hybridMultilevel"/>
    <w:tmpl w:val="6636AB90"/>
    <w:lvl w:ilvl="0" w:tplc="280A0005">
      <w:start w:val="1"/>
      <w:numFmt w:val="bullet"/>
      <w:lvlText w:val=""/>
      <w:lvlJc w:val="left"/>
      <w:pPr>
        <w:ind w:left="1080" w:hanging="360"/>
      </w:pPr>
      <w:rPr>
        <w:rFonts w:ascii="Wingdings" w:hAnsi="Wingdings"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2">
    <w:nsid w:val="6AFC268C"/>
    <w:multiLevelType w:val="multilevel"/>
    <w:tmpl w:val="C70A85F0"/>
    <w:lvl w:ilvl="0">
      <w:start w:val="1"/>
      <w:numFmt w:val="decimal"/>
      <w:lvlText w:val="%1"/>
      <w:lvlJc w:val="left"/>
      <w:pPr>
        <w:ind w:left="468" w:hanging="46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3">
    <w:nsid w:val="6DE00985"/>
    <w:multiLevelType w:val="multilevel"/>
    <w:tmpl w:val="C70A85F0"/>
    <w:lvl w:ilvl="0">
      <w:start w:val="1"/>
      <w:numFmt w:val="decimal"/>
      <w:lvlText w:val="%1"/>
      <w:lvlJc w:val="left"/>
      <w:pPr>
        <w:ind w:left="468" w:hanging="46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4">
    <w:nsid w:val="724B0941"/>
    <w:multiLevelType w:val="multilevel"/>
    <w:tmpl w:val="5FB059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5">
    <w:nsid w:val="72B54735"/>
    <w:multiLevelType w:val="multilevel"/>
    <w:tmpl w:val="1DEEB7AA"/>
    <w:lvl w:ilvl="0">
      <w:start w:val="4"/>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6">
    <w:nsid w:val="763E67FA"/>
    <w:multiLevelType w:val="hybridMultilevel"/>
    <w:tmpl w:val="5B3808EE"/>
    <w:lvl w:ilvl="0" w:tplc="FBEADDCE">
      <w:start w:val="1"/>
      <w:numFmt w:val="decimal"/>
      <w:lvlText w:val="3.%1"/>
      <w:lvlJc w:val="left"/>
      <w:pPr>
        <w:ind w:left="63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7">
    <w:nsid w:val="7D5B6840"/>
    <w:multiLevelType w:val="hybridMultilevel"/>
    <w:tmpl w:val="5114EC06"/>
    <w:lvl w:ilvl="0" w:tplc="280A0001">
      <w:start w:val="1"/>
      <w:numFmt w:val="bullet"/>
      <w:lvlText w:val=""/>
      <w:lvlJc w:val="left"/>
      <w:pPr>
        <w:ind w:left="1548" w:hanging="360"/>
      </w:pPr>
      <w:rPr>
        <w:rFonts w:ascii="Symbol" w:hAnsi="Symbol" w:hint="default"/>
      </w:rPr>
    </w:lvl>
    <w:lvl w:ilvl="1" w:tplc="280A0003" w:tentative="1">
      <w:start w:val="1"/>
      <w:numFmt w:val="bullet"/>
      <w:lvlText w:val="o"/>
      <w:lvlJc w:val="left"/>
      <w:pPr>
        <w:ind w:left="2268" w:hanging="360"/>
      </w:pPr>
      <w:rPr>
        <w:rFonts w:ascii="Courier New" w:hAnsi="Courier New" w:cs="Courier New" w:hint="default"/>
      </w:rPr>
    </w:lvl>
    <w:lvl w:ilvl="2" w:tplc="280A0005" w:tentative="1">
      <w:start w:val="1"/>
      <w:numFmt w:val="bullet"/>
      <w:lvlText w:val=""/>
      <w:lvlJc w:val="left"/>
      <w:pPr>
        <w:ind w:left="2988" w:hanging="360"/>
      </w:pPr>
      <w:rPr>
        <w:rFonts w:ascii="Wingdings" w:hAnsi="Wingdings" w:hint="default"/>
      </w:rPr>
    </w:lvl>
    <w:lvl w:ilvl="3" w:tplc="280A0001" w:tentative="1">
      <w:start w:val="1"/>
      <w:numFmt w:val="bullet"/>
      <w:lvlText w:val=""/>
      <w:lvlJc w:val="left"/>
      <w:pPr>
        <w:ind w:left="3708" w:hanging="360"/>
      </w:pPr>
      <w:rPr>
        <w:rFonts w:ascii="Symbol" w:hAnsi="Symbol" w:hint="default"/>
      </w:rPr>
    </w:lvl>
    <w:lvl w:ilvl="4" w:tplc="280A0003" w:tentative="1">
      <w:start w:val="1"/>
      <w:numFmt w:val="bullet"/>
      <w:lvlText w:val="o"/>
      <w:lvlJc w:val="left"/>
      <w:pPr>
        <w:ind w:left="4428" w:hanging="360"/>
      </w:pPr>
      <w:rPr>
        <w:rFonts w:ascii="Courier New" w:hAnsi="Courier New" w:cs="Courier New" w:hint="default"/>
      </w:rPr>
    </w:lvl>
    <w:lvl w:ilvl="5" w:tplc="280A0005" w:tentative="1">
      <w:start w:val="1"/>
      <w:numFmt w:val="bullet"/>
      <w:lvlText w:val=""/>
      <w:lvlJc w:val="left"/>
      <w:pPr>
        <w:ind w:left="5148" w:hanging="360"/>
      </w:pPr>
      <w:rPr>
        <w:rFonts w:ascii="Wingdings" w:hAnsi="Wingdings" w:hint="default"/>
      </w:rPr>
    </w:lvl>
    <w:lvl w:ilvl="6" w:tplc="280A0001" w:tentative="1">
      <w:start w:val="1"/>
      <w:numFmt w:val="bullet"/>
      <w:lvlText w:val=""/>
      <w:lvlJc w:val="left"/>
      <w:pPr>
        <w:ind w:left="5868" w:hanging="360"/>
      </w:pPr>
      <w:rPr>
        <w:rFonts w:ascii="Symbol" w:hAnsi="Symbol" w:hint="default"/>
      </w:rPr>
    </w:lvl>
    <w:lvl w:ilvl="7" w:tplc="280A0003" w:tentative="1">
      <w:start w:val="1"/>
      <w:numFmt w:val="bullet"/>
      <w:lvlText w:val="o"/>
      <w:lvlJc w:val="left"/>
      <w:pPr>
        <w:ind w:left="6588" w:hanging="360"/>
      </w:pPr>
      <w:rPr>
        <w:rFonts w:ascii="Courier New" w:hAnsi="Courier New" w:cs="Courier New" w:hint="default"/>
      </w:rPr>
    </w:lvl>
    <w:lvl w:ilvl="8" w:tplc="280A0005" w:tentative="1">
      <w:start w:val="1"/>
      <w:numFmt w:val="bullet"/>
      <w:lvlText w:val=""/>
      <w:lvlJc w:val="left"/>
      <w:pPr>
        <w:ind w:left="7308" w:hanging="360"/>
      </w:pPr>
      <w:rPr>
        <w:rFonts w:ascii="Wingdings" w:hAnsi="Wingdings" w:hint="default"/>
      </w:rPr>
    </w:lvl>
  </w:abstractNum>
  <w:abstractNum w:abstractNumId="48">
    <w:nsid w:val="7E6B101E"/>
    <w:multiLevelType w:val="hybridMultilevel"/>
    <w:tmpl w:val="F5346240"/>
    <w:lvl w:ilvl="0" w:tplc="3F6A24B8">
      <w:numFmt w:val="bullet"/>
      <w:lvlText w:val=""/>
      <w:lvlJc w:val="left"/>
      <w:pPr>
        <w:ind w:left="2520" w:hanging="360"/>
      </w:pPr>
      <w:rPr>
        <w:rFonts w:ascii="Symbol" w:eastAsiaTheme="minorHAnsi" w:hAnsi="Symbol" w:cstheme="minorBidi" w:hint="default"/>
      </w:rPr>
    </w:lvl>
    <w:lvl w:ilvl="1" w:tplc="280A0003">
      <w:start w:val="1"/>
      <w:numFmt w:val="bullet"/>
      <w:lvlText w:val="o"/>
      <w:lvlJc w:val="left"/>
      <w:pPr>
        <w:ind w:left="3240" w:hanging="360"/>
      </w:pPr>
      <w:rPr>
        <w:rFonts w:ascii="Courier New" w:hAnsi="Courier New" w:cs="Courier New" w:hint="default"/>
      </w:rPr>
    </w:lvl>
    <w:lvl w:ilvl="2" w:tplc="280A0005" w:tentative="1">
      <w:start w:val="1"/>
      <w:numFmt w:val="bullet"/>
      <w:lvlText w:val=""/>
      <w:lvlJc w:val="left"/>
      <w:pPr>
        <w:ind w:left="3960" w:hanging="360"/>
      </w:pPr>
      <w:rPr>
        <w:rFonts w:ascii="Wingdings" w:hAnsi="Wingdings" w:hint="default"/>
      </w:rPr>
    </w:lvl>
    <w:lvl w:ilvl="3" w:tplc="280A0001" w:tentative="1">
      <w:start w:val="1"/>
      <w:numFmt w:val="bullet"/>
      <w:lvlText w:val=""/>
      <w:lvlJc w:val="left"/>
      <w:pPr>
        <w:ind w:left="4680" w:hanging="360"/>
      </w:pPr>
      <w:rPr>
        <w:rFonts w:ascii="Symbol" w:hAnsi="Symbol" w:hint="default"/>
      </w:rPr>
    </w:lvl>
    <w:lvl w:ilvl="4" w:tplc="280A0003" w:tentative="1">
      <w:start w:val="1"/>
      <w:numFmt w:val="bullet"/>
      <w:lvlText w:val="o"/>
      <w:lvlJc w:val="left"/>
      <w:pPr>
        <w:ind w:left="5400" w:hanging="360"/>
      </w:pPr>
      <w:rPr>
        <w:rFonts w:ascii="Courier New" w:hAnsi="Courier New" w:cs="Courier New" w:hint="default"/>
      </w:rPr>
    </w:lvl>
    <w:lvl w:ilvl="5" w:tplc="280A0005" w:tentative="1">
      <w:start w:val="1"/>
      <w:numFmt w:val="bullet"/>
      <w:lvlText w:val=""/>
      <w:lvlJc w:val="left"/>
      <w:pPr>
        <w:ind w:left="6120" w:hanging="360"/>
      </w:pPr>
      <w:rPr>
        <w:rFonts w:ascii="Wingdings" w:hAnsi="Wingdings" w:hint="default"/>
      </w:rPr>
    </w:lvl>
    <w:lvl w:ilvl="6" w:tplc="280A0001" w:tentative="1">
      <w:start w:val="1"/>
      <w:numFmt w:val="bullet"/>
      <w:lvlText w:val=""/>
      <w:lvlJc w:val="left"/>
      <w:pPr>
        <w:ind w:left="6840" w:hanging="360"/>
      </w:pPr>
      <w:rPr>
        <w:rFonts w:ascii="Symbol" w:hAnsi="Symbol" w:hint="default"/>
      </w:rPr>
    </w:lvl>
    <w:lvl w:ilvl="7" w:tplc="280A0003" w:tentative="1">
      <w:start w:val="1"/>
      <w:numFmt w:val="bullet"/>
      <w:lvlText w:val="o"/>
      <w:lvlJc w:val="left"/>
      <w:pPr>
        <w:ind w:left="7560" w:hanging="360"/>
      </w:pPr>
      <w:rPr>
        <w:rFonts w:ascii="Courier New" w:hAnsi="Courier New" w:cs="Courier New" w:hint="default"/>
      </w:rPr>
    </w:lvl>
    <w:lvl w:ilvl="8" w:tplc="280A0005" w:tentative="1">
      <w:start w:val="1"/>
      <w:numFmt w:val="bullet"/>
      <w:lvlText w:val=""/>
      <w:lvlJc w:val="left"/>
      <w:pPr>
        <w:ind w:left="8280" w:hanging="360"/>
      </w:pPr>
      <w:rPr>
        <w:rFonts w:ascii="Wingdings" w:hAnsi="Wingdings" w:hint="default"/>
      </w:rPr>
    </w:lvl>
  </w:abstractNum>
  <w:abstractNum w:abstractNumId="49">
    <w:nsid w:val="7FF12645"/>
    <w:multiLevelType w:val="hybridMultilevel"/>
    <w:tmpl w:val="C7D24456"/>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num w:numId="1">
    <w:abstractNumId w:val="7"/>
  </w:num>
  <w:num w:numId="2">
    <w:abstractNumId w:val="22"/>
  </w:num>
  <w:num w:numId="3">
    <w:abstractNumId w:val="0"/>
  </w:num>
  <w:num w:numId="4">
    <w:abstractNumId w:val="13"/>
  </w:num>
  <w:num w:numId="5">
    <w:abstractNumId w:val="23"/>
  </w:num>
  <w:num w:numId="6">
    <w:abstractNumId w:val="29"/>
  </w:num>
  <w:num w:numId="7">
    <w:abstractNumId w:val="41"/>
  </w:num>
  <w:num w:numId="8">
    <w:abstractNumId w:val="43"/>
  </w:num>
  <w:num w:numId="9">
    <w:abstractNumId w:val="14"/>
  </w:num>
  <w:num w:numId="10">
    <w:abstractNumId w:val="8"/>
  </w:num>
  <w:num w:numId="11">
    <w:abstractNumId w:val="30"/>
  </w:num>
  <w:num w:numId="12">
    <w:abstractNumId w:val="39"/>
  </w:num>
  <w:num w:numId="13">
    <w:abstractNumId w:val="21"/>
  </w:num>
  <w:num w:numId="14">
    <w:abstractNumId w:val="42"/>
  </w:num>
  <w:num w:numId="15">
    <w:abstractNumId w:val="25"/>
  </w:num>
  <w:num w:numId="16">
    <w:abstractNumId w:val="3"/>
  </w:num>
  <w:num w:numId="17">
    <w:abstractNumId w:val="36"/>
  </w:num>
  <w:num w:numId="18">
    <w:abstractNumId w:val="32"/>
  </w:num>
  <w:num w:numId="19">
    <w:abstractNumId w:val="46"/>
  </w:num>
  <w:num w:numId="20">
    <w:abstractNumId w:val="18"/>
  </w:num>
  <w:num w:numId="21">
    <w:abstractNumId w:val="35"/>
  </w:num>
  <w:num w:numId="22">
    <w:abstractNumId w:val="28"/>
  </w:num>
  <w:num w:numId="23">
    <w:abstractNumId w:val="26"/>
  </w:num>
  <w:num w:numId="24">
    <w:abstractNumId w:val="11"/>
  </w:num>
  <w:num w:numId="25">
    <w:abstractNumId w:val="37"/>
  </w:num>
  <w:num w:numId="26">
    <w:abstractNumId w:val="15"/>
  </w:num>
  <w:num w:numId="27">
    <w:abstractNumId w:val="38"/>
  </w:num>
  <w:num w:numId="28">
    <w:abstractNumId w:val="2"/>
  </w:num>
  <w:num w:numId="29">
    <w:abstractNumId w:val="1"/>
  </w:num>
  <w:num w:numId="30">
    <w:abstractNumId w:val="33"/>
  </w:num>
  <w:num w:numId="31">
    <w:abstractNumId w:val="44"/>
  </w:num>
  <w:num w:numId="32">
    <w:abstractNumId w:val="16"/>
  </w:num>
  <w:num w:numId="33">
    <w:abstractNumId w:val="34"/>
  </w:num>
  <w:num w:numId="34">
    <w:abstractNumId w:val="48"/>
  </w:num>
  <w:num w:numId="35">
    <w:abstractNumId w:val="49"/>
  </w:num>
  <w:num w:numId="36">
    <w:abstractNumId w:val="17"/>
  </w:num>
  <w:num w:numId="37">
    <w:abstractNumId w:val="27"/>
  </w:num>
  <w:num w:numId="38">
    <w:abstractNumId w:val="6"/>
  </w:num>
  <w:num w:numId="39">
    <w:abstractNumId w:val="47"/>
  </w:num>
  <w:num w:numId="40">
    <w:abstractNumId w:val="4"/>
  </w:num>
  <w:num w:numId="41">
    <w:abstractNumId w:val="5"/>
  </w:num>
  <w:num w:numId="42">
    <w:abstractNumId w:val="9"/>
  </w:num>
  <w:num w:numId="43">
    <w:abstractNumId w:val="19"/>
  </w:num>
  <w:num w:numId="44">
    <w:abstractNumId w:val="12"/>
  </w:num>
  <w:num w:numId="45">
    <w:abstractNumId w:val="45"/>
  </w:num>
  <w:num w:numId="46">
    <w:abstractNumId w:val="24"/>
  </w:num>
  <w:num w:numId="47">
    <w:abstractNumId w:val="40"/>
  </w:num>
  <w:num w:numId="48">
    <w:abstractNumId w:val="10"/>
  </w:num>
  <w:num w:numId="49">
    <w:abstractNumId w:val="20"/>
  </w:num>
  <w:num w:numId="5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1"/>
  <w:linkStyles/>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7A6"/>
    <w:rsid w:val="00000B57"/>
    <w:rsid w:val="000069C9"/>
    <w:rsid w:val="000109D8"/>
    <w:rsid w:val="00011B0D"/>
    <w:rsid w:val="0001641A"/>
    <w:rsid w:val="0002756F"/>
    <w:rsid w:val="00035243"/>
    <w:rsid w:val="00040E11"/>
    <w:rsid w:val="00053D72"/>
    <w:rsid w:val="00056AAA"/>
    <w:rsid w:val="00060D3C"/>
    <w:rsid w:val="00067D11"/>
    <w:rsid w:val="00071B58"/>
    <w:rsid w:val="00071E16"/>
    <w:rsid w:val="000749B3"/>
    <w:rsid w:val="00076CDC"/>
    <w:rsid w:val="00087093"/>
    <w:rsid w:val="0009592D"/>
    <w:rsid w:val="000A56B1"/>
    <w:rsid w:val="000B4430"/>
    <w:rsid w:val="000B5B20"/>
    <w:rsid w:val="000B6A0D"/>
    <w:rsid w:val="000C1678"/>
    <w:rsid w:val="000C20B7"/>
    <w:rsid w:val="000D2835"/>
    <w:rsid w:val="000E37C7"/>
    <w:rsid w:val="000F08A1"/>
    <w:rsid w:val="00100A63"/>
    <w:rsid w:val="0010785D"/>
    <w:rsid w:val="00115971"/>
    <w:rsid w:val="001262D8"/>
    <w:rsid w:val="0013026E"/>
    <w:rsid w:val="00133A34"/>
    <w:rsid w:val="0013550B"/>
    <w:rsid w:val="00141FD7"/>
    <w:rsid w:val="00163321"/>
    <w:rsid w:val="001765B7"/>
    <w:rsid w:val="00182412"/>
    <w:rsid w:val="0019363D"/>
    <w:rsid w:val="0019753B"/>
    <w:rsid w:val="001A033F"/>
    <w:rsid w:val="001A0C5E"/>
    <w:rsid w:val="001A0E21"/>
    <w:rsid w:val="001A53A2"/>
    <w:rsid w:val="001B7148"/>
    <w:rsid w:val="001C4181"/>
    <w:rsid w:val="001C4B26"/>
    <w:rsid w:val="001C4F90"/>
    <w:rsid w:val="001E04EF"/>
    <w:rsid w:val="001E5C15"/>
    <w:rsid w:val="001F1AB8"/>
    <w:rsid w:val="001F380F"/>
    <w:rsid w:val="001F412D"/>
    <w:rsid w:val="001F444D"/>
    <w:rsid w:val="001F60FA"/>
    <w:rsid w:val="00201890"/>
    <w:rsid w:val="0020496A"/>
    <w:rsid w:val="00205AB3"/>
    <w:rsid w:val="00215139"/>
    <w:rsid w:val="00220EAC"/>
    <w:rsid w:val="00233EE8"/>
    <w:rsid w:val="00241529"/>
    <w:rsid w:val="00242225"/>
    <w:rsid w:val="00246E82"/>
    <w:rsid w:val="00247155"/>
    <w:rsid w:val="00252D3D"/>
    <w:rsid w:val="00254055"/>
    <w:rsid w:val="00254744"/>
    <w:rsid w:val="002550FD"/>
    <w:rsid w:val="00260DB7"/>
    <w:rsid w:val="00276907"/>
    <w:rsid w:val="002773F5"/>
    <w:rsid w:val="00277C31"/>
    <w:rsid w:val="002875BD"/>
    <w:rsid w:val="00291255"/>
    <w:rsid w:val="00295749"/>
    <w:rsid w:val="00296E13"/>
    <w:rsid w:val="002A278F"/>
    <w:rsid w:val="002B5F07"/>
    <w:rsid w:val="002C2BEC"/>
    <w:rsid w:val="002C3297"/>
    <w:rsid w:val="002C483C"/>
    <w:rsid w:val="002D46A9"/>
    <w:rsid w:val="002D4D5E"/>
    <w:rsid w:val="002E6E22"/>
    <w:rsid w:val="002E7B81"/>
    <w:rsid w:val="003071D5"/>
    <w:rsid w:val="00311CC6"/>
    <w:rsid w:val="00326259"/>
    <w:rsid w:val="00335AC9"/>
    <w:rsid w:val="00345AC1"/>
    <w:rsid w:val="00350591"/>
    <w:rsid w:val="00357CB9"/>
    <w:rsid w:val="00365C0A"/>
    <w:rsid w:val="003711B4"/>
    <w:rsid w:val="00375927"/>
    <w:rsid w:val="003842FB"/>
    <w:rsid w:val="003850ED"/>
    <w:rsid w:val="00391332"/>
    <w:rsid w:val="003922B0"/>
    <w:rsid w:val="003967AF"/>
    <w:rsid w:val="003A0ABC"/>
    <w:rsid w:val="003B0ECB"/>
    <w:rsid w:val="003B1899"/>
    <w:rsid w:val="003B4C8F"/>
    <w:rsid w:val="003B616B"/>
    <w:rsid w:val="003D23CA"/>
    <w:rsid w:val="003D75E6"/>
    <w:rsid w:val="003E0026"/>
    <w:rsid w:val="003E361C"/>
    <w:rsid w:val="00401928"/>
    <w:rsid w:val="00415C3A"/>
    <w:rsid w:val="0041697E"/>
    <w:rsid w:val="0042269C"/>
    <w:rsid w:val="00430238"/>
    <w:rsid w:val="00443E24"/>
    <w:rsid w:val="0044419A"/>
    <w:rsid w:val="00450C8E"/>
    <w:rsid w:val="0045257B"/>
    <w:rsid w:val="004A7387"/>
    <w:rsid w:val="004C27B4"/>
    <w:rsid w:val="004C51CC"/>
    <w:rsid w:val="004D52E9"/>
    <w:rsid w:val="004D6EC5"/>
    <w:rsid w:val="004E05DC"/>
    <w:rsid w:val="00504822"/>
    <w:rsid w:val="005111BC"/>
    <w:rsid w:val="00512A6E"/>
    <w:rsid w:val="00516FAE"/>
    <w:rsid w:val="00517C74"/>
    <w:rsid w:val="00520998"/>
    <w:rsid w:val="005266B1"/>
    <w:rsid w:val="00534A56"/>
    <w:rsid w:val="00552CA5"/>
    <w:rsid w:val="00563819"/>
    <w:rsid w:val="00570B0B"/>
    <w:rsid w:val="00572166"/>
    <w:rsid w:val="0059639F"/>
    <w:rsid w:val="005A26F6"/>
    <w:rsid w:val="005B58CA"/>
    <w:rsid w:val="005C0BC9"/>
    <w:rsid w:val="005C439E"/>
    <w:rsid w:val="005C6131"/>
    <w:rsid w:val="005D1482"/>
    <w:rsid w:val="005D3714"/>
    <w:rsid w:val="005E4817"/>
    <w:rsid w:val="005F6334"/>
    <w:rsid w:val="00601352"/>
    <w:rsid w:val="006078D8"/>
    <w:rsid w:val="00616338"/>
    <w:rsid w:val="0061660D"/>
    <w:rsid w:val="00622EDC"/>
    <w:rsid w:val="006404F6"/>
    <w:rsid w:val="0064542F"/>
    <w:rsid w:val="00645C52"/>
    <w:rsid w:val="00661166"/>
    <w:rsid w:val="006668F7"/>
    <w:rsid w:val="006827A6"/>
    <w:rsid w:val="006856F9"/>
    <w:rsid w:val="00697DE8"/>
    <w:rsid w:val="006A4281"/>
    <w:rsid w:val="006B25C0"/>
    <w:rsid w:val="006D3823"/>
    <w:rsid w:val="006D79FD"/>
    <w:rsid w:val="006E42E6"/>
    <w:rsid w:val="006F2B66"/>
    <w:rsid w:val="006F64B8"/>
    <w:rsid w:val="00701959"/>
    <w:rsid w:val="0070569C"/>
    <w:rsid w:val="007058B8"/>
    <w:rsid w:val="0071047E"/>
    <w:rsid w:val="00710878"/>
    <w:rsid w:val="00710B5E"/>
    <w:rsid w:val="007153FD"/>
    <w:rsid w:val="00722FD6"/>
    <w:rsid w:val="007449BB"/>
    <w:rsid w:val="00745E06"/>
    <w:rsid w:val="00755489"/>
    <w:rsid w:val="00763F9E"/>
    <w:rsid w:val="0076752A"/>
    <w:rsid w:val="00770059"/>
    <w:rsid w:val="00770D09"/>
    <w:rsid w:val="00776159"/>
    <w:rsid w:val="00777325"/>
    <w:rsid w:val="00782DBB"/>
    <w:rsid w:val="00782F63"/>
    <w:rsid w:val="007905FB"/>
    <w:rsid w:val="00791FE0"/>
    <w:rsid w:val="00792151"/>
    <w:rsid w:val="00792232"/>
    <w:rsid w:val="00794E49"/>
    <w:rsid w:val="007A3689"/>
    <w:rsid w:val="007A61F3"/>
    <w:rsid w:val="007B0BDD"/>
    <w:rsid w:val="007B34AE"/>
    <w:rsid w:val="007B4CE2"/>
    <w:rsid w:val="007B79C4"/>
    <w:rsid w:val="007C36FE"/>
    <w:rsid w:val="007C404F"/>
    <w:rsid w:val="007C7821"/>
    <w:rsid w:val="007D7EBC"/>
    <w:rsid w:val="007E3EAC"/>
    <w:rsid w:val="007E5B66"/>
    <w:rsid w:val="007E6E08"/>
    <w:rsid w:val="007F0CFD"/>
    <w:rsid w:val="007F1A9C"/>
    <w:rsid w:val="00803E91"/>
    <w:rsid w:val="00804CC4"/>
    <w:rsid w:val="0081097E"/>
    <w:rsid w:val="00813B40"/>
    <w:rsid w:val="00820634"/>
    <w:rsid w:val="008221AD"/>
    <w:rsid w:val="0082565D"/>
    <w:rsid w:val="00826C79"/>
    <w:rsid w:val="00834B39"/>
    <w:rsid w:val="00844A54"/>
    <w:rsid w:val="00844C6B"/>
    <w:rsid w:val="00847CAA"/>
    <w:rsid w:val="0085438D"/>
    <w:rsid w:val="00855A58"/>
    <w:rsid w:val="00862965"/>
    <w:rsid w:val="00862EB1"/>
    <w:rsid w:val="00866422"/>
    <w:rsid w:val="008719FE"/>
    <w:rsid w:val="0088256A"/>
    <w:rsid w:val="00885633"/>
    <w:rsid w:val="00885AD7"/>
    <w:rsid w:val="00896CAF"/>
    <w:rsid w:val="008C6599"/>
    <w:rsid w:val="008C7FBC"/>
    <w:rsid w:val="008D27B2"/>
    <w:rsid w:val="008E14A9"/>
    <w:rsid w:val="00901704"/>
    <w:rsid w:val="00915018"/>
    <w:rsid w:val="0091665A"/>
    <w:rsid w:val="009167F6"/>
    <w:rsid w:val="009207AA"/>
    <w:rsid w:val="00924CC5"/>
    <w:rsid w:val="00930D74"/>
    <w:rsid w:val="00932155"/>
    <w:rsid w:val="00933727"/>
    <w:rsid w:val="00933760"/>
    <w:rsid w:val="00933803"/>
    <w:rsid w:val="00937B1C"/>
    <w:rsid w:val="00945C3E"/>
    <w:rsid w:val="00950322"/>
    <w:rsid w:val="00951566"/>
    <w:rsid w:val="0095457B"/>
    <w:rsid w:val="00955674"/>
    <w:rsid w:val="0095648F"/>
    <w:rsid w:val="00956A7E"/>
    <w:rsid w:val="0096286E"/>
    <w:rsid w:val="0096452A"/>
    <w:rsid w:val="0097324A"/>
    <w:rsid w:val="00974232"/>
    <w:rsid w:val="00975DDA"/>
    <w:rsid w:val="009778F1"/>
    <w:rsid w:val="00977F3D"/>
    <w:rsid w:val="00980EEB"/>
    <w:rsid w:val="00984E14"/>
    <w:rsid w:val="00985C4B"/>
    <w:rsid w:val="00995E50"/>
    <w:rsid w:val="009A12DD"/>
    <w:rsid w:val="009A4D2C"/>
    <w:rsid w:val="009B4032"/>
    <w:rsid w:val="009C6CB4"/>
    <w:rsid w:val="009D168D"/>
    <w:rsid w:val="009E65BE"/>
    <w:rsid w:val="009E6BD3"/>
    <w:rsid w:val="009F4206"/>
    <w:rsid w:val="00A00AF8"/>
    <w:rsid w:val="00A00B65"/>
    <w:rsid w:val="00A174CE"/>
    <w:rsid w:val="00A209A0"/>
    <w:rsid w:val="00A21C11"/>
    <w:rsid w:val="00A26506"/>
    <w:rsid w:val="00A278C3"/>
    <w:rsid w:val="00A27CDD"/>
    <w:rsid w:val="00A334DF"/>
    <w:rsid w:val="00A348FB"/>
    <w:rsid w:val="00A353AD"/>
    <w:rsid w:val="00A360CF"/>
    <w:rsid w:val="00A41933"/>
    <w:rsid w:val="00A42736"/>
    <w:rsid w:val="00A47AD5"/>
    <w:rsid w:val="00A52FC5"/>
    <w:rsid w:val="00A60F3D"/>
    <w:rsid w:val="00A763CF"/>
    <w:rsid w:val="00A805C3"/>
    <w:rsid w:val="00A85078"/>
    <w:rsid w:val="00A86F56"/>
    <w:rsid w:val="00A87820"/>
    <w:rsid w:val="00AA2361"/>
    <w:rsid w:val="00AC292B"/>
    <w:rsid w:val="00AC7FC0"/>
    <w:rsid w:val="00AD04D5"/>
    <w:rsid w:val="00AD7B40"/>
    <w:rsid w:val="00AF66BF"/>
    <w:rsid w:val="00AF77CC"/>
    <w:rsid w:val="00B04AE8"/>
    <w:rsid w:val="00B1175B"/>
    <w:rsid w:val="00B13C47"/>
    <w:rsid w:val="00B163A0"/>
    <w:rsid w:val="00B2581B"/>
    <w:rsid w:val="00B44CCD"/>
    <w:rsid w:val="00B5716D"/>
    <w:rsid w:val="00B57CC7"/>
    <w:rsid w:val="00B621D8"/>
    <w:rsid w:val="00B730B6"/>
    <w:rsid w:val="00B73795"/>
    <w:rsid w:val="00B7394E"/>
    <w:rsid w:val="00B7563C"/>
    <w:rsid w:val="00B95EBC"/>
    <w:rsid w:val="00BA0CC3"/>
    <w:rsid w:val="00BA2C7F"/>
    <w:rsid w:val="00BA5A7C"/>
    <w:rsid w:val="00BC1FFB"/>
    <w:rsid w:val="00BC22F4"/>
    <w:rsid w:val="00BC4A61"/>
    <w:rsid w:val="00BD2497"/>
    <w:rsid w:val="00BD25C8"/>
    <w:rsid w:val="00BD53F1"/>
    <w:rsid w:val="00BD6F74"/>
    <w:rsid w:val="00BF6172"/>
    <w:rsid w:val="00C046E3"/>
    <w:rsid w:val="00C07AD4"/>
    <w:rsid w:val="00C07E06"/>
    <w:rsid w:val="00C15D26"/>
    <w:rsid w:val="00C20D62"/>
    <w:rsid w:val="00C477C7"/>
    <w:rsid w:val="00C529D2"/>
    <w:rsid w:val="00C53D5C"/>
    <w:rsid w:val="00C576B0"/>
    <w:rsid w:val="00C6723A"/>
    <w:rsid w:val="00C678F8"/>
    <w:rsid w:val="00C72E4A"/>
    <w:rsid w:val="00C83610"/>
    <w:rsid w:val="00C87DEF"/>
    <w:rsid w:val="00CA08EE"/>
    <w:rsid w:val="00CA4C0B"/>
    <w:rsid w:val="00CA7266"/>
    <w:rsid w:val="00CB24FF"/>
    <w:rsid w:val="00CD1C7E"/>
    <w:rsid w:val="00CD2153"/>
    <w:rsid w:val="00CE4DED"/>
    <w:rsid w:val="00CF53ED"/>
    <w:rsid w:val="00D008EF"/>
    <w:rsid w:val="00D00E2A"/>
    <w:rsid w:val="00D01F30"/>
    <w:rsid w:val="00D111F2"/>
    <w:rsid w:val="00D25E4B"/>
    <w:rsid w:val="00D305A5"/>
    <w:rsid w:val="00D45113"/>
    <w:rsid w:val="00D52C12"/>
    <w:rsid w:val="00D608DB"/>
    <w:rsid w:val="00D628AE"/>
    <w:rsid w:val="00D63366"/>
    <w:rsid w:val="00D6342F"/>
    <w:rsid w:val="00D671C7"/>
    <w:rsid w:val="00D87383"/>
    <w:rsid w:val="00D92126"/>
    <w:rsid w:val="00D93141"/>
    <w:rsid w:val="00D941E6"/>
    <w:rsid w:val="00DA22D3"/>
    <w:rsid w:val="00DA40FA"/>
    <w:rsid w:val="00DB56B2"/>
    <w:rsid w:val="00DC0B71"/>
    <w:rsid w:val="00DC433F"/>
    <w:rsid w:val="00DC5752"/>
    <w:rsid w:val="00DC7F73"/>
    <w:rsid w:val="00DD3E49"/>
    <w:rsid w:val="00DE2200"/>
    <w:rsid w:val="00DE37C7"/>
    <w:rsid w:val="00DE41BD"/>
    <w:rsid w:val="00DE5F11"/>
    <w:rsid w:val="00DF2C85"/>
    <w:rsid w:val="00DF3C87"/>
    <w:rsid w:val="00DF644A"/>
    <w:rsid w:val="00DF6A43"/>
    <w:rsid w:val="00E10016"/>
    <w:rsid w:val="00E13552"/>
    <w:rsid w:val="00E14641"/>
    <w:rsid w:val="00E15D1B"/>
    <w:rsid w:val="00E16C98"/>
    <w:rsid w:val="00E21B3F"/>
    <w:rsid w:val="00E273B6"/>
    <w:rsid w:val="00E309A2"/>
    <w:rsid w:val="00E318E0"/>
    <w:rsid w:val="00E31F83"/>
    <w:rsid w:val="00E355E3"/>
    <w:rsid w:val="00E45227"/>
    <w:rsid w:val="00E463A8"/>
    <w:rsid w:val="00E46633"/>
    <w:rsid w:val="00E52EBF"/>
    <w:rsid w:val="00E57172"/>
    <w:rsid w:val="00E61C4D"/>
    <w:rsid w:val="00E70D9A"/>
    <w:rsid w:val="00E92212"/>
    <w:rsid w:val="00EA3E6E"/>
    <w:rsid w:val="00EA63AE"/>
    <w:rsid w:val="00EB28A0"/>
    <w:rsid w:val="00EC4430"/>
    <w:rsid w:val="00EC48CE"/>
    <w:rsid w:val="00EC57C0"/>
    <w:rsid w:val="00EC69C0"/>
    <w:rsid w:val="00EC6F67"/>
    <w:rsid w:val="00ED20ED"/>
    <w:rsid w:val="00ED4129"/>
    <w:rsid w:val="00ED6CC6"/>
    <w:rsid w:val="00ED7F00"/>
    <w:rsid w:val="00EE2D9D"/>
    <w:rsid w:val="00EE73C7"/>
    <w:rsid w:val="00EF7867"/>
    <w:rsid w:val="00F03981"/>
    <w:rsid w:val="00F06D5C"/>
    <w:rsid w:val="00F17A6C"/>
    <w:rsid w:val="00F2207E"/>
    <w:rsid w:val="00F25852"/>
    <w:rsid w:val="00F30313"/>
    <w:rsid w:val="00F37397"/>
    <w:rsid w:val="00F44F88"/>
    <w:rsid w:val="00F52F34"/>
    <w:rsid w:val="00F55AC4"/>
    <w:rsid w:val="00F7701C"/>
    <w:rsid w:val="00F83417"/>
    <w:rsid w:val="00F90B26"/>
    <w:rsid w:val="00FA0318"/>
    <w:rsid w:val="00FA15AA"/>
    <w:rsid w:val="00FA1CD9"/>
    <w:rsid w:val="00FA1D5C"/>
    <w:rsid w:val="00FC0805"/>
    <w:rsid w:val="00FC10D8"/>
    <w:rsid w:val="00FD02AF"/>
    <w:rsid w:val="00FD4253"/>
    <w:rsid w:val="00FF2F6E"/>
    <w:rsid w:val="00FF6A9D"/>
    <w:rsid w:val="00FF6B10"/>
    <w:rsid w:val="00FF7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68C0FD"/>
  <w15:chartTrackingRefBased/>
  <w15:docId w15:val="{D1A18976-79D8-40DF-BB0E-2D1B8B2169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404F"/>
    <w:rPr>
      <w:lang w:val="es-PE"/>
    </w:rPr>
  </w:style>
  <w:style w:type="paragraph" w:styleId="Ttulo1">
    <w:name w:val="heading 1"/>
    <w:basedOn w:val="Normal"/>
    <w:next w:val="Normal"/>
    <w:link w:val="Ttulo1Car"/>
    <w:uiPriority w:val="9"/>
    <w:qFormat/>
    <w:rsid w:val="00A763C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semiHidden/>
    <w:unhideWhenUsed/>
    <w:qFormat/>
    <w:rsid w:val="002C2BE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2C2BE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rsid w:val="007C404F"/>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rsid w:val="007C404F"/>
  </w:style>
  <w:style w:type="paragraph" w:styleId="Encabezado">
    <w:name w:val="header"/>
    <w:basedOn w:val="Normal"/>
    <w:link w:val="EncabezadoCar"/>
    <w:uiPriority w:val="99"/>
    <w:unhideWhenUsed/>
    <w:rsid w:val="00CA4C0B"/>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CA4C0B"/>
    <w:rPr>
      <w:lang w:val="es-PE"/>
    </w:rPr>
  </w:style>
  <w:style w:type="paragraph" w:styleId="Piedepgina">
    <w:name w:val="footer"/>
    <w:basedOn w:val="Normal"/>
    <w:link w:val="PiedepginaCar"/>
    <w:uiPriority w:val="99"/>
    <w:unhideWhenUsed/>
    <w:rsid w:val="00CA4C0B"/>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CA4C0B"/>
    <w:rPr>
      <w:lang w:val="es-PE"/>
    </w:rPr>
  </w:style>
  <w:style w:type="character" w:customStyle="1" w:styleId="Ttulo1Car">
    <w:name w:val="Título 1 Car"/>
    <w:basedOn w:val="Fuentedeprrafopredeter"/>
    <w:link w:val="Ttulo1"/>
    <w:uiPriority w:val="9"/>
    <w:rsid w:val="00A763CF"/>
    <w:rPr>
      <w:rFonts w:asciiTheme="majorHAnsi" w:eastAsiaTheme="majorEastAsia" w:hAnsiTheme="majorHAnsi" w:cstheme="majorBidi"/>
      <w:color w:val="2E74B5" w:themeColor="accent1" w:themeShade="BF"/>
      <w:sz w:val="32"/>
      <w:szCs w:val="32"/>
      <w:lang w:val="es-PE"/>
    </w:rPr>
  </w:style>
  <w:style w:type="paragraph" w:customStyle="1" w:styleId="Estilo1proy">
    <w:name w:val="Estilo1proy"/>
    <w:basedOn w:val="Ttulo1"/>
    <w:link w:val="Estilo1proyCar"/>
    <w:qFormat/>
    <w:rsid w:val="00A763CF"/>
    <w:pPr>
      <w:jc w:val="center"/>
    </w:pPr>
    <w:rPr>
      <w:rFonts w:ascii="Arial" w:hAnsi="Arial"/>
      <w:b/>
      <w:color w:val="000000" w:themeColor="text1"/>
    </w:rPr>
  </w:style>
  <w:style w:type="paragraph" w:customStyle="1" w:styleId="Estilo2proy">
    <w:name w:val="Estilo2proy"/>
    <w:basedOn w:val="Estilo1proy"/>
    <w:link w:val="Estilo2proyCar"/>
    <w:qFormat/>
    <w:rsid w:val="00A763CF"/>
    <w:pPr>
      <w:jc w:val="left"/>
    </w:pPr>
    <w:rPr>
      <w:sz w:val="28"/>
    </w:rPr>
  </w:style>
  <w:style w:type="character" w:customStyle="1" w:styleId="Estilo1proyCar">
    <w:name w:val="Estilo1proy Car"/>
    <w:basedOn w:val="Ttulo1Car"/>
    <w:link w:val="Estilo1proy"/>
    <w:rsid w:val="00A763CF"/>
    <w:rPr>
      <w:rFonts w:ascii="Arial" w:eastAsiaTheme="majorEastAsia" w:hAnsi="Arial" w:cstheme="majorBidi"/>
      <w:b/>
      <w:color w:val="000000" w:themeColor="text1"/>
      <w:sz w:val="32"/>
      <w:szCs w:val="32"/>
      <w:lang w:val="es-PE"/>
    </w:rPr>
  </w:style>
  <w:style w:type="paragraph" w:styleId="Prrafodelista">
    <w:name w:val="List Paragraph"/>
    <w:basedOn w:val="Normal"/>
    <w:uiPriority w:val="34"/>
    <w:qFormat/>
    <w:rsid w:val="00A763CF"/>
    <w:pPr>
      <w:ind w:left="720"/>
      <w:contextualSpacing/>
    </w:pPr>
  </w:style>
  <w:style w:type="character" w:customStyle="1" w:styleId="Estilo2proyCar">
    <w:name w:val="Estilo2proy Car"/>
    <w:basedOn w:val="Estilo1proyCar"/>
    <w:link w:val="Estilo2proy"/>
    <w:rsid w:val="00A763CF"/>
    <w:rPr>
      <w:rFonts w:ascii="Arial" w:eastAsiaTheme="majorEastAsia" w:hAnsi="Arial" w:cstheme="majorBidi"/>
      <w:b/>
      <w:color w:val="000000" w:themeColor="text1"/>
      <w:sz w:val="28"/>
      <w:szCs w:val="32"/>
      <w:lang w:val="es-PE"/>
    </w:rPr>
  </w:style>
  <w:style w:type="character" w:customStyle="1" w:styleId="Ttulo2Car">
    <w:name w:val="Título 2 Car"/>
    <w:basedOn w:val="Fuentedeprrafopredeter"/>
    <w:link w:val="Ttulo2"/>
    <w:uiPriority w:val="9"/>
    <w:semiHidden/>
    <w:rsid w:val="002C2BEC"/>
    <w:rPr>
      <w:rFonts w:asciiTheme="majorHAnsi" w:eastAsiaTheme="majorEastAsia" w:hAnsiTheme="majorHAnsi" w:cstheme="majorBidi"/>
      <w:color w:val="2E74B5" w:themeColor="accent1" w:themeShade="BF"/>
      <w:sz w:val="26"/>
      <w:szCs w:val="26"/>
      <w:lang w:val="es-PE"/>
    </w:rPr>
  </w:style>
  <w:style w:type="character" w:customStyle="1" w:styleId="Ttulo3Car">
    <w:name w:val="Título 3 Car"/>
    <w:basedOn w:val="Fuentedeprrafopredeter"/>
    <w:link w:val="Ttulo3"/>
    <w:uiPriority w:val="9"/>
    <w:rsid w:val="002C2BEC"/>
    <w:rPr>
      <w:rFonts w:asciiTheme="majorHAnsi" w:eastAsiaTheme="majorEastAsia" w:hAnsiTheme="majorHAnsi" w:cstheme="majorBidi"/>
      <w:color w:val="1F4D78" w:themeColor="accent1" w:themeShade="7F"/>
      <w:sz w:val="24"/>
      <w:szCs w:val="24"/>
      <w:lang w:val="es-PE"/>
    </w:rPr>
  </w:style>
  <w:style w:type="table" w:styleId="Tablaconcuadrcula">
    <w:name w:val="Table Grid"/>
    <w:basedOn w:val="Tablanormal"/>
    <w:uiPriority w:val="39"/>
    <w:rsid w:val="004525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ennegrita">
    <w:name w:val="Strong"/>
    <w:basedOn w:val="Fuentedeprrafopredeter"/>
    <w:uiPriority w:val="22"/>
    <w:qFormat/>
    <w:rsid w:val="00DF3C87"/>
    <w:rPr>
      <w:b/>
      <w:bCs/>
    </w:rPr>
  </w:style>
  <w:style w:type="table" w:customStyle="1" w:styleId="Tablaconcuadrcula1">
    <w:name w:val="Tabla con cuadrícula1"/>
    <w:basedOn w:val="Tablanormal"/>
    <w:next w:val="Tablaconcuadrcula"/>
    <w:uiPriority w:val="39"/>
    <w:rsid w:val="00DE41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tulodeTDC">
    <w:name w:val="TOC Heading"/>
    <w:basedOn w:val="Ttulo1"/>
    <w:next w:val="Normal"/>
    <w:uiPriority w:val="39"/>
    <w:unhideWhenUsed/>
    <w:qFormat/>
    <w:rsid w:val="00BA2C7F"/>
    <w:pPr>
      <w:outlineLvl w:val="9"/>
    </w:pPr>
    <w:rPr>
      <w:lang w:eastAsia="es-PE"/>
    </w:rPr>
  </w:style>
  <w:style w:type="paragraph" w:styleId="TDC2">
    <w:name w:val="toc 2"/>
    <w:basedOn w:val="Normal"/>
    <w:next w:val="Normal"/>
    <w:autoRedefine/>
    <w:uiPriority w:val="39"/>
    <w:unhideWhenUsed/>
    <w:rsid w:val="00BA2C7F"/>
    <w:pPr>
      <w:spacing w:after="100"/>
      <w:ind w:left="220"/>
    </w:pPr>
    <w:rPr>
      <w:rFonts w:eastAsiaTheme="minorEastAsia" w:cs="Times New Roman"/>
      <w:lang w:eastAsia="es-PE"/>
    </w:rPr>
  </w:style>
  <w:style w:type="paragraph" w:styleId="TDC1">
    <w:name w:val="toc 1"/>
    <w:basedOn w:val="Normal"/>
    <w:next w:val="Normal"/>
    <w:autoRedefine/>
    <w:uiPriority w:val="39"/>
    <w:unhideWhenUsed/>
    <w:rsid w:val="00BA2C7F"/>
    <w:pPr>
      <w:spacing w:after="100"/>
    </w:pPr>
    <w:rPr>
      <w:rFonts w:eastAsiaTheme="minorEastAsia" w:cs="Times New Roman"/>
      <w:lang w:eastAsia="es-PE"/>
    </w:rPr>
  </w:style>
  <w:style w:type="paragraph" w:styleId="TDC3">
    <w:name w:val="toc 3"/>
    <w:basedOn w:val="Normal"/>
    <w:next w:val="Normal"/>
    <w:autoRedefine/>
    <w:uiPriority w:val="39"/>
    <w:unhideWhenUsed/>
    <w:rsid w:val="00BA2C7F"/>
    <w:pPr>
      <w:spacing w:after="100"/>
      <w:ind w:left="440"/>
    </w:pPr>
    <w:rPr>
      <w:rFonts w:eastAsiaTheme="minorEastAsia" w:cs="Times New Roman"/>
      <w:lang w:eastAsia="es-PE"/>
    </w:rPr>
  </w:style>
  <w:style w:type="character" w:styleId="Hipervnculo">
    <w:name w:val="Hyperlink"/>
    <w:basedOn w:val="Fuentedeprrafopredeter"/>
    <w:uiPriority w:val="99"/>
    <w:unhideWhenUsed/>
    <w:rsid w:val="00BA2C7F"/>
    <w:rPr>
      <w:color w:val="0563C1" w:themeColor="hyperlink"/>
      <w:u w:val="single"/>
    </w:rPr>
  </w:style>
  <w:style w:type="paragraph" w:styleId="Descripcin">
    <w:name w:val="caption"/>
    <w:basedOn w:val="Normal"/>
    <w:next w:val="Normal"/>
    <w:uiPriority w:val="35"/>
    <w:unhideWhenUsed/>
    <w:qFormat/>
    <w:rsid w:val="00E10016"/>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1A0E2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png"/><Relationship Id="rId21" Type="http://schemas.openxmlformats.org/officeDocument/2006/relationships/hyperlink" Target="file:///C:\Users\Sarai\Desktop\CALIDAD\Proyecto_Calidad_de_Software.docx" TargetMode="External"/><Relationship Id="rId42" Type="http://schemas.openxmlformats.org/officeDocument/2006/relationships/hyperlink" Target="file:///C:\Users\Sarai\Desktop\CALIDAD\Proyecto_Calidad_de_Software.docx" TargetMode="External"/><Relationship Id="rId63" Type="http://schemas.openxmlformats.org/officeDocument/2006/relationships/image" Target="media/image3.jpeg"/><Relationship Id="rId84" Type="http://schemas.openxmlformats.org/officeDocument/2006/relationships/image" Target="media/image19.png"/><Relationship Id="rId138" Type="http://schemas.openxmlformats.org/officeDocument/2006/relationships/image" Target="media/image73.png"/><Relationship Id="rId159" Type="http://schemas.openxmlformats.org/officeDocument/2006/relationships/image" Target="media/image94.png"/><Relationship Id="rId107" Type="http://schemas.openxmlformats.org/officeDocument/2006/relationships/image" Target="media/image42.png"/><Relationship Id="rId11" Type="http://schemas.openxmlformats.org/officeDocument/2006/relationships/hyperlink" Target="file:///C:\Users\Sarai\Desktop\CALIDAD\Proyecto_Calidad_de_Software.docx" TargetMode="External"/><Relationship Id="rId32" Type="http://schemas.openxmlformats.org/officeDocument/2006/relationships/hyperlink" Target="file:///C:\Users\Sarai\Desktop\CALIDAD\Proyecto_Calidad_de_Software.docx" TargetMode="External"/><Relationship Id="rId53" Type="http://schemas.openxmlformats.org/officeDocument/2006/relationships/hyperlink" Target="file:///C:\Users\Sarai\Desktop\CALIDAD\Proyecto_Calidad_de_Software.docx" TargetMode="External"/><Relationship Id="rId74" Type="http://schemas.openxmlformats.org/officeDocument/2006/relationships/image" Target="media/image9.png"/><Relationship Id="rId128" Type="http://schemas.openxmlformats.org/officeDocument/2006/relationships/image" Target="media/image63.png"/><Relationship Id="rId149" Type="http://schemas.openxmlformats.org/officeDocument/2006/relationships/image" Target="media/image84.png"/><Relationship Id="rId5" Type="http://schemas.openxmlformats.org/officeDocument/2006/relationships/webSettings" Target="webSettings.xml"/><Relationship Id="rId95" Type="http://schemas.openxmlformats.org/officeDocument/2006/relationships/image" Target="media/image30.png"/><Relationship Id="rId160" Type="http://schemas.microsoft.com/office/2007/relationships/hdphoto" Target="media/hdphoto1.wdp"/><Relationship Id="rId22" Type="http://schemas.openxmlformats.org/officeDocument/2006/relationships/hyperlink" Target="file:///C:\Users\Sarai\Desktop\CALIDAD\Proyecto_Calidad_de_Software.docx" TargetMode="External"/><Relationship Id="rId43" Type="http://schemas.openxmlformats.org/officeDocument/2006/relationships/hyperlink" Target="file:///C:\Users\Sarai\Desktop\CALIDAD\Proyecto_Calidad_de_Software.docx" TargetMode="External"/><Relationship Id="rId64" Type="http://schemas.openxmlformats.org/officeDocument/2006/relationships/diagramData" Target="diagrams/data1.xml"/><Relationship Id="rId118" Type="http://schemas.openxmlformats.org/officeDocument/2006/relationships/image" Target="media/image53.png"/><Relationship Id="rId139" Type="http://schemas.openxmlformats.org/officeDocument/2006/relationships/image" Target="media/image74.png"/><Relationship Id="rId85" Type="http://schemas.openxmlformats.org/officeDocument/2006/relationships/image" Target="media/image20.png"/><Relationship Id="rId150" Type="http://schemas.openxmlformats.org/officeDocument/2006/relationships/image" Target="media/image85.png"/><Relationship Id="rId12" Type="http://schemas.openxmlformats.org/officeDocument/2006/relationships/hyperlink" Target="file:///C:\Users\Sarai\Desktop\CALIDAD\Proyecto_Calidad_de_Software.docx" TargetMode="External"/><Relationship Id="rId17" Type="http://schemas.openxmlformats.org/officeDocument/2006/relationships/hyperlink" Target="file:///C:\Users\Sarai\Desktop\CALIDAD\Proyecto_Calidad_de_Software.docx" TargetMode="External"/><Relationship Id="rId33" Type="http://schemas.openxmlformats.org/officeDocument/2006/relationships/hyperlink" Target="file:///C:\Users\Sarai\Desktop\CALIDAD\Proyecto_Calidad_de_Software.docx" TargetMode="External"/><Relationship Id="rId38" Type="http://schemas.openxmlformats.org/officeDocument/2006/relationships/hyperlink" Target="file:///C:\Users\Sarai\Desktop\CALIDAD\Proyecto_Calidad_de_Software.docx" TargetMode="External"/><Relationship Id="rId59" Type="http://schemas.openxmlformats.org/officeDocument/2006/relationships/hyperlink" Target="file:///C:\Users\Sarai\Desktop\CALIDAD\Proyecto_Calidad_de_Software.docx" TargetMode="External"/><Relationship Id="rId103" Type="http://schemas.openxmlformats.org/officeDocument/2006/relationships/image" Target="media/image38.png"/><Relationship Id="rId108" Type="http://schemas.openxmlformats.org/officeDocument/2006/relationships/image" Target="media/image43.png"/><Relationship Id="rId124" Type="http://schemas.openxmlformats.org/officeDocument/2006/relationships/image" Target="media/image59.png"/><Relationship Id="rId129" Type="http://schemas.openxmlformats.org/officeDocument/2006/relationships/image" Target="media/image64.png"/><Relationship Id="rId54" Type="http://schemas.openxmlformats.org/officeDocument/2006/relationships/hyperlink" Target="file:///C:\Users\Sarai\Desktop\CALIDAD\Proyecto_Calidad_de_Software.docx" TargetMode="External"/><Relationship Id="rId70" Type="http://schemas.openxmlformats.org/officeDocument/2006/relationships/image" Target="media/image5.png"/><Relationship Id="rId75" Type="http://schemas.openxmlformats.org/officeDocument/2006/relationships/image" Target="media/image10.png"/><Relationship Id="rId91" Type="http://schemas.openxmlformats.org/officeDocument/2006/relationships/image" Target="media/image26.png"/><Relationship Id="rId96" Type="http://schemas.openxmlformats.org/officeDocument/2006/relationships/image" Target="media/image31.png"/><Relationship Id="rId140" Type="http://schemas.openxmlformats.org/officeDocument/2006/relationships/image" Target="media/image75.png"/><Relationship Id="rId145" Type="http://schemas.openxmlformats.org/officeDocument/2006/relationships/image" Target="media/image80.png"/><Relationship Id="rId16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Sarai\Desktop\CALIDAD\Proyecto_Calidad_de_Software.docx" TargetMode="External"/><Relationship Id="rId28" Type="http://schemas.openxmlformats.org/officeDocument/2006/relationships/hyperlink" Target="file:///C:\Users\Sarai\Desktop\CALIDAD\Proyecto_Calidad_de_Software.docx" TargetMode="External"/><Relationship Id="rId49" Type="http://schemas.openxmlformats.org/officeDocument/2006/relationships/hyperlink" Target="file:///C:\Users\Sarai\Desktop\CALIDAD\Proyecto_Calidad_de_Software.docx" TargetMode="External"/><Relationship Id="rId114" Type="http://schemas.openxmlformats.org/officeDocument/2006/relationships/image" Target="media/image49.png"/><Relationship Id="rId119" Type="http://schemas.openxmlformats.org/officeDocument/2006/relationships/image" Target="media/image54.png"/><Relationship Id="rId44" Type="http://schemas.openxmlformats.org/officeDocument/2006/relationships/hyperlink" Target="file:///C:\Users\Sarai\Desktop\CALIDAD\Proyecto_Calidad_de_Software.docx" TargetMode="External"/><Relationship Id="rId60" Type="http://schemas.openxmlformats.org/officeDocument/2006/relationships/hyperlink" Target="file:///C:\Users\Sarai\Desktop\CALIDAD\Proyecto_Calidad_de_Software.docx" TargetMode="External"/><Relationship Id="rId65" Type="http://schemas.openxmlformats.org/officeDocument/2006/relationships/diagramLayout" Target="diagrams/layout1.xml"/><Relationship Id="rId81" Type="http://schemas.openxmlformats.org/officeDocument/2006/relationships/image" Target="media/image16.png"/><Relationship Id="rId86" Type="http://schemas.openxmlformats.org/officeDocument/2006/relationships/image" Target="media/image21.png"/><Relationship Id="rId130" Type="http://schemas.openxmlformats.org/officeDocument/2006/relationships/image" Target="media/image65.png"/><Relationship Id="rId135" Type="http://schemas.openxmlformats.org/officeDocument/2006/relationships/image" Target="media/image70.png"/><Relationship Id="rId151" Type="http://schemas.openxmlformats.org/officeDocument/2006/relationships/image" Target="media/image86.png"/><Relationship Id="rId156" Type="http://schemas.openxmlformats.org/officeDocument/2006/relationships/image" Target="media/image91.png"/><Relationship Id="rId13" Type="http://schemas.openxmlformats.org/officeDocument/2006/relationships/hyperlink" Target="file:///C:\Users\Sarai\Desktop\CALIDAD\Proyecto_Calidad_de_Software.docx" TargetMode="External"/><Relationship Id="rId18" Type="http://schemas.openxmlformats.org/officeDocument/2006/relationships/hyperlink" Target="file:///C:\Users\Sarai\Desktop\CALIDAD\Proyecto_Calidad_de_Software.docx" TargetMode="External"/><Relationship Id="rId39" Type="http://schemas.openxmlformats.org/officeDocument/2006/relationships/hyperlink" Target="file:///C:\Users\Sarai\Desktop\CALIDAD\Proyecto_Calidad_de_Software.docx" TargetMode="External"/><Relationship Id="rId109" Type="http://schemas.openxmlformats.org/officeDocument/2006/relationships/image" Target="media/image44.png"/><Relationship Id="rId34" Type="http://schemas.openxmlformats.org/officeDocument/2006/relationships/hyperlink" Target="file:///C:\Users\Sarai\Desktop\CALIDAD\Proyecto_Calidad_de_Software.docx" TargetMode="External"/><Relationship Id="rId50" Type="http://schemas.openxmlformats.org/officeDocument/2006/relationships/hyperlink" Target="file:///C:\Users\Sarai\Desktop\CALIDAD\Proyecto_Calidad_de_Software.docx" TargetMode="External"/><Relationship Id="rId55" Type="http://schemas.openxmlformats.org/officeDocument/2006/relationships/hyperlink" Target="file:///C:\Users\Sarai\Desktop\CALIDAD\Proyecto_Calidad_de_Software.docx" TargetMode="External"/><Relationship Id="rId76" Type="http://schemas.openxmlformats.org/officeDocument/2006/relationships/image" Target="media/image11.png"/><Relationship Id="rId97" Type="http://schemas.openxmlformats.org/officeDocument/2006/relationships/image" Target="media/image32.png"/><Relationship Id="rId104" Type="http://schemas.openxmlformats.org/officeDocument/2006/relationships/image" Target="media/image39.png"/><Relationship Id="rId120" Type="http://schemas.openxmlformats.org/officeDocument/2006/relationships/image" Target="media/image55.png"/><Relationship Id="rId125" Type="http://schemas.openxmlformats.org/officeDocument/2006/relationships/image" Target="media/image60.png"/><Relationship Id="rId141" Type="http://schemas.openxmlformats.org/officeDocument/2006/relationships/image" Target="media/image76.png"/><Relationship Id="rId146" Type="http://schemas.openxmlformats.org/officeDocument/2006/relationships/image" Target="media/image81.png"/><Relationship Id="rId7" Type="http://schemas.openxmlformats.org/officeDocument/2006/relationships/endnotes" Target="endnotes.xml"/><Relationship Id="rId71" Type="http://schemas.openxmlformats.org/officeDocument/2006/relationships/image" Target="media/image6.png"/><Relationship Id="rId92" Type="http://schemas.openxmlformats.org/officeDocument/2006/relationships/image" Target="media/image27.png"/><Relationship Id="rId16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file:///C:\Users\Sarai\Desktop\CALIDAD\Proyecto_Calidad_de_Software.docx" TargetMode="External"/><Relationship Id="rId24" Type="http://schemas.openxmlformats.org/officeDocument/2006/relationships/hyperlink" Target="file:///C:\Users\Sarai\Desktop\CALIDAD\Proyecto_Calidad_de_Software.docx" TargetMode="External"/><Relationship Id="rId40" Type="http://schemas.openxmlformats.org/officeDocument/2006/relationships/hyperlink" Target="file:///C:\Users\Sarai\Desktop\CALIDAD\Proyecto_Calidad_de_Software.docx" TargetMode="External"/><Relationship Id="rId45" Type="http://schemas.openxmlformats.org/officeDocument/2006/relationships/hyperlink" Target="file:///C:\Users\Sarai\Desktop\CALIDAD\Proyecto_Calidad_de_Software.docx" TargetMode="External"/><Relationship Id="rId66" Type="http://schemas.openxmlformats.org/officeDocument/2006/relationships/diagramQuickStyle" Target="diagrams/quickStyle1.xml"/><Relationship Id="rId87" Type="http://schemas.openxmlformats.org/officeDocument/2006/relationships/image" Target="media/image22.png"/><Relationship Id="rId110" Type="http://schemas.openxmlformats.org/officeDocument/2006/relationships/image" Target="media/image45.png"/><Relationship Id="rId115" Type="http://schemas.openxmlformats.org/officeDocument/2006/relationships/image" Target="media/image50.png"/><Relationship Id="rId131" Type="http://schemas.openxmlformats.org/officeDocument/2006/relationships/image" Target="media/image66.png"/><Relationship Id="rId136" Type="http://schemas.openxmlformats.org/officeDocument/2006/relationships/image" Target="media/image71.png"/><Relationship Id="rId157" Type="http://schemas.openxmlformats.org/officeDocument/2006/relationships/image" Target="media/image92.png"/><Relationship Id="rId61" Type="http://schemas.openxmlformats.org/officeDocument/2006/relationships/hyperlink" Target="file:///C:\Users\Sarai\Desktop\CALIDAD\Proyecto_Calidad_de_Software.docx" TargetMode="External"/><Relationship Id="rId82" Type="http://schemas.openxmlformats.org/officeDocument/2006/relationships/image" Target="media/image17.png"/><Relationship Id="rId152" Type="http://schemas.openxmlformats.org/officeDocument/2006/relationships/image" Target="media/image87.png"/><Relationship Id="rId19" Type="http://schemas.openxmlformats.org/officeDocument/2006/relationships/hyperlink" Target="file:///C:\Users\Sarai\Desktop\CALIDAD\Proyecto_Calidad_de_Software.docx" TargetMode="External"/><Relationship Id="rId14" Type="http://schemas.openxmlformats.org/officeDocument/2006/relationships/hyperlink" Target="file:///C:\Users\Sarai\Desktop\CALIDAD\Proyecto_Calidad_de_Software.docx" TargetMode="External"/><Relationship Id="rId30" Type="http://schemas.openxmlformats.org/officeDocument/2006/relationships/hyperlink" Target="file:///C:\Users\Sarai\Desktop\CALIDAD\Proyecto_Calidad_de_Software.docx" TargetMode="External"/><Relationship Id="rId35" Type="http://schemas.openxmlformats.org/officeDocument/2006/relationships/hyperlink" Target="file:///C:\Users\Sarai\Desktop\CALIDAD\Proyecto_Calidad_de_Software.docx" TargetMode="External"/><Relationship Id="rId56" Type="http://schemas.openxmlformats.org/officeDocument/2006/relationships/hyperlink" Target="file:///C:\Users\Sarai\Desktop\CALIDAD\Proyecto_Calidad_de_Software.docx" TargetMode="External"/><Relationship Id="rId77" Type="http://schemas.openxmlformats.org/officeDocument/2006/relationships/image" Target="media/image12.png"/><Relationship Id="rId100" Type="http://schemas.openxmlformats.org/officeDocument/2006/relationships/image" Target="media/image35.png"/><Relationship Id="rId105" Type="http://schemas.openxmlformats.org/officeDocument/2006/relationships/image" Target="media/image40.png"/><Relationship Id="rId126" Type="http://schemas.openxmlformats.org/officeDocument/2006/relationships/image" Target="media/image61.png"/><Relationship Id="rId147" Type="http://schemas.openxmlformats.org/officeDocument/2006/relationships/image" Target="media/image82.png"/><Relationship Id="rId8" Type="http://schemas.openxmlformats.org/officeDocument/2006/relationships/image" Target="media/image1.png"/><Relationship Id="rId51" Type="http://schemas.openxmlformats.org/officeDocument/2006/relationships/hyperlink" Target="file:///C:\Users\Sarai\Desktop\CALIDAD\Proyecto_Calidad_de_Software.docx" TargetMode="External"/><Relationship Id="rId72" Type="http://schemas.openxmlformats.org/officeDocument/2006/relationships/image" Target="media/image7.png"/><Relationship Id="rId93" Type="http://schemas.openxmlformats.org/officeDocument/2006/relationships/image" Target="media/image28.png"/><Relationship Id="rId98" Type="http://schemas.openxmlformats.org/officeDocument/2006/relationships/image" Target="media/image33.png"/><Relationship Id="rId121" Type="http://schemas.openxmlformats.org/officeDocument/2006/relationships/image" Target="media/image56.png"/><Relationship Id="rId142" Type="http://schemas.openxmlformats.org/officeDocument/2006/relationships/image" Target="media/image77.png"/><Relationship Id="rId3" Type="http://schemas.openxmlformats.org/officeDocument/2006/relationships/styles" Target="styles.xml"/><Relationship Id="rId25" Type="http://schemas.openxmlformats.org/officeDocument/2006/relationships/hyperlink" Target="file:///C:\Users\Sarai\Desktop\CALIDAD\Proyecto_Calidad_de_Software.docx" TargetMode="External"/><Relationship Id="rId46" Type="http://schemas.openxmlformats.org/officeDocument/2006/relationships/hyperlink" Target="file:///C:\Users\Sarai\Desktop\CALIDAD\Proyecto_Calidad_de_Software.docx" TargetMode="External"/><Relationship Id="rId67" Type="http://schemas.openxmlformats.org/officeDocument/2006/relationships/diagramColors" Target="diagrams/colors1.xml"/><Relationship Id="rId116" Type="http://schemas.openxmlformats.org/officeDocument/2006/relationships/image" Target="media/image51.png"/><Relationship Id="rId137" Type="http://schemas.openxmlformats.org/officeDocument/2006/relationships/image" Target="media/image72.png"/><Relationship Id="rId158" Type="http://schemas.openxmlformats.org/officeDocument/2006/relationships/image" Target="media/image93.png"/><Relationship Id="rId20" Type="http://schemas.openxmlformats.org/officeDocument/2006/relationships/hyperlink" Target="file:///C:\Users\Sarai\Desktop\CALIDAD\Proyecto_Calidad_de_Software.docx" TargetMode="External"/><Relationship Id="rId41" Type="http://schemas.openxmlformats.org/officeDocument/2006/relationships/hyperlink" Target="file:///C:\Users\Sarai\Desktop\CALIDAD\Proyecto_Calidad_de_Software.docx" TargetMode="External"/><Relationship Id="rId62" Type="http://schemas.openxmlformats.org/officeDocument/2006/relationships/image" Target="media/image2.jpeg"/><Relationship Id="rId83" Type="http://schemas.openxmlformats.org/officeDocument/2006/relationships/image" Target="media/image18.png"/><Relationship Id="rId88" Type="http://schemas.openxmlformats.org/officeDocument/2006/relationships/image" Target="media/image23.png"/><Relationship Id="rId111" Type="http://schemas.openxmlformats.org/officeDocument/2006/relationships/image" Target="media/image46.png"/><Relationship Id="rId132" Type="http://schemas.openxmlformats.org/officeDocument/2006/relationships/image" Target="media/image67.png"/><Relationship Id="rId153" Type="http://schemas.openxmlformats.org/officeDocument/2006/relationships/image" Target="media/image88.png"/><Relationship Id="rId15" Type="http://schemas.openxmlformats.org/officeDocument/2006/relationships/hyperlink" Target="file:///C:\Users\Sarai\Desktop\CALIDAD\Proyecto_Calidad_de_Software.docx" TargetMode="External"/><Relationship Id="rId36" Type="http://schemas.openxmlformats.org/officeDocument/2006/relationships/hyperlink" Target="file:///C:\Users\Sarai\Desktop\CALIDAD\Proyecto_Calidad_de_Software.docx" TargetMode="External"/><Relationship Id="rId57" Type="http://schemas.openxmlformats.org/officeDocument/2006/relationships/hyperlink" Target="file:///C:\Users\Sarai\Desktop\CALIDAD\Proyecto_Calidad_de_Software.docx" TargetMode="External"/><Relationship Id="rId106" Type="http://schemas.openxmlformats.org/officeDocument/2006/relationships/image" Target="media/image41.png"/><Relationship Id="rId127" Type="http://schemas.openxmlformats.org/officeDocument/2006/relationships/image" Target="media/image62.png"/><Relationship Id="rId10" Type="http://schemas.openxmlformats.org/officeDocument/2006/relationships/hyperlink" Target="file:///C:\Users\Sarai\Desktop\CALIDAD\Proyecto_Calidad_de_Software.docx" TargetMode="External"/><Relationship Id="rId31" Type="http://schemas.openxmlformats.org/officeDocument/2006/relationships/hyperlink" Target="file:///C:\Users\Sarai\Desktop\CALIDAD\Proyecto_Calidad_de_Software.docx" TargetMode="External"/><Relationship Id="rId52" Type="http://schemas.openxmlformats.org/officeDocument/2006/relationships/hyperlink" Target="file:///C:\Users\Sarai\Desktop\CALIDAD\Proyecto_Calidad_de_Software.docx" TargetMode="External"/><Relationship Id="rId73" Type="http://schemas.openxmlformats.org/officeDocument/2006/relationships/image" Target="media/image8.png"/><Relationship Id="rId78" Type="http://schemas.openxmlformats.org/officeDocument/2006/relationships/image" Target="media/image13.png"/><Relationship Id="rId94" Type="http://schemas.openxmlformats.org/officeDocument/2006/relationships/image" Target="media/image29.png"/><Relationship Id="rId99" Type="http://schemas.openxmlformats.org/officeDocument/2006/relationships/image" Target="media/image34.png"/><Relationship Id="rId101" Type="http://schemas.openxmlformats.org/officeDocument/2006/relationships/image" Target="media/image36.png"/><Relationship Id="rId122" Type="http://schemas.openxmlformats.org/officeDocument/2006/relationships/image" Target="media/image57.png"/><Relationship Id="rId143" Type="http://schemas.openxmlformats.org/officeDocument/2006/relationships/image" Target="media/image78.png"/><Relationship Id="rId148"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hyperlink" Target="file:///C:\Users\clari\Documents\CALIDAD%20DE%20SOFTWARE\Proyecto_Calidad_de_SoftwareV2.docx" TargetMode="External"/><Relationship Id="rId26" Type="http://schemas.openxmlformats.org/officeDocument/2006/relationships/hyperlink" Target="file:///C:\Users\Sarai\Desktop\CALIDAD\Proyecto_Calidad_de_Software.docx" TargetMode="External"/><Relationship Id="rId47" Type="http://schemas.openxmlformats.org/officeDocument/2006/relationships/hyperlink" Target="file:///C:\Users\Sarai\Desktop\CALIDAD\Proyecto_Calidad_de_Software.docx" TargetMode="External"/><Relationship Id="rId68" Type="http://schemas.microsoft.com/office/2007/relationships/diagramDrawing" Target="diagrams/drawing1.xml"/><Relationship Id="rId89" Type="http://schemas.openxmlformats.org/officeDocument/2006/relationships/image" Target="media/image24.png"/><Relationship Id="rId112" Type="http://schemas.openxmlformats.org/officeDocument/2006/relationships/image" Target="media/image47.png"/><Relationship Id="rId133" Type="http://schemas.openxmlformats.org/officeDocument/2006/relationships/image" Target="media/image68.png"/><Relationship Id="rId154" Type="http://schemas.openxmlformats.org/officeDocument/2006/relationships/image" Target="media/image89.png"/><Relationship Id="rId16" Type="http://schemas.openxmlformats.org/officeDocument/2006/relationships/hyperlink" Target="file:///C:\Users\Sarai\Desktop\CALIDAD\Proyecto_Calidad_de_Software.docx" TargetMode="External"/><Relationship Id="rId37" Type="http://schemas.openxmlformats.org/officeDocument/2006/relationships/hyperlink" Target="file:///C:\Users\Sarai\Desktop\CALIDAD\Proyecto_Calidad_de_Software.docx" TargetMode="External"/><Relationship Id="rId58" Type="http://schemas.openxmlformats.org/officeDocument/2006/relationships/hyperlink" Target="file:///C:\Users\Sarai\Desktop\CALIDAD\Proyecto_Calidad_de_Software.docx" TargetMode="External"/><Relationship Id="rId79" Type="http://schemas.openxmlformats.org/officeDocument/2006/relationships/image" Target="media/image14.png"/><Relationship Id="rId102" Type="http://schemas.openxmlformats.org/officeDocument/2006/relationships/image" Target="media/image37.png"/><Relationship Id="rId123" Type="http://schemas.openxmlformats.org/officeDocument/2006/relationships/image" Target="media/image58.png"/><Relationship Id="rId144" Type="http://schemas.openxmlformats.org/officeDocument/2006/relationships/image" Target="media/image79.png"/><Relationship Id="rId90" Type="http://schemas.openxmlformats.org/officeDocument/2006/relationships/image" Target="media/image25.png"/><Relationship Id="rId27" Type="http://schemas.openxmlformats.org/officeDocument/2006/relationships/hyperlink" Target="file:///C:\Users\Sarai\Desktop\CALIDAD\Proyecto_Calidad_de_Software.docx" TargetMode="External"/><Relationship Id="rId48" Type="http://schemas.openxmlformats.org/officeDocument/2006/relationships/hyperlink" Target="file:///C:\Users\Sarai\Desktop\CALIDAD\Proyecto_Calidad_de_Software.docx" TargetMode="External"/><Relationship Id="rId69" Type="http://schemas.openxmlformats.org/officeDocument/2006/relationships/image" Target="media/image4.png"/><Relationship Id="rId113" Type="http://schemas.openxmlformats.org/officeDocument/2006/relationships/image" Target="media/image48.png"/><Relationship Id="rId134" Type="http://schemas.openxmlformats.org/officeDocument/2006/relationships/image" Target="media/image69.png"/><Relationship Id="rId80" Type="http://schemas.openxmlformats.org/officeDocument/2006/relationships/image" Target="media/image15.png"/><Relationship Id="rId155" Type="http://schemas.openxmlformats.org/officeDocument/2006/relationships/image" Target="media/image90.png"/></Relationships>
</file>

<file path=word/diagrams/colors1.xml><?xml version="1.0" encoding="utf-8"?>
<dgm:colorsDef xmlns:dgm="http://schemas.openxmlformats.org/drawingml/2006/diagram" xmlns:a="http://schemas.openxmlformats.org/drawingml/2006/main" uniqueId="urn:microsoft.com/office/officeart/2005/8/colors/accent5_5">
  <dgm:title val=""/>
  <dgm:desc val=""/>
  <dgm:catLst>
    <dgm:cat type="accent5" pri="11500"/>
  </dgm:catLst>
  <dgm:styleLbl name="node0">
    <dgm:fillClrLst meth="cycle">
      <a:schemeClr val="accent5">
        <a:alpha val="80000"/>
      </a:schemeClr>
    </dgm:fillClrLst>
    <dgm:linClrLst meth="repeat">
      <a:schemeClr val="lt1"/>
    </dgm:linClrLst>
    <dgm:effectClrLst/>
    <dgm:txLinClrLst/>
    <dgm:txFillClrLst/>
    <dgm:txEffectClrLst/>
  </dgm:styleLbl>
  <dgm:styleLbl name="node1">
    <dgm:fillClrLst>
      <a:schemeClr val="accent5">
        <a:alpha val="90000"/>
      </a:schemeClr>
      <a:schemeClr val="accent5">
        <a:alpha val="50000"/>
      </a:schemeClr>
    </dgm:fillClrLst>
    <dgm:linClrLst meth="repeat">
      <a:schemeClr val="lt1"/>
    </dgm:linClrLst>
    <dgm:effectClrLst/>
    <dgm:txLinClrLst/>
    <dgm:txFillClrLst/>
    <dgm:txEffectClrLst/>
  </dgm:styleLbl>
  <dgm:styleLbl name="alignNode1">
    <dgm:fillClrLst>
      <a:schemeClr val="accent5">
        <a:alpha val="90000"/>
      </a:schemeClr>
      <a:schemeClr val="accent5">
        <a:alpha val="50000"/>
      </a:schemeClr>
    </dgm:fillClrLst>
    <dgm:linClrLst>
      <a:schemeClr val="accent5">
        <a:alpha val="90000"/>
      </a:schemeClr>
      <a:schemeClr val="accent5">
        <a:alpha val="50000"/>
      </a:schemeClr>
    </dgm:linClrLst>
    <dgm:effectClrLst/>
    <dgm:txLinClrLst/>
    <dgm:txFillClrLst/>
    <dgm:txEffectClrLst/>
  </dgm:styleLbl>
  <dgm:styleLbl name="lnNode1">
    <dgm:fillClrLst>
      <a:schemeClr val="accent5">
        <a:shade val="90000"/>
      </a:schemeClr>
      <a:schemeClr val="accent5">
        <a:alpha val="50000"/>
        <a:tint val="50000"/>
      </a:schemeClr>
    </dgm:fillClrLst>
    <dgm:linClrLst meth="repeat">
      <a:schemeClr val="lt1"/>
    </dgm:linClrLst>
    <dgm:effectClrLst/>
    <dgm:txLinClrLst/>
    <dgm:txFillClrLst/>
    <dgm:txEffectClrLst/>
  </dgm:styleLbl>
  <dgm:styleLbl name="vennNode1">
    <dgm:fillClrLst>
      <a:schemeClr val="accent5">
        <a:shade val="80000"/>
        <a:alpha val="50000"/>
      </a:schemeClr>
      <a:schemeClr val="accent5">
        <a:alpha val="20000"/>
      </a:schemeClr>
    </dgm:fillClrLst>
    <dgm:linClrLst meth="repeat">
      <a:schemeClr val="lt1"/>
    </dgm:linClrLst>
    <dgm:effectClrLst/>
    <dgm:txLinClrLst/>
    <dgm:txFillClrLst/>
    <dgm:txEffectClrLst/>
  </dgm:styleLbl>
  <dgm:styleLbl name="node2">
    <dgm:fillClrLst>
      <a:schemeClr val="accent5">
        <a:alpha val="70000"/>
      </a:schemeClr>
    </dgm:fillClrLst>
    <dgm:linClrLst meth="repeat">
      <a:schemeClr val="lt1"/>
    </dgm:linClrLst>
    <dgm:effectClrLst/>
    <dgm:txLinClrLst/>
    <dgm:txFillClrLst/>
    <dgm:txEffectClrLst/>
  </dgm:styleLbl>
  <dgm:styleLbl name="node3">
    <dgm:fillClrLst>
      <a:schemeClr val="accent5">
        <a:alpha val="50000"/>
      </a:schemeClr>
    </dgm:fillClrLst>
    <dgm:linClrLst meth="repeat">
      <a:schemeClr val="lt1"/>
    </dgm:linClrLst>
    <dgm:effectClrLst/>
    <dgm:txLinClrLst/>
    <dgm:txFillClrLst/>
    <dgm:txEffectClrLst/>
  </dgm:styleLbl>
  <dgm:styleLbl name="node4">
    <dgm:fillClrLst>
      <a:schemeClr val="accent5">
        <a:alpha val="30000"/>
      </a:schemeClr>
    </dgm:fillClrLst>
    <dgm:linClrLst meth="repeat">
      <a:schemeClr val="lt1"/>
    </dgm:linClrLst>
    <dgm:effectClrLst/>
    <dgm:txLinClrLst/>
    <dgm:txFillClrLst/>
    <dgm:txEffectClrLst/>
  </dgm:styleLbl>
  <dgm:styleLbl name="fgImgPlace1">
    <dgm:fillClrLst>
      <a:schemeClr val="accent5">
        <a:tint val="50000"/>
        <a:alpha val="90000"/>
      </a:schemeClr>
      <a:schemeClr val="accent5">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hade val="90000"/>
      </a:schemeClr>
      <a:schemeClr val="accent5">
        <a:tint val="50000"/>
      </a:schemeClr>
    </dgm:fillClrLst>
    <dgm:linClrLst>
      <a:schemeClr val="accent5">
        <a:shade val="90000"/>
      </a:schemeClr>
      <a:schemeClr val="accent5">
        <a:tint val="50000"/>
      </a:schemeClr>
    </dgm:linClrLst>
    <dgm:effectClrLst/>
    <dgm:txLinClrLst/>
    <dgm:txFillClrLst/>
    <dgm:txEffectClrLst/>
  </dgm:styleLbl>
  <dgm:styleLbl name="fgSibTrans2D1">
    <dgm:fillClrLst>
      <a:schemeClr val="accent5">
        <a:shade val="90000"/>
      </a:schemeClr>
      <a:schemeClr val="accent5">
        <a:tint val="50000"/>
      </a:schemeClr>
    </dgm:fillClrLst>
    <dgm:linClrLst>
      <a:schemeClr val="accent5">
        <a:shade val="90000"/>
      </a:schemeClr>
      <a:schemeClr val="accent5">
        <a:tint val="50000"/>
      </a:schemeClr>
    </dgm:linClrLst>
    <dgm:effectClrLst/>
    <dgm:txLinClrLst/>
    <dgm:txFillClrLst/>
    <dgm:txEffectClrLst/>
  </dgm:styleLbl>
  <dgm:styleLbl name="bgSibTrans2D1">
    <dgm:fillClrLst>
      <a:schemeClr val="accent5">
        <a:shade val="90000"/>
      </a:schemeClr>
      <a:schemeClr val="accent5">
        <a:tint val="50000"/>
      </a:schemeClr>
    </dgm:fillClrLst>
    <dgm:linClrLst>
      <a:schemeClr val="accent5">
        <a:shade val="90000"/>
      </a:schemeClr>
      <a:schemeClr val="accent5">
        <a:tint val="50000"/>
      </a:schemeClr>
    </dgm:linClrLst>
    <dgm:effectClrLst/>
    <dgm:txLinClrLst/>
    <dgm:txFillClrLst/>
    <dgm:txEffectClrLst/>
  </dgm:styleLbl>
  <dgm:styleLbl name="sibTrans1D1">
    <dgm:fillClrLst>
      <a:schemeClr val="accent5">
        <a:shade val="90000"/>
      </a:schemeClr>
      <a:schemeClr val="accent5">
        <a:tint val="50000"/>
      </a:schemeClr>
    </dgm:fillClrLst>
    <dgm:linClrLst>
      <a:schemeClr val="accent5">
        <a:shade val="90000"/>
      </a:schemeClr>
      <a:schemeClr val="accent5">
        <a:tint val="50000"/>
      </a:schemeClr>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accent5">
        <a:alpha val="90000"/>
      </a:schemeClr>
    </dgm:fillClrLst>
    <dgm:linClrLst meth="repeat">
      <a:schemeClr val="lt1"/>
    </dgm:linClrLst>
    <dgm:effectClrLst/>
    <dgm:txLinClrLst/>
    <dgm:txFillClrLst/>
    <dgm:txEffectClrLst/>
  </dgm:styleLbl>
  <dgm:styleLbl name="asst1">
    <dgm:fillClrLst meth="repeat">
      <a:schemeClr val="accent5">
        <a:alpha val="90000"/>
      </a:schemeClr>
    </dgm:fillClrLst>
    <dgm:linClrLst meth="repeat">
      <a:schemeClr val="lt1"/>
    </dgm:linClrLst>
    <dgm:effectClrLst/>
    <dgm:txLinClrLst/>
    <dgm:txFillClrLst/>
    <dgm:txEffectClrLst/>
  </dgm:styleLbl>
  <dgm:styleLbl name="asst2">
    <dgm:fillClrLst>
      <a:schemeClr val="accent5">
        <a:alpha val="90000"/>
      </a:schemeClr>
    </dgm:fillClrLst>
    <dgm:linClrLst meth="repeat">
      <a:schemeClr val="lt1"/>
    </dgm:linClrLst>
    <dgm:effectClrLst/>
    <dgm:txLinClrLst/>
    <dgm:txFillClrLst/>
    <dgm:txEffectClrLst/>
  </dgm:styleLbl>
  <dgm:styleLbl name="asst3">
    <dgm:fillClrLst>
      <a:schemeClr val="accent5">
        <a:alpha val="70000"/>
      </a:schemeClr>
    </dgm:fillClrLst>
    <dgm:linClrLst meth="repeat">
      <a:schemeClr val="lt1"/>
    </dgm:linClrLst>
    <dgm:effectClrLst/>
    <dgm:txLinClrLst/>
    <dgm:txFillClrLst/>
    <dgm:txEffectClrLst/>
  </dgm:styleLbl>
  <dgm:styleLbl name="asst4">
    <dgm:fillClrLst>
      <a:schemeClr val="accent5">
        <a:alpha val="50000"/>
      </a:schemeClr>
    </dgm:fillClrLst>
    <dgm:linClrLst meth="repeat">
      <a:schemeClr val="lt1"/>
    </dgm:linClrLst>
    <dgm:effectClrLst/>
    <dgm:txLinClrLst/>
    <dgm:txFillClrLst/>
    <dgm:txEffectClrLst/>
  </dgm:styleLbl>
  <dgm:styleLbl name="parChTrans2D1">
    <dgm:fillClrLst meth="repeat">
      <a:schemeClr val="accent5">
        <a:shade val="80000"/>
      </a:schemeClr>
    </dgm:fillClrLst>
    <dgm:linClrLst meth="repeat">
      <a:schemeClr val="accent5">
        <a:shade val="80000"/>
      </a:schemeClr>
    </dgm:linClrLst>
    <dgm:effectClrLst/>
    <dgm:txLinClrLst/>
    <dgm:txFillClrLst/>
    <dgm:txEffectClrLst/>
  </dgm:styleLbl>
  <dgm:styleLbl name="parChTrans2D2">
    <dgm:fillClrLst meth="repeat">
      <a:schemeClr val="accent5">
        <a:tint val="90000"/>
      </a:schemeClr>
    </dgm:fillClrLst>
    <dgm:linClrLst meth="repeat">
      <a:schemeClr val="accent5">
        <a:tint val="90000"/>
      </a:schemeClr>
    </dgm:linClrLst>
    <dgm:effectClrLst/>
    <dgm:txLinClrLst/>
    <dgm:txFillClrLst/>
    <dgm:txEffectClrLst/>
  </dgm:styleLbl>
  <dgm:styleLbl name="parChTrans2D3">
    <dgm:fillClrLst meth="repeat">
      <a:schemeClr val="accent5">
        <a:tint val="70000"/>
      </a:schemeClr>
    </dgm:fillClrLst>
    <dgm:linClrLst meth="repeat">
      <a:schemeClr val="accent5">
        <a:tint val="70000"/>
      </a:schemeClr>
    </dgm:linClrLst>
    <dgm:effectClrLst/>
    <dgm:txLinClrLst/>
    <dgm:txFillClrLst/>
    <dgm:txEffectClrLst/>
  </dgm:styleLbl>
  <dgm:styleLbl name="parChTrans2D4">
    <dgm:fillClrLst meth="repeat">
      <a:schemeClr val="accent5">
        <a:tint val="50000"/>
      </a:schemeClr>
    </dgm:fillClrLst>
    <dgm:linClrLst meth="repeat">
      <a:schemeClr val="accent5">
        <a:tint val="50000"/>
      </a:schemeClr>
    </dgm:linClrLst>
    <dgm:effectClrLst/>
    <dgm:txLinClrLst/>
    <dgm:txFillClrLst meth="repeat">
      <a:schemeClr val="dk1"/>
    </dgm:txFillClrLst>
    <dgm:txEffectClrLst/>
  </dgm:styleLbl>
  <dgm:styleLbl name="parChTrans1D1">
    <dgm:fillClrLst meth="repeat">
      <a:schemeClr val="accent5">
        <a:shade val="80000"/>
      </a:schemeClr>
    </dgm:fillClrLst>
    <dgm:linClrLst meth="repeat">
      <a:schemeClr val="accent5">
        <a:shade val="80000"/>
      </a:schemeClr>
    </dgm:linClrLst>
    <dgm:effectClrLst/>
    <dgm:txLinClrLst/>
    <dgm:txFillClrLst meth="repeat">
      <a:schemeClr val="tx1"/>
    </dgm:txFillClrLst>
    <dgm:txEffectClrLst/>
  </dgm:styleLbl>
  <dgm:styleLbl name="parChTrans1D2">
    <dgm:fillClrLst meth="repeat">
      <a:schemeClr val="accent5">
        <a:tint val="90000"/>
      </a:schemeClr>
    </dgm:fillClrLst>
    <dgm:linClrLst meth="repeat">
      <a:schemeClr val="accent5">
        <a:tint val="90000"/>
      </a:schemeClr>
    </dgm:linClrLst>
    <dgm:effectClrLst/>
    <dgm:txLinClrLst/>
    <dgm:txFillClrLst meth="repeat">
      <a:schemeClr val="tx1"/>
    </dgm:txFillClrLst>
    <dgm:txEffectClrLst/>
  </dgm:styleLbl>
  <dgm:styleLbl name="parChTrans1D3">
    <dgm:fillClrLst meth="repeat">
      <a:schemeClr val="accent5">
        <a:tint val="70000"/>
      </a:schemeClr>
    </dgm:fillClrLst>
    <dgm:linClrLst meth="repeat">
      <a:schemeClr val="accent5">
        <a:tint val="70000"/>
      </a:schemeClr>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5">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5">
        <a:alpha val="90000"/>
      </a:schemeClr>
      <a:schemeClr val="accent5">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a:schemeClr val="accent5">
        <a:alpha val="90000"/>
        <a:tint val="40000"/>
      </a:schemeClr>
      <a:schemeClr val="accent5">
        <a:alpha val="5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align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bgAccFollowNode1">
    <dgm:fillClrLst meth="repeat">
      <a:schemeClr val="accent5">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5">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5">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5">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5">
        <a:tint val="50000"/>
      </a:schemeClr>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567D7D7-8A8B-4C12-9EDF-36FD73130B47}" type="doc">
      <dgm:prSet loTypeId="urn:microsoft.com/office/officeart/2005/8/layout/orgChart1" loCatId="hierarchy" qsTypeId="urn:microsoft.com/office/officeart/2005/8/quickstyle/simple5" qsCatId="simple" csTypeId="urn:microsoft.com/office/officeart/2005/8/colors/accent5_5" csCatId="accent5" phldr="1"/>
      <dgm:spPr/>
      <dgm:t>
        <a:bodyPr/>
        <a:lstStyle/>
        <a:p>
          <a:endParaRPr lang="es-PE"/>
        </a:p>
      </dgm:t>
    </dgm:pt>
    <dgm:pt modelId="{8308C0F8-1BD9-45D9-9990-9FE5E36F0C57}">
      <dgm:prSet phldrT="[Texto]"/>
      <dgm:spPr/>
      <dgm:t>
        <a:bodyPr/>
        <a:lstStyle/>
        <a:p>
          <a:r>
            <a:rPr lang="es-PE"/>
            <a:t>Gerente General</a:t>
          </a:r>
        </a:p>
      </dgm:t>
    </dgm:pt>
    <dgm:pt modelId="{8CA71663-A0BB-473A-8403-04E87C377F55}" type="parTrans" cxnId="{23D5B826-59B5-47A7-9619-8222995CAD9D}">
      <dgm:prSet/>
      <dgm:spPr/>
      <dgm:t>
        <a:bodyPr/>
        <a:lstStyle/>
        <a:p>
          <a:endParaRPr lang="es-PE"/>
        </a:p>
      </dgm:t>
    </dgm:pt>
    <dgm:pt modelId="{886D867D-B289-4D1B-91FA-381B1D0356E3}" type="sibTrans" cxnId="{23D5B826-59B5-47A7-9619-8222995CAD9D}">
      <dgm:prSet/>
      <dgm:spPr/>
      <dgm:t>
        <a:bodyPr/>
        <a:lstStyle/>
        <a:p>
          <a:endParaRPr lang="es-PE"/>
        </a:p>
      </dgm:t>
    </dgm:pt>
    <dgm:pt modelId="{9CFA33C0-013C-4ED7-B816-AE4CF8353724}" type="asst">
      <dgm:prSet phldrT="[Texto]"/>
      <dgm:spPr/>
      <dgm:t>
        <a:bodyPr/>
        <a:lstStyle/>
        <a:p>
          <a:r>
            <a:rPr lang="es-PE"/>
            <a:t>Director</a:t>
          </a:r>
        </a:p>
      </dgm:t>
    </dgm:pt>
    <dgm:pt modelId="{AEB42EE1-6684-4AEE-A9E7-81681091E8B4}" type="parTrans" cxnId="{E43E43C1-2B0F-4CCB-A2EA-7166F2266E2B}">
      <dgm:prSet/>
      <dgm:spPr/>
      <dgm:t>
        <a:bodyPr/>
        <a:lstStyle/>
        <a:p>
          <a:endParaRPr lang="es-PE"/>
        </a:p>
      </dgm:t>
    </dgm:pt>
    <dgm:pt modelId="{81267C28-DD5C-4807-A73D-6F04AC11DD16}" type="sibTrans" cxnId="{E43E43C1-2B0F-4CCB-A2EA-7166F2266E2B}">
      <dgm:prSet/>
      <dgm:spPr/>
      <dgm:t>
        <a:bodyPr/>
        <a:lstStyle/>
        <a:p>
          <a:endParaRPr lang="es-PE"/>
        </a:p>
      </dgm:t>
    </dgm:pt>
    <dgm:pt modelId="{45EC517C-A1D0-43C1-ACB2-319E60A4535F}">
      <dgm:prSet phldrT="[Texto]"/>
      <dgm:spPr/>
      <dgm:t>
        <a:bodyPr/>
        <a:lstStyle/>
        <a:p>
          <a:r>
            <a:rPr lang="es-PE"/>
            <a:t>Secretaria</a:t>
          </a:r>
        </a:p>
      </dgm:t>
    </dgm:pt>
    <dgm:pt modelId="{A3B02B62-9CA3-45CB-BAAE-D424BE28D978}" type="parTrans" cxnId="{7FFC36D2-C3D4-4402-8CF8-E2DEE2961E7A}">
      <dgm:prSet/>
      <dgm:spPr/>
      <dgm:t>
        <a:bodyPr/>
        <a:lstStyle/>
        <a:p>
          <a:endParaRPr lang="es-PE"/>
        </a:p>
      </dgm:t>
    </dgm:pt>
    <dgm:pt modelId="{9C1FCDFC-CED3-408B-A3E5-CC9046AD5A75}" type="sibTrans" cxnId="{7FFC36D2-C3D4-4402-8CF8-E2DEE2961E7A}">
      <dgm:prSet/>
      <dgm:spPr/>
      <dgm:t>
        <a:bodyPr/>
        <a:lstStyle/>
        <a:p>
          <a:endParaRPr lang="es-PE"/>
        </a:p>
      </dgm:t>
    </dgm:pt>
    <dgm:pt modelId="{51B5C163-98F4-4067-8413-CE9B7BC3199D}">
      <dgm:prSet phldrT="[Texto]"/>
      <dgm:spPr/>
      <dgm:t>
        <a:bodyPr/>
        <a:lstStyle/>
        <a:p>
          <a:r>
            <a:rPr lang="es-PE"/>
            <a:t>Tesorera</a:t>
          </a:r>
        </a:p>
      </dgm:t>
    </dgm:pt>
    <dgm:pt modelId="{55D7DCDF-DF73-4411-B836-E65DAC6AC4C7}" type="parTrans" cxnId="{A826C8B8-B53F-44DE-A643-CDE6D8C25DFA}">
      <dgm:prSet/>
      <dgm:spPr/>
      <dgm:t>
        <a:bodyPr/>
        <a:lstStyle/>
        <a:p>
          <a:endParaRPr lang="es-PE"/>
        </a:p>
      </dgm:t>
    </dgm:pt>
    <dgm:pt modelId="{AC238E6C-BD62-4FA9-8B3D-1D96EF8728D7}" type="sibTrans" cxnId="{A826C8B8-B53F-44DE-A643-CDE6D8C25DFA}">
      <dgm:prSet/>
      <dgm:spPr/>
      <dgm:t>
        <a:bodyPr/>
        <a:lstStyle/>
        <a:p>
          <a:endParaRPr lang="es-PE"/>
        </a:p>
      </dgm:t>
    </dgm:pt>
    <dgm:pt modelId="{E10A1928-1108-4435-A486-BD5989D0B421}">
      <dgm:prSet/>
      <dgm:spPr/>
      <dgm:t>
        <a:bodyPr/>
        <a:lstStyle/>
        <a:p>
          <a:r>
            <a:rPr lang="es-PE"/>
            <a:t>Docentes</a:t>
          </a:r>
        </a:p>
      </dgm:t>
    </dgm:pt>
    <dgm:pt modelId="{4D3A186E-7608-479B-B2F1-1EA2E25D6620}" type="parTrans" cxnId="{3731F3F6-6590-402E-BC1E-ABBBC0A388CA}">
      <dgm:prSet/>
      <dgm:spPr/>
      <dgm:t>
        <a:bodyPr/>
        <a:lstStyle/>
        <a:p>
          <a:endParaRPr lang="es-PE"/>
        </a:p>
      </dgm:t>
    </dgm:pt>
    <dgm:pt modelId="{5C2A9BA5-9595-4C57-A65A-F49462F85DA1}" type="sibTrans" cxnId="{3731F3F6-6590-402E-BC1E-ABBBC0A388CA}">
      <dgm:prSet/>
      <dgm:spPr/>
      <dgm:t>
        <a:bodyPr/>
        <a:lstStyle/>
        <a:p>
          <a:endParaRPr lang="es-PE"/>
        </a:p>
      </dgm:t>
    </dgm:pt>
    <dgm:pt modelId="{0895B5E8-F681-4C00-8A46-A2F6387A54B8}">
      <dgm:prSet/>
      <dgm:spPr/>
      <dgm:t>
        <a:bodyPr/>
        <a:lstStyle/>
        <a:p>
          <a:r>
            <a:rPr lang="es-PE"/>
            <a:t>Alumnos</a:t>
          </a:r>
        </a:p>
      </dgm:t>
    </dgm:pt>
    <dgm:pt modelId="{D7EF89DE-1C28-41D5-BB85-3360AB67FE0C}" type="parTrans" cxnId="{0885E88D-0DFE-4B3B-925C-410F5FDD1BEC}">
      <dgm:prSet/>
      <dgm:spPr/>
      <dgm:t>
        <a:bodyPr/>
        <a:lstStyle/>
        <a:p>
          <a:endParaRPr lang="es-PE"/>
        </a:p>
      </dgm:t>
    </dgm:pt>
    <dgm:pt modelId="{050E3DB4-E230-4A7C-B2BB-9229933FDA72}" type="sibTrans" cxnId="{0885E88D-0DFE-4B3B-925C-410F5FDD1BEC}">
      <dgm:prSet/>
      <dgm:spPr/>
      <dgm:t>
        <a:bodyPr/>
        <a:lstStyle/>
        <a:p>
          <a:endParaRPr lang="es-PE"/>
        </a:p>
      </dgm:t>
    </dgm:pt>
    <dgm:pt modelId="{ECEC5B2E-988F-4945-AE5B-230B37A3B65E}" type="asst">
      <dgm:prSet/>
      <dgm:spPr/>
      <dgm:t>
        <a:bodyPr/>
        <a:lstStyle/>
        <a:p>
          <a:r>
            <a:rPr lang="es-PE"/>
            <a:t>Personal de Limpieza</a:t>
          </a:r>
        </a:p>
      </dgm:t>
    </dgm:pt>
    <dgm:pt modelId="{E68FC777-0905-4CD6-BDC8-DB081F5564F8}" type="parTrans" cxnId="{B4CBC26C-F6F8-470F-87B9-C80ABF95A2CF}">
      <dgm:prSet/>
      <dgm:spPr/>
      <dgm:t>
        <a:bodyPr/>
        <a:lstStyle/>
        <a:p>
          <a:endParaRPr lang="es-PE"/>
        </a:p>
      </dgm:t>
    </dgm:pt>
    <dgm:pt modelId="{75C470CB-51E6-4DB8-ABAA-80266CDF83E2}" type="sibTrans" cxnId="{B4CBC26C-F6F8-470F-87B9-C80ABF95A2CF}">
      <dgm:prSet/>
      <dgm:spPr/>
      <dgm:t>
        <a:bodyPr/>
        <a:lstStyle/>
        <a:p>
          <a:endParaRPr lang="es-PE"/>
        </a:p>
      </dgm:t>
    </dgm:pt>
    <dgm:pt modelId="{7ED143AF-9665-49AA-91AB-6CAF966BFE69}" type="pres">
      <dgm:prSet presAssocID="{D567D7D7-8A8B-4C12-9EDF-36FD73130B47}" presName="hierChild1" presStyleCnt="0">
        <dgm:presLayoutVars>
          <dgm:orgChart val="1"/>
          <dgm:chPref val="1"/>
          <dgm:dir val="rev"/>
          <dgm:animOne val="branch"/>
          <dgm:animLvl val="lvl"/>
          <dgm:resizeHandles/>
        </dgm:presLayoutVars>
      </dgm:prSet>
      <dgm:spPr/>
      <dgm:t>
        <a:bodyPr/>
        <a:lstStyle/>
        <a:p>
          <a:endParaRPr lang="es-PE"/>
        </a:p>
      </dgm:t>
    </dgm:pt>
    <dgm:pt modelId="{AF8121C5-A57D-4680-9EED-D446FE2CD27C}" type="pres">
      <dgm:prSet presAssocID="{8308C0F8-1BD9-45D9-9990-9FE5E36F0C57}" presName="hierRoot1" presStyleCnt="0">
        <dgm:presLayoutVars>
          <dgm:hierBranch val="init"/>
        </dgm:presLayoutVars>
      </dgm:prSet>
      <dgm:spPr/>
    </dgm:pt>
    <dgm:pt modelId="{8E95F32F-A6DC-4BB7-9D2B-3D23D3730AD6}" type="pres">
      <dgm:prSet presAssocID="{8308C0F8-1BD9-45D9-9990-9FE5E36F0C57}" presName="rootComposite1" presStyleCnt="0"/>
      <dgm:spPr/>
    </dgm:pt>
    <dgm:pt modelId="{840FDE9C-BB85-4FE8-BF46-543861EE34C6}" type="pres">
      <dgm:prSet presAssocID="{8308C0F8-1BD9-45D9-9990-9FE5E36F0C57}" presName="rootText1" presStyleLbl="node0" presStyleIdx="0" presStyleCnt="1">
        <dgm:presLayoutVars>
          <dgm:chPref val="3"/>
        </dgm:presLayoutVars>
      </dgm:prSet>
      <dgm:spPr/>
      <dgm:t>
        <a:bodyPr/>
        <a:lstStyle/>
        <a:p>
          <a:endParaRPr lang="es-PE"/>
        </a:p>
      </dgm:t>
    </dgm:pt>
    <dgm:pt modelId="{A33B3B90-FB03-4F4C-93D0-DA169930E0FC}" type="pres">
      <dgm:prSet presAssocID="{8308C0F8-1BD9-45D9-9990-9FE5E36F0C57}" presName="rootConnector1" presStyleLbl="node1" presStyleIdx="0" presStyleCnt="0"/>
      <dgm:spPr/>
      <dgm:t>
        <a:bodyPr/>
        <a:lstStyle/>
        <a:p>
          <a:endParaRPr lang="es-PE"/>
        </a:p>
      </dgm:t>
    </dgm:pt>
    <dgm:pt modelId="{68444D6C-6616-4DE1-86A4-3F3B7E336B2D}" type="pres">
      <dgm:prSet presAssocID="{8308C0F8-1BD9-45D9-9990-9FE5E36F0C57}" presName="hierChild2" presStyleCnt="0"/>
      <dgm:spPr/>
    </dgm:pt>
    <dgm:pt modelId="{C59B9630-71B1-4EB1-8211-2C3E0D7F2B3A}" type="pres">
      <dgm:prSet presAssocID="{55D7DCDF-DF73-4411-B836-E65DAC6AC4C7}" presName="Name37" presStyleLbl="parChTrans1D2" presStyleIdx="0" presStyleCnt="3"/>
      <dgm:spPr/>
      <dgm:t>
        <a:bodyPr/>
        <a:lstStyle/>
        <a:p>
          <a:endParaRPr lang="es-PE"/>
        </a:p>
      </dgm:t>
    </dgm:pt>
    <dgm:pt modelId="{9D8B34A6-CAAE-499B-B860-89410B2A5895}" type="pres">
      <dgm:prSet presAssocID="{51B5C163-98F4-4067-8413-CE9B7BC3199D}" presName="hierRoot2" presStyleCnt="0">
        <dgm:presLayoutVars>
          <dgm:hierBranch val="hang"/>
        </dgm:presLayoutVars>
      </dgm:prSet>
      <dgm:spPr/>
    </dgm:pt>
    <dgm:pt modelId="{8F409DC9-8FE3-4A0B-B934-26CD3151F693}" type="pres">
      <dgm:prSet presAssocID="{51B5C163-98F4-4067-8413-CE9B7BC3199D}" presName="rootComposite" presStyleCnt="0"/>
      <dgm:spPr/>
    </dgm:pt>
    <dgm:pt modelId="{752FA374-5A2F-420E-B145-DDFFDF03896E}" type="pres">
      <dgm:prSet presAssocID="{51B5C163-98F4-4067-8413-CE9B7BC3199D}" presName="rootText" presStyleLbl="node2" presStyleIdx="0" presStyleCnt="2">
        <dgm:presLayoutVars>
          <dgm:chPref val="3"/>
        </dgm:presLayoutVars>
      </dgm:prSet>
      <dgm:spPr/>
      <dgm:t>
        <a:bodyPr/>
        <a:lstStyle/>
        <a:p>
          <a:endParaRPr lang="es-PE"/>
        </a:p>
      </dgm:t>
    </dgm:pt>
    <dgm:pt modelId="{ED3D412C-235F-42DD-A021-0D4ED0605599}" type="pres">
      <dgm:prSet presAssocID="{51B5C163-98F4-4067-8413-CE9B7BC3199D}" presName="rootConnector" presStyleLbl="node2" presStyleIdx="0" presStyleCnt="2"/>
      <dgm:spPr/>
      <dgm:t>
        <a:bodyPr/>
        <a:lstStyle/>
        <a:p>
          <a:endParaRPr lang="es-PE"/>
        </a:p>
      </dgm:t>
    </dgm:pt>
    <dgm:pt modelId="{4ADB1917-B556-49D8-8840-6BABBC6258E7}" type="pres">
      <dgm:prSet presAssocID="{51B5C163-98F4-4067-8413-CE9B7BC3199D}" presName="hierChild4" presStyleCnt="0"/>
      <dgm:spPr/>
    </dgm:pt>
    <dgm:pt modelId="{E42BED10-B6E4-4CA6-B027-F17E73E6D948}" type="pres">
      <dgm:prSet presAssocID="{51B5C163-98F4-4067-8413-CE9B7BC3199D}" presName="hierChild5" presStyleCnt="0"/>
      <dgm:spPr/>
    </dgm:pt>
    <dgm:pt modelId="{D0B9CEEA-DF95-4701-8682-286E1457CCF0}" type="pres">
      <dgm:prSet presAssocID="{E68FC777-0905-4CD6-BDC8-DB081F5564F8}" presName="Name111" presStyleLbl="parChTrans1D3" presStyleIdx="0" presStyleCnt="2"/>
      <dgm:spPr/>
      <dgm:t>
        <a:bodyPr/>
        <a:lstStyle/>
        <a:p>
          <a:endParaRPr lang="es-PE"/>
        </a:p>
      </dgm:t>
    </dgm:pt>
    <dgm:pt modelId="{465C82F7-A3EB-48AD-AFBA-661B379993E0}" type="pres">
      <dgm:prSet presAssocID="{ECEC5B2E-988F-4945-AE5B-230B37A3B65E}" presName="hierRoot3" presStyleCnt="0">
        <dgm:presLayoutVars>
          <dgm:hierBranch val="init"/>
        </dgm:presLayoutVars>
      </dgm:prSet>
      <dgm:spPr/>
    </dgm:pt>
    <dgm:pt modelId="{A1ADACAB-3AE0-445D-A204-B02C77E965A8}" type="pres">
      <dgm:prSet presAssocID="{ECEC5B2E-988F-4945-AE5B-230B37A3B65E}" presName="rootComposite3" presStyleCnt="0"/>
      <dgm:spPr/>
    </dgm:pt>
    <dgm:pt modelId="{17330F77-065A-49BC-BB6D-B8180A374F52}" type="pres">
      <dgm:prSet presAssocID="{ECEC5B2E-988F-4945-AE5B-230B37A3B65E}" presName="rootText3" presStyleLbl="asst2" presStyleIdx="0" presStyleCnt="1">
        <dgm:presLayoutVars>
          <dgm:chPref val="3"/>
        </dgm:presLayoutVars>
      </dgm:prSet>
      <dgm:spPr/>
      <dgm:t>
        <a:bodyPr/>
        <a:lstStyle/>
        <a:p>
          <a:endParaRPr lang="es-PE"/>
        </a:p>
      </dgm:t>
    </dgm:pt>
    <dgm:pt modelId="{D9DA5003-B0B1-48F3-855A-F573624B30D4}" type="pres">
      <dgm:prSet presAssocID="{ECEC5B2E-988F-4945-AE5B-230B37A3B65E}" presName="rootConnector3" presStyleLbl="asst2" presStyleIdx="0" presStyleCnt="1"/>
      <dgm:spPr/>
      <dgm:t>
        <a:bodyPr/>
        <a:lstStyle/>
        <a:p>
          <a:endParaRPr lang="es-PE"/>
        </a:p>
      </dgm:t>
    </dgm:pt>
    <dgm:pt modelId="{5442C198-3E6E-4837-BD43-6DC83593510A}" type="pres">
      <dgm:prSet presAssocID="{ECEC5B2E-988F-4945-AE5B-230B37A3B65E}" presName="hierChild6" presStyleCnt="0"/>
      <dgm:spPr/>
    </dgm:pt>
    <dgm:pt modelId="{14D2AF5D-00BA-4650-86FD-3AC188286C2D}" type="pres">
      <dgm:prSet presAssocID="{ECEC5B2E-988F-4945-AE5B-230B37A3B65E}" presName="hierChild7" presStyleCnt="0"/>
      <dgm:spPr/>
    </dgm:pt>
    <dgm:pt modelId="{5B3B76B3-277F-4BBA-B6D9-D9286614F963}" type="pres">
      <dgm:prSet presAssocID="{A3B02B62-9CA3-45CB-BAAE-D424BE28D978}" presName="Name37" presStyleLbl="parChTrans1D2" presStyleIdx="1" presStyleCnt="3"/>
      <dgm:spPr/>
      <dgm:t>
        <a:bodyPr/>
        <a:lstStyle/>
        <a:p>
          <a:endParaRPr lang="es-PE"/>
        </a:p>
      </dgm:t>
    </dgm:pt>
    <dgm:pt modelId="{3B602A61-BACA-43E5-85D2-80D308D2617D}" type="pres">
      <dgm:prSet presAssocID="{45EC517C-A1D0-43C1-ACB2-319E60A4535F}" presName="hierRoot2" presStyleCnt="0">
        <dgm:presLayoutVars>
          <dgm:hierBranch val="hang"/>
        </dgm:presLayoutVars>
      </dgm:prSet>
      <dgm:spPr/>
    </dgm:pt>
    <dgm:pt modelId="{B0C3BAFB-C40D-4F3F-BD7F-B78FB28DBA49}" type="pres">
      <dgm:prSet presAssocID="{45EC517C-A1D0-43C1-ACB2-319E60A4535F}" presName="rootComposite" presStyleCnt="0"/>
      <dgm:spPr/>
    </dgm:pt>
    <dgm:pt modelId="{1243E674-1CA7-4777-955D-633C49A7B25C}" type="pres">
      <dgm:prSet presAssocID="{45EC517C-A1D0-43C1-ACB2-319E60A4535F}" presName="rootText" presStyleLbl="node2" presStyleIdx="1" presStyleCnt="2">
        <dgm:presLayoutVars>
          <dgm:chPref val="3"/>
        </dgm:presLayoutVars>
      </dgm:prSet>
      <dgm:spPr/>
      <dgm:t>
        <a:bodyPr/>
        <a:lstStyle/>
        <a:p>
          <a:endParaRPr lang="es-PE"/>
        </a:p>
      </dgm:t>
    </dgm:pt>
    <dgm:pt modelId="{136BB542-47E1-4F51-A2EA-BE9E009CBA6B}" type="pres">
      <dgm:prSet presAssocID="{45EC517C-A1D0-43C1-ACB2-319E60A4535F}" presName="rootConnector" presStyleLbl="node2" presStyleIdx="1" presStyleCnt="2"/>
      <dgm:spPr/>
      <dgm:t>
        <a:bodyPr/>
        <a:lstStyle/>
        <a:p>
          <a:endParaRPr lang="es-PE"/>
        </a:p>
      </dgm:t>
    </dgm:pt>
    <dgm:pt modelId="{D4D9A081-1F3C-4E5D-82AC-5C7A4C54A2D9}" type="pres">
      <dgm:prSet presAssocID="{45EC517C-A1D0-43C1-ACB2-319E60A4535F}" presName="hierChild4" presStyleCnt="0"/>
      <dgm:spPr/>
    </dgm:pt>
    <dgm:pt modelId="{B411BB4A-1988-404D-956B-56DDB3C8B331}" type="pres">
      <dgm:prSet presAssocID="{4D3A186E-7608-479B-B2F1-1EA2E25D6620}" presName="Name48" presStyleLbl="parChTrans1D3" presStyleIdx="1" presStyleCnt="2"/>
      <dgm:spPr/>
      <dgm:t>
        <a:bodyPr/>
        <a:lstStyle/>
        <a:p>
          <a:endParaRPr lang="es-PE"/>
        </a:p>
      </dgm:t>
    </dgm:pt>
    <dgm:pt modelId="{54D0293B-6656-4B93-B255-A62F2915FAB9}" type="pres">
      <dgm:prSet presAssocID="{E10A1928-1108-4435-A486-BD5989D0B421}" presName="hierRoot2" presStyleCnt="0">
        <dgm:presLayoutVars>
          <dgm:hierBranch val="init"/>
        </dgm:presLayoutVars>
      </dgm:prSet>
      <dgm:spPr/>
    </dgm:pt>
    <dgm:pt modelId="{13A76BFD-E628-43B9-975E-FD898BD624FD}" type="pres">
      <dgm:prSet presAssocID="{E10A1928-1108-4435-A486-BD5989D0B421}" presName="rootComposite" presStyleCnt="0"/>
      <dgm:spPr/>
    </dgm:pt>
    <dgm:pt modelId="{A86A9948-3A2F-461F-894C-CBCD16F51431}" type="pres">
      <dgm:prSet presAssocID="{E10A1928-1108-4435-A486-BD5989D0B421}" presName="rootText" presStyleLbl="node3" presStyleIdx="0" presStyleCnt="1">
        <dgm:presLayoutVars>
          <dgm:chPref val="3"/>
        </dgm:presLayoutVars>
      </dgm:prSet>
      <dgm:spPr/>
      <dgm:t>
        <a:bodyPr/>
        <a:lstStyle/>
        <a:p>
          <a:endParaRPr lang="es-PE"/>
        </a:p>
      </dgm:t>
    </dgm:pt>
    <dgm:pt modelId="{1752C20E-37AF-4402-9DDD-B6F7199351C7}" type="pres">
      <dgm:prSet presAssocID="{E10A1928-1108-4435-A486-BD5989D0B421}" presName="rootConnector" presStyleLbl="node3" presStyleIdx="0" presStyleCnt="1"/>
      <dgm:spPr/>
      <dgm:t>
        <a:bodyPr/>
        <a:lstStyle/>
        <a:p>
          <a:endParaRPr lang="es-PE"/>
        </a:p>
      </dgm:t>
    </dgm:pt>
    <dgm:pt modelId="{01BC9D2A-B5BF-4DBB-822B-6EBFF7C485AA}" type="pres">
      <dgm:prSet presAssocID="{E10A1928-1108-4435-A486-BD5989D0B421}" presName="hierChild4" presStyleCnt="0"/>
      <dgm:spPr/>
    </dgm:pt>
    <dgm:pt modelId="{3C6B4D5D-854A-499A-B6DB-B0B32DC4F1E4}" type="pres">
      <dgm:prSet presAssocID="{D7EF89DE-1C28-41D5-BB85-3360AB67FE0C}" presName="Name37" presStyleLbl="parChTrans1D4" presStyleIdx="0" presStyleCnt="1"/>
      <dgm:spPr/>
      <dgm:t>
        <a:bodyPr/>
        <a:lstStyle/>
        <a:p>
          <a:endParaRPr lang="es-PE"/>
        </a:p>
      </dgm:t>
    </dgm:pt>
    <dgm:pt modelId="{BFF98E7D-F5B9-404D-A955-B7B947111726}" type="pres">
      <dgm:prSet presAssocID="{0895B5E8-F681-4C00-8A46-A2F6387A54B8}" presName="hierRoot2" presStyleCnt="0">
        <dgm:presLayoutVars>
          <dgm:hierBranch val="init"/>
        </dgm:presLayoutVars>
      </dgm:prSet>
      <dgm:spPr/>
    </dgm:pt>
    <dgm:pt modelId="{477B06AF-2FEE-40A8-A933-10487528C1F7}" type="pres">
      <dgm:prSet presAssocID="{0895B5E8-F681-4C00-8A46-A2F6387A54B8}" presName="rootComposite" presStyleCnt="0"/>
      <dgm:spPr/>
    </dgm:pt>
    <dgm:pt modelId="{02FFFE97-7D27-4F1B-B850-8B7DD7036E9B}" type="pres">
      <dgm:prSet presAssocID="{0895B5E8-F681-4C00-8A46-A2F6387A54B8}" presName="rootText" presStyleLbl="node4" presStyleIdx="0" presStyleCnt="1">
        <dgm:presLayoutVars>
          <dgm:chPref val="3"/>
        </dgm:presLayoutVars>
      </dgm:prSet>
      <dgm:spPr/>
      <dgm:t>
        <a:bodyPr/>
        <a:lstStyle/>
        <a:p>
          <a:endParaRPr lang="es-PE"/>
        </a:p>
      </dgm:t>
    </dgm:pt>
    <dgm:pt modelId="{C1786E69-AEAD-4AAE-8A02-9193C620A651}" type="pres">
      <dgm:prSet presAssocID="{0895B5E8-F681-4C00-8A46-A2F6387A54B8}" presName="rootConnector" presStyleLbl="node4" presStyleIdx="0" presStyleCnt="1"/>
      <dgm:spPr/>
      <dgm:t>
        <a:bodyPr/>
        <a:lstStyle/>
        <a:p>
          <a:endParaRPr lang="es-PE"/>
        </a:p>
      </dgm:t>
    </dgm:pt>
    <dgm:pt modelId="{3DA0E42D-F689-409F-91EE-BEE4F2C8D974}" type="pres">
      <dgm:prSet presAssocID="{0895B5E8-F681-4C00-8A46-A2F6387A54B8}" presName="hierChild4" presStyleCnt="0"/>
      <dgm:spPr/>
    </dgm:pt>
    <dgm:pt modelId="{AD9D9249-63E1-421E-A39B-81D1898049DA}" type="pres">
      <dgm:prSet presAssocID="{0895B5E8-F681-4C00-8A46-A2F6387A54B8}" presName="hierChild5" presStyleCnt="0"/>
      <dgm:spPr/>
    </dgm:pt>
    <dgm:pt modelId="{59346367-F0BF-45D1-8038-2BA9B362F53A}" type="pres">
      <dgm:prSet presAssocID="{E10A1928-1108-4435-A486-BD5989D0B421}" presName="hierChild5" presStyleCnt="0"/>
      <dgm:spPr/>
    </dgm:pt>
    <dgm:pt modelId="{6543A020-A992-4F7D-BAB2-F6601D8BB2FD}" type="pres">
      <dgm:prSet presAssocID="{45EC517C-A1D0-43C1-ACB2-319E60A4535F}" presName="hierChild5" presStyleCnt="0"/>
      <dgm:spPr/>
    </dgm:pt>
    <dgm:pt modelId="{32D30CFF-7615-44D4-AD80-30623073EEFC}" type="pres">
      <dgm:prSet presAssocID="{8308C0F8-1BD9-45D9-9990-9FE5E36F0C57}" presName="hierChild3" presStyleCnt="0"/>
      <dgm:spPr/>
    </dgm:pt>
    <dgm:pt modelId="{A75AA2E4-D332-49A6-B811-F6BDD91D775A}" type="pres">
      <dgm:prSet presAssocID="{AEB42EE1-6684-4AEE-A9E7-81681091E8B4}" presName="Name111" presStyleLbl="parChTrans1D2" presStyleIdx="2" presStyleCnt="3"/>
      <dgm:spPr/>
      <dgm:t>
        <a:bodyPr/>
        <a:lstStyle/>
        <a:p>
          <a:endParaRPr lang="es-PE"/>
        </a:p>
      </dgm:t>
    </dgm:pt>
    <dgm:pt modelId="{D2DD668A-B403-4FF6-9B9F-5C9214A7B421}" type="pres">
      <dgm:prSet presAssocID="{9CFA33C0-013C-4ED7-B816-AE4CF8353724}" presName="hierRoot3" presStyleCnt="0">
        <dgm:presLayoutVars>
          <dgm:hierBranch val="init"/>
        </dgm:presLayoutVars>
      </dgm:prSet>
      <dgm:spPr/>
    </dgm:pt>
    <dgm:pt modelId="{E2BEFE28-1CFE-4C38-8E96-10C14FB4BCD3}" type="pres">
      <dgm:prSet presAssocID="{9CFA33C0-013C-4ED7-B816-AE4CF8353724}" presName="rootComposite3" presStyleCnt="0"/>
      <dgm:spPr/>
    </dgm:pt>
    <dgm:pt modelId="{CDA3084B-0C33-4E1D-BF19-C749803EE47B}" type="pres">
      <dgm:prSet presAssocID="{9CFA33C0-013C-4ED7-B816-AE4CF8353724}" presName="rootText3" presStyleLbl="asst1" presStyleIdx="0" presStyleCnt="1">
        <dgm:presLayoutVars>
          <dgm:chPref val="3"/>
        </dgm:presLayoutVars>
      </dgm:prSet>
      <dgm:spPr/>
      <dgm:t>
        <a:bodyPr/>
        <a:lstStyle/>
        <a:p>
          <a:endParaRPr lang="es-PE"/>
        </a:p>
      </dgm:t>
    </dgm:pt>
    <dgm:pt modelId="{1B454ECC-572D-4D88-A123-12FBC89CA98A}" type="pres">
      <dgm:prSet presAssocID="{9CFA33C0-013C-4ED7-B816-AE4CF8353724}" presName="rootConnector3" presStyleLbl="asst1" presStyleIdx="0" presStyleCnt="1"/>
      <dgm:spPr/>
      <dgm:t>
        <a:bodyPr/>
        <a:lstStyle/>
        <a:p>
          <a:endParaRPr lang="es-PE"/>
        </a:p>
      </dgm:t>
    </dgm:pt>
    <dgm:pt modelId="{AEC79481-FA78-4F69-9DE1-87E435F74530}" type="pres">
      <dgm:prSet presAssocID="{9CFA33C0-013C-4ED7-B816-AE4CF8353724}" presName="hierChild6" presStyleCnt="0"/>
      <dgm:spPr/>
    </dgm:pt>
    <dgm:pt modelId="{26D4BE76-A43B-4AD9-9A5B-FC649E6B9057}" type="pres">
      <dgm:prSet presAssocID="{9CFA33C0-013C-4ED7-B816-AE4CF8353724}" presName="hierChild7" presStyleCnt="0"/>
      <dgm:spPr/>
    </dgm:pt>
  </dgm:ptLst>
  <dgm:cxnLst>
    <dgm:cxn modelId="{D945B72C-E054-4172-B954-02C52F2FDFAD}" type="presOf" srcId="{8308C0F8-1BD9-45D9-9990-9FE5E36F0C57}" destId="{A33B3B90-FB03-4F4C-93D0-DA169930E0FC}" srcOrd="1" destOrd="0" presId="urn:microsoft.com/office/officeart/2005/8/layout/orgChart1"/>
    <dgm:cxn modelId="{3731F3F6-6590-402E-BC1E-ABBBC0A388CA}" srcId="{45EC517C-A1D0-43C1-ACB2-319E60A4535F}" destId="{E10A1928-1108-4435-A486-BD5989D0B421}" srcOrd="0" destOrd="0" parTransId="{4D3A186E-7608-479B-B2F1-1EA2E25D6620}" sibTransId="{5C2A9BA5-9595-4C57-A65A-F49462F85DA1}"/>
    <dgm:cxn modelId="{E88EFE6C-8CB5-40D8-AE36-17CEC48BB0CA}" type="presOf" srcId="{AEB42EE1-6684-4AEE-A9E7-81681091E8B4}" destId="{A75AA2E4-D332-49A6-B811-F6BDD91D775A}" srcOrd="0" destOrd="0" presId="urn:microsoft.com/office/officeart/2005/8/layout/orgChart1"/>
    <dgm:cxn modelId="{4465EFFE-30F0-41D0-B172-FF60D7B1EE65}" type="presOf" srcId="{51B5C163-98F4-4067-8413-CE9B7BC3199D}" destId="{ED3D412C-235F-42DD-A021-0D4ED0605599}" srcOrd="1" destOrd="0" presId="urn:microsoft.com/office/officeart/2005/8/layout/orgChart1"/>
    <dgm:cxn modelId="{8D134783-DA3B-4885-ABE0-804F25125571}" type="presOf" srcId="{8308C0F8-1BD9-45D9-9990-9FE5E36F0C57}" destId="{840FDE9C-BB85-4FE8-BF46-543861EE34C6}" srcOrd="0" destOrd="0" presId="urn:microsoft.com/office/officeart/2005/8/layout/orgChart1"/>
    <dgm:cxn modelId="{0885E88D-0DFE-4B3B-925C-410F5FDD1BEC}" srcId="{E10A1928-1108-4435-A486-BD5989D0B421}" destId="{0895B5E8-F681-4C00-8A46-A2F6387A54B8}" srcOrd="0" destOrd="0" parTransId="{D7EF89DE-1C28-41D5-BB85-3360AB67FE0C}" sibTransId="{050E3DB4-E230-4A7C-B2BB-9229933FDA72}"/>
    <dgm:cxn modelId="{3BDC794D-4003-46AF-8C98-C037527E1B88}" type="presOf" srcId="{E68FC777-0905-4CD6-BDC8-DB081F5564F8}" destId="{D0B9CEEA-DF95-4701-8682-286E1457CCF0}" srcOrd="0" destOrd="0" presId="urn:microsoft.com/office/officeart/2005/8/layout/orgChart1"/>
    <dgm:cxn modelId="{7903C634-4A5A-4B3E-963F-DF5A21524BC4}" type="presOf" srcId="{45EC517C-A1D0-43C1-ACB2-319E60A4535F}" destId="{1243E674-1CA7-4777-955D-633C49A7B25C}" srcOrd="0" destOrd="0" presId="urn:microsoft.com/office/officeart/2005/8/layout/orgChart1"/>
    <dgm:cxn modelId="{B8A2D81C-80BF-4544-8DDD-859789341D4C}" type="presOf" srcId="{A3B02B62-9CA3-45CB-BAAE-D424BE28D978}" destId="{5B3B76B3-277F-4BBA-B6D9-D9286614F963}" srcOrd="0" destOrd="0" presId="urn:microsoft.com/office/officeart/2005/8/layout/orgChart1"/>
    <dgm:cxn modelId="{23D5B826-59B5-47A7-9619-8222995CAD9D}" srcId="{D567D7D7-8A8B-4C12-9EDF-36FD73130B47}" destId="{8308C0F8-1BD9-45D9-9990-9FE5E36F0C57}" srcOrd="0" destOrd="0" parTransId="{8CA71663-A0BB-473A-8403-04E87C377F55}" sibTransId="{886D867D-B289-4D1B-91FA-381B1D0356E3}"/>
    <dgm:cxn modelId="{3DD732F6-2789-4B99-9C29-310E5249FBBC}" type="presOf" srcId="{55D7DCDF-DF73-4411-B836-E65DAC6AC4C7}" destId="{C59B9630-71B1-4EB1-8211-2C3E0D7F2B3A}" srcOrd="0" destOrd="0" presId="urn:microsoft.com/office/officeart/2005/8/layout/orgChart1"/>
    <dgm:cxn modelId="{6CD2F920-9CDD-47D3-BF0B-F8FBDD19CAA0}" type="presOf" srcId="{45EC517C-A1D0-43C1-ACB2-319E60A4535F}" destId="{136BB542-47E1-4F51-A2EA-BE9E009CBA6B}" srcOrd="1" destOrd="0" presId="urn:microsoft.com/office/officeart/2005/8/layout/orgChart1"/>
    <dgm:cxn modelId="{AAA62D87-717E-4A37-A435-3B6A662F0C42}" type="presOf" srcId="{9CFA33C0-013C-4ED7-B816-AE4CF8353724}" destId="{1B454ECC-572D-4D88-A123-12FBC89CA98A}" srcOrd="1" destOrd="0" presId="urn:microsoft.com/office/officeart/2005/8/layout/orgChart1"/>
    <dgm:cxn modelId="{3D2A1694-842F-4293-BBF5-8B285E1E4DC1}" type="presOf" srcId="{4D3A186E-7608-479B-B2F1-1EA2E25D6620}" destId="{B411BB4A-1988-404D-956B-56DDB3C8B331}" srcOrd="0" destOrd="0" presId="urn:microsoft.com/office/officeart/2005/8/layout/orgChart1"/>
    <dgm:cxn modelId="{1B9E866E-740A-476E-9BF1-65F248EBE9E3}" type="presOf" srcId="{E10A1928-1108-4435-A486-BD5989D0B421}" destId="{A86A9948-3A2F-461F-894C-CBCD16F51431}" srcOrd="0" destOrd="0" presId="urn:microsoft.com/office/officeart/2005/8/layout/orgChart1"/>
    <dgm:cxn modelId="{3C15475B-3038-4CC1-940C-2FE29D7859F6}" type="presOf" srcId="{0895B5E8-F681-4C00-8A46-A2F6387A54B8}" destId="{C1786E69-AEAD-4AAE-8A02-9193C620A651}" srcOrd="1" destOrd="0" presId="urn:microsoft.com/office/officeart/2005/8/layout/orgChart1"/>
    <dgm:cxn modelId="{9F82AD79-D3EB-42AA-B4C8-3E46E5341780}" type="presOf" srcId="{E10A1928-1108-4435-A486-BD5989D0B421}" destId="{1752C20E-37AF-4402-9DDD-B6F7199351C7}" srcOrd="1" destOrd="0" presId="urn:microsoft.com/office/officeart/2005/8/layout/orgChart1"/>
    <dgm:cxn modelId="{CE370DE1-FC65-4EBF-AFD6-CAFB9008E60F}" type="presOf" srcId="{ECEC5B2E-988F-4945-AE5B-230B37A3B65E}" destId="{17330F77-065A-49BC-BB6D-B8180A374F52}" srcOrd="0" destOrd="0" presId="urn:microsoft.com/office/officeart/2005/8/layout/orgChart1"/>
    <dgm:cxn modelId="{491F285E-6DF6-4BCD-BAE1-78696E8A4D3C}" type="presOf" srcId="{D567D7D7-8A8B-4C12-9EDF-36FD73130B47}" destId="{7ED143AF-9665-49AA-91AB-6CAF966BFE69}" srcOrd="0" destOrd="0" presId="urn:microsoft.com/office/officeart/2005/8/layout/orgChart1"/>
    <dgm:cxn modelId="{9C4378C9-3BA4-4B06-AA71-FC2F9BB4E202}" type="presOf" srcId="{D7EF89DE-1C28-41D5-BB85-3360AB67FE0C}" destId="{3C6B4D5D-854A-499A-B6DB-B0B32DC4F1E4}" srcOrd="0" destOrd="0" presId="urn:microsoft.com/office/officeart/2005/8/layout/orgChart1"/>
    <dgm:cxn modelId="{9C048315-45B6-4EA0-822A-7B5FD86DFC80}" type="presOf" srcId="{51B5C163-98F4-4067-8413-CE9B7BC3199D}" destId="{752FA374-5A2F-420E-B145-DDFFDF03896E}" srcOrd="0" destOrd="0" presId="urn:microsoft.com/office/officeart/2005/8/layout/orgChart1"/>
    <dgm:cxn modelId="{A826C8B8-B53F-44DE-A643-CDE6D8C25DFA}" srcId="{8308C0F8-1BD9-45D9-9990-9FE5E36F0C57}" destId="{51B5C163-98F4-4067-8413-CE9B7BC3199D}" srcOrd="1" destOrd="0" parTransId="{55D7DCDF-DF73-4411-B836-E65DAC6AC4C7}" sibTransId="{AC238E6C-BD62-4FA9-8B3D-1D96EF8728D7}"/>
    <dgm:cxn modelId="{14816443-7819-4163-BE7B-332B124BB865}" type="presOf" srcId="{0895B5E8-F681-4C00-8A46-A2F6387A54B8}" destId="{02FFFE97-7D27-4F1B-B850-8B7DD7036E9B}" srcOrd="0" destOrd="0" presId="urn:microsoft.com/office/officeart/2005/8/layout/orgChart1"/>
    <dgm:cxn modelId="{B4CBC26C-F6F8-470F-87B9-C80ABF95A2CF}" srcId="{51B5C163-98F4-4067-8413-CE9B7BC3199D}" destId="{ECEC5B2E-988F-4945-AE5B-230B37A3B65E}" srcOrd="0" destOrd="0" parTransId="{E68FC777-0905-4CD6-BDC8-DB081F5564F8}" sibTransId="{75C470CB-51E6-4DB8-ABAA-80266CDF83E2}"/>
    <dgm:cxn modelId="{57F39C4E-9C07-4C00-8D2A-349284486FAC}" type="presOf" srcId="{9CFA33C0-013C-4ED7-B816-AE4CF8353724}" destId="{CDA3084B-0C33-4E1D-BF19-C749803EE47B}" srcOrd="0" destOrd="0" presId="urn:microsoft.com/office/officeart/2005/8/layout/orgChart1"/>
    <dgm:cxn modelId="{7FFC36D2-C3D4-4402-8CF8-E2DEE2961E7A}" srcId="{8308C0F8-1BD9-45D9-9990-9FE5E36F0C57}" destId="{45EC517C-A1D0-43C1-ACB2-319E60A4535F}" srcOrd="2" destOrd="0" parTransId="{A3B02B62-9CA3-45CB-BAAE-D424BE28D978}" sibTransId="{9C1FCDFC-CED3-408B-A3E5-CC9046AD5A75}"/>
    <dgm:cxn modelId="{7C1B901A-42B7-47D6-94EA-777479027D5F}" type="presOf" srcId="{ECEC5B2E-988F-4945-AE5B-230B37A3B65E}" destId="{D9DA5003-B0B1-48F3-855A-F573624B30D4}" srcOrd="1" destOrd="0" presId="urn:microsoft.com/office/officeart/2005/8/layout/orgChart1"/>
    <dgm:cxn modelId="{E43E43C1-2B0F-4CCB-A2EA-7166F2266E2B}" srcId="{8308C0F8-1BD9-45D9-9990-9FE5E36F0C57}" destId="{9CFA33C0-013C-4ED7-B816-AE4CF8353724}" srcOrd="0" destOrd="0" parTransId="{AEB42EE1-6684-4AEE-A9E7-81681091E8B4}" sibTransId="{81267C28-DD5C-4807-A73D-6F04AC11DD16}"/>
    <dgm:cxn modelId="{2A43F49F-ED23-46F0-9659-84C475FEB8B3}" type="presParOf" srcId="{7ED143AF-9665-49AA-91AB-6CAF966BFE69}" destId="{AF8121C5-A57D-4680-9EED-D446FE2CD27C}" srcOrd="0" destOrd="0" presId="urn:microsoft.com/office/officeart/2005/8/layout/orgChart1"/>
    <dgm:cxn modelId="{C37DAEC0-0110-4D45-91C5-8B3BDE8955F3}" type="presParOf" srcId="{AF8121C5-A57D-4680-9EED-D446FE2CD27C}" destId="{8E95F32F-A6DC-4BB7-9D2B-3D23D3730AD6}" srcOrd="0" destOrd="0" presId="urn:microsoft.com/office/officeart/2005/8/layout/orgChart1"/>
    <dgm:cxn modelId="{D857937A-0494-4278-ACE0-1B5451DD8565}" type="presParOf" srcId="{8E95F32F-A6DC-4BB7-9D2B-3D23D3730AD6}" destId="{840FDE9C-BB85-4FE8-BF46-543861EE34C6}" srcOrd="0" destOrd="0" presId="urn:microsoft.com/office/officeart/2005/8/layout/orgChart1"/>
    <dgm:cxn modelId="{42AA61F5-BB90-4B76-959E-D9690E6275F1}" type="presParOf" srcId="{8E95F32F-A6DC-4BB7-9D2B-3D23D3730AD6}" destId="{A33B3B90-FB03-4F4C-93D0-DA169930E0FC}" srcOrd="1" destOrd="0" presId="urn:microsoft.com/office/officeart/2005/8/layout/orgChart1"/>
    <dgm:cxn modelId="{7465B649-9FF0-41B5-89D7-16A685A82EB7}" type="presParOf" srcId="{AF8121C5-A57D-4680-9EED-D446FE2CD27C}" destId="{68444D6C-6616-4DE1-86A4-3F3B7E336B2D}" srcOrd="1" destOrd="0" presId="urn:microsoft.com/office/officeart/2005/8/layout/orgChart1"/>
    <dgm:cxn modelId="{DCDFD3B0-B304-425B-830A-6175C8A7D01B}" type="presParOf" srcId="{68444D6C-6616-4DE1-86A4-3F3B7E336B2D}" destId="{C59B9630-71B1-4EB1-8211-2C3E0D7F2B3A}" srcOrd="0" destOrd="0" presId="urn:microsoft.com/office/officeart/2005/8/layout/orgChart1"/>
    <dgm:cxn modelId="{8AF6DB56-ABC0-4A9C-8662-7D4E954B0E93}" type="presParOf" srcId="{68444D6C-6616-4DE1-86A4-3F3B7E336B2D}" destId="{9D8B34A6-CAAE-499B-B860-89410B2A5895}" srcOrd="1" destOrd="0" presId="urn:microsoft.com/office/officeart/2005/8/layout/orgChart1"/>
    <dgm:cxn modelId="{5E1FB531-6638-4F5F-AFC3-FF0657DD4017}" type="presParOf" srcId="{9D8B34A6-CAAE-499B-B860-89410B2A5895}" destId="{8F409DC9-8FE3-4A0B-B934-26CD3151F693}" srcOrd="0" destOrd="0" presId="urn:microsoft.com/office/officeart/2005/8/layout/orgChart1"/>
    <dgm:cxn modelId="{A1ED636E-3C7B-415F-9698-FE16D62DD9B1}" type="presParOf" srcId="{8F409DC9-8FE3-4A0B-B934-26CD3151F693}" destId="{752FA374-5A2F-420E-B145-DDFFDF03896E}" srcOrd="0" destOrd="0" presId="urn:microsoft.com/office/officeart/2005/8/layout/orgChart1"/>
    <dgm:cxn modelId="{3D22B1FE-BB22-416B-B987-D3D2E658F264}" type="presParOf" srcId="{8F409DC9-8FE3-4A0B-B934-26CD3151F693}" destId="{ED3D412C-235F-42DD-A021-0D4ED0605599}" srcOrd="1" destOrd="0" presId="urn:microsoft.com/office/officeart/2005/8/layout/orgChart1"/>
    <dgm:cxn modelId="{47033C63-C585-46E7-9B03-0CDB9FAEBA87}" type="presParOf" srcId="{9D8B34A6-CAAE-499B-B860-89410B2A5895}" destId="{4ADB1917-B556-49D8-8840-6BABBC6258E7}" srcOrd="1" destOrd="0" presId="urn:microsoft.com/office/officeart/2005/8/layout/orgChart1"/>
    <dgm:cxn modelId="{B5CDF618-D52B-42A6-8FA7-1B59E7C07208}" type="presParOf" srcId="{9D8B34A6-CAAE-499B-B860-89410B2A5895}" destId="{E42BED10-B6E4-4CA6-B027-F17E73E6D948}" srcOrd="2" destOrd="0" presId="urn:microsoft.com/office/officeart/2005/8/layout/orgChart1"/>
    <dgm:cxn modelId="{B5330DB1-5509-4F92-8FE7-080C0D6E43DD}" type="presParOf" srcId="{E42BED10-B6E4-4CA6-B027-F17E73E6D948}" destId="{D0B9CEEA-DF95-4701-8682-286E1457CCF0}" srcOrd="0" destOrd="0" presId="urn:microsoft.com/office/officeart/2005/8/layout/orgChart1"/>
    <dgm:cxn modelId="{CF2F70F0-98B3-4CE1-A5B1-7FD3EEEED99E}" type="presParOf" srcId="{E42BED10-B6E4-4CA6-B027-F17E73E6D948}" destId="{465C82F7-A3EB-48AD-AFBA-661B379993E0}" srcOrd="1" destOrd="0" presId="urn:microsoft.com/office/officeart/2005/8/layout/orgChart1"/>
    <dgm:cxn modelId="{9808035D-4A4C-4A60-BBEB-67319A05FEB1}" type="presParOf" srcId="{465C82F7-A3EB-48AD-AFBA-661B379993E0}" destId="{A1ADACAB-3AE0-445D-A204-B02C77E965A8}" srcOrd="0" destOrd="0" presId="urn:microsoft.com/office/officeart/2005/8/layout/orgChart1"/>
    <dgm:cxn modelId="{CEFFFDF3-D71E-4276-B102-8F8FE9488008}" type="presParOf" srcId="{A1ADACAB-3AE0-445D-A204-B02C77E965A8}" destId="{17330F77-065A-49BC-BB6D-B8180A374F52}" srcOrd="0" destOrd="0" presId="urn:microsoft.com/office/officeart/2005/8/layout/orgChart1"/>
    <dgm:cxn modelId="{CD8BF208-80A5-495D-AFD6-C019C0BEEA94}" type="presParOf" srcId="{A1ADACAB-3AE0-445D-A204-B02C77E965A8}" destId="{D9DA5003-B0B1-48F3-855A-F573624B30D4}" srcOrd="1" destOrd="0" presId="urn:microsoft.com/office/officeart/2005/8/layout/orgChart1"/>
    <dgm:cxn modelId="{8233D292-9B9F-4C22-823F-36A0A8FD7B9A}" type="presParOf" srcId="{465C82F7-A3EB-48AD-AFBA-661B379993E0}" destId="{5442C198-3E6E-4837-BD43-6DC83593510A}" srcOrd="1" destOrd="0" presId="urn:microsoft.com/office/officeart/2005/8/layout/orgChart1"/>
    <dgm:cxn modelId="{063AAB1E-82A7-44F2-A5B8-662CF1D05249}" type="presParOf" srcId="{465C82F7-A3EB-48AD-AFBA-661B379993E0}" destId="{14D2AF5D-00BA-4650-86FD-3AC188286C2D}" srcOrd="2" destOrd="0" presId="urn:microsoft.com/office/officeart/2005/8/layout/orgChart1"/>
    <dgm:cxn modelId="{B770DD98-D7B1-4F02-BAED-1518EB8F5769}" type="presParOf" srcId="{68444D6C-6616-4DE1-86A4-3F3B7E336B2D}" destId="{5B3B76B3-277F-4BBA-B6D9-D9286614F963}" srcOrd="2" destOrd="0" presId="urn:microsoft.com/office/officeart/2005/8/layout/orgChart1"/>
    <dgm:cxn modelId="{06ACC32F-2FB0-46F6-9A42-A0644F7483F2}" type="presParOf" srcId="{68444D6C-6616-4DE1-86A4-3F3B7E336B2D}" destId="{3B602A61-BACA-43E5-85D2-80D308D2617D}" srcOrd="3" destOrd="0" presId="urn:microsoft.com/office/officeart/2005/8/layout/orgChart1"/>
    <dgm:cxn modelId="{751500BD-A5D8-4652-8253-78BF049B7F4B}" type="presParOf" srcId="{3B602A61-BACA-43E5-85D2-80D308D2617D}" destId="{B0C3BAFB-C40D-4F3F-BD7F-B78FB28DBA49}" srcOrd="0" destOrd="0" presId="urn:microsoft.com/office/officeart/2005/8/layout/orgChart1"/>
    <dgm:cxn modelId="{B5DA84C7-4070-4C3C-9042-A115A5679103}" type="presParOf" srcId="{B0C3BAFB-C40D-4F3F-BD7F-B78FB28DBA49}" destId="{1243E674-1CA7-4777-955D-633C49A7B25C}" srcOrd="0" destOrd="0" presId="urn:microsoft.com/office/officeart/2005/8/layout/orgChart1"/>
    <dgm:cxn modelId="{2EDE7272-4B3A-4F9F-A575-EA4398FAE8B6}" type="presParOf" srcId="{B0C3BAFB-C40D-4F3F-BD7F-B78FB28DBA49}" destId="{136BB542-47E1-4F51-A2EA-BE9E009CBA6B}" srcOrd="1" destOrd="0" presId="urn:microsoft.com/office/officeart/2005/8/layout/orgChart1"/>
    <dgm:cxn modelId="{09336E18-236A-40F1-8E6F-2601AFF009DF}" type="presParOf" srcId="{3B602A61-BACA-43E5-85D2-80D308D2617D}" destId="{D4D9A081-1F3C-4E5D-82AC-5C7A4C54A2D9}" srcOrd="1" destOrd="0" presId="urn:microsoft.com/office/officeart/2005/8/layout/orgChart1"/>
    <dgm:cxn modelId="{740138D0-E711-40C5-99F0-87F08B49695C}" type="presParOf" srcId="{D4D9A081-1F3C-4E5D-82AC-5C7A4C54A2D9}" destId="{B411BB4A-1988-404D-956B-56DDB3C8B331}" srcOrd="0" destOrd="0" presId="urn:microsoft.com/office/officeart/2005/8/layout/orgChart1"/>
    <dgm:cxn modelId="{68ABD522-3FCE-4C69-A15C-FDF20BA0A5CC}" type="presParOf" srcId="{D4D9A081-1F3C-4E5D-82AC-5C7A4C54A2D9}" destId="{54D0293B-6656-4B93-B255-A62F2915FAB9}" srcOrd="1" destOrd="0" presId="urn:microsoft.com/office/officeart/2005/8/layout/orgChart1"/>
    <dgm:cxn modelId="{6A87C739-F3A9-469C-BF14-DDB7967A7A33}" type="presParOf" srcId="{54D0293B-6656-4B93-B255-A62F2915FAB9}" destId="{13A76BFD-E628-43B9-975E-FD898BD624FD}" srcOrd="0" destOrd="0" presId="urn:microsoft.com/office/officeart/2005/8/layout/orgChart1"/>
    <dgm:cxn modelId="{240D14CC-7404-4FD4-8AD0-1ADEC9FB5C0D}" type="presParOf" srcId="{13A76BFD-E628-43B9-975E-FD898BD624FD}" destId="{A86A9948-3A2F-461F-894C-CBCD16F51431}" srcOrd="0" destOrd="0" presId="urn:microsoft.com/office/officeart/2005/8/layout/orgChart1"/>
    <dgm:cxn modelId="{E22F6128-AA06-4732-AE2F-110502C0BB4C}" type="presParOf" srcId="{13A76BFD-E628-43B9-975E-FD898BD624FD}" destId="{1752C20E-37AF-4402-9DDD-B6F7199351C7}" srcOrd="1" destOrd="0" presId="urn:microsoft.com/office/officeart/2005/8/layout/orgChart1"/>
    <dgm:cxn modelId="{56966C10-930D-4B63-BCC4-7DD091023079}" type="presParOf" srcId="{54D0293B-6656-4B93-B255-A62F2915FAB9}" destId="{01BC9D2A-B5BF-4DBB-822B-6EBFF7C485AA}" srcOrd="1" destOrd="0" presId="urn:microsoft.com/office/officeart/2005/8/layout/orgChart1"/>
    <dgm:cxn modelId="{9FDC6334-68A6-49D5-BA0D-B863CA15C381}" type="presParOf" srcId="{01BC9D2A-B5BF-4DBB-822B-6EBFF7C485AA}" destId="{3C6B4D5D-854A-499A-B6DB-B0B32DC4F1E4}" srcOrd="0" destOrd="0" presId="urn:microsoft.com/office/officeart/2005/8/layout/orgChart1"/>
    <dgm:cxn modelId="{4F4EF486-1DC0-400D-AD5D-472E7BB3BD60}" type="presParOf" srcId="{01BC9D2A-B5BF-4DBB-822B-6EBFF7C485AA}" destId="{BFF98E7D-F5B9-404D-A955-B7B947111726}" srcOrd="1" destOrd="0" presId="urn:microsoft.com/office/officeart/2005/8/layout/orgChart1"/>
    <dgm:cxn modelId="{DB605803-FB94-469D-9DBC-A58419CC7287}" type="presParOf" srcId="{BFF98E7D-F5B9-404D-A955-B7B947111726}" destId="{477B06AF-2FEE-40A8-A933-10487528C1F7}" srcOrd="0" destOrd="0" presId="urn:microsoft.com/office/officeart/2005/8/layout/orgChart1"/>
    <dgm:cxn modelId="{8E973979-9790-44B2-9C0C-B5E183B57453}" type="presParOf" srcId="{477B06AF-2FEE-40A8-A933-10487528C1F7}" destId="{02FFFE97-7D27-4F1B-B850-8B7DD7036E9B}" srcOrd="0" destOrd="0" presId="urn:microsoft.com/office/officeart/2005/8/layout/orgChart1"/>
    <dgm:cxn modelId="{3554FEDC-9D1C-4419-AC0D-0CE42A0BD5C1}" type="presParOf" srcId="{477B06AF-2FEE-40A8-A933-10487528C1F7}" destId="{C1786E69-AEAD-4AAE-8A02-9193C620A651}" srcOrd="1" destOrd="0" presId="urn:microsoft.com/office/officeart/2005/8/layout/orgChart1"/>
    <dgm:cxn modelId="{02164E53-BC9F-46C1-A490-26038BAFF080}" type="presParOf" srcId="{BFF98E7D-F5B9-404D-A955-B7B947111726}" destId="{3DA0E42D-F689-409F-91EE-BEE4F2C8D974}" srcOrd="1" destOrd="0" presId="urn:microsoft.com/office/officeart/2005/8/layout/orgChart1"/>
    <dgm:cxn modelId="{8E02D679-A3F3-400B-A364-8F4B61B6FF9D}" type="presParOf" srcId="{BFF98E7D-F5B9-404D-A955-B7B947111726}" destId="{AD9D9249-63E1-421E-A39B-81D1898049DA}" srcOrd="2" destOrd="0" presId="urn:microsoft.com/office/officeart/2005/8/layout/orgChart1"/>
    <dgm:cxn modelId="{25EF8F53-41A1-414A-80D4-DB9FA92B1801}" type="presParOf" srcId="{54D0293B-6656-4B93-B255-A62F2915FAB9}" destId="{59346367-F0BF-45D1-8038-2BA9B362F53A}" srcOrd="2" destOrd="0" presId="urn:microsoft.com/office/officeart/2005/8/layout/orgChart1"/>
    <dgm:cxn modelId="{62FF1B76-D7A7-4F6F-BDE1-D16393CAAA13}" type="presParOf" srcId="{3B602A61-BACA-43E5-85D2-80D308D2617D}" destId="{6543A020-A992-4F7D-BAB2-F6601D8BB2FD}" srcOrd="2" destOrd="0" presId="urn:microsoft.com/office/officeart/2005/8/layout/orgChart1"/>
    <dgm:cxn modelId="{33BC8F88-36BA-48D9-B6A7-1B9DE671CA3D}" type="presParOf" srcId="{AF8121C5-A57D-4680-9EED-D446FE2CD27C}" destId="{32D30CFF-7615-44D4-AD80-30623073EEFC}" srcOrd="2" destOrd="0" presId="urn:microsoft.com/office/officeart/2005/8/layout/orgChart1"/>
    <dgm:cxn modelId="{FC43CE9F-FBD1-42F5-8B6F-E89F3B9B6A5F}" type="presParOf" srcId="{32D30CFF-7615-44D4-AD80-30623073EEFC}" destId="{A75AA2E4-D332-49A6-B811-F6BDD91D775A}" srcOrd="0" destOrd="0" presId="urn:microsoft.com/office/officeart/2005/8/layout/orgChart1"/>
    <dgm:cxn modelId="{DD109D3E-7ABC-441B-9520-73ACCCE8D8CE}" type="presParOf" srcId="{32D30CFF-7615-44D4-AD80-30623073EEFC}" destId="{D2DD668A-B403-4FF6-9B9F-5C9214A7B421}" srcOrd="1" destOrd="0" presId="urn:microsoft.com/office/officeart/2005/8/layout/orgChart1"/>
    <dgm:cxn modelId="{511F1534-1D77-4C13-A480-C2C57555DE6B}" type="presParOf" srcId="{D2DD668A-B403-4FF6-9B9F-5C9214A7B421}" destId="{E2BEFE28-1CFE-4C38-8E96-10C14FB4BCD3}" srcOrd="0" destOrd="0" presId="urn:microsoft.com/office/officeart/2005/8/layout/orgChart1"/>
    <dgm:cxn modelId="{68A01431-216F-463C-B238-16258E74B3E2}" type="presParOf" srcId="{E2BEFE28-1CFE-4C38-8E96-10C14FB4BCD3}" destId="{CDA3084B-0C33-4E1D-BF19-C749803EE47B}" srcOrd="0" destOrd="0" presId="urn:microsoft.com/office/officeart/2005/8/layout/orgChart1"/>
    <dgm:cxn modelId="{6A4E5CAD-CEC3-4598-AC0B-3AB21D15894B}" type="presParOf" srcId="{E2BEFE28-1CFE-4C38-8E96-10C14FB4BCD3}" destId="{1B454ECC-572D-4D88-A123-12FBC89CA98A}" srcOrd="1" destOrd="0" presId="urn:microsoft.com/office/officeart/2005/8/layout/orgChart1"/>
    <dgm:cxn modelId="{C755D29F-B850-4458-B6C7-C788FE189564}" type="presParOf" srcId="{D2DD668A-B403-4FF6-9B9F-5C9214A7B421}" destId="{AEC79481-FA78-4F69-9DE1-87E435F74530}" srcOrd="1" destOrd="0" presId="urn:microsoft.com/office/officeart/2005/8/layout/orgChart1"/>
    <dgm:cxn modelId="{B762BA78-76BA-445F-9096-015E6B11E87F}" type="presParOf" srcId="{D2DD668A-B403-4FF6-9B9F-5C9214A7B421}" destId="{26D4BE76-A43B-4AD9-9A5B-FC649E6B9057}" srcOrd="2" destOrd="0" presId="urn:microsoft.com/office/officeart/2005/8/layout/orgChart1"/>
  </dgm:cxnLst>
  <dgm:bg/>
  <dgm:whole/>
  <dgm:extLst>
    <a:ext uri="http://schemas.microsoft.com/office/drawing/2008/diagram">
      <dsp:dataModelExt xmlns:dsp="http://schemas.microsoft.com/office/drawing/2008/diagram" relId="rId6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75AA2E4-D332-49A6-B811-F6BDD91D775A}">
      <dsp:nvSpPr>
        <dsp:cNvPr id="0" name=""/>
        <dsp:cNvSpPr/>
      </dsp:nvSpPr>
      <dsp:spPr>
        <a:xfrm>
          <a:off x="1305686" y="477479"/>
          <a:ext cx="100244" cy="439164"/>
        </a:xfrm>
        <a:custGeom>
          <a:avLst/>
          <a:gdLst/>
          <a:ahLst/>
          <a:cxnLst/>
          <a:rect l="0" t="0" r="0" b="0"/>
          <a:pathLst>
            <a:path>
              <a:moveTo>
                <a:pt x="0" y="0"/>
              </a:moveTo>
              <a:lnTo>
                <a:pt x="0" y="439164"/>
              </a:lnTo>
              <a:lnTo>
                <a:pt x="100244" y="439164"/>
              </a:lnTo>
            </a:path>
          </a:pathLst>
        </a:custGeom>
        <a:noFill/>
        <a:ln w="12700" cap="flat" cmpd="sng" algn="ctr">
          <a:solidFill>
            <a:schemeClr val="accent5">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C6B4D5D-854A-499A-B6DB-B0B32DC4F1E4}">
      <dsp:nvSpPr>
        <dsp:cNvPr id="0" name=""/>
        <dsp:cNvSpPr/>
      </dsp:nvSpPr>
      <dsp:spPr>
        <a:xfrm>
          <a:off x="923804" y="2511002"/>
          <a:ext cx="143205" cy="439164"/>
        </a:xfrm>
        <a:custGeom>
          <a:avLst/>
          <a:gdLst/>
          <a:ahLst/>
          <a:cxnLst/>
          <a:rect l="0" t="0" r="0" b="0"/>
          <a:pathLst>
            <a:path>
              <a:moveTo>
                <a:pt x="0" y="0"/>
              </a:moveTo>
              <a:lnTo>
                <a:pt x="0" y="439164"/>
              </a:lnTo>
              <a:lnTo>
                <a:pt x="143205" y="439164"/>
              </a:lnTo>
            </a:path>
          </a:pathLst>
        </a:custGeom>
        <a:no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411BB4A-1988-404D-956B-56DDB3C8B331}">
      <dsp:nvSpPr>
        <dsp:cNvPr id="0" name=""/>
        <dsp:cNvSpPr/>
      </dsp:nvSpPr>
      <dsp:spPr>
        <a:xfrm>
          <a:off x="728089" y="1833161"/>
          <a:ext cx="100244" cy="439164"/>
        </a:xfrm>
        <a:custGeom>
          <a:avLst/>
          <a:gdLst/>
          <a:ahLst/>
          <a:cxnLst/>
          <a:rect l="0" t="0" r="0" b="0"/>
          <a:pathLst>
            <a:path>
              <a:moveTo>
                <a:pt x="0" y="0"/>
              </a:moveTo>
              <a:lnTo>
                <a:pt x="0" y="439164"/>
              </a:lnTo>
              <a:lnTo>
                <a:pt x="100244" y="439164"/>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B3B76B3-277F-4BBA-B6D9-D9286614F963}">
      <dsp:nvSpPr>
        <dsp:cNvPr id="0" name=""/>
        <dsp:cNvSpPr/>
      </dsp:nvSpPr>
      <dsp:spPr>
        <a:xfrm>
          <a:off x="728089" y="477479"/>
          <a:ext cx="577596" cy="878329"/>
        </a:xfrm>
        <a:custGeom>
          <a:avLst/>
          <a:gdLst/>
          <a:ahLst/>
          <a:cxnLst/>
          <a:rect l="0" t="0" r="0" b="0"/>
          <a:pathLst>
            <a:path>
              <a:moveTo>
                <a:pt x="577596" y="0"/>
              </a:moveTo>
              <a:lnTo>
                <a:pt x="577596" y="778085"/>
              </a:lnTo>
              <a:lnTo>
                <a:pt x="0" y="778085"/>
              </a:lnTo>
              <a:lnTo>
                <a:pt x="0" y="878329"/>
              </a:lnTo>
            </a:path>
          </a:pathLst>
        </a:custGeom>
        <a:noFill/>
        <a:ln w="12700" cap="flat" cmpd="sng" algn="ctr">
          <a:solidFill>
            <a:schemeClr val="accent5">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0B9CEEA-DF95-4701-8682-286E1457CCF0}">
      <dsp:nvSpPr>
        <dsp:cNvPr id="0" name=""/>
        <dsp:cNvSpPr/>
      </dsp:nvSpPr>
      <dsp:spPr>
        <a:xfrm>
          <a:off x="1883283" y="1833161"/>
          <a:ext cx="100244" cy="439164"/>
        </a:xfrm>
        <a:custGeom>
          <a:avLst/>
          <a:gdLst/>
          <a:ahLst/>
          <a:cxnLst/>
          <a:rect l="0" t="0" r="0" b="0"/>
          <a:pathLst>
            <a:path>
              <a:moveTo>
                <a:pt x="0" y="0"/>
              </a:moveTo>
              <a:lnTo>
                <a:pt x="0" y="439164"/>
              </a:lnTo>
              <a:lnTo>
                <a:pt x="100244" y="439164"/>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9B9630-71B1-4EB1-8211-2C3E0D7F2B3A}">
      <dsp:nvSpPr>
        <dsp:cNvPr id="0" name=""/>
        <dsp:cNvSpPr/>
      </dsp:nvSpPr>
      <dsp:spPr>
        <a:xfrm>
          <a:off x="1305686" y="477479"/>
          <a:ext cx="577596" cy="878329"/>
        </a:xfrm>
        <a:custGeom>
          <a:avLst/>
          <a:gdLst/>
          <a:ahLst/>
          <a:cxnLst/>
          <a:rect l="0" t="0" r="0" b="0"/>
          <a:pathLst>
            <a:path>
              <a:moveTo>
                <a:pt x="0" y="0"/>
              </a:moveTo>
              <a:lnTo>
                <a:pt x="0" y="778085"/>
              </a:lnTo>
              <a:lnTo>
                <a:pt x="577596" y="778085"/>
              </a:lnTo>
              <a:lnTo>
                <a:pt x="577596" y="878329"/>
              </a:lnTo>
            </a:path>
          </a:pathLst>
        </a:custGeom>
        <a:noFill/>
        <a:ln w="12700" cap="flat" cmpd="sng" algn="ctr">
          <a:solidFill>
            <a:schemeClr val="accent5">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40FDE9C-BB85-4FE8-BF46-543861EE34C6}">
      <dsp:nvSpPr>
        <dsp:cNvPr id="0" name=""/>
        <dsp:cNvSpPr/>
      </dsp:nvSpPr>
      <dsp:spPr>
        <a:xfrm>
          <a:off x="828333" y="126"/>
          <a:ext cx="954705" cy="477352"/>
        </a:xfrm>
        <a:prstGeom prst="rect">
          <a:avLst/>
        </a:prstGeom>
        <a:gradFill rotWithShape="0">
          <a:gsLst>
            <a:gs pos="0">
              <a:schemeClr val="accent5">
                <a:alpha val="80000"/>
                <a:hueOff val="0"/>
                <a:satOff val="0"/>
                <a:lumOff val="0"/>
                <a:alphaOff val="0"/>
                <a:satMod val="103000"/>
                <a:lumMod val="102000"/>
                <a:tint val="94000"/>
              </a:schemeClr>
            </a:gs>
            <a:gs pos="50000">
              <a:schemeClr val="accent5">
                <a:alpha val="80000"/>
                <a:hueOff val="0"/>
                <a:satOff val="0"/>
                <a:lumOff val="0"/>
                <a:alphaOff val="0"/>
                <a:satMod val="110000"/>
                <a:lumMod val="100000"/>
                <a:shade val="100000"/>
              </a:schemeClr>
            </a:gs>
            <a:gs pos="100000">
              <a:schemeClr val="accent5">
                <a:alpha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PE" sz="1500" kern="1200"/>
            <a:t>Gerente General</a:t>
          </a:r>
        </a:p>
      </dsp:txBody>
      <dsp:txXfrm>
        <a:off x="828333" y="126"/>
        <a:ext cx="954705" cy="477352"/>
      </dsp:txXfrm>
    </dsp:sp>
    <dsp:sp modelId="{752FA374-5A2F-420E-B145-DDFFDF03896E}">
      <dsp:nvSpPr>
        <dsp:cNvPr id="0" name=""/>
        <dsp:cNvSpPr/>
      </dsp:nvSpPr>
      <dsp:spPr>
        <a:xfrm>
          <a:off x="1405930" y="1355808"/>
          <a:ext cx="954705" cy="477352"/>
        </a:xfrm>
        <a:prstGeom prst="rect">
          <a:avLst/>
        </a:prstGeom>
        <a:gradFill rotWithShape="0">
          <a:gsLst>
            <a:gs pos="0">
              <a:schemeClr val="accent5">
                <a:alpha val="70000"/>
                <a:hueOff val="0"/>
                <a:satOff val="0"/>
                <a:lumOff val="0"/>
                <a:alphaOff val="0"/>
                <a:satMod val="103000"/>
                <a:lumMod val="102000"/>
                <a:tint val="94000"/>
              </a:schemeClr>
            </a:gs>
            <a:gs pos="50000">
              <a:schemeClr val="accent5">
                <a:alpha val="70000"/>
                <a:hueOff val="0"/>
                <a:satOff val="0"/>
                <a:lumOff val="0"/>
                <a:alphaOff val="0"/>
                <a:satMod val="110000"/>
                <a:lumMod val="100000"/>
                <a:shade val="100000"/>
              </a:schemeClr>
            </a:gs>
            <a:gs pos="100000">
              <a:schemeClr val="accent5">
                <a:alpha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PE" sz="1500" kern="1200"/>
            <a:t>Tesorera</a:t>
          </a:r>
        </a:p>
      </dsp:txBody>
      <dsp:txXfrm>
        <a:off x="1405930" y="1355808"/>
        <a:ext cx="954705" cy="477352"/>
      </dsp:txXfrm>
    </dsp:sp>
    <dsp:sp modelId="{17330F77-065A-49BC-BB6D-B8180A374F52}">
      <dsp:nvSpPr>
        <dsp:cNvPr id="0" name=""/>
        <dsp:cNvSpPr/>
      </dsp:nvSpPr>
      <dsp:spPr>
        <a:xfrm>
          <a:off x="1983527" y="2033649"/>
          <a:ext cx="954705" cy="477352"/>
        </a:xfrm>
        <a:prstGeom prst="rect">
          <a:avLst/>
        </a:prstGeom>
        <a:gradFill rotWithShape="0">
          <a:gsLst>
            <a:gs pos="0">
              <a:schemeClr val="accent5">
                <a:alpha val="90000"/>
                <a:hueOff val="0"/>
                <a:satOff val="0"/>
                <a:lumOff val="0"/>
                <a:alphaOff val="0"/>
                <a:satMod val="103000"/>
                <a:lumMod val="102000"/>
                <a:tint val="94000"/>
              </a:schemeClr>
            </a:gs>
            <a:gs pos="50000">
              <a:schemeClr val="accent5">
                <a:alpha val="90000"/>
                <a:hueOff val="0"/>
                <a:satOff val="0"/>
                <a:lumOff val="0"/>
                <a:alphaOff val="0"/>
                <a:satMod val="110000"/>
                <a:lumMod val="100000"/>
                <a:shade val="100000"/>
              </a:schemeClr>
            </a:gs>
            <a:gs pos="100000">
              <a:schemeClr val="accent5">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PE" sz="1500" kern="1200"/>
            <a:t>Personal de Limpieza</a:t>
          </a:r>
        </a:p>
      </dsp:txBody>
      <dsp:txXfrm>
        <a:off x="1983527" y="2033649"/>
        <a:ext cx="954705" cy="477352"/>
      </dsp:txXfrm>
    </dsp:sp>
    <dsp:sp modelId="{1243E674-1CA7-4777-955D-633C49A7B25C}">
      <dsp:nvSpPr>
        <dsp:cNvPr id="0" name=""/>
        <dsp:cNvSpPr/>
      </dsp:nvSpPr>
      <dsp:spPr>
        <a:xfrm>
          <a:off x="250736" y="1355808"/>
          <a:ext cx="954705" cy="477352"/>
        </a:xfrm>
        <a:prstGeom prst="rect">
          <a:avLst/>
        </a:prstGeom>
        <a:gradFill rotWithShape="0">
          <a:gsLst>
            <a:gs pos="0">
              <a:schemeClr val="accent5">
                <a:alpha val="70000"/>
                <a:hueOff val="0"/>
                <a:satOff val="0"/>
                <a:lumOff val="0"/>
                <a:alphaOff val="0"/>
                <a:satMod val="103000"/>
                <a:lumMod val="102000"/>
                <a:tint val="94000"/>
              </a:schemeClr>
            </a:gs>
            <a:gs pos="50000">
              <a:schemeClr val="accent5">
                <a:alpha val="70000"/>
                <a:hueOff val="0"/>
                <a:satOff val="0"/>
                <a:lumOff val="0"/>
                <a:alphaOff val="0"/>
                <a:satMod val="110000"/>
                <a:lumMod val="100000"/>
                <a:shade val="100000"/>
              </a:schemeClr>
            </a:gs>
            <a:gs pos="100000">
              <a:schemeClr val="accent5">
                <a:alpha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PE" sz="1500" kern="1200"/>
            <a:t>Secretaria</a:t>
          </a:r>
        </a:p>
      </dsp:txBody>
      <dsp:txXfrm>
        <a:off x="250736" y="1355808"/>
        <a:ext cx="954705" cy="477352"/>
      </dsp:txXfrm>
    </dsp:sp>
    <dsp:sp modelId="{A86A9948-3A2F-461F-894C-CBCD16F51431}">
      <dsp:nvSpPr>
        <dsp:cNvPr id="0" name=""/>
        <dsp:cNvSpPr/>
      </dsp:nvSpPr>
      <dsp:spPr>
        <a:xfrm>
          <a:off x="828333" y="2033649"/>
          <a:ext cx="954705" cy="477352"/>
        </a:xfrm>
        <a:prstGeom prst="rect">
          <a:avLst/>
        </a:prstGeom>
        <a:gradFill rotWithShape="0">
          <a:gsLst>
            <a:gs pos="0">
              <a:schemeClr val="accent5">
                <a:alpha val="50000"/>
                <a:hueOff val="0"/>
                <a:satOff val="0"/>
                <a:lumOff val="0"/>
                <a:alphaOff val="0"/>
                <a:satMod val="103000"/>
                <a:lumMod val="102000"/>
                <a:tint val="94000"/>
              </a:schemeClr>
            </a:gs>
            <a:gs pos="50000">
              <a:schemeClr val="accent5">
                <a:alpha val="50000"/>
                <a:hueOff val="0"/>
                <a:satOff val="0"/>
                <a:lumOff val="0"/>
                <a:alphaOff val="0"/>
                <a:satMod val="110000"/>
                <a:lumMod val="100000"/>
                <a:shade val="100000"/>
              </a:schemeClr>
            </a:gs>
            <a:gs pos="100000">
              <a:schemeClr val="accent5">
                <a:alpha val="5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PE" sz="1500" kern="1200"/>
            <a:t>Docentes</a:t>
          </a:r>
        </a:p>
      </dsp:txBody>
      <dsp:txXfrm>
        <a:off x="828333" y="2033649"/>
        <a:ext cx="954705" cy="477352"/>
      </dsp:txXfrm>
    </dsp:sp>
    <dsp:sp modelId="{02FFFE97-7D27-4F1B-B850-8B7DD7036E9B}">
      <dsp:nvSpPr>
        <dsp:cNvPr id="0" name=""/>
        <dsp:cNvSpPr/>
      </dsp:nvSpPr>
      <dsp:spPr>
        <a:xfrm>
          <a:off x="1067010" y="2711490"/>
          <a:ext cx="954705" cy="477352"/>
        </a:xfrm>
        <a:prstGeom prst="rect">
          <a:avLst/>
        </a:prstGeom>
        <a:gradFill rotWithShape="0">
          <a:gsLst>
            <a:gs pos="0">
              <a:schemeClr val="accent5">
                <a:alpha val="30000"/>
                <a:hueOff val="0"/>
                <a:satOff val="0"/>
                <a:lumOff val="0"/>
                <a:alphaOff val="0"/>
                <a:satMod val="103000"/>
                <a:lumMod val="102000"/>
                <a:tint val="94000"/>
              </a:schemeClr>
            </a:gs>
            <a:gs pos="50000">
              <a:schemeClr val="accent5">
                <a:alpha val="30000"/>
                <a:hueOff val="0"/>
                <a:satOff val="0"/>
                <a:lumOff val="0"/>
                <a:alphaOff val="0"/>
                <a:satMod val="110000"/>
                <a:lumMod val="100000"/>
                <a:shade val="100000"/>
              </a:schemeClr>
            </a:gs>
            <a:gs pos="100000">
              <a:schemeClr val="accent5">
                <a:alpha val="3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PE" sz="1500" kern="1200"/>
            <a:t>Alumnos</a:t>
          </a:r>
        </a:p>
      </dsp:txBody>
      <dsp:txXfrm>
        <a:off x="1067010" y="2711490"/>
        <a:ext cx="954705" cy="477352"/>
      </dsp:txXfrm>
    </dsp:sp>
    <dsp:sp modelId="{CDA3084B-0C33-4E1D-BF19-C749803EE47B}">
      <dsp:nvSpPr>
        <dsp:cNvPr id="0" name=""/>
        <dsp:cNvSpPr/>
      </dsp:nvSpPr>
      <dsp:spPr>
        <a:xfrm>
          <a:off x="1405930" y="677967"/>
          <a:ext cx="954705" cy="477352"/>
        </a:xfrm>
        <a:prstGeom prst="rect">
          <a:avLst/>
        </a:prstGeom>
        <a:gradFill rotWithShape="0">
          <a:gsLst>
            <a:gs pos="0">
              <a:schemeClr val="accent5">
                <a:alpha val="90000"/>
                <a:hueOff val="0"/>
                <a:satOff val="0"/>
                <a:lumOff val="0"/>
                <a:alphaOff val="0"/>
                <a:satMod val="103000"/>
                <a:lumMod val="102000"/>
                <a:tint val="94000"/>
              </a:schemeClr>
            </a:gs>
            <a:gs pos="50000">
              <a:schemeClr val="accent5">
                <a:alpha val="90000"/>
                <a:hueOff val="0"/>
                <a:satOff val="0"/>
                <a:lumOff val="0"/>
                <a:alphaOff val="0"/>
                <a:satMod val="110000"/>
                <a:lumMod val="100000"/>
                <a:shade val="100000"/>
              </a:schemeClr>
            </a:gs>
            <a:gs pos="100000">
              <a:schemeClr val="accent5">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PE" sz="1500" kern="1200"/>
            <a:t>Director</a:t>
          </a:r>
        </a:p>
      </dsp:txBody>
      <dsp:txXfrm>
        <a:off x="1405930" y="677967"/>
        <a:ext cx="954705" cy="477352"/>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15A1CB-433C-49AB-9C83-419596FC9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9</Pages>
  <Words>15576</Words>
  <Characters>85674</Characters>
  <Application>Microsoft Office Word</Application>
  <DocSecurity>0</DocSecurity>
  <Lines>713</Lines>
  <Paragraphs>202</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1010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ibel Antunez</dc:creator>
  <cp:keywords/>
  <dc:description/>
  <cp:lastModifiedBy>Claribel Antunez</cp:lastModifiedBy>
  <cp:revision>2</cp:revision>
  <cp:lastPrinted>2020-05-18T04:01:00Z</cp:lastPrinted>
  <dcterms:created xsi:type="dcterms:W3CDTF">2020-05-26T08:59:00Z</dcterms:created>
  <dcterms:modified xsi:type="dcterms:W3CDTF">2020-05-26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5c2e16-4feb-3c99-a71e-2e2de0156d04</vt:lpwstr>
  </property>
  <property fmtid="{D5CDD505-2E9C-101B-9397-08002B2CF9AE}" pid="24" name="Mendeley Citation Style_1">
    <vt:lpwstr>http://www.zotero.org/styles/apa</vt:lpwstr>
  </property>
</Properties>
</file>